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DC7BD7" w14:textId="77777777" w:rsidR="005D0383" w:rsidRPr="005D0383" w:rsidRDefault="005D0383" w:rsidP="005D0383">
      <w:pPr>
        <w:jc w:val="center"/>
        <w:rPr>
          <w:rStyle w:val="Optional"/>
          <w:b/>
          <w:color w:val="auto"/>
          <w:sz w:val="28"/>
        </w:rPr>
      </w:pPr>
      <w:bookmarkStart w:id="0" w:name="_Hlk24278257"/>
      <w:bookmarkStart w:id="1" w:name="_GoBack"/>
      <w:r w:rsidRPr="005D0383">
        <w:rPr>
          <w:rStyle w:val="Optional"/>
          <w:color w:val="auto"/>
          <w:sz w:val="28"/>
        </w:rPr>
        <w:t xml:space="preserve">Alcohol Availability Trends in Australia: </w:t>
      </w:r>
      <w:r w:rsidR="00D5297B">
        <w:rPr>
          <w:rStyle w:val="Optional"/>
          <w:color w:val="auto"/>
          <w:sz w:val="28"/>
        </w:rPr>
        <w:t>A</w:t>
      </w:r>
      <w:r w:rsidRPr="005D0383">
        <w:rPr>
          <w:rStyle w:val="Optional"/>
          <w:color w:val="auto"/>
          <w:sz w:val="28"/>
        </w:rPr>
        <w:t xml:space="preserve"> </w:t>
      </w:r>
      <w:r w:rsidR="00D5297B">
        <w:rPr>
          <w:rStyle w:val="Optional"/>
          <w:color w:val="auto"/>
          <w:sz w:val="28"/>
        </w:rPr>
        <w:t>R</w:t>
      </w:r>
      <w:r w:rsidRPr="005D0383">
        <w:rPr>
          <w:rStyle w:val="Optional"/>
          <w:color w:val="auto"/>
          <w:sz w:val="28"/>
        </w:rPr>
        <w:t>eview</w:t>
      </w:r>
    </w:p>
    <w:bookmarkEnd w:id="0"/>
    <w:bookmarkEnd w:id="1"/>
    <w:p w14:paraId="4C87DA1F" w14:textId="77777777" w:rsidR="008C7FFD" w:rsidRPr="008C7FFD" w:rsidRDefault="008C7FFD" w:rsidP="008C7FFD">
      <w:pPr>
        <w:rPr>
          <w:b/>
        </w:rPr>
      </w:pPr>
    </w:p>
    <w:p w14:paraId="12C7AA23" w14:textId="77777777" w:rsidR="008C7FFD" w:rsidRPr="006E36AA" w:rsidRDefault="008C7FFD" w:rsidP="008C7FFD">
      <w:bookmarkStart w:id="2" w:name="_Hlk24278267"/>
      <w:r w:rsidRPr="006E36AA">
        <w:t>Claire Wilkinson</w:t>
      </w:r>
      <w:r w:rsidR="005D0383">
        <w:t xml:space="preserve">, </w:t>
      </w:r>
      <w:r w:rsidRPr="006E36AA">
        <w:t>Michael Livingston</w:t>
      </w:r>
      <w:r w:rsidR="005D0383">
        <w:t xml:space="preserve">, </w:t>
      </w:r>
      <w:r w:rsidRPr="006E36AA">
        <w:t>Robin Room</w:t>
      </w:r>
    </w:p>
    <w:bookmarkEnd w:id="2"/>
    <w:p w14:paraId="10D6B026" w14:textId="77777777" w:rsidR="008C7FFD" w:rsidRPr="006E36AA" w:rsidRDefault="008C7FFD" w:rsidP="008C7FFD"/>
    <w:p w14:paraId="17305476" w14:textId="77777777" w:rsidR="005D0383" w:rsidRPr="006E36AA" w:rsidRDefault="005D0383" w:rsidP="005D0383">
      <w:pPr>
        <w:pStyle w:val="Default"/>
        <w:rPr>
          <w:rFonts w:asciiTheme="minorHAnsi" w:hAnsiTheme="minorHAnsi"/>
          <w:iCs/>
          <w:sz w:val="22"/>
          <w:szCs w:val="22"/>
        </w:rPr>
      </w:pPr>
      <w:r w:rsidRPr="0029093D">
        <w:rPr>
          <w:rFonts w:asciiTheme="minorHAnsi" w:hAnsiTheme="minorHAnsi"/>
          <w:sz w:val="22"/>
          <w:szCs w:val="22"/>
        </w:rPr>
        <w:t>A report for the</w:t>
      </w:r>
      <w:r>
        <w:rPr>
          <w:rStyle w:val="Optional"/>
          <w:color w:val="auto"/>
        </w:rPr>
        <w:t xml:space="preserve"> </w:t>
      </w:r>
      <w:r>
        <w:rPr>
          <w:rFonts w:asciiTheme="minorHAnsi" w:hAnsiTheme="minorHAnsi"/>
          <w:sz w:val="22"/>
          <w:szCs w:val="22"/>
        </w:rPr>
        <w:t>Mental Health Commission,</w:t>
      </w:r>
      <w:r w:rsidRPr="004857EA">
        <w:rPr>
          <w:rFonts w:asciiTheme="minorHAnsi" w:hAnsiTheme="minorHAnsi"/>
          <w:sz w:val="22"/>
          <w:szCs w:val="22"/>
        </w:rPr>
        <w:t xml:space="preserve"> </w:t>
      </w:r>
      <w:r>
        <w:rPr>
          <w:rFonts w:asciiTheme="minorHAnsi" w:hAnsiTheme="minorHAnsi"/>
          <w:sz w:val="22"/>
          <w:szCs w:val="22"/>
        </w:rPr>
        <w:t>Western Australia</w:t>
      </w:r>
    </w:p>
    <w:p w14:paraId="3424DE40" w14:textId="77777777" w:rsidR="005D0383" w:rsidRPr="00F72476" w:rsidRDefault="005D0383" w:rsidP="005D0383"/>
    <w:p w14:paraId="056F1D9D" w14:textId="77777777" w:rsidR="005D0383" w:rsidRPr="005D0383" w:rsidRDefault="00935BC3" w:rsidP="005D0383">
      <w:pPr>
        <w:rPr>
          <w:rFonts w:cs="Century Gothic"/>
          <w:color w:val="000000"/>
        </w:rPr>
      </w:pPr>
      <w:proofErr w:type="gramStart"/>
      <w:r>
        <w:rPr>
          <w:rFonts w:cs="Century Gothic"/>
          <w:color w:val="000000"/>
        </w:rPr>
        <w:t>June</w:t>
      </w:r>
      <w:r w:rsidR="005D0383" w:rsidRPr="005D0383">
        <w:rPr>
          <w:rFonts w:cs="Century Gothic"/>
          <w:color w:val="000000"/>
        </w:rPr>
        <w:t>,</w:t>
      </w:r>
      <w:proofErr w:type="gramEnd"/>
      <w:r w:rsidR="005D0383" w:rsidRPr="005D0383">
        <w:rPr>
          <w:rFonts w:cs="Century Gothic"/>
          <w:color w:val="000000"/>
        </w:rPr>
        <w:t xml:space="preserve"> 2017</w:t>
      </w:r>
    </w:p>
    <w:p w14:paraId="12CFB3C7" w14:textId="77777777" w:rsidR="008C7FFD" w:rsidRDefault="008C7FFD" w:rsidP="008C7FFD"/>
    <w:p w14:paraId="4530A56C" w14:textId="77777777" w:rsidR="005D0383" w:rsidRDefault="005D0383" w:rsidP="008C7FFD"/>
    <w:p w14:paraId="7646E8B0" w14:textId="77777777" w:rsidR="005D0383" w:rsidRDefault="005D0383" w:rsidP="008C7FFD"/>
    <w:p w14:paraId="19599A95" w14:textId="77777777" w:rsidR="008C7FFD" w:rsidRDefault="008C7FFD" w:rsidP="008C7FFD">
      <w:r>
        <w:t>Centre for Alcohol Policy Research, La Trobe University, Melbourne</w:t>
      </w:r>
    </w:p>
    <w:p w14:paraId="1D8BF64F" w14:textId="77777777" w:rsidR="008C7FFD" w:rsidRDefault="008C7FFD" w:rsidP="008C7FFD"/>
    <w:p w14:paraId="1D7506AC" w14:textId="77777777" w:rsidR="008C7FFD" w:rsidRDefault="008C7FFD" w:rsidP="008C7FFD">
      <w:r>
        <w:t>The Centre for Alcohol Policy Research is a joint undertaking of La Trobe University and the Foundation for</w:t>
      </w:r>
      <w:r w:rsidR="0093407B">
        <w:t xml:space="preserve"> Alcohol Research and Education</w:t>
      </w:r>
      <w:r>
        <w:t>.</w:t>
      </w:r>
    </w:p>
    <w:p w14:paraId="2D8DC363" w14:textId="77777777" w:rsidR="008C7FFD" w:rsidRDefault="008C7FFD" w:rsidP="008C7FFD"/>
    <w:p w14:paraId="328D6AB5" w14:textId="77777777" w:rsidR="00F72476" w:rsidRDefault="00F72476" w:rsidP="00F72476"/>
    <w:p w14:paraId="76436F01" w14:textId="77777777" w:rsidR="005D0383" w:rsidRPr="006E36AA" w:rsidRDefault="005D0383" w:rsidP="005D0383"/>
    <w:p w14:paraId="14065D9F" w14:textId="77777777" w:rsidR="005D0383" w:rsidRPr="00F72476" w:rsidRDefault="005D0383" w:rsidP="005D0383"/>
    <w:p w14:paraId="534251BC" w14:textId="77777777" w:rsidR="00F72476" w:rsidRPr="00F72476" w:rsidRDefault="00F72476" w:rsidP="005D0383"/>
    <w:p w14:paraId="3246833F" w14:textId="77777777" w:rsidR="00F72476" w:rsidRDefault="00F72476" w:rsidP="00F72476"/>
    <w:p w14:paraId="5625DB95" w14:textId="77777777" w:rsidR="00F72476" w:rsidRDefault="00F72476" w:rsidP="00F72476"/>
    <w:p w14:paraId="0565B8DA" w14:textId="77777777" w:rsidR="00F72476" w:rsidRDefault="00F72476" w:rsidP="00F72476"/>
    <w:p w14:paraId="2A712EE1" w14:textId="77777777" w:rsidR="00F72476" w:rsidRDefault="00F72476" w:rsidP="00F72476"/>
    <w:p w14:paraId="5320439B" w14:textId="77777777" w:rsidR="00F72476" w:rsidRDefault="00F72476" w:rsidP="00F72476"/>
    <w:p w14:paraId="17CE714B" w14:textId="77777777" w:rsidR="00F72476" w:rsidRDefault="00F72476" w:rsidP="005D0383">
      <w:pPr>
        <w:rPr>
          <w:rFonts w:cs="Times New Roman"/>
          <w:b/>
          <w:sz w:val="24"/>
        </w:rPr>
      </w:pPr>
    </w:p>
    <w:p w14:paraId="65DD17DF" w14:textId="77777777" w:rsidR="0093407B" w:rsidRDefault="0093407B" w:rsidP="005D0383">
      <w:pPr>
        <w:autoSpaceDE w:val="0"/>
        <w:autoSpaceDN w:val="0"/>
        <w:adjustRightInd w:val="0"/>
        <w:spacing w:after="0" w:line="240" w:lineRule="auto"/>
        <w:rPr>
          <w:b/>
        </w:rPr>
      </w:pPr>
    </w:p>
    <w:p w14:paraId="6DE9A6BE" w14:textId="77777777" w:rsidR="0093407B" w:rsidRDefault="0093407B" w:rsidP="005D0383">
      <w:pPr>
        <w:autoSpaceDE w:val="0"/>
        <w:autoSpaceDN w:val="0"/>
        <w:adjustRightInd w:val="0"/>
        <w:spacing w:after="0" w:line="240" w:lineRule="auto"/>
        <w:rPr>
          <w:b/>
        </w:rPr>
      </w:pPr>
    </w:p>
    <w:p w14:paraId="37AEB3F8" w14:textId="77777777" w:rsidR="0093407B" w:rsidRDefault="0093407B" w:rsidP="005D0383">
      <w:pPr>
        <w:autoSpaceDE w:val="0"/>
        <w:autoSpaceDN w:val="0"/>
        <w:adjustRightInd w:val="0"/>
        <w:spacing w:after="0" w:line="240" w:lineRule="auto"/>
        <w:rPr>
          <w:b/>
        </w:rPr>
      </w:pPr>
    </w:p>
    <w:p w14:paraId="443B0F21" w14:textId="77777777" w:rsidR="00D13B09" w:rsidRDefault="005D0383" w:rsidP="00D13B09">
      <w:r w:rsidRPr="005D0383">
        <w:rPr>
          <w:b/>
        </w:rPr>
        <w:t>Acknowledgements:</w:t>
      </w:r>
      <w:r>
        <w:t xml:space="preserve"> We would like to</w:t>
      </w:r>
      <w:r w:rsidR="0069341E">
        <w:t xml:space="preserve"> thank</w:t>
      </w:r>
      <w:r>
        <w:t xml:space="preserve"> Megan Cook who </w:t>
      </w:r>
      <w:r w:rsidRPr="005D0383">
        <w:t>contributed to compiling and presenting the data on the number of outlets over time</w:t>
      </w:r>
      <w:r w:rsidR="00847C41">
        <w:t xml:space="preserve"> a</w:t>
      </w:r>
      <w:r w:rsidR="004A4AA5">
        <w:t xml:space="preserve">nd Sharon Matthews for </w:t>
      </w:r>
      <w:r w:rsidR="00C33D29">
        <w:t xml:space="preserve">contributions to an unpublished report drawn on for </w:t>
      </w:r>
      <w:r w:rsidR="004A4AA5">
        <w:t>results of Australian studies prior to 2005.</w:t>
      </w:r>
      <w:r w:rsidR="00D13B09" w:rsidRPr="00D13B09">
        <w:t xml:space="preserve"> </w:t>
      </w:r>
      <w:r w:rsidR="00D13B09">
        <w:t>Michael Livingston is supported by an NHMRC Career Development Fellowship (</w:t>
      </w:r>
      <w:r w:rsidR="00D13B09" w:rsidRPr="005E7143">
        <w:t>1123840</w:t>
      </w:r>
      <w:r w:rsidR="00D13B09">
        <w:t>).</w:t>
      </w:r>
      <w:r w:rsidR="00E33A2E">
        <w:t xml:space="preserve"> Claire Wilkinson is supported by a NHMRC Early Career Fellowship </w:t>
      </w:r>
      <w:r w:rsidR="00E33A2E" w:rsidRPr="00E33A2E">
        <w:t>(1140292).</w:t>
      </w:r>
    </w:p>
    <w:p w14:paraId="28C03D41" w14:textId="77777777" w:rsidR="005D0383" w:rsidRDefault="005D0383" w:rsidP="005D0383">
      <w:pPr>
        <w:autoSpaceDE w:val="0"/>
        <w:autoSpaceDN w:val="0"/>
        <w:adjustRightInd w:val="0"/>
        <w:spacing w:after="0" w:line="240" w:lineRule="auto"/>
      </w:pPr>
    </w:p>
    <w:p w14:paraId="71FABF67" w14:textId="77777777" w:rsidR="008C7FFD" w:rsidRDefault="008C7FFD" w:rsidP="000204C7">
      <w:r>
        <w:lastRenderedPageBreak/>
        <w:br w:type="page"/>
      </w:r>
    </w:p>
    <w:p w14:paraId="3B8DB5A0" w14:textId="77777777" w:rsidR="003F1872" w:rsidRDefault="003F1872">
      <w:pPr>
        <w:pStyle w:val="TOC1"/>
        <w:rPr>
          <w:b/>
          <w:bCs/>
        </w:rPr>
      </w:pPr>
      <w:bookmarkStart w:id="3" w:name="_Toc443296575"/>
      <w:r>
        <w:rPr>
          <w:b/>
          <w:bCs/>
        </w:rPr>
        <w:lastRenderedPageBreak/>
        <w:t>Contents</w:t>
      </w:r>
    </w:p>
    <w:sdt>
      <w:sdtPr>
        <w:rPr>
          <w:b/>
          <w:bCs/>
        </w:rPr>
        <w:id w:val="1166213266"/>
        <w:docPartObj>
          <w:docPartGallery w:val="Table of Contents"/>
          <w:docPartUnique/>
        </w:docPartObj>
      </w:sdtPr>
      <w:sdtEndPr>
        <w:rPr>
          <w:b w:val="0"/>
          <w:bCs w:val="0"/>
          <w:noProof/>
        </w:rPr>
      </w:sdtEndPr>
      <w:sdtContent>
        <w:p w14:paraId="467D817C" w14:textId="77777777" w:rsidR="004504EA" w:rsidRDefault="00431D2B">
          <w:pPr>
            <w:pStyle w:val="TOC1"/>
            <w:rPr>
              <w:rFonts w:eastAsiaTheme="minorEastAsia"/>
              <w:noProof/>
              <w:lang w:eastAsia="en-AU"/>
            </w:rPr>
          </w:pPr>
          <w:r>
            <w:fldChar w:fldCharType="begin"/>
          </w:r>
          <w:r>
            <w:instrText xml:space="preserve"> TOC \o "1-3" \h \z \u </w:instrText>
          </w:r>
          <w:r>
            <w:fldChar w:fldCharType="separate"/>
          </w:r>
          <w:hyperlink w:anchor="_Toc24278129" w:history="1">
            <w:r w:rsidR="004504EA" w:rsidRPr="00535FEF">
              <w:rPr>
                <w:rStyle w:val="Hyperlink"/>
                <w:noProof/>
              </w:rPr>
              <w:t>Figures</w:t>
            </w:r>
            <w:r w:rsidR="004504EA">
              <w:rPr>
                <w:noProof/>
                <w:webHidden/>
              </w:rPr>
              <w:tab/>
            </w:r>
            <w:r w:rsidR="004504EA">
              <w:rPr>
                <w:noProof/>
                <w:webHidden/>
              </w:rPr>
              <w:fldChar w:fldCharType="begin"/>
            </w:r>
            <w:r w:rsidR="004504EA">
              <w:rPr>
                <w:noProof/>
                <w:webHidden/>
              </w:rPr>
              <w:instrText xml:space="preserve"> PAGEREF _Toc24278129 \h </w:instrText>
            </w:r>
            <w:r w:rsidR="004504EA">
              <w:rPr>
                <w:noProof/>
                <w:webHidden/>
              </w:rPr>
            </w:r>
            <w:r w:rsidR="004504EA">
              <w:rPr>
                <w:noProof/>
                <w:webHidden/>
              </w:rPr>
              <w:fldChar w:fldCharType="separate"/>
            </w:r>
            <w:r w:rsidR="004504EA">
              <w:rPr>
                <w:noProof/>
                <w:webHidden/>
              </w:rPr>
              <w:t>5</w:t>
            </w:r>
            <w:r w:rsidR="004504EA">
              <w:rPr>
                <w:noProof/>
                <w:webHidden/>
              </w:rPr>
              <w:fldChar w:fldCharType="end"/>
            </w:r>
          </w:hyperlink>
        </w:p>
        <w:p w14:paraId="57DD3B07" w14:textId="77777777" w:rsidR="004504EA" w:rsidRDefault="00AE6C24">
          <w:pPr>
            <w:pStyle w:val="TOC1"/>
            <w:rPr>
              <w:rFonts w:eastAsiaTheme="minorEastAsia"/>
              <w:noProof/>
              <w:lang w:eastAsia="en-AU"/>
            </w:rPr>
          </w:pPr>
          <w:hyperlink w:anchor="_Toc24278130" w:history="1">
            <w:r w:rsidR="004504EA" w:rsidRPr="00535FEF">
              <w:rPr>
                <w:rStyle w:val="Hyperlink"/>
                <w:noProof/>
              </w:rPr>
              <w:t>Tables</w:t>
            </w:r>
            <w:r w:rsidR="004504EA">
              <w:rPr>
                <w:noProof/>
                <w:webHidden/>
              </w:rPr>
              <w:tab/>
            </w:r>
            <w:r w:rsidR="004504EA">
              <w:rPr>
                <w:noProof/>
                <w:webHidden/>
              </w:rPr>
              <w:fldChar w:fldCharType="begin"/>
            </w:r>
            <w:r w:rsidR="004504EA">
              <w:rPr>
                <w:noProof/>
                <w:webHidden/>
              </w:rPr>
              <w:instrText xml:space="preserve"> PAGEREF _Toc24278130 \h </w:instrText>
            </w:r>
            <w:r w:rsidR="004504EA">
              <w:rPr>
                <w:noProof/>
                <w:webHidden/>
              </w:rPr>
            </w:r>
            <w:r w:rsidR="004504EA">
              <w:rPr>
                <w:noProof/>
                <w:webHidden/>
              </w:rPr>
              <w:fldChar w:fldCharType="separate"/>
            </w:r>
            <w:r w:rsidR="004504EA">
              <w:rPr>
                <w:noProof/>
                <w:webHidden/>
              </w:rPr>
              <w:t>5</w:t>
            </w:r>
            <w:r w:rsidR="004504EA">
              <w:rPr>
                <w:noProof/>
                <w:webHidden/>
              </w:rPr>
              <w:fldChar w:fldCharType="end"/>
            </w:r>
          </w:hyperlink>
        </w:p>
        <w:p w14:paraId="5D2E523C" w14:textId="77777777" w:rsidR="004504EA" w:rsidRDefault="00AE6C24">
          <w:pPr>
            <w:pStyle w:val="TOC1"/>
            <w:rPr>
              <w:rFonts w:eastAsiaTheme="minorEastAsia"/>
              <w:noProof/>
              <w:lang w:eastAsia="en-AU"/>
            </w:rPr>
          </w:pPr>
          <w:hyperlink w:anchor="_Toc24278131" w:history="1">
            <w:r w:rsidR="004504EA" w:rsidRPr="00535FEF">
              <w:rPr>
                <w:rStyle w:val="Hyperlink"/>
                <w:noProof/>
              </w:rPr>
              <w:t>Glossary of Terms</w:t>
            </w:r>
            <w:r w:rsidR="004504EA">
              <w:rPr>
                <w:noProof/>
                <w:webHidden/>
              </w:rPr>
              <w:tab/>
            </w:r>
            <w:r w:rsidR="004504EA">
              <w:rPr>
                <w:noProof/>
                <w:webHidden/>
              </w:rPr>
              <w:fldChar w:fldCharType="begin"/>
            </w:r>
            <w:r w:rsidR="004504EA">
              <w:rPr>
                <w:noProof/>
                <w:webHidden/>
              </w:rPr>
              <w:instrText xml:space="preserve"> PAGEREF _Toc24278131 \h </w:instrText>
            </w:r>
            <w:r w:rsidR="004504EA">
              <w:rPr>
                <w:noProof/>
                <w:webHidden/>
              </w:rPr>
            </w:r>
            <w:r w:rsidR="004504EA">
              <w:rPr>
                <w:noProof/>
                <w:webHidden/>
              </w:rPr>
              <w:fldChar w:fldCharType="separate"/>
            </w:r>
            <w:r w:rsidR="004504EA">
              <w:rPr>
                <w:noProof/>
                <w:webHidden/>
              </w:rPr>
              <w:t>6</w:t>
            </w:r>
            <w:r w:rsidR="004504EA">
              <w:rPr>
                <w:noProof/>
                <w:webHidden/>
              </w:rPr>
              <w:fldChar w:fldCharType="end"/>
            </w:r>
          </w:hyperlink>
        </w:p>
        <w:p w14:paraId="5515A7B4" w14:textId="77777777" w:rsidR="004504EA" w:rsidRDefault="00AE6C24">
          <w:pPr>
            <w:pStyle w:val="TOC1"/>
            <w:rPr>
              <w:rFonts w:eastAsiaTheme="minorEastAsia"/>
              <w:noProof/>
              <w:lang w:eastAsia="en-AU"/>
            </w:rPr>
          </w:pPr>
          <w:hyperlink w:anchor="_Toc24278132" w:history="1">
            <w:r w:rsidR="004504EA" w:rsidRPr="00535FEF">
              <w:rPr>
                <w:rStyle w:val="Hyperlink"/>
                <w:noProof/>
              </w:rPr>
              <w:t>Abbreviations</w:t>
            </w:r>
            <w:r w:rsidR="004504EA">
              <w:rPr>
                <w:noProof/>
                <w:webHidden/>
              </w:rPr>
              <w:tab/>
            </w:r>
            <w:r w:rsidR="004504EA">
              <w:rPr>
                <w:noProof/>
                <w:webHidden/>
              </w:rPr>
              <w:fldChar w:fldCharType="begin"/>
            </w:r>
            <w:r w:rsidR="004504EA">
              <w:rPr>
                <w:noProof/>
                <w:webHidden/>
              </w:rPr>
              <w:instrText xml:space="preserve"> PAGEREF _Toc24278132 \h </w:instrText>
            </w:r>
            <w:r w:rsidR="004504EA">
              <w:rPr>
                <w:noProof/>
                <w:webHidden/>
              </w:rPr>
            </w:r>
            <w:r w:rsidR="004504EA">
              <w:rPr>
                <w:noProof/>
                <w:webHidden/>
              </w:rPr>
              <w:fldChar w:fldCharType="separate"/>
            </w:r>
            <w:r w:rsidR="004504EA">
              <w:rPr>
                <w:noProof/>
                <w:webHidden/>
              </w:rPr>
              <w:t>6</w:t>
            </w:r>
            <w:r w:rsidR="004504EA">
              <w:rPr>
                <w:noProof/>
                <w:webHidden/>
              </w:rPr>
              <w:fldChar w:fldCharType="end"/>
            </w:r>
          </w:hyperlink>
        </w:p>
        <w:p w14:paraId="3ACF9169" w14:textId="77777777" w:rsidR="004504EA" w:rsidRDefault="00AE6C24">
          <w:pPr>
            <w:pStyle w:val="TOC1"/>
            <w:rPr>
              <w:rFonts w:eastAsiaTheme="minorEastAsia"/>
              <w:noProof/>
              <w:lang w:eastAsia="en-AU"/>
            </w:rPr>
          </w:pPr>
          <w:hyperlink w:anchor="_Toc24278133" w:history="1">
            <w:r w:rsidR="004504EA" w:rsidRPr="00535FEF">
              <w:rPr>
                <w:rStyle w:val="Hyperlink"/>
                <w:noProof/>
                <w14:scene3d>
                  <w14:camera w14:prst="orthographicFront"/>
                  <w14:lightRig w14:rig="threePt" w14:dir="t">
                    <w14:rot w14:lat="0" w14:lon="0" w14:rev="0"/>
                  </w14:lightRig>
                </w14:scene3d>
              </w:rPr>
              <w:t>1</w:t>
            </w:r>
            <w:r w:rsidR="004504EA">
              <w:rPr>
                <w:rFonts w:eastAsiaTheme="minorEastAsia"/>
                <w:noProof/>
                <w:lang w:eastAsia="en-AU"/>
              </w:rPr>
              <w:tab/>
            </w:r>
            <w:r w:rsidR="004504EA" w:rsidRPr="00535FEF">
              <w:rPr>
                <w:rStyle w:val="Hyperlink"/>
                <w:noProof/>
              </w:rPr>
              <w:t>Executive Summary</w:t>
            </w:r>
            <w:r w:rsidR="004504EA">
              <w:rPr>
                <w:noProof/>
                <w:webHidden/>
              </w:rPr>
              <w:tab/>
            </w:r>
            <w:r w:rsidR="004504EA">
              <w:rPr>
                <w:noProof/>
                <w:webHidden/>
              </w:rPr>
              <w:fldChar w:fldCharType="begin"/>
            </w:r>
            <w:r w:rsidR="004504EA">
              <w:rPr>
                <w:noProof/>
                <w:webHidden/>
              </w:rPr>
              <w:instrText xml:space="preserve"> PAGEREF _Toc24278133 \h </w:instrText>
            </w:r>
            <w:r w:rsidR="004504EA">
              <w:rPr>
                <w:noProof/>
                <w:webHidden/>
              </w:rPr>
            </w:r>
            <w:r w:rsidR="004504EA">
              <w:rPr>
                <w:noProof/>
                <w:webHidden/>
              </w:rPr>
              <w:fldChar w:fldCharType="separate"/>
            </w:r>
            <w:r w:rsidR="004504EA">
              <w:rPr>
                <w:noProof/>
                <w:webHidden/>
              </w:rPr>
              <w:t>7</w:t>
            </w:r>
            <w:r w:rsidR="004504EA">
              <w:rPr>
                <w:noProof/>
                <w:webHidden/>
              </w:rPr>
              <w:fldChar w:fldCharType="end"/>
            </w:r>
          </w:hyperlink>
        </w:p>
        <w:p w14:paraId="480A4DFF" w14:textId="77777777" w:rsidR="004504EA" w:rsidRDefault="00AE6C24">
          <w:pPr>
            <w:pStyle w:val="TOC2"/>
            <w:tabs>
              <w:tab w:val="right" w:leader="dot" w:pos="9016"/>
            </w:tabs>
            <w:rPr>
              <w:rFonts w:eastAsiaTheme="minorEastAsia"/>
              <w:noProof/>
              <w:lang w:eastAsia="en-AU"/>
            </w:rPr>
          </w:pPr>
          <w:hyperlink w:anchor="_Toc24278134" w:history="1">
            <w:r w:rsidR="004504EA" w:rsidRPr="00535FEF">
              <w:rPr>
                <w:rStyle w:val="Hyperlink"/>
                <w:noProof/>
              </w:rPr>
              <w:t>Implications for policy and regulations</w:t>
            </w:r>
            <w:r w:rsidR="004504EA">
              <w:rPr>
                <w:noProof/>
                <w:webHidden/>
              </w:rPr>
              <w:tab/>
            </w:r>
            <w:r w:rsidR="004504EA">
              <w:rPr>
                <w:noProof/>
                <w:webHidden/>
              </w:rPr>
              <w:fldChar w:fldCharType="begin"/>
            </w:r>
            <w:r w:rsidR="004504EA">
              <w:rPr>
                <w:noProof/>
                <w:webHidden/>
              </w:rPr>
              <w:instrText xml:space="preserve"> PAGEREF _Toc24278134 \h </w:instrText>
            </w:r>
            <w:r w:rsidR="004504EA">
              <w:rPr>
                <w:noProof/>
                <w:webHidden/>
              </w:rPr>
            </w:r>
            <w:r w:rsidR="004504EA">
              <w:rPr>
                <w:noProof/>
                <w:webHidden/>
              </w:rPr>
              <w:fldChar w:fldCharType="separate"/>
            </w:r>
            <w:r w:rsidR="004504EA">
              <w:rPr>
                <w:noProof/>
                <w:webHidden/>
              </w:rPr>
              <w:t>8</w:t>
            </w:r>
            <w:r w:rsidR="004504EA">
              <w:rPr>
                <w:noProof/>
                <w:webHidden/>
              </w:rPr>
              <w:fldChar w:fldCharType="end"/>
            </w:r>
          </w:hyperlink>
        </w:p>
        <w:p w14:paraId="4E5F1C35" w14:textId="77777777" w:rsidR="004504EA" w:rsidRDefault="00AE6C24">
          <w:pPr>
            <w:pStyle w:val="TOC1"/>
            <w:rPr>
              <w:rFonts w:eastAsiaTheme="minorEastAsia"/>
              <w:noProof/>
              <w:lang w:eastAsia="en-AU"/>
            </w:rPr>
          </w:pPr>
          <w:hyperlink w:anchor="_Toc24278135" w:history="1">
            <w:r w:rsidR="004504EA" w:rsidRPr="00535FEF">
              <w:rPr>
                <w:rStyle w:val="Hyperlink"/>
                <w:noProof/>
                <w14:scene3d>
                  <w14:camera w14:prst="orthographicFront"/>
                  <w14:lightRig w14:rig="threePt" w14:dir="t">
                    <w14:rot w14:lat="0" w14:lon="0" w14:rev="0"/>
                  </w14:lightRig>
                </w14:scene3d>
              </w:rPr>
              <w:t>2</w:t>
            </w:r>
            <w:r w:rsidR="004504EA">
              <w:rPr>
                <w:rFonts w:eastAsiaTheme="minorEastAsia"/>
                <w:noProof/>
                <w:lang w:eastAsia="en-AU"/>
              </w:rPr>
              <w:tab/>
            </w:r>
            <w:r w:rsidR="004504EA" w:rsidRPr="00535FEF">
              <w:rPr>
                <w:rStyle w:val="Hyperlink"/>
                <w:noProof/>
              </w:rPr>
              <w:t>Introduction</w:t>
            </w:r>
            <w:r w:rsidR="004504EA">
              <w:rPr>
                <w:noProof/>
                <w:webHidden/>
              </w:rPr>
              <w:tab/>
            </w:r>
            <w:r w:rsidR="004504EA">
              <w:rPr>
                <w:noProof/>
                <w:webHidden/>
              </w:rPr>
              <w:fldChar w:fldCharType="begin"/>
            </w:r>
            <w:r w:rsidR="004504EA">
              <w:rPr>
                <w:noProof/>
                <w:webHidden/>
              </w:rPr>
              <w:instrText xml:space="preserve"> PAGEREF _Toc24278135 \h </w:instrText>
            </w:r>
            <w:r w:rsidR="004504EA">
              <w:rPr>
                <w:noProof/>
                <w:webHidden/>
              </w:rPr>
            </w:r>
            <w:r w:rsidR="004504EA">
              <w:rPr>
                <w:noProof/>
                <w:webHidden/>
              </w:rPr>
              <w:fldChar w:fldCharType="separate"/>
            </w:r>
            <w:r w:rsidR="004504EA">
              <w:rPr>
                <w:noProof/>
                <w:webHidden/>
              </w:rPr>
              <w:t>10</w:t>
            </w:r>
            <w:r w:rsidR="004504EA">
              <w:rPr>
                <w:noProof/>
                <w:webHidden/>
              </w:rPr>
              <w:fldChar w:fldCharType="end"/>
            </w:r>
          </w:hyperlink>
        </w:p>
        <w:p w14:paraId="31C9FEA9" w14:textId="77777777" w:rsidR="004504EA" w:rsidRDefault="00AE6C24">
          <w:pPr>
            <w:pStyle w:val="TOC2"/>
            <w:tabs>
              <w:tab w:val="left" w:pos="880"/>
              <w:tab w:val="right" w:leader="dot" w:pos="9016"/>
            </w:tabs>
            <w:rPr>
              <w:rFonts w:eastAsiaTheme="minorEastAsia"/>
              <w:noProof/>
              <w:lang w:eastAsia="en-AU"/>
            </w:rPr>
          </w:pPr>
          <w:hyperlink w:anchor="_Toc24278136" w:history="1">
            <w:r w:rsidR="004504EA" w:rsidRPr="00535FEF">
              <w:rPr>
                <w:rStyle w:val="Hyperlink"/>
                <w:noProof/>
              </w:rPr>
              <w:t>2.1</w:t>
            </w:r>
            <w:r w:rsidR="004504EA">
              <w:rPr>
                <w:rFonts w:eastAsiaTheme="minorEastAsia"/>
                <w:noProof/>
                <w:lang w:eastAsia="en-AU"/>
              </w:rPr>
              <w:tab/>
            </w:r>
            <w:r w:rsidR="004504EA" w:rsidRPr="00535FEF">
              <w:rPr>
                <w:rStyle w:val="Hyperlink"/>
                <w:noProof/>
              </w:rPr>
              <w:t>What is meant by ‘Alcohol Availability’?</w:t>
            </w:r>
            <w:r w:rsidR="004504EA">
              <w:rPr>
                <w:noProof/>
                <w:webHidden/>
              </w:rPr>
              <w:tab/>
            </w:r>
            <w:r w:rsidR="004504EA">
              <w:rPr>
                <w:noProof/>
                <w:webHidden/>
              </w:rPr>
              <w:fldChar w:fldCharType="begin"/>
            </w:r>
            <w:r w:rsidR="004504EA">
              <w:rPr>
                <w:noProof/>
                <w:webHidden/>
              </w:rPr>
              <w:instrText xml:space="preserve"> PAGEREF _Toc24278136 \h </w:instrText>
            </w:r>
            <w:r w:rsidR="004504EA">
              <w:rPr>
                <w:noProof/>
                <w:webHidden/>
              </w:rPr>
            </w:r>
            <w:r w:rsidR="004504EA">
              <w:rPr>
                <w:noProof/>
                <w:webHidden/>
              </w:rPr>
              <w:fldChar w:fldCharType="separate"/>
            </w:r>
            <w:r w:rsidR="004504EA">
              <w:rPr>
                <w:noProof/>
                <w:webHidden/>
              </w:rPr>
              <w:t>10</w:t>
            </w:r>
            <w:r w:rsidR="004504EA">
              <w:rPr>
                <w:noProof/>
                <w:webHidden/>
              </w:rPr>
              <w:fldChar w:fldCharType="end"/>
            </w:r>
          </w:hyperlink>
        </w:p>
        <w:p w14:paraId="2D3B7855" w14:textId="77777777" w:rsidR="004504EA" w:rsidRDefault="00AE6C24">
          <w:pPr>
            <w:pStyle w:val="TOC2"/>
            <w:tabs>
              <w:tab w:val="left" w:pos="880"/>
              <w:tab w:val="right" w:leader="dot" w:pos="9016"/>
            </w:tabs>
            <w:rPr>
              <w:rFonts w:eastAsiaTheme="minorEastAsia"/>
              <w:noProof/>
              <w:lang w:eastAsia="en-AU"/>
            </w:rPr>
          </w:pPr>
          <w:hyperlink w:anchor="_Toc24278137" w:history="1">
            <w:r w:rsidR="004504EA" w:rsidRPr="00535FEF">
              <w:rPr>
                <w:rStyle w:val="Hyperlink"/>
                <w:noProof/>
              </w:rPr>
              <w:t>2.2</w:t>
            </w:r>
            <w:r w:rsidR="004504EA">
              <w:rPr>
                <w:rFonts w:eastAsiaTheme="minorEastAsia"/>
                <w:noProof/>
                <w:lang w:eastAsia="en-AU"/>
              </w:rPr>
              <w:tab/>
            </w:r>
            <w:r w:rsidR="004504EA" w:rsidRPr="00535FEF">
              <w:rPr>
                <w:rStyle w:val="Hyperlink"/>
                <w:noProof/>
              </w:rPr>
              <w:t>Regulatory frameworks governing alcohol availability</w:t>
            </w:r>
            <w:r w:rsidR="004504EA">
              <w:rPr>
                <w:noProof/>
                <w:webHidden/>
              </w:rPr>
              <w:tab/>
            </w:r>
            <w:r w:rsidR="004504EA">
              <w:rPr>
                <w:noProof/>
                <w:webHidden/>
              </w:rPr>
              <w:fldChar w:fldCharType="begin"/>
            </w:r>
            <w:r w:rsidR="004504EA">
              <w:rPr>
                <w:noProof/>
                <w:webHidden/>
              </w:rPr>
              <w:instrText xml:space="preserve"> PAGEREF _Toc24278137 \h </w:instrText>
            </w:r>
            <w:r w:rsidR="004504EA">
              <w:rPr>
                <w:noProof/>
                <w:webHidden/>
              </w:rPr>
            </w:r>
            <w:r w:rsidR="004504EA">
              <w:rPr>
                <w:noProof/>
                <w:webHidden/>
              </w:rPr>
              <w:fldChar w:fldCharType="separate"/>
            </w:r>
            <w:r w:rsidR="004504EA">
              <w:rPr>
                <w:noProof/>
                <w:webHidden/>
              </w:rPr>
              <w:t>11</w:t>
            </w:r>
            <w:r w:rsidR="004504EA">
              <w:rPr>
                <w:noProof/>
                <w:webHidden/>
              </w:rPr>
              <w:fldChar w:fldCharType="end"/>
            </w:r>
          </w:hyperlink>
        </w:p>
        <w:p w14:paraId="5D840DAC" w14:textId="77777777" w:rsidR="004504EA" w:rsidRDefault="00AE6C24">
          <w:pPr>
            <w:pStyle w:val="TOC2"/>
            <w:tabs>
              <w:tab w:val="left" w:pos="880"/>
              <w:tab w:val="right" w:leader="dot" w:pos="9016"/>
            </w:tabs>
            <w:rPr>
              <w:rFonts w:eastAsiaTheme="minorEastAsia"/>
              <w:noProof/>
              <w:lang w:eastAsia="en-AU"/>
            </w:rPr>
          </w:pPr>
          <w:hyperlink w:anchor="_Toc24278138" w:history="1">
            <w:r w:rsidR="004504EA" w:rsidRPr="00535FEF">
              <w:rPr>
                <w:rStyle w:val="Hyperlink"/>
                <w:noProof/>
              </w:rPr>
              <w:t>2.3</w:t>
            </w:r>
            <w:r w:rsidR="004504EA">
              <w:rPr>
                <w:rFonts w:eastAsiaTheme="minorEastAsia"/>
                <w:noProof/>
                <w:lang w:eastAsia="en-AU"/>
              </w:rPr>
              <w:tab/>
            </w:r>
            <w:r w:rsidR="004504EA" w:rsidRPr="00535FEF">
              <w:rPr>
                <w:rStyle w:val="Hyperlink"/>
                <w:noProof/>
              </w:rPr>
              <w:t>Report overview</w:t>
            </w:r>
            <w:r w:rsidR="004504EA">
              <w:rPr>
                <w:noProof/>
                <w:webHidden/>
              </w:rPr>
              <w:tab/>
            </w:r>
            <w:r w:rsidR="004504EA">
              <w:rPr>
                <w:noProof/>
                <w:webHidden/>
              </w:rPr>
              <w:fldChar w:fldCharType="begin"/>
            </w:r>
            <w:r w:rsidR="004504EA">
              <w:rPr>
                <w:noProof/>
                <w:webHidden/>
              </w:rPr>
              <w:instrText xml:space="preserve"> PAGEREF _Toc24278138 \h </w:instrText>
            </w:r>
            <w:r w:rsidR="004504EA">
              <w:rPr>
                <w:noProof/>
                <w:webHidden/>
              </w:rPr>
            </w:r>
            <w:r w:rsidR="004504EA">
              <w:rPr>
                <w:noProof/>
                <w:webHidden/>
              </w:rPr>
              <w:fldChar w:fldCharType="separate"/>
            </w:r>
            <w:r w:rsidR="004504EA">
              <w:rPr>
                <w:noProof/>
                <w:webHidden/>
              </w:rPr>
              <w:t>11</w:t>
            </w:r>
            <w:r w:rsidR="004504EA">
              <w:rPr>
                <w:noProof/>
                <w:webHidden/>
              </w:rPr>
              <w:fldChar w:fldCharType="end"/>
            </w:r>
          </w:hyperlink>
        </w:p>
        <w:p w14:paraId="2E0D738D" w14:textId="77777777" w:rsidR="004504EA" w:rsidRDefault="00AE6C24">
          <w:pPr>
            <w:pStyle w:val="TOC3"/>
            <w:tabs>
              <w:tab w:val="left" w:pos="1320"/>
              <w:tab w:val="right" w:leader="dot" w:pos="9016"/>
            </w:tabs>
            <w:rPr>
              <w:rFonts w:eastAsiaTheme="minorEastAsia"/>
              <w:noProof/>
              <w:lang w:eastAsia="en-AU"/>
            </w:rPr>
          </w:pPr>
          <w:hyperlink w:anchor="_Toc24278139" w:history="1">
            <w:r w:rsidR="004504EA" w:rsidRPr="00535FEF">
              <w:rPr>
                <w:rStyle w:val="Hyperlink"/>
                <w:noProof/>
              </w:rPr>
              <w:t>2.3.1</w:t>
            </w:r>
            <w:r w:rsidR="004504EA">
              <w:rPr>
                <w:rFonts w:eastAsiaTheme="minorEastAsia"/>
                <w:noProof/>
                <w:lang w:eastAsia="en-AU"/>
              </w:rPr>
              <w:tab/>
            </w:r>
            <w:r w:rsidR="004504EA" w:rsidRPr="00535FEF">
              <w:rPr>
                <w:rStyle w:val="Hyperlink"/>
                <w:noProof/>
              </w:rPr>
              <w:t>Scope</w:t>
            </w:r>
            <w:r w:rsidR="004504EA">
              <w:rPr>
                <w:noProof/>
                <w:webHidden/>
              </w:rPr>
              <w:tab/>
            </w:r>
            <w:r w:rsidR="004504EA">
              <w:rPr>
                <w:noProof/>
                <w:webHidden/>
              </w:rPr>
              <w:fldChar w:fldCharType="begin"/>
            </w:r>
            <w:r w:rsidR="004504EA">
              <w:rPr>
                <w:noProof/>
                <w:webHidden/>
              </w:rPr>
              <w:instrText xml:space="preserve"> PAGEREF _Toc24278139 \h </w:instrText>
            </w:r>
            <w:r w:rsidR="004504EA">
              <w:rPr>
                <w:noProof/>
                <w:webHidden/>
              </w:rPr>
            </w:r>
            <w:r w:rsidR="004504EA">
              <w:rPr>
                <w:noProof/>
                <w:webHidden/>
              </w:rPr>
              <w:fldChar w:fldCharType="separate"/>
            </w:r>
            <w:r w:rsidR="004504EA">
              <w:rPr>
                <w:noProof/>
                <w:webHidden/>
              </w:rPr>
              <w:t>11</w:t>
            </w:r>
            <w:r w:rsidR="004504EA">
              <w:rPr>
                <w:noProof/>
                <w:webHidden/>
              </w:rPr>
              <w:fldChar w:fldCharType="end"/>
            </w:r>
          </w:hyperlink>
        </w:p>
        <w:p w14:paraId="5516A98F" w14:textId="77777777" w:rsidR="004504EA" w:rsidRDefault="00AE6C24">
          <w:pPr>
            <w:pStyle w:val="TOC3"/>
            <w:tabs>
              <w:tab w:val="left" w:pos="1320"/>
              <w:tab w:val="right" w:leader="dot" w:pos="9016"/>
            </w:tabs>
            <w:rPr>
              <w:rFonts w:eastAsiaTheme="minorEastAsia"/>
              <w:noProof/>
              <w:lang w:eastAsia="en-AU"/>
            </w:rPr>
          </w:pPr>
          <w:hyperlink w:anchor="_Toc24278140" w:history="1">
            <w:r w:rsidR="004504EA" w:rsidRPr="00535FEF">
              <w:rPr>
                <w:rStyle w:val="Hyperlink"/>
                <w:noProof/>
              </w:rPr>
              <w:t>2.3.2</w:t>
            </w:r>
            <w:r w:rsidR="004504EA">
              <w:rPr>
                <w:rFonts w:eastAsiaTheme="minorEastAsia"/>
                <w:noProof/>
                <w:lang w:eastAsia="en-AU"/>
              </w:rPr>
              <w:tab/>
            </w:r>
            <w:r w:rsidR="004504EA" w:rsidRPr="00535FEF">
              <w:rPr>
                <w:rStyle w:val="Hyperlink"/>
                <w:noProof/>
              </w:rPr>
              <w:t>Structure</w:t>
            </w:r>
            <w:r w:rsidR="004504EA">
              <w:rPr>
                <w:noProof/>
                <w:webHidden/>
              </w:rPr>
              <w:tab/>
            </w:r>
            <w:r w:rsidR="004504EA">
              <w:rPr>
                <w:noProof/>
                <w:webHidden/>
              </w:rPr>
              <w:fldChar w:fldCharType="begin"/>
            </w:r>
            <w:r w:rsidR="004504EA">
              <w:rPr>
                <w:noProof/>
                <w:webHidden/>
              </w:rPr>
              <w:instrText xml:space="preserve"> PAGEREF _Toc24278140 \h </w:instrText>
            </w:r>
            <w:r w:rsidR="004504EA">
              <w:rPr>
                <w:noProof/>
                <w:webHidden/>
              </w:rPr>
            </w:r>
            <w:r w:rsidR="004504EA">
              <w:rPr>
                <w:noProof/>
                <w:webHidden/>
              </w:rPr>
              <w:fldChar w:fldCharType="separate"/>
            </w:r>
            <w:r w:rsidR="004504EA">
              <w:rPr>
                <w:noProof/>
                <w:webHidden/>
              </w:rPr>
              <w:t>12</w:t>
            </w:r>
            <w:r w:rsidR="004504EA">
              <w:rPr>
                <w:noProof/>
                <w:webHidden/>
              </w:rPr>
              <w:fldChar w:fldCharType="end"/>
            </w:r>
          </w:hyperlink>
        </w:p>
        <w:p w14:paraId="6173BBC6" w14:textId="77777777" w:rsidR="004504EA" w:rsidRDefault="00AE6C24">
          <w:pPr>
            <w:pStyle w:val="TOC1"/>
            <w:rPr>
              <w:rFonts w:eastAsiaTheme="minorEastAsia"/>
              <w:noProof/>
              <w:lang w:eastAsia="en-AU"/>
            </w:rPr>
          </w:pPr>
          <w:hyperlink w:anchor="_Toc24278141" w:history="1">
            <w:r w:rsidR="004504EA" w:rsidRPr="00535FEF">
              <w:rPr>
                <w:rStyle w:val="Hyperlink"/>
                <w:noProof/>
                <w14:scene3d>
                  <w14:camera w14:prst="orthographicFront"/>
                  <w14:lightRig w14:rig="threePt" w14:dir="t">
                    <w14:rot w14:lat="0" w14:lon="0" w14:rev="0"/>
                  </w14:lightRig>
                </w14:scene3d>
              </w:rPr>
              <w:t>3</w:t>
            </w:r>
            <w:r w:rsidR="004504EA">
              <w:rPr>
                <w:rFonts w:eastAsiaTheme="minorEastAsia"/>
                <w:noProof/>
                <w:lang w:eastAsia="en-AU"/>
              </w:rPr>
              <w:tab/>
            </w:r>
            <w:r w:rsidR="004504EA" w:rsidRPr="00535FEF">
              <w:rPr>
                <w:rStyle w:val="Hyperlink"/>
                <w:noProof/>
              </w:rPr>
              <w:t>Trends in alcohol availability in Australia, 1900 to the present</w:t>
            </w:r>
            <w:r w:rsidR="004504EA">
              <w:rPr>
                <w:noProof/>
                <w:webHidden/>
              </w:rPr>
              <w:tab/>
            </w:r>
            <w:r w:rsidR="004504EA">
              <w:rPr>
                <w:noProof/>
                <w:webHidden/>
              </w:rPr>
              <w:fldChar w:fldCharType="begin"/>
            </w:r>
            <w:r w:rsidR="004504EA">
              <w:rPr>
                <w:noProof/>
                <w:webHidden/>
              </w:rPr>
              <w:instrText xml:space="preserve"> PAGEREF _Toc24278141 \h </w:instrText>
            </w:r>
            <w:r w:rsidR="004504EA">
              <w:rPr>
                <w:noProof/>
                <w:webHidden/>
              </w:rPr>
            </w:r>
            <w:r w:rsidR="004504EA">
              <w:rPr>
                <w:noProof/>
                <w:webHidden/>
              </w:rPr>
              <w:fldChar w:fldCharType="separate"/>
            </w:r>
            <w:r w:rsidR="004504EA">
              <w:rPr>
                <w:noProof/>
                <w:webHidden/>
              </w:rPr>
              <w:t>13</w:t>
            </w:r>
            <w:r w:rsidR="004504EA">
              <w:rPr>
                <w:noProof/>
                <w:webHidden/>
              </w:rPr>
              <w:fldChar w:fldCharType="end"/>
            </w:r>
          </w:hyperlink>
        </w:p>
        <w:p w14:paraId="2FF77931" w14:textId="77777777" w:rsidR="004504EA" w:rsidRDefault="00AE6C24">
          <w:pPr>
            <w:pStyle w:val="TOC2"/>
            <w:tabs>
              <w:tab w:val="left" w:pos="880"/>
              <w:tab w:val="right" w:leader="dot" w:pos="9016"/>
            </w:tabs>
            <w:rPr>
              <w:rFonts w:eastAsiaTheme="minorEastAsia"/>
              <w:noProof/>
              <w:lang w:eastAsia="en-AU"/>
            </w:rPr>
          </w:pPr>
          <w:hyperlink w:anchor="_Toc24278142" w:history="1">
            <w:r w:rsidR="004504EA" w:rsidRPr="00535FEF">
              <w:rPr>
                <w:rStyle w:val="Hyperlink"/>
                <w:noProof/>
              </w:rPr>
              <w:t>3.1</w:t>
            </w:r>
            <w:r w:rsidR="004504EA">
              <w:rPr>
                <w:rFonts w:eastAsiaTheme="minorEastAsia"/>
                <w:noProof/>
                <w:lang w:eastAsia="en-AU"/>
              </w:rPr>
              <w:tab/>
            </w:r>
            <w:r w:rsidR="004504EA" w:rsidRPr="00535FEF">
              <w:rPr>
                <w:rStyle w:val="Hyperlink"/>
                <w:noProof/>
              </w:rPr>
              <w:t>Introduction</w:t>
            </w:r>
            <w:r w:rsidR="004504EA">
              <w:rPr>
                <w:noProof/>
                <w:webHidden/>
              </w:rPr>
              <w:tab/>
            </w:r>
            <w:r w:rsidR="004504EA">
              <w:rPr>
                <w:noProof/>
                <w:webHidden/>
              </w:rPr>
              <w:fldChar w:fldCharType="begin"/>
            </w:r>
            <w:r w:rsidR="004504EA">
              <w:rPr>
                <w:noProof/>
                <w:webHidden/>
              </w:rPr>
              <w:instrText xml:space="preserve"> PAGEREF _Toc24278142 \h </w:instrText>
            </w:r>
            <w:r w:rsidR="004504EA">
              <w:rPr>
                <w:noProof/>
                <w:webHidden/>
              </w:rPr>
            </w:r>
            <w:r w:rsidR="004504EA">
              <w:rPr>
                <w:noProof/>
                <w:webHidden/>
              </w:rPr>
              <w:fldChar w:fldCharType="separate"/>
            </w:r>
            <w:r w:rsidR="004504EA">
              <w:rPr>
                <w:noProof/>
                <w:webHidden/>
              </w:rPr>
              <w:t>13</w:t>
            </w:r>
            <w:r w:rsidR="004504EA">
              <w:rPr>
                <w:noProof/>
                <w:webHidden/>
              </w:rPr>
              <w:fldChar w:fldCharType="end"/>
            </w:r>
          </w:hyperlink>
        </w:p>
        <w:p w14:paraId="43F1139C" w14:textId="77777777" w:rsidR="004504EA" w:rsidRDefault="00AE6C24">
          <w:pPr>
            <w:pStyle w:val="TOC2"/>
            <w:tabs>
              <w:tab w:val="left" w:pos="880"/>
              <w:tab w:val="right" w:leader="dot" w:pos="9016"/>
            </w:tabs>
            <w:rPr>
              <w:rFonts w:eastAsiaTheme="minorEastAsia"/>
              <w:noProof/>
              <w:lang w:eastAsia="en-AU"/>
            </w:rPr>
          </w:pPr>
          <w:hyperlink w:anchor="_Toc24278143" w:history="1">
            <w:r w:rsidR="004504EA" w:rsidRPr="00535FEF">
              <w:rPr>
                <w:rStyle w:val="Hyperlink"/>
                <w:noProof/>
              </w:rPr>
              <w:t>3.2</w:t>
            </w:r>
            <w:r w:rsidR="004504EA">
              <w:rPr>
                <w:rFonts w:eastAsiaTheme="minorEastAsia"/>
                <w:noProof/>
                <w:lang w:eastAsia="en-AU"/>
              </w:rPr>
              <w:tab/>
            </w:r>
            <w:r w:rsidR="004504EA" w:rsidRPr="00535FEF">
              <w:rPr>
                <w:rStyle w:val="Hyperlink"/>
                <w:noProof/>
              </w:rPr>
              <w:t>Turn of the century until World War II</w:t>
            </w:r>
            <w:r w:rsidR="004504EA">
              <w:rPr>
                <w:noProof/>
                <w:webHidden/>
              </w:rPr>
              <w:tab/>
            </w:r>
            <w:r w:rsidR="004504EA">
              <w:rPr>
                <w:noProof/>
                <w:webHidden/>
              </w:rPr>
              <w:fldChar w:fldCharType="begin"/>
            </w:r>
            <w:r w:rsidR="004504EA">
              <w:rPr>
                <w:noProof/>
                <w:webHidden/>
              </w:rPr>
              <w:instrText xml:space="preserve"> PAGEREF _Toc24278143 \h </w:instrText>
            </w:r>
            <w:r w:rsidR="004504EA">
              <w:rPr>
                <w:noProof/>
                <w:webHidden/>
              </w:rPr>
            </w:r>
            <w:r w:rsidR="004504EA">
              <w:rPr>
                <w:noProof/>
                <w:webHidden/>
              </w:rPr>
              <w:fldChar w:fldCharType="separate"/>
            </w:r>
            <w:r w:rsidR="004504EA">
              <w:rPr>
                <w:noProof/>
                <w:webHidden/>
              </w:rPr>
              <w:t>14</w:t>
            </w:r>
            <w:r w:rsidR="004504EA">
              <w:rPr>
                <w:noProof/>
                <w:webHidden/>
              </w:rPr>
              <w:fldChar w:fldCharType="end"/>
            </w:r>
          </w:hyperlink>
        </w:p>
        <w:p w14:paraId="128A141A" w14:textId="77777777" w:rsidR="004504EA" w:rsidRDefault="00AE6C24">
          <w:pPr>
            <w:pStyle w:val="TOC2"/>
            <w:tabs>
              <w:tab w:val="left" w:pos="880"/>
              <w:tab w:val="right" w:leader="dot" w:pos="9016"/>
            </w:tabs>
            <w:rPr>
              <w:rFonts w:eastAsiaTheme="minorEastAsia"/>
              <w:noProof/>
              <w:lang w:eastAsia="en-AU"/>
            </w:rPr>
          </w:pPr>
          <w:hyperlink w:anchor="_Toc24278144" w:history="1">
            <w:r w:rsidR="004504EA" w:rsidRPr="00535FEF">
              <w:rPr>
                <w:rStyle w:val="Hyperlink"/>
                <w:noProof/>
              </w:rPr>
              <w:t>3.3</w:t>
            </w:r>
            <w:r w:rsidR="004504EA">
              <w:rPr>
                <w:rFonts w:eastAsiaTheme="minorEastAsia"/>
                <w:noProof/>
                <w:lang w:eastAsia="en-AU"/>
              </w:rPr>
              <w:tab/>
            </w:r>
            <w:r w:rsidR="004504EA" w:rsidRPr="00535FEF">
              <w:rPr>
                <w:rStyle w:val="Hyperlink"/>
                <w:noProof/>
              </w:rPr>
              <w:t>World War II until the 1980s</w:t>
            </w:r>
            <w:r w:rsidR="004504EA">
              <w:rPr>
                <w:noProof/>
                <w:webHidden/>
              </w:rPr>
              <w:tab/>
            </w:r>
            <w:r w:rsidR="004504EA">
              <w:rPr>
                <w:noProof/>
                <w:webHidden/>
              </w:rPr>
              <w:fldChar w:fldCharType="begin"/>
            </w:r>
            <w:r w:rsidR="004504EA">
              <w:rPr>
                <w:noProof/>
                <w:webHidden/>
              </w:rPr>
              <w:instrText xml:space="preserve"> PAGEREF _Toc24278144 \h </w:instrText>
            </w:r>
            <w:r w:rsidR="004504EA">
              <w:rPr>
                <w:noProof/>
                <w:webHidden/>
              </w:rPr>
            </w:r>
            <w:r w:rsidR="004504EA">
              <w:rPr>
                <w:noProof/>
                <w:webHidden/>
              </w:rPr>
              <w:fldChar w:fldCharType="separate"/>
            </w:r>
            <w:r w:rsidR="004504EA">
              <w:rPr>
                <w:noProof/>
                <w:webHidden/>
              </w:rPr>
              <w:t>16</w:t>
            </w:r>
            <w:r w:rsidR="004504EA">
              <w:rPr>
                <w:noProof/>
                <w:webHidden/>
              </w:rPr>
              <w:fldChar w:fldCharType="end"/>
            </w:r>
          </w:hyperlink>
        </w:p>
        <w:p w14:paraId="5631E769" w14:textId="77777777" w:rsidR="004504EA" w:rsidRDefault="00AE6C24">
          <w:pPr>
            <w:pStyle w:val="TOC3"/>
            <w:tabs>
              <w:tab w:val="left" w:pos="1320"/>
              <w:tab w:val="right" w:leader="dot" w:pos="9016"/>
            </w:tabs>
            <w:rPr>
              <w:rFonts w:eastAsiaTheme="minorEastAsia"/>
              <w:noProof/>
              <w:lang w:eastAsia="en-AU"/>
            </w:rPr>
          </w:pPr>
          <w:hyperlink w:anchor="_Toc24278145" w:history="1">
            <w:r w:rsidR="004504EA" w:rsidRPr="00535FEF">
              <w:rPr>
                <w:rStyle w:val="Hyperlink"/>
                <w:noProof/>
              </w:rPr>
              <w:t>3.3.1</w:t>
            </w:r>
            <w:r w:rsidR="004504EA">
              <w:rPr>
                <w:rFonts w:eastAsiaTheme="minorEastAsia"/>
                <w:noProof/>
                <w:lang w:eastAsia="en-AU"/>
              </w:rPr>
              <w:tab/>
            </w:r>
            <w:r w:rsidR="004504EA" w:rsidRPr="00535FEF">
              <w:rPr>
                <w:rStyle w:val="Hyperlink"/>
                <w:noProof/>
              </w:rPr>
              <w:t>Removing restrictions on Sunday opening</w:t>
            </w:r>
            <w:r w:rsidR="004504EA">
              <w:rPr>
                <w:noProof/>
                <w:webHidden/>
              </w:rPr>
              <w:tab/>
            </w:r>
            <w:r w:rsidR="004504EA">
              <w:rPr>
                <w:noProof/>
                <w:webHidden/>
              </w:rPr>
              <w:fldChar w:fldCharType="begin"/>
            </w:r>
            <w:r w:rsidR="004504EA">
              <w:rPr>
                <w:noProof/>
                <w:webHidden/>
              </w:rPr>
              <w:instrText xml:space="preserve"> PAGEREF _Toc24278145 \h </w:instrText>
            </w:r>
            <w:r w:rsidR="004504EA">
              <w:rPr>
                <w:noProof/>
                <w:webHidden/>
              </w:rPr>
            </w:r>
            <w:r w:rsidR="004504EA">
              <w:rPr>
                <w:noProof/>
                <w:webHidden/>
              </w:rPr>
              <w:fldChar w:fldCharType="separate"/>
            </w:r>
            <w:r w:rsidR="004504EA">
              <w:rPr>
                <w:noProof/>
                <w:webHidden/>
              </w:rPr>
              <w:t>17</w:t>
            </w:r>
            <w:r w:rsidR="004504EA">
              <w:rPr>
                <w:noProof/>
                <w:webHidden/>
              </w:rPr>
              <w:fldChar w:fldCharType="end"/>
            </w:r>
          </w:hyperlink>
        </w:p>
        <w:p w14:paraId="5387894D" w14:textId="77777777" w:rsidR="004504EA" w:rsidRDefault="00AE6C24">
          <w:pPr>
            <w:pStyle w:val="TOC3"/>
            <w:tabs>
              <w:tab w:val="left" w:pos="1320"/>
              <w:tab w:val="right" w:leader="dot" w:pos="9016"/>
            </w:tabs>
            <w:rPr>
              <w:rFonts w:eastAsiaTheme="minorEastAsia"/>
              <w:noProof/>
              <w:lang w:eastAsia="en-AU"/>
            </w:rPr>
          </w:pPr>
          <w:hyperlink w:anchor="_Toc24278146" w:history="1">
            <w:r w:rsidR="004504EA" w:rsidRPr="00535FEF">
              <w:rPr>
                <w:rStyle w:val="Hyperlink"/>
                <w:noProof/>
              </w:rPr>
              <w:t>3.3.2</w:t>
            </w:r>
            <w:r w:rsidR="004504EA">
              <w:rPr>
                <w:rFonts w:eastAsiaTheme="minorEastAsia"/>
                <w:noProof/>
                <w:lang w:eastAsia="en-AU"/>
              </w:rPr>
              <w:tab/>
            </w:r>
            <w:r w:rsidR="004504EA" w:rsidRPr="00535FEF">
              <w:rPr>
                <w:rStyle w:val="Hyperlink"/>
                <w:noProof/>
              </w:rPr>
              <w:t>Lowering the minimum drinking age</w:t>
            </w:r>
            <w:r w:rsidR="004504EA">
              <w:rPr>
                <w:noProof/>
                <w:webHidden/>
              </w:rPr>
              <w:tab/>
            </w:r>
            <w:r w:rsidR="004504EA">
              <w:rPr>
                <w:noProof/>
                <w:webHidden/>
              </w:rPr>
              <w:fldChar w:fldCharType="begin"/>
            </w:r>
            <w:r w:rsidR="004504EA">
              <w:rPr>
                <w:noProof/>
                <w:webHidden/>
              </w:rPr>
              <w:instrText xml:space="preserve"> PAGEREF _Toc24278146 \h </w:instrText>
            </w:r>
            <w:r w:rsidR="004504EA">
              <w:rPr>
                <w:noProof/>
                <w:webHidden/>
              </w:rPr>
            </w:r>
            <w:r w:rsidR="004504EA">
              <w:rPr>
                <w:noProof/>
                <w:webHidden/>
              </w:rPr>
              <w:fldChar w:fldCharType="separate"/>
            </w:r>
            <w:r w:rsidR="004504EA">
              <w:rPr>
                <w:noProof/>
                <w:webHidden/>
              </w:rPr>
              <w:t>19</w:t>
            </w:r>
            <w:r w:rsidR="004504EA">
              <w:rPr>
                <w:noProof/>
                <w:webHidden/>
              </w:rPr>
              <w:fldChar w:fldCharType="end"/>
            </w:r>
          </w:hyperlink>
        </w:p>
        <w:p w14:paraId="11AB26DE" w14:textId="77777777" w:rsidR="004504EA" w:rsidRDefault="00AE6C24">
          <w:pPr>
            <w:pStyle w:val="TOC3"/>
            <w:tabs>
              <w:tab w:val="left" w:pos="1320"/>
              <w:tab w:val="right" w:leader="dot" w:pos="9016"/>
            </w:tabs>
            <w:rPr>
              <w:rFonts w:eastAsiaTheme="minorEastAsia"/>
              <w:noProof/>
              <w:lang w:eastAsia="en-AU"/>
            </w:rPr>
          </w:pPr>
          <w:hyperlink w:anchor="_Toc24278147" w:history="1">
            <w:r w:rsidR="004504EA" w:rsidRPr="00535FEF">
              <w:rPr>
                <w:rStyle w:val="Hyperlink"/>
                <w:noProof/>
              </w:rPr>
              <w:t>3.3.3</w:t>
            </w:r>
            <w:r w:rsidR="004504EA">
              <w:rPr>
                <w:rFonts w:eastAsiaTheme="minorEastAsia"/>
                <w:noProof/>
                <w:lang w:eastAsia="en-AU"/>
              </w:rPr>
              <w:tab/>
            </w:r>
            <w:r w:rsidR="004504EA" w:rsidRPr="00535FEF">
              <w:rPr>
                <w:rStyle w:val="Hyperlink"/>
                <w:noProof/>
              </w:rPr>
              <w:t>Restrictions on off-premise alcohol sales of particular beverage types and large containers, particularly in remote communities</w:t>
            </w:r>
            <w:r w:rsidR="004504EA">
              <w:rPr>
                <w:noProof/>
                <w:webHidden/>
              </w:rPr>
              <w:tab/>
            </w:r>
            <w:r w:rsidR="004504EA">
              <w:rPr>
                <w:noProof/>
                <w:webHidden/>
              </w:rPr>
              <w:fldChar w:fldCharType="begin"/>
            </w:r>
            <w:r w:rsidR="004504EA">
              <w:rPr>
                <w:noProof/>
                <w:webHidden/>
              </w:rPr>
              <w:instrText xml:space="preserve"> PAGEREF _Toc24278147 \h </w:instrText>
            </w:r>
            <w:r w:rsidR="004504EA">
              <w:rPr>
                <w:noProof/>
                <w:webHidden/>
              </w:rPr>
            </w:r>
            <w:r w:rsidR="004504EA">
              <w:rPr>
                <w:noProof/>
                <w:webHidden/>
              </w:rPr>
              <w:fldChar w:fldCharType="separate"/>
            </w:r>
            <w:r w:rsidR="004504EA">
              <w:rPr>
                <w:noProof/>
                <w:webHidden/>
              </w:rPr>
              <w:t>19</w:t>
            </w:r>
            <w:r w:rsidR="004504EA">
              <w:rPr>
                <w:noProof/>
                <w:webHidden/>
              </w:rPr>
              <w:fldChar w:fldCharType="end"/>
            </w:r>
          </w:hyperlink>
        </w:p>
        <w:p w14:paraId="6DFEC898" w14:textId="77777777" w:rsidR="004504EA" w:rsidRDefault="00AE6C24">
          <w:pPr>
            <w:pStyle w:val="TOC2"/>
            <w:tabs>
              <w:tab w:val="left" w:pos="880"/>
              <w:tab w:val="right" w:leader="dot" w:pos="9016"/>
            </w:tabs>
            <w:rPr>
              <w:rFonts w:eastAsiaTheme="minorEastAsia"/>
              <w:noProof/>
              <w:lang w:eastAsia="en-AU"/>
            </w:rPr>
          </w:pPr>
          <w:hyperlink w:anchor="_Toc24278148" w:history="1">
            <w:r w:rsidR="004504EA" w:rsidRPr="00535FEF">
              <w:rPr>
                <w:rStyle w:val="Hyperlink"/>
                <w:noProof/>
              </w:rPr>
              <w:t>3.4</w:t>
            </w:r>
            <w:r w:rsidR="004504EA">
              <w:rPr>
                <w:rFonts w:eastAsiaTheme="minorEastAsia"/>
                <w:noProof/>
                <w:lang w:eastAsia="en-AU"/>
              </w:rPr>
              <w:tab/>
            </w:r>
            <w:r w:rsidR="004504EA" w:rsidRPr="00535FEF">
              <w:rPr>
                <w:rStyle w:val="Hyperlink"/>
                <w:noProof/>
              </w:rPr>
              <w:t>Liberalisation of licensing laws in the 1980s and 1990s</w:t>
            </w:r>
            <w:r w:rsidR="004504EA">
              <w:rPr>
                <w:noProof/>
                <w:webHidden/>
              </w:rPr>
              <w:tab/>
            </w:r>
            <w:r w:rsidR="004504EA">
              <w:rPr>
                <w:noProof/>
                <w:webHidden/>
              </w:rPr>
              <w:fldChar w:fldCharType="begin"/>
            </w:r>
            <w:r w:rsidR="004504EA">
              <w:rPr>
                <w:noProof/>
                <w:webHidden/>
              </w:rPr>
              <w:instrText xml:space="preserve"> PAGEREF _Toc24278148 \h </w:instrText>
            </w:r>
            <w:r w:rsidR="004504EA">
              <w:rPr>
                <w:noProof/>
                <w:webHidden/>
              </w:rPr>
            </w:r>
            <w:r w:rsidR="004504EA">
              <w:rPr>
                <w:noProof/>
                <w:webHidden/>
              </w:rPr>
              <w:fldChar w:fldCharType="separate"/>
            </w:r>
            <w:r w:rsidR="004504EA">
              <w:rPr>
                <w:noProof/>
                <w:webHidden/>
              </w:rPr>
              <w:t>20</w:t>
            </w:r>
            <w:r w:rsidR="004504EA">
              <w:rPr>
                <w:noProof/>
                <w:webHidden/>
              </w:rPr>
              <w:fldChar w:fldCharType="end"/>
            </w:r>
          </w:hyperlink>
        </w:p>
        <w:p w14:paraId="62626707" w14:textId="77777777" w:rsidR="004504EA" w:rsidRDefault="00AE6C24">
          <w:pPr>
            <w:pStyle w:val="TOC3"/>
            <w:tabs>
              <w:tab w:val="left" w:pos="1320"/>
              <w:tab w:val="right" w:leader="dot" w:pos="9016"/>
            </w:tabs>
            <w:rPr>
              <w:rFonts w:eastAsiaTheme="minorEastAsia"/>
              <w:noProof/>
              <w:lang w:eastAsia="en-AU"/>
            </w:rPr>
          </w:pPr>
          <w:hyperlink w:anchor="_Toc24278149" w:history="1">
            <w:r w:rsidR="004504EA" w:rsidRPr="00535FEF">
              <w:rPr>
                <w:rStyle w:val="Hyperlink"/>
                <w:noProof/>
              </w:rPr>
              <w:t>3.4.1</w:t>
            </w:r>
            <w:r w:rsidR="004504EA">
              <w:rPr>
                <w:rFonts w:eastAsiaTheme="minorEastAsia"/>
                <w:noProof/>
                <w:lang w:eastAsia="en-AU"/>
              </w:rPr>
              <w:tab/>
            </w:r>
            <w:r w:rsidR="004504EA" w:rsidRPr="00535FEF">
              <w:rPr>
                <w:rStyle w:val="Hyperlink"/>
                <w:noProof/>
              </w:rPr>
              <w:t>National Competition Policy</w:t>
            </w:r>
            <w:r w:rsidR="004504EA">
              <w:rPr>
                <w:noProof/>
                <w:webHidden/>
              </w:rPr>
              <w:tab/>
            </w:r>
            <w:r w:rsidR="004504EA">
              <w:rPr>
                <w:noProof/>
                <w:webHidden/>
              </w:rPr>
              <w:fldChar w:fldCharType="begin"/>
            </w:r>
            <w:r w:rsidR="004504EA">
              <w:rPr>
                <w:noProof/>
                <w:webHidden/>
              </w:rPr>
              <w:instrText xml:space="preserve"> PAGEREF _Toc24278149 \h </w:instrText>
            </w:r>
            <w:r w:rsidR="004504EA">
              <w:rPr>
                <w:noProof/>
                <w:webHidden/>
              </w:rPr>
            </w:r>
            <w:r w:rsidR="004504EA">
              <w:rPr>
                <w:noProof/>
                <w:webHidden/>
              </w:rPr>
              <w:fldChar w:fldCharType="separate"/>
            </w:r>
            <w:r w:rsidR="004504EA">
              <w:rPr>
                <w:noProof/>
                <w:webHidden/>
              </w:rPr>
              <w:t>20</w:t>
            </w:r>
            <w:r w:rsidR="004504EA">
              <w:rPr>
                <w:noProof/>
                <w:webHidden/>
              </w:rPr>
              <w:fldChar w:fldCharType="end"/>
            </w:r>
          </w:hyperlink>
        </w:p>
        <w:p w14:paraId="74176276" w14:textId="77777777" w:rsidR="004504EA" w:rsidRDefault="00AE6C24">
          <w:pPr>
            <w:pStyle w:val="TOC2"/>
            <w:tabs>
              <w:tab w:val="left" w:pos="880"/>
              <w:tab w:val="right" w:leader="dot" w:pos="9016"/>
            </w:tabs>
            <w:rPr>
              <w:rFonts w:eastAsiaTheme="minorEastAsia"/>
              <w:noProof/>
              <w:lang w:eastAsia="en-AU"/>
            </w:rPr>
          </w:pPr>
          <w:hyperlink w:anchor="_Toc24278150" w:history="1">
            <w:r w:rsidR="004504EA" w:rsidRPr="00535FEF">
              <w:rPr>
                <w:rStyle w:val="Hyperlink"/>
                <w:noProof/>
              </w:rPr>
              <w:t>3.5</w:t>
            </w:r>
            <w:r w:rsidR="004504EA">
              <w:rPr>
                <w:rFonts w:eastAsiaTheme="minorEastAsia"/>
                <w:noProof/>
                <w:lang w:eastAsia="en-AU"/>
              </w:rPr>
              <w:tab/>
            </w:r>
            <w:r w:rsidR="004504EA" w:rsidRPr="00535FEF">
              <w:rPr>
                <w:rStyle w:val="Hyperlink"/>
                <w:noProof/>
              </w:rPr>
              <w:t>Alcohol availability in the new millennium</w:t>
            </w:r>
            <w:r w:rsidR="004504EA">
              <w:rPr>
                <w:noProof/>
                <w:webHidden/>
              </w:rPr>
              <w:tab/>
            </w:r>
            <w:r w:rsidR="004504EA">
              <w:rPr>
                <w:noProof/>
                <w:webHidden/>
              </w:rPr>
              <w:fldChar w:fldCharType="begin"/>
            </w:r>
            <w:r w:rsidR="004504EA">
              <w:rPr>
                <w:noProof/>
                <w:webHidden/>
              </w:rPr>
              <w:instrText xml:space="preserve"> PAGEREF _Toc24278150 \h </w:instrText>
            </w:r>
            <w:r w:rsidR="004504EA">
              <w:rPr>
                <w:noProof/>
                <w:webHidden/>
              </w:rPr>
            </w:r>
            <w:r w:rsidR="004504EA">
              <w:rPr>
                <w:noProof/>
                <w:webHidden/>
              </w:rPr>
              <w:fldChar w:fldCharType="separate"/>
            </w:r>
            <w:r w:rsidR="004504EA">
              <w:rPr>
                <w:noProof/>
                <w:webHidden/>
              </w:rPr>
              <w:t>20</w:t>
            </w:r>
            <w:r w:rsidR="004504EA">
              <w:rPr>
                <w:noProof/>
                <w:webHidden/>
              </w:rPr>
              <w:fldChar w:fldCharType="end"/>
            </w:r>
          </w:hyperlink>
        </w:p>
        <w:p w14:paraId="402950CA" w14:textId="77777777" w:rsidR="004504EA" w:rsidRDefault="00AE6C24">
          <w:pPr>
            <w:pStyle w:val="TOC3"/>
            <w:tabs>
              <w:tab w:val="left" w:pos="1320"/>
              <w:tab w:val="right" w:leader="dot" w:pos="9016"/>
            </w:tabs>
            <w:rPr>
              <w:rFonts w:eastAsiaTheme="minorEastAsia"/>
              <w:noProof/>
              <w:lang w:eastAsia="en-AU"/>
            </w:rPr>
          </w:pPr>
          <w:hyperlink w:anchor="_Toc24278151" w:history="1">
            <w:r w:rsidR="004504EA" w:rsidRPr="00535FEF">
              <w:rPr>
                <w:rStyle w:val="Hyperlink"/>
                <w:noProof/>
              </w:rPr>
              <w:t>3.5.1</w:t>
            </w:r>
            <w:r w:rsidR="004504EA">
              <w:rPr>
                <w:rFonts w:eastAsiaTheme="minorEastAsia"/>
                <w:noProof/>
                <w:lang w:eastAsia="en-AU"/>
              </w:rPr>
              <w:tab/>
            </w:r>
            <w:r w:rsidR="004504EA" w:rsidRPr="00535FEF">
              <w:rPr>
                <w:rStyle w:val="Hyperlink"/>
                <w:noProof/>
              </w:rPr>
              <w:t>Packaged liquor</w:t>
            </w:r>
            <w:r w:rsidR="004504EA">
              <w:rPr>
                <w:noProof/>
                <w:webHidden/>
              </w:rPr>
              <w:tab/>
            </w:r>
            <w:r w:rsidR="004504EA">
              <w:rPr>
                <w:noProof/>
                <w:webHidden/>
              </w:rPr>
              <w:fldChar w:fldCharType="begin"/>
            </w:r>
            <w:r w:rsidR="004504EA">
              <w:rPr>
                <w:noProof/>
                <w:webHidden/>
              </w:rPr>
              <w:instrText xml:space="preserve"> PAGEREF _Toc24278151 \h </w:instrText>
            </w:r>
            <w:r w:rsidR="004504EA">
              <w:rPr>
                <w:noProof/>
                <w:webHidden/>
              </w:rPr>
            </w:r>
            <w:r w:rsidR="004504EA">
              <w:rPr>
                <w:noProof/>
                <w:webHidden/>
              </w:rPr>
              <w:fldChar w:fldCharType="separate"/>
            </w:r>
            <w:r w:rsidR="004504EA">
              <w:rPr>
                <w:noProof/>
                <w:webHidden/>
              </w:rPr>
              <w:t>20</w:t>
            </w:r>
            <w:r w:rsidR="004504EA">
              <w:rPr>
                <w:noProof/>
                <w:webHidden/>
              </w:rPr>
              <w:fldChar w:fldCharType="end"/>
            </w:r>
          </w:hyperlink>
        </w:p>
        <w:p w14:paraId="0C0D1C0B" w14:textId="77777777" w:rsidR="004504EA" w:rsidRDefault="00AE6C24">
          <w:pPr>
            <w:pStyle w:val="TOC3"/>
            <w:tabs>
              <w:tab w:val="left" w:pos="1320"/>
              <w:tab w:val="right" w:leader="dot" w:pos="9016"/>
            </w:tabs>
            <w:rPr>
              <w:rFonts w:eastAsiaTheme="minorEastAsia"/>
              <w:noProof/>
              <w:lang w:eastAsia="en-AU"/>
            </w:rPr>
          </w:pPr>
          <w:hyperlink w:anchor="_Toc24278152" w:history="1">
            <w:r w:rsidR="004504EA" w:rsidRPr="00535FEF">
              <w:rPr>
                <w:rStyle w:val="Hyperlink"/>
                <w:noProof/>
              </w:rPr>
              <w:t>3.5.2</w:t>
            </w:r>
            <w:r w:rsidR="004504EA">
              <w:rPr>
                <w:rFonts w:eastAsiaTheme="minorEastAsia"/>
                <w:noProof/>
                <w:lang w:eastAsia="en-AU"/>
              </w:rPr>
              <w:tab/>
            </w:r>
            <w:r w:rsidR="004504EA" w:rsidRPr="00535FEF">
              <w:rPr>
                <w:rStyle w:val="Hyperlink"/>
                <w:noProof/>
              </w:rPr>
              <w:t>The night-time economy</w:t>
            </w:r>
            <w:r w:rsidR="004504EA">
              <w:rPr>
                <w:noProof/>
                <w:webHidden/>
              </w:rPr>
              <w:tab/>
            </w:r>
            <w:r w:rsidR="004504EA">
              <w:rPr>
                <w:noProof/>
                <w:webHidden/>
              </w:rPr>
              <w:fldChar w:fldCharType="begin"/>
            </w:r>
            <w:r w:rsidR="004504EA">
              <w:rPr>
                <w:noProof/>
                <w:webHidden/>
              </w:rPr>
              <w:instrText xml:space="preserve"> PAGEREF _Toc24278152 \h </w:instrText>
            </w:r>
            <w:r w:rsidR="004504EA">
              <w:rPr>
                <w:noProof/>
                <w:webHidden/>
              </w:rPr>
            </w:r>
            <w:r w:rsidR="004504EA">
              <w:rPr>
                <w:noProof/>
                <w:webHidden/>
              </w:rPr>
              <w:fldChar w:fldCharType="separate"/>
            </w:r>
            <w:r w:rsidR="004504EA">
              <w:rPr>
                <w:noProof/>
                <w:webHidden/>
              </w:rPr>
              <w:t>21</w:t>
            </w:r>
            <w:r w:rsidR="004504EA">
              <w:rPr>
                <w:noProof/>
                <w:webHidden/>
              </w:rPr>
              <w:fldChar w:fldCharType="end"/>
            </w:r>
          </w:hyperlink>
        </w:p>
        <w:p w14:paraId="6DF9907C" w14:textId="77777777" w:rsidR="004504EA" w:rsidRDefault="00AE6C24">
          <w:pPr>
            <w:pStyle w:val="TOC1"/>
            <w:rPr>
              <w:rFonts w:eastAsiaTheme="minorEastAsia"/>
              <w:noProof/>
              <w:lang w:eastAsia="en-AU"/>
            </w:rPr>
          </w:pPr>
          <w:hyperlink w:anchor="_Toc24278153" w:history="1">
            <w:r w:rsidR="004504EA" w:rsidRPr="00535FEF">
              <w:rPr>
                <w:rStyle w:val="Hyperlink"/>
                <w:noProof/>
                <w14:scene3d>
                  <w14:camera w14:prst="orthographicFront"/>
                  <w14:lightRig w14:rig="threePt" w14:dir="t">
                    <w14:rot w14:lat="0" w14:lon="0" w14:rev="0"/>
                  </w14:lightRig>
                </w14:scene3d>
              </w:rPr>
              <w:t>4</w:t>
            </w:r>
            <w:r w:rsidR="004504EA">
              <w:rPr>
                <w:rFonts w:eastAsiaTheme="minorEastAsia"/>
                <w:noProof/>
                <w:lang w:eastAsia="en-AU"/>
              </w:rPr>
              <w:tab/>
            </w:r>
            <w:r w:rsidR="004504EA" w:rsidRPr="00535FEF">
              <w:rPr>
                <w:rStyle w:val="Hyperlink"/>
                <w:noProof/>
              </w:rPr>
              <w:t>Limits on Trading Hours</w:t>
            </w:r>
            <w:r w:rsidR="004504EA">
              <w:rPr>
                <w:noProof/>
                <w:webHidden/>
              </w:rPr>
              <w:tab/>
            </w:r>
            <w:r w:rsidR="004504EA">
              <w:rPr>
                <w:noProof/>
                <w:webHidden/>
              </w:rPr>
              <w:fldChar w:fldCharType="begin"/>
            </w:r>
            <w:r w:rsidR="004504EA">
              <w:rPr>
                <w:noProof/>
                <w:webHidden/>
              </w:rPr>
              <w:instrText xml:space="preserve"> PAGEREF _Toc24278153 \h </w:instrText>
            </w:r>
            <w:r w:rsidR="004504EA">
              <w:rPr>
                <w:noProof/>
                <w:webHidden/>
              </w:rPr>
            </w:r>
            <w:r w:rsidR="004504EA">
              <w:rPr>
                <w:noProof/>
                <w:webHidden/>
              </w:rPr>
              <w:fldChar w:fldCharType="separate"/>
            </w:r>
            <w:r w:rsidR="004504EA">
              <w:rPr>
                <w:noProof/>
                <w:webHidden/>
              </w:rPr>
              <w:t>23</w:t>
            </w:r>
            <w:r w:rsidR="004504EA">
              <w:rPr>
                <w:noProof/>
                <w:webHidden/>
              </w:rPr>
              <w:fldChar w:fldCharType="end"/>
            </w:r>
          </w:hyperlink>
        </w:p>
        <w:p w14:paraId="1A28D19F" w14:textId="77777777" w:rsidR="004504EA" w:rsidRDefault="00AE6C24">
          <w:pPr>
            <w:pStyle w:val="TOC2"/>
            <w:tabs>
              <w:tab w:val="left" w:pos="880"/>
              <w:tab w:val="right" w:leader="dot" w:pos="9016"/>
            </w:tabs>
            <w:rPr>
              <w:rFonts w:eastAsiaTheme="minorEastAsia"/>
              <w:noProof/>
              <w:lang w:eastAsia="en-AU"/>
            </w:rPr>
          </w:pPr>
          <w:hyperlink w:anchor="_Toc24278154" w:history="1">
            <w:r w:rsidR="004504EA" w:rsidRPr="00535FEF">
              <w:rPr>
                <w:rStyle w:val="Hyperlink"/>
                <w:noProof/>
              </w:rPr>
              <w:t>4.1</w:t>
            </w:r>
            <w:r w:rsidR="004504EA">
              <w:rPr>
                <w:rFonts w:eastAsiaTheme="minorEastAsia"/>
                <w:noProof/>
                <w:lang w:eastAsia="en-AU"/>
              </w:rPr>
              <w:tab/>
            </w:r>
            <w:r w:rsidR="004504EA" w:rsidRPr="00535FEF">
              <w:rPr>
                <w:rStyle w:val="Hyperlink"/>
                <w:noProof/>
              </w:rPr>
              <w:t>Sample</w:t>
            </w:r>
            <w:r w:rsidR="004504EA">
              <w:rPr>
                <w:noProof/>
                <w:webHidden/>
              </w:rPr>
              <w:tab/>
            </w:r>
            <w:r w:rsidR="004504EA">
              <w:rPr>
                <w:noProof/>
                <w:webHidden/>
              </w:rPr>
              <w:fldChar w:fldCharType="begin"/>
            </w:r>
            <w:r w:rsidR="004504EA">
              <w:rPr>
                <w:noProof/>
                <w:webHidden/>
              </w:rPr>
              <w:instrText xml:space="preserve"> PAGEREF _Toc24278154 \h </w:instrText>
            </w:r>
            <w:r w:rsidR="004504EA">
              <w:rPr>
                <w:noProof/>
                <w:webHidden/>
              </w:rPr>
            </w:r>
            <w:r w:rsidR="004504EA">
              <w:rPr>
                <w:noProof/>
                <w:webHidden/>
              </w:rPr>
              <w:fldChar w:fldCharType="separate"/>
            </w:r>
            <w:r w:rsidR="004504EA">
              <w:rPr>
                <w:noProof/>
                <w:webHidden/>
              </w:rPr>
              <w:t>23</w:t>
            </w:r>
            <w:r w:rsidR="004504EA">
              <w:rPr>
                <w:noProof/>
                <w:webHidden/>
              </w:rPr>
              <w:fldChar w:fldCharType="end"/>
            </w:r>
          </w:hyperlink>
        </w:p>
        <w:p w14:paraId="2AFE7BE2" w14:textId="77777777" w:rsidR="004504EA" w:rsidRDefault="00AE6C24">
          <w:pPr>
            <w:pStyle w:val="TOC2"/>
            <w:tabs>
              <w:tab w:val="left" w:pos="880"/>
              <w:tab w:val="right" w:leader="dot" w:pos="9016"/>
            </w:tabs>
            <w:rPr>
              <w:rFonts w:eastAsiaTheme="minorEastAsia"/>
              <w:noProof/>
              <w:lang w:eastAsia="en-AU"/>
            </w:rPr>
          </w:pPr>
          <w:hyperlink w:anchor="_Toc24278155" w:history="1">
            <w:r w:rsidR="004504EA" w:rsidRPr="00535FEF">
              <w:rPr>
                <w:rStyle w:val="Hyperlink"/>
                <w:noProof/>
              </w:rPr>
              <w:t>4.2</w:t>
            </w:r>
            <w:r w:rsidR="004504EA">
              <w:rPr>
                <w:rFonts w:eastAsiaTheme="minorEastAsia"/>
                <w:noProof/>
                <w:lang w:eastAsia="en-AU"/>
              </w:rPr>
              <w:tab/>
            </w:r>
            <w:r w:rsidR="004504EA" w:rsidRPr="00535FEF">
              <w:rPr>
                <w:rStyle w:val="Hyperlink"/>
                <w:noProof/>
              </w:rPr>
              <w:t>Increasing hours of sale, particularly for on-premise outlets (e.g. bars, clubs and pubs)</w:t>
            </w:r>
            <w:r w:rsidR="004504EA">
              <w:rPr>
                <w:noProof/>
                <w:webHidden/>
              </w:rPr>
              <w:tab/>
            </w:r>
            <w:r w:rsidR="004504EA">
              <w:rPr>
                <w:noProof/>
                <w:webHidden/>
              </w:rPr>
              <w:fldChar w:fldCharType="begin"/>
            </w:r>
            <w:r w:rsidR="004504EA">
              <w:rPr>
                <w:noProof/>
                <w:webHidden/>
              </w:rPr>
              <w:instrText xml:space="preserve"> PAGEREF _Toc24278155 \h </w:instrText>
            </w:r>
            <w:r w:rsidR="004504EA">
              <w:rPr>
                <w:noProof/>
                <w:webHidden/>
              </w:rPr>
            </w:r>
            <w:r w:rsidR="004504EA">
              <w:rPr>
                <w:noProof/>
                <w:webHidden/>
              </w:rPr>
              <w:fldChar w:fldCharType="separate"/>
            </w:r>
            <w:r w:rsidR="004504EA">
              <w:rPr>
                <w:noProof/>
                <w:webHidden/>
              </w:rPr>
              <w:t>23</w:t>
            </w:r>
            <w:r w:rsidR="004504EA">
              <w:rPr>
                <w:noProof/>
                <w:webHidden/>
              </w:rPr>
              <w:fldChar w:fldCharType="end"/>
            </w:r>
          </w:hyperlink>
        </w:p>
        <w:p w14:paraId="7FE34CA3" w14:textId="77777777" w:rsidR="004504EA" w:rsidRDefault="00AE6C24">
          <w:pPr>
            <w:pStyle w:val="TOC2"/>
            <w:tabs>
              <w:tab w:val="left" w:pos="880"/>
              <w:tab w:val="right" w:leader="dot" w:pos="9016"/>
            </w:tabs>
            <w:rPr>
              <w:rFonts w:eastAsiaTheme="minorEastAsia"/>
              <w:noProof/>
              <w:lang w:eastAsia="en-AU"/>
            </w:rPr>
          </w:pPr>
          <w:hyperlink w:anchor="_Toc24278156" w:history="1">
            <w:r w:rsidR="004504EA" w:rsidRPr="00535FEF">
              <w:rPr>
                <w:rStyle w:val="Hyperlink"/>
                <w:noProof/>
              </w:rPr>
              <w:t>4.3</w:t>
            </w:r>
            <w:r w:rsidR="004504EA">
              <w:rPr>
                <w:rFonts w:eastAsiaTheme="minorEastAsia"/>
                <w:noProof/>
                <w:lang w:eastAsia="en-AU"/>
              </w:rPr>
              <w:tab/>
            </w:r>
            <w:r w:rsidR="004504EA" w:rsidRPr="00535FEF">
              <w:rPr>
                <w:rStyle w:val="Hyperlink"/>
                <w:noProof/>
              </w:rPr>
              <w:t>Decreasing hours of sale for on-premise settings (e.g. bars, pubs, clubs)</w:t>
            </w:r>
            <w:r w:rsidR="004504EA">
              <w:rPr>
                <w:noProof/>
                <w:webHidden/>
              </w:rPr>
              <w:tab/>
            </w:r>
            <w:r w:rsidR="004504EA">
              <w:rPr>
                <w:noProof/>
                <w:webHidden/>
              </w:rPr>
              <w:fldChar w:fldCharType="begin"/>
            </w:r>
            <w:r w:rsidR="004504EA">
              <w:rPr>
                <w:noProof/>
                <w:webHidden/>
              </w:rPr>
              <w:instrText xml:space="preserve"> PAGEREF _Toc24278156 \h </w:instrText>
            </w:r>
            <w:r w:rsidR="004504EA">
              <w:rPr>
                <w:noProof/>
                <w:webHidden/>
              </w:rPr>
            </w:r>
            <w:r w:rsidR="004504EA">
              <w:rPr>
                <w:noProof/>
                <w:webHidden/>
              </w:rPr>
              <w:fldChar w:fldCharType="separate"/>
            </w:r>
            <w:r w:rsidR="004504EA">
              <w:rPr>
                <w:noProof/>
                <w:webHidden/>
              </w:rPr>
              <w:t>24</w:t>
            </w:r>
            <w:r w:rsidR="004504EA">
              <w:rPr>
                <w:noProof/>
                <w:webHidden/>
              </w:rPr>
              <w:fldChar w:fldCharType="end"/>
            </w:r>
          </w:hyperlink>
        </w:p>
        <w:p w14:paraId="4E000A9E" w14:textId="77777777" w:rsidR="004504EA" w:rsidRDefault="00AE6C24">
          <w:pPr>
            <w:pStyle w:val="TOC2"/>
            <w:tabs>
              <w:tab w:val="left" w:pos="880"/>
              <w:tab w:val="right" w:leader="dot" w:pos="9016"/>
            </w:tabs>
            <w:rPr>
              <w:rFonts w:eastAsiaTheme="minorEastAsia"/>
              <w:noProof/>
              <w:lang w:eastAsia="en-AU"/>
            </w:rPr>
          </w:pPr>
          <w:hyperlink w:anchor="_Toc24278157" w:history="1">
            <w:r w:rsidR="004504EA" w:rsidRPr="00535FEF">
              <w:rPr>
                <w:rStyle w:val="Hyperlink"/>
                <w:noProof/>
              </w:rPr>
              <w:t>4.4</w:t>
            </w:r>
            <w:r w:rsidR="004504EA">
              <w:rPr>
                <w:rFonts w:eastAsiaTheme="minorEastAsia"/>
                <w:noProof/>
                <w:lang w:eastAsia="en-AU"/>
              </w:rPr>
              <w:tab/>
            </w:r>
            <w:r w:rsidR="004504EA" w:rsidRPr="00535FEF">
              <w:rPr>
                <w:rStyle w:val="Hyperlink"/>
                <w:bCs/>
                <w:noProof/>
              </w:rPr>
              <w:t>Decreasing hours of sale for o</w:t>
            </w:r>
            <w:r w:rsidR="004504EA" w:rsidRPr="00535FEF">
              <w:rPr>
                <w:rStyle w:val="Hyperlink"/>
                <w:noProof/>
              </w:rPr>
              <w:t>ff-premise outlets (e.g. bottle-shops, convenience stores)</w:t>
            </w:r>
            <w:r w:rsidR="004504EA">
              <w:rPr>
                <w:noProof/>
                <w:webHidden/>
              </w:rPr>
              <w:tab/>
            </w:r>
            <w:r w:rsidR="004504EA">
              <w:rPr>
                <w:noProof/>
                <w:webHidden/>
              </w:rPr>
              <w:fldChar w:fldCharType="begin"/>
            </w:r>
            <w:r w:rsidR="004504EA">
              <w:rPr>
                <w:noProof/>
                <w:webHidden/>
              </w:rPr>
              <w:instrText xml:space="preserve"> PAGEREF _Toc24278157 \h </w:instrText>
            </w:r>
            <w:r w:rsidR="004504EA">
              <w:rPr>
                <w:noProof/>
                <w:webHidden/>
              </w:rPr>
            </w:r>
            <w:r w:rsidR="004504EA">
              <w:rPr>
                <w:noProof/>
                <w:webHidden/>
              </w:rPr>
              <w:fldChar w:fldCharType="separate"/>
            </w:r>
            <w:r w:rsidR="004504EA">
              <w:rPr>
                <w:noProof/>
                <w:webHidden/>
              </w:rPr>
              <w:t>25</w:t>
            </w:r>
            <w:r w:rsidR="004504EA">
              <w:rPr>
                <w:noProof/>
                <w:webHidden/>
              </w:rPr>
              <w:fldChar w:fldCharType="end"/>
            </w:r>
          </w:hyperlink>
        </w:p>
        <w:p w14:paraId="72A41D8C" w14:textId="77777777" w:rsidR="004504EA" w:rsidRDefault="00AE6C24">
          <w:pPr>
            <w:pStyle w:val="TOC2"/>
            <w:tabs>
              <w:tab w:val="left" w:pos="880"/>
              <w:tab w:val="right" w:leader="dot" w:pos="9016"/>
            </w:tabs>
            <w:rPr>
              <w:rFonts w:eastAsiaTheme="minorEastAsia"/>
              <w:noProof/>
              <w:lang w:eastAsia="en-AU"/>
            </w:rPr>
          </w:pPr>
          <w:hyperlink w:anchor="_Toc24278158" w:history="1">
            <w:r w:rsidR="004504EA" w:rsidRPr="00535FEF">
              <w:rPr>
                <w:rStyle w:val="Hyperlink"/>
                <w:noProof/>
              </w:rPr>
              <w:t>4.5</w:t>
            </w:r>
            <w:r w:rsidR="004504EA">
              <w:rPr>
                <w:rFonts w:eastAsiaTheme="minorEastAsia"/>
                <w:noProof/>
                <w:lang w:eastAsia="en-AU"/>
              </w:rPr>
              <w:tab/>
            </w:r>
            <w:r w:rsidR="004504EA" w:rsidRPr="00535FEF">
              <w:rPr>
                <w:rStyle w:val="Hyperlink"/>
                <w:noProof/>
              </w:rPr>
              <w:t>Increasing and decreasing hours of sale in on-premise outlets</w:t>
            </w:r>
            <w:r w:rsidR="004504EA">
              <w:rPr>
                <w:noProof/>
                <w:webHidden/>
              </w:rPr>
              <w:tab/>
            </w:r>
            <w:r w:rsidR="004504EA">
              <w:rPr>
                <w:noProof/>
                <w:webHidden/>
              </w:rPr>
              <w:fldChar w:fldCharType="begin"/>
            </w:r>
            <w:r w:rsidR="004504EA">
              <w:rPr>
                <w:noProof/>
                <w:webHidden/>
              </w:rPr>
              <w:instrText xml:space="preserve"> PAGEREF _Toc24278158 \h </w:instrText>
            </w:r>
            <w:r w:rsidR="004504EA">
              <w:rPr>
                <w:noProof/>
                <w:webHidden/>
              </w:rPr>
            </w:r>
            <w:r w:rsidR="004504EA">
              <w:rPr>
                <w:noProof/>
                <w:webHidden/>
              </w:rPr>
              <w:fldChar w:fldCharType="separate"/>
            </w:r>
            <w:r w:rsidR="004504EA">
              <w:rPr>
                <w:noProof/>
                <w:webHidden/>
              </w:rPr>
              <w:t>25</w:t>
            </w:r>
            <w:r w:rsidR="004504EA">
              <w:rPr>
                <w:noProof/>
                <w:webHidden/>
              </w:rPr>
              <w:fldChar w:fldCharType="end"/>
            </w:r>
          </w:hyperlink>
        </w:p>
        <w:p w14:paraId="1D0E6F02" w14:textId="77777777" w:rsidR="004504EA" w:rsidRDefault="00AE6C24">
          <w:pPr>
            <w:pStyle w:val="TOC2"/>
            <w:tabs>
              <w:tab w:val="left" w:pos="880"/>
              <w:tab w:val="right" w:leader="dot" w:pos="9016"/>
            </w:tabs>
            <w:rPr>
              <w:rFonts w:eastAsiaTheme="minorEastAsia"/>
              <w:noProof/>
              <w:lang w:eastAsia="en-AU"/>
            </w:rPr>
          </w:pPr>
          <w:hyperlink w:anchor="_Toc24278159" w:history="1">
            <w:r w:rsidR="004504EA" w:rsidRPr="00535FEF">
              <w:rPr>
                <w:rStyle w:val="Hyperlink"/>
                <w:noProof/>
              </w:rPr>
              <w:t>4.6</w:t>
            </w:r>
            <w:r w:rsidR="004504EA">
              <w:rPr>
                <w:rFonts w:eastAsiaTheme="minorEastAsia"/>
                <w:noProof/>
                <w:lang w:eastAsia="en-AU"/>
              </w:rPr>
              <w:tab/>
            </w:r>
            <w:r w:rsidR="004504EA" w:rsidRPr="00535FEF">
              <w:rPr>
                <w:rStyle w:val="Hyperlink"/>
                <w:noProof/>
              </w:rPr>
              <w:t>Research gaps</w:t>
            </w:r>
            <w:r w:rsidR="004504EA">
              <w:rPr>
                <w:noProof/>
                <w:webHidden/>
              </w:rPr>
              <w:tab/>
            </w:r>
            <w:r w:rsidR="004504EA">
              <w:rPr>
                <w:noProof/>
                <w:webHidden/>
              </w:rPr>
              <w:fldChar w:fldCharType="begin"/>
            </w:r>
            <w:r w:rsidR="004504EA">
              <w:rPr>
                <w:noProof/>
                <w:webHidden/>
              </w:rPr>
              <w:instrText xml:space="preserve"> PAGEREF _Toc24278159 \h </w:instrText>
            </w:r>
            <w:r w:rsidR="004504EA">
              <w:rPr>
                <w:noProof/>
                <w:webHidden/>
              </w:rPr>
            </w:r>
            <w:r w:rsidR="004504EA">
              <w:rPr>
                <w:noProof/>
                <w:webHidden/>
              </w:rPr>
              <w:fldChar w:fldCharType="separate"/>
            </w:r>
            <w:r w:rsidR="004504EA">
              <w:rPr>
                <w:noProof/>
                <w:webHidden/>
              </w:rPr>
              <w:t>25</w:t>
            </w:r>
            <w:r w:rsidR="004504EA">
              <w:rPr>
                <w:noProof/>
                <w:webHidden/>
              </w:rPr>
              <w:fldChar w:fldCharType="end"/>
            </w:r>
          </w:hyperlink>
        </w:p>
        <w:p w14:paraId="4DC56FF9" w14:textId="77777777" w:rsidR="004504EA" w:rsidRDefault="00AE6C24">
          <w:pPr>
            <w:pStyle w:val="TOC2"/>
            <w:tabs>
              <w:tab w:val="left" w:pos="880"/>
              <w:tab w:val="right" w:leader="dot" w:pos="9016"/>
            </w:tabs>
            <w:rPr>
              <w:rFonts w:eastAsiaTheme="minorEastAsia"/>
              <w:noProof/>
              <w:lang w:eastAsia="en-AU"/>
            </w:rPr>
          </w:pPr>
          <w:hyperlink w:anchor="_Toc24278160" w:history="1">
            <w:r w:rsidR="004504EA" w:rsidRPr="00535FEF">
              <w:rPr>
                <w:rStyle w:val="Hyperlink"/>
                <w:noProof/>
              </w:rPr>
              <w:t>4.7</w:t>
            </w:r>
            <w:r w:rsidR="004504EA">
              <w:rPr>
                <w:rFonts w:eastAsiaTheme="minorEastAsia"/>
                <w:noProof/>
                <w:lang w:eastAsia="en-AU"/>
              </w:rPr>
              <w:tab/>
            </w:r>
            <w:r w:rsidR="004504EA" w:rsidRPr="00535FEF">
              <w:rPr>
                <w:rStyle w:val="Hyperlink"/>
                <w:noProof/>
              </w:rPr>
              <w:t>Summary</w:t>
            </w:r>
            <w:r w:rsidR="004504EA">
              <w:rPr>
                <w:noProof/>
                <w:webHidden/>
              </w:rPr>
              <w:tab/>
            </w:r>
            <w:r w:rsidR="004504EA">
              <w:rPr>
                <w:noProof/>
                <w:webHidden/>
              </w:rPr>
              <w:fldChar w:fldCharType="begin"/>
            </w:r>
            <w:r w:rsidR="004504EA">
              <w:rPr>
                <w:noProof/>
                <w:webHidden/>
              </w:rPr>
              <w:instrText xml:space="preserve"> PAGEREF _Toc24278160 \h </w:instrText>
            </w:r>
            <w:r w:rsidR="004504EA">
              <w:rPr>
                <w:noProof/>
                <w:webHidden/>
              </w:rPr>
            </w:r>
            <w:r w:rsidR="004504EA">
              <w:rPr>
                <w:noProof/>
                <w:webHidden/>
              </w:rPr>
              <w:fldChar w:fldCharType="separate"/>
            </w:r>
            <w:r w:rsidR="004504EA">
              <w:rPr>
                <w:noProof/>
                <w:webHidden/>
              </w:rPr>
              <w:t>25</w:t>
            </w:r>
            <w:r w:rsidR="004504EA">
              <w:rPr>
                <w:noProof/>
                <w:webHidden/>
              </w:rPr>
              <w:fldChar w:fldCharType="end"/>
            </w:r>
          </w:hyperlink>
        </w:p>
        <w:p w14:paraId="2A6591E7" w14:textId="77777777" w:rsidR="004504EA" w:rsidRDefault="00AE6C24">
          <w:pPr>
            <w:pStyle w:val="TOC1"/>
            <w:rPr>
              <w:rFonts w:eastAsiaTheme="minorEastAsia"/>
              <w:noProof/>
              <w:lang w:eastAsia="en-AU"/>
            </w:rPr>
          </w:pPr>
          <w:hyperlink w:anchor="_Toc24278161" w:history="1">
            <w:r w:rsidR="004504EA" w:rsidRPr="00535FEF">
              <w:rPr>
                <w:rStyle w:val="Hyperlink"/>
                <w:noProof/>
                <w14:scene3d>
                  <w14:camera w14:prst="orthographicFront"/>
                  <w14:lightRig w14:rig="threePt" w14:dir="t">
                    <w14:rot w14:lat="0" w14:lon="0" w14:rev="0"/>
                  </w14:lightRig>
                </w14:scene3d>
              </w:rPr>
              <w:t>5</w:t>
            </w:r>
            <w:r w:rsidR="004504EA">
              <w:rPr>
                <w:rFonts w:eastAsiaTheme="minorEastAsia"/>
                <w:noProof/>
                <w:lang w:eastAsia="en-AU"/>
              </w:rPr>
              <w:tab/>
            </w:r>
            <w:r w:rsidR="004504EA" w:rsidRPr="00535FEF">
              <w:rPr>
                <w:rStyle w:val="Hyperlink"/>
                <w:noProof/>
              </w:rPr>
              <w:t>Density of alcohol outlets</w:t>
            </w:r>
            <w:r w:rsidR="004504EA">
              <w:rPr>
                <w:noProof/>
                <w:webHidden/>
              </w:rPr>
              <w:tab/>
            </w:r>
            <w:r w:rsidR="004504EA">
              <w:rPr>
                <w:noProof/>
                <w:webHidden/>
              </w:rPr>
              <w:fldChar w:fldCharType="begin"/>
            </w:r>
            <w:r w:rsidR="004504EA">
              <w:rPr>
                <w:noProof/>
                <w:webHidden/>
              </w:rPr>
              <w:instrText xml:space="preserve"> PAGEREF _Toc24278161 \h </w:instrText>
            </w:r>
            <w:r w:rsidR="004504EA">
              <w:rPr>
                <w:noProof/>
                <w:webHidden/>
              </w:rPr>
            </w:r>
            <w:r w:rsidR="004504EA">
              <w:rPr>
                <w:noProof/>
                <w:webHidden/>
              </w:rPr>
              <w:fldChar w:fldCharType="separate"/>
            </w:r>
            <w:r w:rsidR="004504EA">
              <w:rPr>
                <w:noProof/>
                <w:webHidden/>
              </w:rPr>
              <w:t>27</w:t>
            </w:r>
            <w:r w:rsidR="004504EA">
              <w:rPr>
                <w:noProof/>
                <w:webHidden/>
              </w:rPr>
              <w:fldChar w:fldCharType="end"/>
            </w:r>
          </w:hyperlink>
        </w:p>
        <w:p w14:paraId="159B1AB8" w14:textId="77777777" w:rsidR="004504EA" w:rsidRDefault="00AE6C24">
          <w:pPr>
            <w:pStyle w:val="TOC2"/>
            <w:tabs>
              <w:tab w:val="left" w:pos="880"/>
              <w:tab w:val="right" w:leader="dot" w:pos="9016"/>
            </w:tabs>
            <w:rPr>
              <w:rFonts w:eastAsiaTheme="minorEastAsia"/>
              <w:noProof/>
              <w:lang w:eastAsia="en-AU"/>
            </w:rPr>
          </w:pPr>
          <w:hyperlink w:anchor="_Toc24278162" w:history="1">
            <w:r w:rsidR="004504EA" w:rsidRPr="00535FEF">
              <w:rPr>
                <w:rStyle w:val="Hyperlink"/>
                <w:noProof/>
              </w:rPr>
              <w:t>5.1</w:t>
            </w:r>
            <w:r w:rsidR="004504EA">
              <w:rPr>
                <w:rFonts w:eastAsiaTheme="minorEastAsia"/>
                <w:noProof/>
                <w:lang w:eastAsia="en-AU"/>
              </w:rPr>
              <w:tab/>
            </w:r>
            <w:r w:rsidR="004504EA" w:rsidRPr="00535FEF">
              <w:rPr>
                <w:rStyle w:val="Hyperlink"/>
                <w:noProof/>
              </w:rPr>
              <w:t>Sample</w:t>
            </w:r>
            <w:r w:rsidR="004504EA">
              <w:rPr>
                <w:noProof/>
                <w:webHidden/>
              </w:rPr>
              <w:tab/>
            </w:r>
            <w:r w:rsidR="004504EA">
              <w:rPr>
                <w:noProof/>
                <w:webHidden/>
              </w:rPr>
              <w:fldChar w:fldCharType="begin"/>
            </w:r>
            <w:r w:rsidR="004504EA">
              <w:rPr>
                <w:noProof/>
                <w:webHidden/>
              </w:rPr>
              <w:instrText xml:space="preserve"> PAGEREF _Toc24278162 \h </w:instrText>
            </w:r>
            <w:r w:rsidR="004504EA">
              <w:rPr>
                <w:noProof/>
                <w:webHidden/>
              </w:rPr>
            </w:r>
            <w:r w:rsidR="004504EA">
              <w:rPr>
                <w:noProof/>
                <w:webHidden/>
              </w:rPr>
              <w:fldChar w:fldCharType="separate"/>
            </w:r>
            <w:r w:rsidR="004504EA">
              <w:rPr>
                <w:noProof/>
                <w:webHidden/>
              </w:rPr>
              <w:t>27</w:t>
            </w:r>
            <w:r w:rsidR="004504EA">
              <w:rPr>
                <w:noProof/>
                <w:webHidden/>
              </w:rPr>
              <w:fldChar w:fldCharType="end"/>
            </w:r>
          </w:hyperlink>
        </w:p>
        <w:p w14:paraId="7A5CC97A" w14:textId="77777777" w:rsidR="004504EA" w:rsidRDefault="00AE6C24">
          <w:pPr>
            <w:pStyle w:val="TOC2"/>
            <w:tabs>
              <w:tab w:val="left" w:pos="880"/>
              <w:tab w:val="right" w:leader="dot" w:pos="9016"/>
            </w:tabs>
            <w:rPr>
              <w:rFonts w:eastAsiaTheme="minorEastAsia"/>
              <w:noProof/>
              <w:lang w:eastAsia="en-AU"/>
            </w:rPr>
          </w:pPr>
          <w:hyperlink w:anchor="_Toc24278163" w:history="1">
            <w:r w:rsidR="004504EA" w:rsidRPr="00535FEF">
              <w:rPr>
                <w:rStyle w:val="Hyperlink"/>
                <w:noProof/>
              </w:rPr>
              <w:t>5.2</w:t>
            </w:r>
            <w:r w:rsidR="004504EA">
              <w:rPr>
                <w:rFonts w:eastAsiaTheme="minorEastAsia"/>
                <w:noProof/>
                <w:lang w:eastAsia="en-AU"/>
              </w:rPr>
              <w:tab/>
            </w:r>
            <w:r w:rsidR="004504EA" w:rsidRPr="00535FEF">
              <w:rPr>
                <w:rStyle w:val="Hyperlink"/>
                <w:noProof/>
              </w:rPr>
              <w:t>Problem drinking and consumption among adults</w:t>
            </w:r>
            <w:r w:rsidR="004504EA">
              <w:rPr>
                <w:noProof/>
                <w:webHidden/>
              </w:rPr>
              <w:tab/>
            </w:r>
            <w:r w:rsidR="004504EA">
              <w:rPr>
                <w:noProof/>
                <w:webHidden/>
              </w:rPr>
              <w:fldChar w:fldCharType="begin"/>
            </w:r>
            <w:r w:rsidR="004504EA">
              <w:rPr>
                <w:noProof/>
                <w:webHidden/>
              </w:rPr>
              <w:instrText xml:space="preserve"> PAGEREF _Toc24278163 \h </w:instrText>
            </w:r>
            <w:r w:rsidR="004504EA">
              <w:rPr>
                <w:noProof/>
                <w:webHidden/>
              </w:rPr>
            </w:r>
            <w:r w:rsidR="004504EA">
              <w:rPr>
                <w:noProof/>
                <w:webHidden/>
              </w:rPr>
              <w:fldChar w:fldCharType="separate"/>
            </w:r>
            <w:r w:rsidR="004504EA">
              <w:rPr>
                <w:noProof/>
                <w:webHidden/>
              </w:rPr>
              <w:t>27</w:t>
            </w:r>
            <w:r w:rsidR="004504EA">
              <w:rPr>
                <w:noProof/>
                <w:webHidden/>
              </w:rPr>
              <w:fldChar w:fldCharType="end"/>
            </w:r>
          </w:hyperlink>
        </w:p>
        <w:p w14:paraId="54AA35D8" w14:textId="77777777" w:rsidR="004504EA" w:rsidRDefault="00AE6C24">
          <w:pPr>
            <w:pStyle w:val="TOC2"/>
            <w:tabs>
              <w:tab w:val="left" w:pos="880"/>
              <w:tab w:val="right" w:leader="dot" w:pos="9016"/>
            </w:tabs>
            <w:rPr>
              <w:rFonts w:eastAsiaTheme="minorEastAsia"/>
              <w:noProof/>
              <w:lang w:eastAsia="en-AU"/>
            </w:rPr>
          </w:pPr>
          <w:hyperlink w:anchor="_Toc24278164" w:history="1">
            <w:r w:rsidR="004504EA" w:rsidRPr="00535FEF">
              <w:rPr>
                <w:rStyle w:val="Hyperlink"/>
                <w:noProof/>
              </w:rPr>
              <w:t>5.3</w:t>
            </w:r>
            <w:r w:rsidR="004504EA">
              <w:rPr>
                <w:rFonts w:eastAsiaTheme="minorEastAsia"/>
                <w:noProof/>
                <w:lang w:eastAsia="en-AU"/>
              </w:rPr>
              <w:tab/>
            </w:r>
            <w:r w:rsidR="004504EA" w:rsidRPr="00535FEF">
              <w:rPr>
                <w:rStyle w:val="Hyperlink"/>
                <w:noProof/>
              </w:rPr>
              <w:t>Underage drinking</w:t>
            </w:r>
            <w:r w:rsidR="004504EA">
              <w:rPr>
                <w:noProof/>
                <w:webHidden/>
              </w:rPr>
              <w:tab/>
            </w:r>
            <w:r w:rsidR="004504EA">
              <w:rPr>
                <w:noProof/>
                <w:webHidden/>
              </w:rPr>
              <w:fldChar w:fldCharType="begin"/>
            </w:r>
            <w:r w:rsidR="004504EA">
              <w:rPr>
                <w:noProof/>
                <w:webHidden/>
              </w:rPr>
              <w:instrText xml:space="preserve"> PAGEREF _Toc24278164 \h </w:instrText>
            </w:r>
            <w:r w:rsidR="004504EA">
              <w:rPr>
                <w:noProof/>
                <w:webHidden/>
              </w:rPr>
            </w:r>
            <w:r w:rsidR="004504EA">
              <w:rPr>
                <w:noProof/>
                <w:webHidden/>
              </w:rPr>
              <w:fldChar w:fldCharType="separate"/>
            </w:r>
            <w:r w:rsidR="004504EA">
              <w:rPr>
                <w:noProof/>
                <w:webHidden/>
              </w:rPr>
              <w:t>29</w:t>
            </w:r>
            <w:r w:rsidR="004504EA">
              <w:rPr>
                <w:noProof/>
                <w:webHidden/>
              </w:rPr>
              <w:fldChar w:fldCharType="end"/>
            </w:r>
          </w:hyperlink>
        </w:p>
        <w:p w14:paraId="20E0884C" w14:textId="77777777" w:rsidR="004504EA" w:rsidRDefault="00AE6C24">
          <w:pPr>
            <w:pStyle w:val="TOC2"/>
            <w:tabs>
              <w:tab w:val="left" w:pos="880"/>
              <w:tab w:val="right" w:leader="dot" w:pos="9016"/>
            </w:tabs>
            <w:rPr>
              <w:rFonts w:eastAsiaTheme="minorEastAsia"/>
              <w:noProof/>
              <w:lang w:eastAsia="en-AU"/>
            </w:rPr>
          </w:pPr>
          <w:hyperlink w:anchor="_Toc24278165" w:history="1">
            <w:r w:rsidR="004504EA" w:rsidRPr="00535FEF">
              <w:rPr>
                <w:rStyle w:val="Hyperlink"/>
                <w:noProof/>
              </w:rPr>
              <w:t>5.4</w:t>
            </w:r>
            <w:r w:rsidR="004504EA">
              <w:rPr>
                <w:rFonts w:eastAsiaTheme="minorEastAsia"/>
                <w:noProof/>
                <w:lang w:eastAsia="en-AU"/>
              </w:rPr>
              <w:tab/>
            </w:r>
            <w:r w:rsidR="004504EA" w:rsidRPr="00535FEF">
              <w:rPr>
                <w:rStyle w:val="Hyperlink"/>
                <w:noProof/>
              </w:rPr>
              <w:t>General Violence</w:t>
            </w:r>
            <w:r w:rsidR="004504EA">
              <w:rPr>
                <w:noProof/>
                <w:webHidden/>
              </w:rPr>
              <w:tab/>
            </w:r>
            <w:r w:rsidR="004504EA">
              <w:rPr>
                <w:noProof/>
                <w:webHidden/>
              </w:rPr>
              <w:fldChar w:fldCharType="begin"/>
            </w:r>
            <w:r w:rsidR="004504EA">
              <w:rPr>
                <w:noProof/>
                <w:webHidden/>
              </w:rPr>
              <w:instrText xml:space="preserve"> PAGEREF _Toc24278165 \h </w:instrText>
            </w:r>
            <w:r w:rsidR="004504EA">
              <w:rPr>
                <w:noProof/>
                <w:webHidden/>
              </w:rPr>
            </w:r>
            <w:r w:rsidR="004504EA">
              <w:rPr>
                <w:noProof/>
                <w:webHidden/>
              </w:rPr>
              <w:fldChar w:fldCharType="separate"/>
            </w:r>
            <w:r w:rsidR="004504EA">
              <w:rPr>
                <w:noProof/>
                <w:webHidden/>
              </w:rPr>
              <w:t>29</w:t>
            </w:r>
            <w:r w:rsidR="004504EA">
              <w:rPr>
                <w:noProof/>
                <w:webHidden/>
              </w:rPr>
              <w:fldChar w:fldCharType="end"/>
            </w:r>
          </w:hyperlink>
        </w:p>
        <w:p w14:paraId="60D98381" w14:textId="77777777" w:rsidR="004504EA" w:rsidRDefault="00AE6C24">
          <w:pPr>
            <w:pStyle w:val="TOC2"/>
            <w:tabs>
              <w:tab w:val="left" w:pos="880"/>
              <w:tab w:val="right" w:leader="dot" w:pos="9016"/>
            </w:tabs>
            <w:rPr>
              <w:rFonts w:eastAsiaTheme="minorEastAsia"/>
              <w:noProof/>
              <w:lang w:eastAsia="en-AU"/>
            </w:rPr>
          </w:pPr>
          <w:hyperlink w:anchor="_Toc24278166" w:history="1">
            <w:r w:rsidR="004504EA" w:rsidRPr="00535FEF">
              <w:rPr>
                <w:rStyle w:val="Hyperlink"/>
                <w:noProof/>
              </w:rPr>
              <w:t>5.5</w:t>
            </w:r>
            <w:r w:rsidR="004504EA">
              <w:rPr>
                <w:rFonts w:eastAsiaTheme="minorEastAsia"/>
                <w:noProof/>
                <w:lang w:eastAsia="en-AU"/>
              </w:rPr>
              <w:tab/>
            </w:r>
            <w:r w:rsidR="004504EA" w:rsidRPr="00535FEF">
              <w:rPr>
                <w:rStyle w:val="Hyperlink"/>
                <w:noProof/>
              </w:rPr>
              <w:t>Intimate partner violence</w:t>
            </w:r>
            <w:r w:rsidR="004504EA">
              <w:rPr>
                <w:noProof/>
                <w:webHidden/>
              </w:rPr>
              <w:tab/>
            </w:r>
            <w:r w:rsidR="004504EA">
              <w:rPr>
                <w:noProof/>
                <w:webHidden/>
              </w:rPr>
              <w:fldChar w:fldCharType="begin"/>
            </w:r>
            <w:r w:rsidR="004504EA">
              <w:rPr>
                <w:noProof/>
                <w:webHidden/>
              </w:rPr>
              <w:instrText xml:space="preserve"> PAGEREF _Toc24278166 \h </w:instrText>
            </w:r>
            <w:r w:rsidR="004504EA">
              <w:rPr>
                <w:noProof/>
                <w:webHidden/>
              </w:rPr>
            </w:r>
            <w:r w:rsidR="004504EA">
              <w:rPr>
                <w:noProof/>
                <w:webHidden/>
              </w:rPr>
              <w:fldChar w:fldCharType="separate"/>
            </w:r>
            <w:r w:rsidR="004504EA">
              <w:rPr>
                <w:noProof/>
                <w:webHidden/>
              </w:rPr>
              <w:t>31</w:t>
            </w:r>
            <w:r w:rsidR="004504EA">
              <w:rPr>
                <w:noProof/>
                <w:webHidden/>
              </w:rPr>
              <w:fldChar w:fldCharType="end"/>
            </w:r>
          </w:hyperlink>
        </w:p>
        <w:p w14:paraId="1396D909" w14:textId="77777777" w:rsidR="004504EA" w:rsidRDefault="00AE6C24">
          <w:pPr>
            <w:pStyle w:val="TOC2"/>
            <w:tabs>
              <w:tab w:val="left" w:pos="880"/>
              <w:tab w:val="right" w:leader="dot" w:pos="9016"/>
            </w:tabs>
            <w:rPr>
              <w:rFonts w:eastAsiaTheme="minorEastAsia"/>
              <w:noProof/>
              <w:lang w:eastAsia="en-AU"/>
            </w:rPr>
          </w:pPr>
          <w:hyperlink w:anchor="_Toc24278167" w:history="1">
            <w:r w:rsidR="004504EA" w:rsidRPr="00535FEF">
              <w:rPr>
                <w:rStyle w:val="Hyperlink"/>
                <w:noProof/>
              </w:rPr>
              <w:t>5.6</w:t>
            </w:r>
            <w:r w:rsidR="004504EA">
              <w:rPr>
                <w:rFonts w:eastAsiaTheme="minorEastAsia"/>
                <w:noProof/>
                <w:lang w:eastAsia="en-AU"/>
              </w:rPr>
              <w:tab/>
            </w:r>
            <w:r w:rsidR="004504EA" w:rsidRPr="00535FEF">
              <w:rPr>
                <w:rStyle w:val="Hyperlink"/>
                <w:noProof/>
              </w:rPr>
              <w:t>Morbidity and mortality</w:t>
            </w:r>
            <w:r w:rsidR="004504EA">
              <w:rPr>
                <w:noProof/>
                <w:webHidden/>
              </w:rPr>
              <w:tab/>
            </w:r>
            <w:r w:rsidR="004504EA">
              <w:rPr>
                <w:noProof/>
                <w:webHidden/>
              </w:rPr>
              <w:fldChar w:fldCharType="begin"/>
            </w:r>
            <w:r w:rsidR="004504EA">
              <w:rPr>
                <w:noProof/>
                <w:webHidden/>
              </w:rPr>
              <w:instrText xml:space="preserve"> PAGEREF _Toc24278167 \h </w:instrText>
            </w:r>
            <w:r w:rsidR="004504EA">
              <w:rPr>
                <w:noProof/>
                <w:webHidden/>
              </w:rPr>
            </w:r>
            <w:r w:rsidR="004504EA">
              <w:rPr>
                <w:noProof/>
                <w:webHidden/>
              </w:rPr>
              <w:fldChar w:fldCharType="separate"/>
            </w:r>
            <w:r w:rsidR="004504EA">
              <w:rPr>
                <w:noProof/>
                <w:webHidden/>
              </w:rPr>
              <w:t>31</w:t>
            </w:r>
            <w:r w:rsidR="004504EA">
              <w:rPr>
                <w:noProof/>
                <w:webHidden/>
              </w:rPr>
              <w:fldChar w:fldCharType="end"/>
            </w:r>
          </w:hyperlink>
        </w:p>
        <w:p w14:paraId="1D10FAB3" w14:textId="77777777" w:rsidR="004504EA" w:rsidRDefault="00AE6C24">
          <w:pPr>
            <w:pStyle w:val="TOC2"/>
            <w:tabs>
              <w:tab w:val="left" w:pos="880"/>
              <w:tab w:val="right" w:leader="dot" w:pos="9016"/>
            </w:tabs>
            <w:rPr>
              <w:rFonts w:eastAsiaTheme="minorEastAsia"/>
              <w:noProof/>
              <w:lang w:eastAsia="en-AU"/>
            </w:rPr>
          </w:pPr>
          <w:hyperlink w:anchor="_Toc24278168" w:history="1">
            <w:r w:rsidR="004504EA" w:rsidRPr="00535FEF">
              <w:rPr>
                <w:rStyle w:val="Hyperlink"/>
                <w:noProof/>
              </w:rPr>
              <w:t>5.7</w:t>
            </w:r>
            <w:r w:rsidR="004504EA">
              <w:rPr>
                <w:rFonts w:eastAsiaTheme="minorEastAsia"/>
                <w:noProof/>
                <w:lang w:eastAsia="en-AU"/>
              </w:rPr>
              <w:tab/>
            </w:r>
            <w:r w:rsidR="004504EA" w:rsidRPr="00535FEF">
              <w:rPr>
                <w:rStyle w:val="Hyperlink"/>
                <w:noProof/>
              </w:rPr>
              <w:t>Child maltreatment</w:t>
            </w:r>
            <w:r w:rsidR="004504EA">
              <w:rPr>
                <w:noProof/>
                <w:webHidden/>
              </w:rPr>
              <w:tab/>
            </w:r>
            <w:r w:rsidR="004504EA">
              <w:rPr>
                <w:noProof/>
                <w:webHidden/>
              </w:rPr>
              <w:fldChar w:fldCharType="begin"/>
            </w:r>
            <w:r w:rsidR="004504EA">
              <w:rPr>
                <w:noProof/>
                <w:webHidden/>
              </w:rPr>
              <w:instrText xml:space="preserve"> PAGEREF _Toc24278168 \h </w:instrText>
            </w:r>
            <w:r w:rsidR="004504EA">
              <w:rPr>
                <w:noProof/>
                <w:webHidden/>
              </w:rPr>
            </w:r>
            <w:r w:rsidR="004504EA">
              <w:rPr>
                <w:noProof/>
                <w:webHidden/>
              </w:rPr>
              <w:fldChar w:fldCharType="separate"/>
            </w:r>
            <w:r w:rsidR="004504EA">
              <w:rPr>
                <w:noProof/>
                <w:webHidden/>
              </w:rPr>
              <w:t>32</w:t>
            </w:r>
            <w:r w:rsidR="004504EA">
              <w:rPr>
                <w:noProof/>
                <w:webHidden/>
              </w:rPr>
              <w:fldChar w:fldCharType="end"/>
            </w:r>
          </w:hyperlink>
        </w:p>
        <w:p w14:paraId="2F6E62FF" w14:textId="77777777" w:rsidR="004504EA" w:rsidRDefault="00AE6C24">
          <w:pPr>
            <w:pStyle w:val="TOC2"/>
            <w:tabs>
              <w:tab w:val="left" w:pos="880"/>
              <w:tab w:val="right" w:leader="dot" w:pos="9016"/>
            </w:tabs>
            <w:rPr>
              <w:rFonts w:eastAsiaTheme="minorEastAsia"/>
              <w:noProof/>
              <w:lang w:eastAsia="en-AU"/>
            </w:rPr>
          </w:pPr>
          <w:hyperlink w:anchor="_Toc24278169" w:history="1">
            <w:r w:rsidR="004504EA" w:rsidRPr="00535FEF">
              <w:rPr>
                <w:rStyle w:val="Hyperlink"/>
                <w:noProof/>
              </w:rPr>
              <w:t>5.8</w:t>
            </w:r>
            <w:r w:rsidR="004504EA">
              <w:rPr>
                <w:rFonts w:eastAsiaTheme="minorEastAsia"/>
                <w:noProof/>
                <w:lang w:eastAsia="en-AU"/>
              </w:rPr>
              <w:tab/>
            </w:r>
            <w:r w:rsidR="004504EA" w:rsidRPr="00535FEF">
              <w:rPr>
                <w:rStyle w:val="Hyperlink"/>
                <w:noProof/>
              </w:rPr>
              <w:t>Traffic accidents and drink driving</w:t>
            </w:r>
            <w:r w:rsidR="004504EA">
              <w:rPr>
                <w:noProof/>
                <w:webHidden/>
              </w:rPr>
              <w:tab/>
            </w:r>
            <w:r w:rsidR="004504EA">
              <w:rPr>
                <w:noProof/>
                <w:webHidden/>
              </w:rPr>
              <w:fldChar w:fldCharType="begin"/>
            </w:r>
            <w:r w:rsidR="004504EA">
              <w:rPr>
                <w:noProof/>
                <w:webHidden/>
              </w:rPr>
              <w:instrText xml:space="preserve"> PAGEREF _Toc24278169 \h </w:instrText>
            </w:r>
            <w:r w:rsidR="004504EA">
              <w:rPr>
                <w:noProof/>
                <w:webHidden/>
              </w:rPr>
            </w:r>
            <w:r w:rsidR="004504EA">
              <w:rPr>
                <w:noProof/>
                <w:webHidden/>
              </w:rPr>
              <w:fldChar w:fldCharType="separate"/>
            </w:r>
            <w:r w:rsidR="004504EA">
              <w:rPr>
                <w:noProof/>
                <w:webHidden/>
              </w:rPr>
              <w:t>33</w:t>
            </w:r>
            <w:r w:rsidR="004504EA">
              <w:rPr>
                <w:noProof/>
                <w:webHidden/>
              </w:rPr>
              <w:fldChar w:fldCharType="end"/>
            </w:r>
          </w:hyperlink>
        </w:p>
        <w:p w14:paraId="38D88C6E" w14:textId="77777777" w:rsidR="004504EA" w:rsidRDefault="00AE6C24">
          <w:pPr>
            <w:pStyle w:val="TOC2"/>
            <w:tabs>
              <w:tab w:val="left" w:pos="880"/>
              <w:tab w:val="right" w:leader="dot" w:pos="9016"/>
            </w:tabs>
            <w:rPr>
              <w:rFonts w:eastAsiaTheme="minorEastAsia"/>
              <w:noProof/>
              <w:lang w:eastAsia="en-AU"/>
            </w:rPr>
          </w:pPr>
          <w:hyperlink w:anchor="_Toc24278170" w:history="1">
            <w:r w:rsidR="004504EA" w:rsidRPr="00535FEF">
              <w:rPr>
                <w:rStyle w:val="Hyperlink"/>
                <w:noProof/>
              </w:rPr>
              <w:t>5.9</w:t>
            </w:r>
            <w:r w:rsidR="004504EA">
              <w:rPr>
                <w:rFonts w:eastAsiaTheme="minorEastAsia"/>
                <w:noProof/>
                <w:lang w:eastAsia="en-AU"/>
              </w:rPr>
              <w:tab/>
            </w:r>
            <w:r w:rsidR="004504EA" w:rsidRPr="00535FEF">
              <w:rPr>
                <w:rStyle w:val="Hyperlink"/>
                <w:noProof/>
              </w:rPr>
              <w:t>Other outcomes</w:t>
            </w:r>
            <w:r w:rsidR="004504EA">
              <w:rPr>
                <w:noProof/>
                <w:webHidden/>
              </w:rPr>
              <w:tab/>
            </w:r>
            <w:r w:rsidR="004504EA">
              <w:rPr>
                <w:noProof/>
                <w:webHidden/>
              </w:rPr>
              <w:fldChar w:fldCharType="begin"/>
            </w:r>
            <w:r w:rsidR="004504EA">
              <w:rPr>
                <w:noProof/>
                <w:webHidden/>
              </w:rPr>
              <w:instrText xml:space="preserve"> PAGEREF _Toc24278170 \h </w:instrText>
            </w:r>
            <w:r w:rsidR="004504EA">
              <w:rPr>
                <w:noProof/>
                <w:webHidden/>
              </w:rPr>
            </w:r>
            <w:r w:rsidR="004504EA">
              <w:rPr>
                <w:noProof/>
                <w:webHidden/>
              </w:rPr>
              <w:fldChar w:fldCharType="separate"/>
            </w:r>
            <w:r w:rsidR="004504EA">
              <w:rPr>
                <w:noProof/>
                <w:webHidden/>
              </w:rPr>
              <w:t>33</w:t>
            </w:r>
            <w:r w:rsidR="004504EA">
              <w:rPr>
                <w:noProof/>
                <w:webHidden/>
              </w:rPr>
              <w:fldChar w:fldCharType="end"/>
            </w:r>
          </w:hyperlink>
        </w:p>
        <w:p w14:paraId="66902FDA" w14:textId="77777777" w:rsidR="004504EA" w:rsidRDefault="00AE6C24">
          <w:pPr>
            <w:pStyle w:val="TOC2"/>
            <w:tabs>
              <w:tab w:val="left" w:pos="880"/>
              <w:tab w:val="right" w:leader="dot" w:pos="9016"/>
            </w:tabs>
            <w:rPr>
              <w:rFonts w:eastAsiaTheme="minorEastAsia"/>
              <w:noProof/>
              <w:lang w:eastAsia="en-AU"/>
            </w:rPr>
          </w:pPr>
          <w:hyperlink w:anchor="_Toc24278171" w:history="1">
            <w:r w:rsidR="004504EA" w:rsidRPr="00535FEF">
              <w:rPr>
                <w:rStyle w:val="Hyperlink"/>
                <w:noProof/>
              </w:rPr>
              <w:t>5.10</w:t>
            </w:r>
            <w:r w:rsidR="004504EA">
              <w:rPr>
                <w:rFonts w:eastAsiaTheme="minorEastAsia"/>
                <w:noProof/>
                <w:lang w:eastAsia="en-AU"/>
              </w:rPr>
              <w:tab/>
            </w:r>
            <w:r w:rsidR="004504EA" w:rsidRPr="00535FEF">
              <w:rPr>
                <w:rStyle w:val="Hyperlink"/>
                <w:noProof/>
              </w:rPr>
              <w:t>Summary</w:t>
            </w:r>
            <w:r w:rsidR="004504EA">
              <w:rPr>
                <w:noProof/>
                <w:webHidden/>
              </w:rPr>
              <w:tab/>
            </w:r>
            <w:r w:rsidR="004504EA">
              <w:rPr>
                <w:noProof/>
                <w:webHidden/>
              </w:rPr>
              <w:fldChar w:fldCharType="begin"/>
            </w:r>
            <w:r w:rsidR="004504EA">
              <w:rPr>
                <w:noProof/>
                <w:webHidden/>
              </w:rPr>
              <w:instrText xml:space="preserve"> PAGEREF _Toc24278171 \h </w:instrText>
            </w:r>
            <w:r w:rsidR="004504EA">
              <w:rPr>
                <w:noProof/>
                <w:webHidden/>
              </w:rPr>
            </w:r>
            <w:r w:rsidR="004504EA">
              <w:rPr>
                <w:noProof/>
                <w:webHidden/>
              </w:rPr>
              <w:fldChar w:fldCharType="separate"/>
            </w:r>
            <w:r w:rsidR="004504EA">
              <w:rPr>
                <w:noProof/>
                <w:webHidden/>
              </w:rPr>
              <w:t>33</w:t>
            </w:r>
            <w:r w:rsidR="004504EA">
              <w:rPr>
                <w:noProof/>
                <w:webHidden/>
              </w:rPr>
              <w:fldChar w:fldCharType="end"/>
            </w:r>
          </w:hyperlink>
        </w:p>
        <w:p w14:paraId="44889A82" w14:textId="77777777" w:rsidR="004504EA" w:rsidRDefault="00AE6C24">
          <w:pPr>
            <w:pStyle w:val="TOC2"/>
            <w:tabs>
              <w:tab w:val="left" w:pos="880"/>
              <w:tab w:val="right" w:leader="dot" w:pos="9016"/>
            </w:tabs>
            <w:rPr>
              <w:rFonts w:eastAsiaTheme="minorEastAsia"/>
              <w:noProof/>
              <w:lang w:eastAsia="en-AU"/>
            </w:rPr>
          </w:pPr>
          <w:hyperlink w:anchor="_Toc24278172" w:history="1">
            <w:r w:rsidR="004504EA" w:rsidRPr="00535FEF">
              <w:rPr>
                <w:rStyle w:val="Hyperlink"/>
                <w:noProof/>
              </w:rPr>
              <w:t>5.11</w:t>
            </w:r>
            <w:r w:rsidR="004504EA">
              <w:rPr>
                <w:rFonts w:eastAsiaTheme="minorEastAsia"/>
                <w:noProof/>
                <w:lang w:eastAsia="en-AU"/>
              </w:rPr>
              <w:tab/>
            </w:r>
            <w:r w:rsidR="004504EA" w:rsidRPr="00535FEF">
              <w:rPr>
                <w:rStyle w:val="Hyperlink"/>
                <w:noProof/>
              </w:rPr>
              <w:t>Limitations in the research literature</w:t>
            </w:r>
            <w:r w:rsidR="004504EA">
              <w:rPr>
                <w:noProof/>
                <w:webHidden/>
              </w:rPr>
              <w:tab/>
            </w:r>
            <w:r w:rsidR="004504EA">
              <w:rPr>
                <w:noProof/>
                <w:webHidden/>
              </w:rPr>
              <w:fldChar w:fldCharType="begin"/>
            </w:r>
            <w:r w:rsidR="004504EA">
              <w:rPr>
                <w:noProof/>
                <w:webHidden/>
              </w:rPr>
              <w:instrText xml:space="preserve"> PAGEREF _Toc24278172 \h </w:instrText>
            </w:r>
            <w:r w:rsidR="004504EA">
              <w:rPr>
                <w:noProof/>
                <w:webHidden/>
              </w:rPr>
            </w:r>
            <w:r w:rsidR="004504EA">
              <w:rPr>
                <w:noProof/>
                <w:webHidden/>
              </w:rPr>
              <w:fldChar w:fldCharType="separate"/>
            </w:r>
            <w:r w:rsidR="004504EA">
              <w:rPr>
                <w:noProof/>
                <w:webHidden/>
              </w:rPr>
              <w:t>34</w:t>
            </w:r>
            <w:r w:rsidR="004504EA">
              <w:rPr>
                <w:noProof/>
                <w:webHidden/>
              </w:rPr>
              <w:fldChar w:fldCharType="end"/>
            </w:r>
          </w:hyperlink>
        </w:p>
        <w:p w14:paraId="479C3EAC" w14:textId="77777777" w:rsidR="004504EA" w:rsidRDefault="00AE6C24">
          <w:pPr>
            <w:pStyle w:val="TOC3"/>
            <w:tabs>
              <w:tab w:val="left" w:pos="1320"/>
              <w:tab w:val="right" w:leader="dot" w:pos="9016"/>
            </w:tabs>
            <w:rPr>
              <w:rFonts w:eastAsiaTheme="minorEastAsia"/>
              <w:noProof/>
              <w:lang w:eastAsia="en-AU"/>
            </w:rPr>
          </w:pPr>
          <w:hyperlink w:anchor="_Toc24278173" w:history="1">
            <w:r w:rsidR="004504EA" w:rsidRPr="00535FEF">
              <w:rPr>
                <w:rStyle w:val="Hyperlink"/>
                <w:noProof/>
              </w:rPr>
              <w:t>5.11.1</w:t>
            </w:r>
            <w:r w:rsidR="004504EA">
              <w:rPr>
                <w:rFonts w:eastAsiaTheme="minorEastAsia"/>
                <w:noProof/>
                <w:lang w:eastAsia="en-AU"/>
              </w:rPr>
              <w:tab/>
            </w:r>
            <w:r w:rsidR="004504EA" w:rsidRPr="00535FEF">
              <w:rPr>
                <w:rStyle w:val="Hyperlink"/>
                <w:noProof/>
              </w:rPr>
              <w:t>Measuring alcohol availability</w:t>
            </w:r>
            <w:r w:rsidR="004504EA">
              <w:rPr>
                <w:noProof/>
                <w:webHidden/>
              </w:rPr>
              <w:tab/>
            </w:r>
            <w:r w:rsidR="004504EA">
              <w:rPr>
                <w:noProof/>
                <w:webHidden/>
              </w:rPr>
              <w:fldChar w:fldCharType="begin"/>
            </w:r>
            <w:r w:rsidR="004504EA">
              <w:rPr>
                <w:noProof/>
                <w:webHidden/>
              </w:rPr>
              <w:instrText xml:space="preserve"> PAGEREF _Toc24278173 \h </w:instrText>
            </w:r>
            <w:r w:rsidR="004504EA">
              <w:rPr>
                <w:noProof/>
                <w:webHidden/>
              </w:rPr>
            </w:r>
            <w:r w:rsidR="004504EA">
              <w:rPr>
                <w:noProof/>
                <w:webHidden/>
              </w:rPr>
              <w:fldChar w:fldCharType="separate"/>
            </w:r>
            <w:r w:rsidR="004504EA">
              <w:rPr>
                <w:noProof/>
                <w:webHidden/>
              </w:rPr>
              <w:t>34</w:t>
            </w:r>
            <w:r w:rsidR="004504EA">
              <w:rPr>
                <w:noProof/>
                <w:webHidden/>
              </w:rPr>
              <w:fldChar w:fldCharType="end"/>
            </w:r>
          </w:hyperlink>
        </w:p>
        <w:p w14:paraId="501D3755" w14:textId="77777777" w:rsidR="004504EA" w:rsidRDefault="00AE6C24">
          <w:pPr>
            <w:pStyle w:val="TOC3"/>
            <w:tabs>
              <w:tab w:val="left" w:pos="1320"/>
              <w:tab w:val="right" w:leader="dot" w:pos="9016"/>
            </w:tabs>
            <w:rPr>
              <w:rFonts w:eastAsiaTheme="minorEastAsia"/>
              <w:noProof/>
              <w:lang w:eastAsia="en-AU"/>
            </w:rPr>
          </w:pPr>
          <w:hyperlink w:anchor="_Toc24278174" w:history="1">
            <w:r w:rsidR="004504EA" w:rsidRPr="00535FEF">
              <w:rPr>
                <w:rStyle w:val="Hyperlink"/>
                <w:noProof/>
              </w:rPr>
              <w:t>5.11.2</w:t>
            </w:r>
            <w:r w:rsidR="004504EA">
              <w:rPr>
                <w:rFonts w:eastAsiaTheme="minorEastAsia"/>
                <w:noProof/>
                <w:lang w:eastAsia="en-AU"/>
              </w:rPr>
              <w:tab/>
            </w:r>
            <w:r w:rsidR="004504EA" w:rsidRPr="00535FEF">
              <w:rPr>
                <w:rStyle w:val="Hyperlink"/>
                <w:noProof/>
              </w:rPr>
              <w:t>Geographic units</w:t>
            </w:r>
            <w:r w:rsidR="004504EA">
              <w:rPr>
                <w:noProof/>
                <w:webHidden/>
              </w:rPr>
              <w:tab/>
            </w:r>
            <w:r w:rsidR="004504EA">
              <w:rPr>
                <w:noProof/>
                <w:webHidden/>
              </w:rPr>
              <w:fldChar w:fldCharType="begin"/>
            </w:r>
            <w:r w:rsidR="004504EA">
              <w:rPr>
                <w:noProof/>
                <w:webHidden/>
              </w:rPr>
              <w:instrText xml:space="preserve"> PAGEREF _Toc24278174 \h </w:instrText>
            </w:r>
            <w:r w:rsidR="004504EA">
              <w:rPr>
                <w:noProof/>
                <w:webHidden/>
              </w:rPr>
            </w:r>
            <w:r w:rsidR="004504EA">
              <w:rPr>
                <w:noProof/>
                <w:webHidden/>
              </w:rPr>
              <w:fldChar w:fldCharType="separate"/>
            </w:r>
            <w:r w:rsidR="004504EA">
              <w:rPr>
                <w:noProof/>
                <w:webHidden/>
              </w:rPr>
              <w:t>36</w:t>
            </w:r>
            <w:r w:rsidR="004504EA">
              <w:rPr>
                <w:noProof/>
                <w:webHidden/>
              </w:rPr>
              <w:fldChar w:fldCharType="end"/>
            </w:r>
          </w:hyperlink>
        </w:p>
        <w:p w14:paraId="0BE09279" w14:textId="77777777" w:rsidR="004504EA" w:rsidRDefault="00AE6C24">
          <w:pPr>
            <w:pStyle w:val="TOC3"/>
            <w:tabs>
              <w:tab w:val="left" w:pos="1320"/>
              <w:tab w:val="right" w:leader="dot" w:pos="9016"/>
            </w:tabs>
            <w:rPr>
              <w:rFonts w:eastAsiaTheme="minorEastAsia"/>
              <w:noProof/>
              <w:lang w:eastAsia="en-AU"/>
            </w:rPr>
          </w:pPr>
          <w:hyperlink w:anchor="_Toc24278175" w:history="1">
            <w:r w:rsidR="004504EA" w:rsidRPr="00535FEF">
              <w:rPr>
                <w:rStyle w:val="Hyperlink"/>
                <w:noProof/>
              </w:rPr>
              <w:t>5.11.3</w:t>
            </w:r>
            <w:r w:rsidR="004504EA">
              <w:rPr>
                <w:rFonts w:eastAsiaTheme="minorEastAsia"/>
                <w:noProof/>
                <w:lang w:eastAsia="en-AU"/>
              </w:rPr>
              <w:tab/>
            </w:r>
            <w:r w:rsidR="004504EA" w:rsidRPr="00535FEF">
              <w:rPr>
                <w:rStyle w:val="Hyperlink"/>
                <w:noProof/>
              </w:rPr>
              <w:t>Varying effects spatially and cumulatively</w:t>
            </w:r>
            <w:r w:rsidR="004504EA">
              <w:rPr>
                <w:noProof/>
                <w:webHidden/>
              </w:rPr>
              <w:tab/>
            </w:r>
            <w:r w:rsidR="004504EA">
              <w:rPr>
                <w:noProof/>
                <w:webHidden/>
              </w:rPr>
              <w:fldChar w:fldCharType="begin"/>
            </w:r>
            <w:r w:rsidR="004504EA">
              <w:rPr>
                <w:noProof/>
                <w:webHidden/>
              </w:rPr>
              <w:instrText xml:space="preserve"> PAGEREF _Toc24278175 \h </w:instrText>
            </w:r>
            <w:r w:rsidR="004504EA">
              <w:rPr>
                <w:noProof/>
                <w:webHidden/>
              </w:rPr>
            </w:r>
            <w:r w:rsidR="004504EA">
              <w:rPr>
                <w:noProof/>
                <w:webHidden/>
              </w:rPr>
              <w:fldChar w:fldCharType="separate"/>
            </w:r>
            <w:r w:rsidR="004504EA">
              <w:rPr>
                <w:noProof/>
                <w:webHidden/>
              </w:rPr>
              <w:t>36</w:t>
            </w:r>
            <w:r w:rsidR="004504EA">
              <w:rPr>
                <w:noProof/>
                <w:webHidden/>
              </w:rPr>
              <w:fldChar w:fldCharType="end"/>
            </w:r>
          </w:hyperlink>
        </w:p>
        <w:p w14:paraId="415FD039" w14:textId="77777777" w:rsidR="004504EA" w:rsidRDefault="00AE6C24">
          <w:pPr>
            <w:pStyle w:val="TOC2"/>
            <w:tabs>
              <w:tab w:val="right" w:leader="dot" w:pos="9016"/>
            </w:tabs>
            <w:rPr>
              <w:rFonts w:eastAsiaTheme="minorEastAsia"/>
              <w:noProof/>
              <w:lang w:eastAsia="en-AU"/>
            </w:rPr>
          </w:pPr>
          <w:hyperlink w:anchor="_Toc24278176" w:history="1">
            <w:r w:rsidR="004504EA" w:rsidRPr="00535FEF">
              <w:rPr>
                <w:rStyle w:val="Hyperlink"/>
                <w:noProof/>
              </w:rPr>
              <w:t>5.12 Recent developments in the field</w:t>
            </w:r>
            <w:r w:rsidR="004504EA">
              <w:rPr>
                <w:noProof/>
                <w:webHidden/>
              </w:rPr>
              <w:tab/>
            </w:r>
            <w:r w:rsidR="004504EA">
              <w:rPr>
                <w:noProof/>
                <w:webHidden/>
              </w:rPr>
              <w:fldChar w:fldCharType="begin"/>
            </w:r>
            <w:r w:rsidR="004504EA">
              <w:rPr>
                <w:noProof/>
                <w:webHidden/>
              </w:rPr>
              <w:instrText xml:space="preserve"> PAGEREF _Toc24278176 \h </w:instrText>
            </w:r>
            <w:r w:rsidR="004504EA">
              <w:rPr>
                <w:noProof/>
                <w:webHidden/>
              </w:rPr>
            </w:r>
            <w:r w:rsidR="004504EA">
              <w:rPr>
                <w:noProof/>
                <w:webHidden/>
              </w:rPr>
              <w:fldChar w:fldCharType="separate"/>
            </w:r>
            <w:r w:rsidR="004504EA">
              <w:rPr>
                <w:noProof/>
                <w:webHidden/>
              </w:rPr>
              <w:t>36</w:t>
            </w:r>
            <w:r w:rsidR="004504EA">
              <w:rPr>
                <w:noProof/>
                <w:webHidden/>
              </w:rPr>
              <w:fldChar w:fldCharType="end"/>
            </w:r>
          </w:hyperlink>
        </w:p>
        <w:p w14:paraId="13C3F141" w14:textId="77777777" w:rsidR="004504EA" w:rsidRDefault="00AE6C24">
          <w:pPr>
            <w:pStyle w:val="TOC1"/>
            <w:rPr>
              <w:rFonts w:eastAsiaTheme="minorEastAsia"/>
              <w:noProof/>
              <w:lang w:eastAsia="en-AU"/>
            </w:rPr>
          </w:pPr>
          <w:hyperlink w:anchor="_Toc24278177" w:history="1">
            <w:r w:rsidR="004504EA" w:rsidRPr="00535FEF">
              <w:rPr>
                <w:rStyle w:val="Hyperlink"/>
                <w:noProof/>
                <w14:scene3d>
                  <w14:camera w14:prst="orthographicFront"/>
                  <w14:lightRig w14:rig="threePt" w14:dir="t">
                    <w14:rot w14:lat="0" w14:lon="0" w14:rev="0"/>
                  </w14:lightRig>
                </w14:scene3d>
              </w:rPr>
              <w:t>6</w:t>
            </w:r>
            <w:r w:rsidR="004504EA">
              <w:rPr>
                <w:rFonts w:eastAsiaTheme="minorEastAsia"/>
                <w:noProof/>
                <w:lang w:eastAsia="en-AU"/>
              </w:rPr>
              <w:tab/>
            </w:r>
            <w:r w:rsidR="004504EA" w:rsidRPr="00535FEF">
              <w:rPr>
                <w:rStyle w:val="Hyperlink"/>
                <w:noProof/>
              </w:rPr>
              <w:t>Restrictions or bans on off-premise alcoholic sales in remote communities</w:t>
            </w:r>
            <w:r w:rsidR="004504EA">
              <w:rPr>
                <w:noProof/>
                <w:webHidden/>
              </w:rPr>
              <w:tab/>
            </w:r>
            <w:r w:rsidR="004504EA">
              <w:rPr>
                <w:noProof/>
                <w:webHidden/>
              </w:rPr>
              <w:fldChar w:fldCharType="begin"/>
            </w:r>
            <w:r w:rsidR="004504EA">
              <w:rPr>
                <w:noProof/>
                <w:webHidden/>
              </w:rPr>
              <w:instrText xml:space="preserve"> PAGEREF _Toc24278177 \h </w:instrText>
            </w:r>
            <w:r w:rsidR="004504EA">
              <w:rPr>
                <w:noProof/>
                <w:webHidden/>
              </w:rPr>
            </w:r>
            <w:r w:rsidR="004504EA">
              <w:rPr>
                <w:noProof/>
                <w:webHidden/>
              </w:rPr>
              <w:fldChar w:fldCharType="separate"/>
            </w:r>
            <w:r w:rsidR="004504EA">
              <w:rPr>
                <w:noProof/>
                <w:webHidden/>
              </w:rPr>
              <w:t>38</w:t>
            </w:r>
            <w:r w:rsidR="004504EA">
              <w:rPr>
                <w:noProof/>
                <w:webHidden/>
              </w:rPr>
              <w:fldChar w:fldCharType="end"/>
            </w:r>
          </w:hyperlink>
        </w:p>
        <w:p w14:paraId="5F0AF638" w14:textId="77777777" w:rsidR="004504EA" w:rsidRDefault="00AE6C24">
          <w:pPr>
            <w:pStyle w:val="TOC2"/>
            <w:tabs>
              <w:tab w:val="left" w:pos="880"/>
              <w:tab w:val="right" w:leader="dot" w:pos="9016"/>
            </w:tabs>
            <w:rPr>
              <w:rFonts w:eastAsiaTheme="minorEastAsia"/>
              <w:noProof/>
              <w:lang w:eastAsia="en-AU"/>
            </w:rPr>
          </w:pPr>
          <w:hyperlink w:anchor="_Toc24278178" w:history="1">
            <w:r w:rsidR="004504EA" w:rsidRPr="00535FEF">
              <w:rPr>
                <w:rStyle w:val="Hyperlink"/>
                <w:noProof/>
              </w:rPr>
              <w:t>6.1</w:t>
            </w:r>
            <w:r w:rsidR="004504EA">
              <w:rPr>
                <w:rFonts w:eastAsiaTheme="minorEastAsia"/>
                <w:noProof/>
                <w:lang w:eastAsia="en-AU"/>
              </w:rPr>
              <w:tab/>
            </w:r>
            <w:r w:rsidR="004504EA" w:rsidRPr="00535FEF">
              <w:rPr>
                <w:rStyle w:val="Hyperlink"/>
                <w:noProof/>
              </w:rPr>
              <w:t>Introduction</w:t>
            </w:r>
            <w:r w:rsidR="004504EA">
              <w:rPr>
                <w:noProof/>
                <w:webHidden/>
              </w:rPr>
              <w:tab/>
            </w:r>
            <w:r w:rsidR="004504EA">
              <w:rPr>
                <w:noProof/>
                <w:webHidden/>
              </w:rPr>
              <w:fldChar w:fldCharType="begin"/>
            </w:r>
            <w:r w:rsidR="004504EA">
              <w:rPr>
                <w:noProof/>
                <w:webHidden/>
              </w:rPr>
              <w:instrText xml:space="preserve"> PAGEREF _Toc24278178 \h </w:instrText>
            </w:r>
            <w:r w:rsidR="004504EA">
              <w:rPr>
                <w:noProof/>
                <w:webHidden/>
              </w:rPr>
            </w:r>
            <w:r w:rsidR="004504EA">
              <w:rPr>
                <w:noProof/>
                <w:webHidden/>
              </w:rPr>
              <w:fldChar w:fldCharType="separate"/>
            </w:r>
            <w:r w:rsidR="004504EA">
              <w:rPr>
                <w:noProof/>
                <w:webHidden/>
              </w:rPr>
              <w:t>38</w:t>
            </w:r>
            <w:r w:rsidR="004504EA">
              <w:rPr>
                <w:noProof/>
                <w:webHidden/>
              </w:rPr>
              <w:fldChar w:fldCharType="end"/>
            </w:r>
          </w:hyperlink>
        </w:p>
        <w:p w14:paraId="4294B79B" w14:textId="77777777" w:rsidR="004504EA" w:rsidRDefault="00AE6C24">
          <w:pPr>
            <w:pStyle w:val="TOC2"/>
            <w:tabs>
              <w:tab w:val="left" w:pos="880"/>
              <w:tab w:val="right" w:leader="dot" w:pos="9016"/>
            </w:tabs>
            <w:rPr>
              <w:rFonts w:eastAsiaTheme="minorEastAsia"/>
              <w:noProof/>
              <w:lang w:eastAsia="en-AU"/>
            </w:rPr>
          </w:pPr>
          <w:hyperlink w:anchor="_Toc24278179" w:history="1">
            <w:r w:rsidR="004504EA" w:rsidRPr="00535FEF">
              <w:rPr>
                <w:rStyle w:val="Hyperlink"/>
                <w:noProof/>
              </w:rPr>
              <w:t>6.2</w:t>
            </w:r>
            <w:r w:rsidR="004504EA">
              <w:rPr>
                <w:rFonts w:eastAsiaTheme="minorEastAsia"/>
                <w:noProof/>
                <w:lang w:eastAsia="en-AU"/>
              </w:rPr>
              <w:tab/>
            </w:r>
            <w:r w:rsidR="004504EA" w:rsidRPr="00535FEF">
              <w:rPr>
                <w:rStyle w:val="Hyperlink"/>
                <w:noProof/>
              </w:rPr>
              <w:t>Restrictions on particular drink types and large containers</w:t>
            </w:r>
            <w:r w:rsidR="004504EA">
              <w:rPr>
                <w:noProof/>
                <w:webHidden/>
              </w:rPr>
              <w:tab/>
            </w:r>
            <w:r w:rsidR="004504EA">
              <w:rPr>
                <w:noProof/>
                <w:webHidden/>
              </w:rPr>
              <w:fldChar w:fldCharType="begin"/>
            </w:r>
            <w:r w:rsidR="004504EA">
              <w:rPr>
                <w:noProof/>
                <w:webHidden/>
              </w:rPr>
              <w:instrText xml:space="preserve"> PAGEREF _Toc24278179 \h </w:instrText>
            </w:r>
            <w:r w:rsidR="004504EA">
              <w:rPr>
                <w:noProof/>
                <w:webHidden/>
              </w:rPr>
            </w:r>
            <w:r w:rsidR="004504EA">
              <w:rPr>
                <w:noProof/>
                <w:webHidden/>
              </w:rPr>
              <w:fldChar w:fldCharType="separate"/>
            </w:r>
            <w:r w:rsidR="004504EA">
              <w:rPr>
                <w:noProof/>
                <w:webHidden/>
              </w:rPr>
              <w:t>38</w:t>
            </w:r>
            <w:r w:rsidR="004504EA">
              <w:rPr>
                <w:noProof/>
                <w:webHidden/>
              </w:rPr>
              <w:fldChar w:fldCharType="end"/>
            </w:r>
          </w:hyperlink>
        </w:p>
        <w:p w14:paraId="5E549969" w14:textId="77777777" w:rsidR="004504EA" w:rsidRDefault="00AE6C24">
          <w:pPr>
            <w:pStyle w:val="TOC2"/>
            <w:tabs>
              <w:tab w:val="left" w:pos="880"/>
              <w:tab w:val="right" w:leader="dot" w:pos="9016"/>
            </w:tabs>
            <w:rPr>
              <w:rFonts w:eastAsiaTheme="minorEastAsia"/>
              <w:noProof/>
              <w:lang w:eastAsia="en-AU"/>
            </w:rPr>
          </w:pPr>
          <w:hyperlink w:anchor="_Toc24278180" w:history="1">
            <w:r w:rsidR="004504EA" w:rsidRPr="00535FEF">
              <w:rPr>
                <w:rStyle w:val="Hyperlink"/>
                <w:noProof/>
              </w:rPr>
              <w:t>6.3</w:t>
            </w:r>
            <w:r w:rsidR="004504EA">
              <w:rPr>
                <w:rFonts w:eastAsiaTheme="minorEastAsia"/>
                <w:noProof/>
                <w:lang w:eastAsia="en-AU"/>
              </w:rPr>
              <w:tab/>
            </w:r>
            <w:r w:rsidR="004504EA" w:rsidRPr="00535FEF">
              <w:rPr>
                <w:rStyle w:val="Hyperlink"/>
                <w:bCs/>
                <w:noProof/>
              </w:rPr>
              <w:t>Bans on off-premise alcohol sales</w:t>
            </w:r>
            <w:r w:rsidR="004504EA">
              <w:rPr>
                <w:noProof/>
                <w:webHidden/>
              </w:rPr>
              <w:tab/>
            </w:r>
            <w:r w:rsidR="004504EA">
              <w:rPr>
                <w:noProof/>
                <w:webHidden/>
              </w:rPr>
              <w:fldChar w:fldCharType="begin"/>
            </w:r>
            <w:r w:rsidR="004504EA">
              <w:rPr>
                <w:noProof/>
                <w:webHidden/>
              </w:rPr>
              <w:instrText xml:space="preserve"> PAGEREF _Toc24278180 \h </w:instrText>
            </w:r>
            <w:r w:rsidR="004504EA">
              <w:rPr>
                <w:noProof/>
                <w:webHidden/>
              </w:rPr>
            </w:r>
            <w:r w:rsidR="004504EA">
              <w:rPr>
                <w:noProof/>
                <w:webHidden/>
              </w:rPr>
              <w:fldChar w:fldCharType="separate"/>
            </w:r>
            <w:r w:rsidR="004504EA">
              <w:rPr>
                <w:noProof/>
                <w:webHidden/>
              </w:rPr>
              <w:t>39</w:t>
            </w:r>
            <w:r w:rsidR="004504EA">
              <w:rPr>
                <w:noProof/>
                <w:webHidden/>
              </w:rPr>
              <w:fldChar w:fldCharType="end"/>
            </w:r>
          </w:hyperlink>
        </w:p>
        <w:p w14:paraId="6E8E44C2" w14:textId="77777777" w:rsidR="004504EA" w:rsidRDefault="00AE6C24">
          <w:pPr>
            <w:pStyle w:val="TOC2"/>
            <w:tabs>
              <w:tab w:val="left" w:pos="880"/>
              <w:tab w:val="right" w:leader="dot" w:pos="9016"/>
            </w:tabs>
            <w:rPr>
              <w:rFonts w:eastAsiaTheme="minorEastAsia"/>
              <w:noProof/>
              <w:lang w:eastAsia="en-AU"/>
            </w:rPr>
          </w:pPr>
          <w:hyperlink w:anchor="_Toc24278181" w:history="1">
            <w:r w:rsidR="004504EA" w:rsidRPr="00535FEF">
              <w:rPr>
                <w:rStyle w:val="Hyperlink"/>
                <w:noProof/>
              </w:rPr>
              <w:t>6.4</w:t>
            </w:r>
            <w:r w:rsidR="004504EA">
              <w:rPr>
                <w:rFonts w:eastAsiaTheme="minorEastAsia"/>
                <w:noProof/>
                <w:lang w:eastAsia="en-AU"/>
              </w:rPr>
              <w:tab/>
            </w:r>
            <w:r w:rsidR="004504EA" w:rsidRPr="00535FEF">
              <w:rPr>
                <w:rStyle w:val="Hyperlink"/>
                <w:noProof/>
              </w:rPr>
              <w:t>Summary</w:t>
            </w:r>
            <w:r w:rsidR="004504EA">
              <w:rPr>
                <w:noProof/>
                <w:webHidden/>
              </w:rPr>
              <w:tab/>
            </w:r>
            <w:r w:rsidR="004504EA">
              <w:rPr>
                <w:noProof/>
                <w:webHidden/>
              </w:rPr>
              <w:fldChar w:fldCharType="begin"/>
            </w:r>
            <w:r w:rsidR="004504EA">
              <w:rPr>
                <w:noProof/>
                <w:webHidden/>
              </w:rPr>
              <w:instrText xml:space="preserve"> PAGEREF _Toc24278181 \h </w:instrText>
            </w:r>
            <w:r w:rsidR="004504EA">
              <w:rPr>
                <w:noProof/>
                <w:webHidden/>
              </w:rPr>
            </w:r>
            <w:r w:rsidR="004504EA">
              <w:rPr>
                <w:noProof/>
                <w:webHidden/>
              </w:rPr>
              <w:fldChar w:fldCharType="separate"/>
            </w:r>
            <w:r w:rsidR="004504EA">
              <w:rPr>
                <w:noProof/>
                <w:webHidden/>
              </w:rPr>
              <w:t>40</w:t>
            </w:r>
            <w:r w:rsidR="004504EA">
              <w:rPr>
                <w:noProof/>
                <w:webHidden/>
              </w:rPr>
              <w:fldChar w:fldCharType="end"/>
            </w:r>
          </w:hyperlink>
        </w:p>
        <w:p w14:paraId="62F0AABB" w14:textId="77777777" w:rsidR="004504EA" w:rsidRDefault="00AE6C24">
          <w:pPr>
            <w:pStyle w:val="TOC1"/>
            <w:rPr>
              <w:rFonts w:eastAsiaTheme="minorEastAsia"/>
              <w:noProof/>
              <w:lang w:eastAsia="en-AU"/>
            </w:rPr>
          </w:pPr>
          <w:hyperlink w:anchor="_Toc24278182" w:history="1">
            <w:r w:rsidR="004504EA" w:rsidRPr="00535FEF">
              <w:rPr>
                <w:rStyle w:val="Hyperlink"/>
                <w:noProof/>
                <w14:scene3d>
                  <w14:camera w14:prst="orthographicFront"/>
                  <w14:lightRig w14:rig="threePt" w14:dir="t">
                    <w14:rot w14:lat="0" w14:lon="0" w14:rev="0"/>
                  </w14:lightRig>
                </w14:scene3d>
              </w:rPr>
              <w:t>7</w:t>
            </w:r>
            <w:r w:rsidR="004504EA">
              <w:rPr>
                <w:rFonts w:eastAsiaTheme="minorEastAsia"/>
                <w:noProof/>
                <w:lang w:eastAsia="en-AU"/>
              </w:rPr>
              <w:tab/>
            </w:r>
            <w:r w:rsidR="004504EA" w:rsidRPr="00535FEF">
              <w:rPr>
                <w:rStyle w:val="Hyperlink"/>
                <w:noProof/>
              </w:rPr>
              <w:t>Discussion</w:t>
            </w:r>
            <w:r w:rsidR="004504EA">
              <w:rPr>
                <w:noProof/>
                <w:webHidden/>
              </w:rPr>
              <w:tab/>
            </w:r>
            <w:r w:rsidR="004504EA">
              <w:rPr>
                <w:noProof/>
                <w:webHidden/>
              </w:rPr>
              <w:fldChar w:fldCharType="begin"/>
            </w:r>
            <w:r w:rsidR="004504EA">
              <w:rPr>
                <w:noProof/>
                <w:webHidden/>
              </w:rPr>
              <w:instrText xml:space="preserve"> PAGEREF _Toc24278182 \h </w:instrText>
            </w:r>
            <w:r w:rsidR="004504EA">
              <w:rPr>
                <w:noProof/>
                <w:webHidden/>
              </w:rPr>
            </w:r>
            <w:r w:rsidR="004504EA">
              <w:rPr>
                <w:noProof/>
                <w:webHidden/>
              </w:rPr>
              <w:fldChar w:fldCharType="separate"/>
            </w:r>
            <w:r w:rsidR="004504EA">
              <w:rPr>
                <w:noProof/>
                <w:webHidden/>
              </w:rPr>
              <w:t>41</w:t>
            </w:r>
            <w:r w:rsidR="004504EA">
              <w:rPr>
                <w:noProof/>
                <w:webHidden/>
              </w:rPr>
              <w:fldChar w:fldCharType="end"/>
            </w:r>
          </w:hyperlink>
        </w:p>
        <w:p w14:paraId="45D2A345" w14:textId="77777777" w:rsidR="004504EA" w:rsidRDefault="00AE6C24">
          <w:pPr>
            <w:pStyle w:val="TOC2"/>
            <w:tabs>
              <w:tab w:val="left" w:pos="880"/>
              <w:tab w:val="right" w:leader="dot" w:pos="9016"/>
            </w:tabs>
            <w:rPr>
              <w:rFonts w:eastAsiaTheme="minorEastAsia"/>
              <w:noProof/>
              <w:lang w:eastAsia="en-AU"/>
            </w:rPr>
          </w:pPr>
          <w:hyperlink w:anchor="_Toc24278183" w:history="1">
            <w:r w:rsidR="004504EA" w:rsidRPr="00535FEF">
              <w:rPr>
                <w:rStyle w:val="Hyperlink"/>
                <w:noProof/>
              </w:rPr>
              <w:t>7.1</w:t>
            </w:r>
            <w:r w:rsidR="004504EA">
              <w:rPr>
                <w:rFonts w:eastAsiaTheme="minorEastAsia"/>
                <w:noProof/>
                <w:lang w:eastAsia="en-AU"/>
              </w:rPr>
              <w:tab/>
            </w:r>
            <w:r w:rsidR="004504EA" w:rsidRPr="00535FEF">
              <w:rPr>
                <w:rStyle w:val="Hyperlink"/>
                <w:noProof/>
              </w:rPr>
              <w:t>Implications for policy and regulations</w:t>
            </w:r>
            <w:r w:rsidR="004504EA">
              <w:rPr>
                <w:noProof/>
                <w:webHidden/>
              </w:rPr>
              <w:tab/>
            </w:r>
            <w:r w:rsidR="004504EA">
              <w:rPr>
                <w:noProof/>
                <w:webHidden/>
              </w:rPr>
              <w:fldChar w:fldCharType="begin"/>
            </w:r>
            <w:r w:rsidR="004504EA">
              <w:rPr>
                <w:noProof/>
                <w:webHidden/>
              </w:rPr>
              <w:instrText xml:space="preserve"> PAGEREF _Toc24278183 \h </w:instrText>
            </w:r>
            <w:r w:rsidR="004504EA">
              <w:rPr>
                <w:noProof/>
                <w:webHidden/>
              </w:rPr>
            </w:r>
            <w:r w:rsidR="004504EA">
              <w:rPr>
                <w:noProof/>
                <w:webHidden/>
              </w:rPr>
              <w:fldChar w:fldCharType="separate"/>
            </w:r>
            <w:r w:rsidR="004504EA">
              <w:rPr>
                <w:noProof/>
                <w:webHidden/>
              </w:rPr>
              <w:t>41</w:t>
            </w:r>
            <w:r w:rsidR="004504EA">
              <w:rPr>
                <w:noProof/>
                <w:webHidden/>
              </w:rPr>
              <w:fldChar w:fldCharType="end"/>
            </w:r>
          </w:hyperlink>
        </w:p>
        <w:p w14:paraId="3CCE7804" w14:textId="77777777" w:rsidR="004504EA" w:rsidRDefault="00AE6C24">
          <w:pPr>
            <w:pStyle w:val="TOC3"/>
            <w:tabs>
              <w:tab w:val="left" w:pos="1320"/>
              <w:tab w:val="right" w:leader="dot" w:pos="9016"/>
            </w:tabs>
            <w:rPr>
              <w:rFonts w:eastAsiaTheme="minorEastAsia"/>
              <w:noProof/>
              <w:lang w:eastAsia="en-AU"/>
            </w:rPr>
          </w:pPr>
          <w:hyperlink w:anchor="_Toc24278184" w:history="1">
            <w:r w:rsidR="004504EA" w:rsidRPr="00535FEF">
              <w:rPr>
                <w:rStyle w:val="Hyperlink"/>
                <w:noProof/>
              </w:rPr>
              <w:t>7.1.1</w:t>
            </w:r>
            <w:r w:rsidR="004504EA">
              <w:rPr>
                <w:rFonts w:eastAsiaTheme="minorEastAsia"/>
                <w:noProof/>
                <w:lang w:eastAsia="en-AU"/>
              </w:rPr>
              <w:tab/>
            </w:r>
            <w:r w:rsidR="004504EA" w:rsidRPr="00535FEF">
              <w:rPr>
                <w:rStyle w:val="Hyperlink"/>
                <w:noProof/>
              </w:rPr>
              <w:t>Limits on trading hours</w:t>
            </w:r>
            <w:r w:rsidR="004504EA">
              <w:rPr>
                <w:noProof/>
                <w:webHidden/>
              </w:rPr>
              <w:tab/>
            </w:r>
            <w:r w:rsidR="004504EA">
              <w:rPr>
                <w:noProof/>
                <w:webHidden/>
              </w:rPr>
              <w:fldChar w:fldCharType="begin"/>
            </w:r>
            <w:r w:rsidR="004504EA">
              <w:rPr>
                <w:noProof/>
                <w:webHidden/>
              </w:rPr>
              <w:instrText xml:space="preserve"> PAGEREF _Toc24278184 \h </w:instrText>
            </w:r>
            <w:r w:rsidR="004504EA">
              <w:rPr>
                <w:noProof/>
                <w:webHidden/>
              </w:rPr>
            </w:r>
            <w:r w:rsidR="004504EA">
              <w:rPr>
                <w:noProof/>
                <w:webHidden/>
              </w:rPr>
              <w:fldChar w:fldCharType="separate"/>
            </w:r>
            <w:r w:rsidR="004504EA">
              <w:rPr>
                <w:noProof/>
                <w:webHidden/>
              </w:rPr>
              <w:t>41</w:t>
            </w:r>
            <w:r w:rsidR="004504EA">
              <w:rPr>
                <w:noProof/>
                <w:webHidden/>
              </w:rPr>
              <w:fldChar w:fldCharType="end"/>
            </w:r>
          </w:hyperlink>
        </w:p>
        <w:p w14:paraId="57DF0526" w14:textId="77777777" w:rsidR="004504EA" w:rsidRDefault="00AE6C24">
          <w:pPr>
            <w:pStyle w:val="TOC3"/>
            <w:tabs>
              <w:tab w:val="left" w:pos="1320"/>
              <w:tab w:val="right" w:leader="dot" w:pos="9016"/>
            </w:tabs>
            <w:rPr>
              <w:rFonts w:eastAsiaTheme="minorEastAsia"/>
              <w:noProof/>
              <w:lang w:eastAsia="en-AU"/>
            </w:rPr>
          </w:pPr>
          <w:hyperlink w:anchor="_Toc24278185" w:history="1">
            <w:r w:rsidR="004504EA" w:rsidRPr="00535FEF">
              <w:rPr>
                <w:rStyle w:val="Hyperlink"/>
                <w:noProof/>
              </w:rPr>
              <w:t>7.1.2</w:t>
            </w:r>
            <w:r w:rsidR="004504EA">
              <w:rPr>
                <w:rFonts w:eastAsiaTheme="minorEastAsia"/>
                <w:noProof/>
                <w:lang w:eastAsia="en-AU"/>
              </w:rPr>
              <w:tab/>
            </w:r>
            <w:r w:rsidR="004504EA" w:rsidRPr="00535FEF">
              <w:rPr>
                <w:rStyle w:val="Hyperlink"/>
                <w:noProof/>
              </w:rPr>
              <w:t>Density of alcohol outlets</w:t>
            </w:r>
            <w:r w:rsidR="004504EA">
              <w:rPr>
                <w:noProof/>
                <w:webHidden/>
              </w:rPr>
              <w:tab/>
            </w:r>
            <w:r w:rsidR="004504EA">
              <w:rPr>
                <w:noProof/>
                <w:webHidden/>
              </w:rPr>
              <w:fldChar w:fldCharType="begin"/>
            </w:r>
            <w:r w:rsidR="004504EA">
              <w:rPr>
                <w:noProof/>
                <w:webHidden/>
              </w:rPr>
              <w:instrText xml:space="preserve"> PAGEREF _Toc24278185 \h </w:instrText>
            </w:r>
            <w:r w:rsidR="004504EA">
              <w:rPr>
                <w:noProof/>
                <w:webHidden/>
              </w:rPr>
            </w:r>
            <w:r w:rsidR="004504EA">
              <w:rPr>
                <w:noProof/>
                <w:webHidden/>
              </w:rPr>
              <w:fldChar w:fldCharType="separate"/>
            </w:r>
            <w:r w:rsidR="004504EA">
              <w:rPr>
                <w:noProof/>
                <w:webHidden/>
              </w:rPr>
              <w:t>41</w:t>
            </w:r>
            <w:r w:rsidR="004504EA">
              <w:rPr>
                <w:noProof/>
                <w:webHidden/>
              </w:rPr>
              <w:fldChar w:fldCharType="end"/>
            </w:r>
          </w:hyperlink>
        </w:p>
        <w:p w14:paraId="21D55886" w14:textId="77777777" w:rsidR="004504EA" w:rsidRDefault="00AE6C24">
          <w:pPr>
            <w:pStyle w:val="TOC2"/>
            <w:tabs>
              <w:tab w:val="left" w:pos="880"/>
              <w:tab w:val="right" w:leader="dot" w:pos="9016"/>
            </w:tabs>
            <w:rPr>
              <w:rFonts w:eastAsiaTheme="minorEastAsia"/>
              <w:noProof/>
              <w:lang w:eastAsia="en-AU"/>
            </w:rPr>
          </w:pPr>
          <w:hyperlink w:anchor="_Toc24278186" w:history="1">
            <w:r w:rsidR="004504EA" w:rsidRPr="00535FEF">
              <w:rPr>
                <w:rStyle w:val="Hyperlink"/>
                <w:noProof/>
              </w:rPr>
              <w:t>7.2</w:t>
            </w:r>
            <w:r w:rsidR="004504EA">
              <w:rPr>
                <w:rFonts w:eastAsiaTheme="minorEastAsia"/>
                <w:noProof/>
                <w:lang w:eastAsia="en-AU"/>
              </w:rPr>
              <w:tab/>
            </w:r>
            <w:r w:rsidR="004504EA" w:rsidRPr="00535FEF">
              <w:rPr>
                <w:rStyle w:val="Hyperlink"/>
                <w:noProof/>
              </w:rPr>
              <w:t>Scientific evidence and policymaking about alcohol availability</w:t>
            </w:r>
            <w:r w:rsidR="004504EA">
              <w:rPr>
                <w:noProof/>
                <w:webHidden/>
              </w:rPr>
              <w:tab/>
            </w:r>
            <w:r w:rsidR="004504EA">
              <w:rPr>
                <w:noProof/>
                <w:webHidden/>
              </w:rPr>
              <w:fldChar w:fldCharType="begin"/>
            </w:r>
            <w:r w:rsidR="004504EA">
              <w:rPr>
                <w:noProof/>
                <w:webHidden/>
              </w:rPr>
              <w:instrText xml:space="preserve"> PAGEREF _Toc24278186 \h </w:instrText>
            </w:r>
            <w:r w:rsidR="004504EA">
              <w:rPr>
                <w:noProof/>
                <w:webHidden/>
              </w:rPr>
            </w:r>
            <w:r w:rsidR="004504EA">
              <w:rPr>
                <w:noProof/>
                <w:webHidden/>
              </w:rPr>
              <w:fldChar w:fldCharType="separate"/>
            </w:r>
            <w:r w:rsidR="004504EA">
              <w:rPr>
                <w:noProof/>
                <w:webHidden/>
              </w:rPr>
              <w:t>42</w:t>
            </w:r>
            <w:r w:rsidR="004504EA">
              <w:rPr>
                <w:noProof/>
                <w:webHidden/>
              </w:rPr>
              <w:fldChar w:fldCharType="end"/>
            </w:r>
          </w:hyperlink>
        </w:p>
        <w:p w14:paraId="10B1DEBB" w14:textId="77777777" w:rsidR="004504EA" w:rsidRDefault="00AE6C24">
          <w:pPr>
            <w:pStyle w:val="TOC1"/>
            <w:rPr>
              <w:rFonts w:eastAsiaTheme="minorEastAsia"/>
              <w:noProof/>
              <w:lang w:eastAsia="en-AU"/>
            </w:rPr>
          </w:pPr>
          <w:hyperlink w:anchor="_Toc24278187" w:history="1">
            <w:r w:rsidR="004504EA" w:rsidRPr="00535FEF">
              <w:rPr>
                <w:rStyle w:val="Hyperlink"/>
                <w:noProof/>
              </w:rPr>
              <w:t>References</w:t>
            </w:r>
            <w:r w:rsidR="004504EA">
              <w:rPr>
                <w:noProof/>
                <w:webHidden/>
              </w:rPr>
              <w:tab/>
            </w:r>
            <w:r w:rsidR="004504EA">
              <w:rPr>
                <w:noProof/>
                <w:webHidden/>
              </w:rPr>
              <w:fldChar w:fldCharType="begin"/>
            </w:r>
            <w:r w:rsidR="004504EA">
              <w:rPr>
                <w:noProof/>
                <w:webHidden/>
              </w:rPr>
              <w:instrText xml:space="preserve"> PAGEREF _Toc24278187 \h </w:instrText>
            </w:r>
            <w:r w:rsidR="004504EA">
              <w:rPr>
                <w:noProof/>
                <w:webHidden/>
              </w:rPr>
            </w:r>
            <w:r w:rsidR="004504EA">
              <w:rPr>
                <w:noProof/>
                <w:webHidden/>
              </w:rPr>
              <w:fldChar w:fldCharType="separate"/>
            </w:r>
            <w:r w:rsidR="004504EA">
              <w:rPr>
                <w:noProof/>
                <w:webHidden/>
              </w:rPr>
              <w:t>43</w:t>
            </w:r>
            <w:r w:rsidR="004504EA">
              <w:rPr>
                <w:noProof/>
                <w:webHidden/>
              </w:rPr>
              <w:fldChar w:fldCharType="end"/>
            </w:r>
          </w:hyperlink>
        </w:p>
        <w:p w14:paraId="12BA5B71" w14:textId="77777777" w:rsidR="004504EA" w:rsidRDefault="00AE6C24">
          <w:pPr>
            <w:pStyle w:val="TOC1"/>
            <w:rPr>
              <w:rFonts w:eastAsiaTheme="minorEastAsia"/>
              <w:noProof/>
              <w:lang w:eastAsia="en-AU"/>
            </w:rPr>
          </w:pPr>
          <w:hyperlink w:anchor="_Toc24278188" w:history="1">
            <w:r w:rsidR="004504EA" w:rsidRPr="00535FEF">
              <w:rPr>
                <w:rStyle w:val="Hyperlink"/>
                <w:noProof/>
              </w:rPr>
              <w:t>Appendices</w:t>
            </w:r>
            <w:r w:rsidR="004504EA">
              <w:rPr>
                <w:noProof/>
                <w:webHidden/>
              </w:rPr>
              <w:tab/>
            </w:r>
            <w:r w:rsidR="004504EA">
              <w:rPr>
                <w:noProof/>
                <w:webHidden/>
              </w:rPr>
              <w:fldChar w:fldCharType="begin"/>
            </w:r>
            <w:r w:rsidR="004504EA">
              <w:rPr>
                <w:noProof/>
                <w:webHidden/>
              </w:rPr>
              <w:instrText xml:space="preserve"> PAGEREF _Toc24278188 \h </w:instrText>
            </w:r>
            <w:r w:rsidR="004504EA">
              <w:rPr>
                <w:noProof/>
                <w:webHidden/>
              </w:rPr>
            </w:r>
            <w:r w:rsidR="004504EA">
              <w:rPr>
                <w:noProof/>
                <w:webHidden/>
              </w:rPr>
              <w:fldChar w:fldCharType="separate"/>
            </w:r>
            <w:r w:rsidR="004504EA">
              <w:rPr>
                <w:noProof/>
                <w:webHidden/>
              </w:rPr>
              <w:t>59</w:t>
            </w:r>
            <w:r w:rsidR="004504EA">
              <w:rPr>
                <w:noProof/>
                <w:webHidden/>
              </w:rPr>
              <w:fldChar w:fldCharType="end"/>
            </w:r>
          </w:hyperlink>
        </w:p>
        <w:p w14:paraId="1252B7AC" w14:textId="77777777" w:rsidR="004504EA" w:rsidRDefault="00AE6C24">
          <w:pPr>
            <w:pStyle w:val="TOC1"/>
            <w:rPr>
              <w:rFonts w:eastAsiaTheme="minorEastAsia"/>
              <w:noProof/>
              <w:lang w:eastAsia="en-AU"/>
            </w:rPr>
          </w:pPr>
          <w:hyperlink w:anchor="_Toc24278189" w:history="1">
            <w:r w:rsidR="004504EA" w:rsidRPr="00535FEF">
              <w:rPr>
                <w:rStyle w:val="Hyperlink"/>
                <w:noProof/>
              </w:rPr>
              <w:t>Methods</w:t>
            </w:r>
            <w:r w:rsidR="004504EA">
              <w:rPr>
                <w:noProof/>
                <w:webHidden/>
              </w:rPr>
              <w:tab/>
            </w:r>
            <w:r w:rsidR="004504EA">
              <w:rPr>
                <w:noProof/>
                <w:webHidden/>
              </w:rPr>
              <w:fldChar w:fldCharType="begin"/>
            </w:r>
            <w:r w:rsidR="004504EA">
              <w:rPr>
                <w:noProof/>
                <w:webHidden/>
              </w:rPr>
              <w:instrText xml:space="preserve"> PAGEREF _Toc24278189 \h </w:instrText>
            </w:r>
            <w:r w:rsidR="004504EA">
              <w:rPr>
                <w:noProof/>
                <w:webHidden/>
              </w:rPr>
            </w:r>
            <w:r w:rsidR="004504EA">
              <w:rPr>
                <w:noProof/>
                <w:webHidden/>
              </w:rPr>
              <w:fldChar w:fldCharType="separate"/>
            </w:r>
            <w:r w:rsidR="004504EA">
              <w:rPr>
                <w:noProof/>
                <w:webHidden/>
              </w:rPr>
              <w:t>59</w:t>
            </w:r>
            <w:r w:rsidR="004504EA">
              <w:rPr>
                <w:noProof/>
                <w:webHidden/>
              </w:rPr>
              <w:fldChar w:fldCharType="end"/>
            </w:r>
          </w:hyperlink>
        </w:p>
        <w:p w14:paraId="0A5D0F1D" w14:textId="77777777" w:rsidR="004504EA" w:rsidRDefault="00AE6C24">
          <w:pPr>
            <w:pStyle w:val="TOC2"/>
            <w:tabs>
              <w:tab w:val="right" w:leader="dot" w:pos="9016"/>
            </w:tabs>
            <w:rPr>
              <w:rFonts w:eastAsiaTheme="minorEastAsia"/>
              <w:noProof/>
              <w:lang w:eastAsia="en-AU"/>
            </w:rPr>
          </w:pPr>
          <w:hyperlink w:anchor="_Toc24278190" w:history="1">
            <w:r w:rsidR="004504EA" w:rsidRPr="00535FEF">
              <w:rPr>
                <w:rStyle w:val="Hyperlink"/>
                <w:noProof/>
              </w:rPr>
              <w:t>Table 5 Studies on changes in alcohol outlet trading hours (n=21) (2005-2015)</w:t>
            </w:r>
            <w:r w:rsidR="004504EA">
              <w:rPr>
                <w:noProof/>
                <w:webHidden/>
              </w:rPr>
              <w:tab/>
            </w:r>
            <w:r w:rsidR="004504EA">
              <w:rPr>
                <w:noProof/>
                <w:webHidden/>
              </w:rPr>
              <w:fldChar w:fldCharType="begin"/>
            </w:r>
            <w:r w:rsidR="004504EA">
              <w:rPr>
                <w:noProof/>
                <w:webHidden/>
              </w:rPr>
              <w:instrText xml:space="preserve"> PAGEREF _Toc24278190 \h </w:instrText>
            </w:r>
            <w:r w:rsidR="004504EA">
              <w:rPr>
                <w:noProof/>
                <w:webHidden/>
              </w:rPr>
            </w:r>
            <w:r w:rsidR="004504EA">
              <w:rPr>
                <w:noProof/>
                <w:webHidden/>
              </w:rPr>
              <w:fldChar w:fldCharType="separate"/>
            </w:r>
            <w:r w:rsidR="004504EA">
              <w:rPr>
                <w:noProof/>
                <w:webHidden/>
              </w:rPr>
              <w:t>66</w:t>
            </w:r>
            <w:r w:rsidR="004504EA">
              <w:rPr>
                <w:noProof/>
                <w:webHidden/>
              </w:rPr>
              <w:fldChar w:fldCharType="end"/>
            </w:r>
          </w:hyperlink>
        </w:p>
        <w:p w14:paraId="2F1985E8" w14:textId="77777777" w:rsidR="004504EA" w:rsidRDefault="00AE6C24">
          <w:pPr>
            <w:pStyle w:val="TOC2"/>
            <w:tabs>
              <w:tab w:val="right" w:leader="dot" w:pos="9016"/>
            </w:tabs>
            <w:rPr>
              <w:rFonts w:eastAsiaTheme="minorEastAsia"/>
              <w:noProof/>
              <w:lang w:eastAsia="en-AU"/>
            </w:rPr>
          </w:pPr>
          <w:hyperlink w:anchor="_Toc24278191" w:history="1">
            <w:r w:rsidR="004504EA" w:rsidRPr="00535FEF">
              <w:rPr>
                <w:rStyle w:val="Hyperlink"/>
                <w:noProof/>
              </w:rPr>
              <w:t>Table 6 Studies with measures over time (time series, cohort, pre-post and panel study designs) (n=44)</w:t>
            </w:r>
            <w:r w:rsidR="004504EA">
              <w:rPr>
                <w:noProof/>
                <w:webHidden/>
              </w:rPr>
              <w:tab/>
            </w:r>
            <w:r w:rsidR="004504EA">
              <w:rPr>
                <w:noProof/>
                <w:webHidden/>
              </w:rPr>
              <w:fldChar w:fldCharType="begin"/>
            </w:r>
            <w:r w:rsidR="004504EA">
              <w:rPr>
                <w:noProof/>
                <w:webHidden/>
              </w:rPr>
              <w:instrText xml:space="preserve"> PAGEREF _Toc24278191 \h </w:instrText>
            </w:r>
            <w:r w:rsidR="004504EA">
              <w:rPr>
                <w:noProof/>
                <w:webHidden/>
              </w:rPr>
            </w:r>
            <w:r w:rsidR="004504EA">
              <w:rPr>
                <w:noProof/>
                <w:webHidden/>
              </w:rPr>
              <w:fldChar w:fldCharType="separate"/>
            </w:r>
            <w:r w:rsidR="004504EA">
              <w:rPr>
                <w:noProof/>
                <w:webHidden/>
              </w:rPr>
              <w:t>70</w:t>
            </w:r>
            <w:r w:rsidR="004504EA">
              <w:rPr>
                <w:noProof/>
                <w:webHidden/>
              </w:rPr>
              <w:fldChar w:fldCharType="end"/>
            </w:r>
          </w:hyperlink>
        </w:p>
        <w:p w14:paraId="0132DBDE" w14:textId="77777777" w:rsidR="004504EA" w:rsidRDefault="00AE6C24">
          <w:pPr>
            <w:pStyle w:val="TOC2"/>
            <w:tabs>
              <w:tab w:val="right" w:leader="dot" w:pos="9016"/>
            </w:tabs>
            <w:rPr>
              <w:rFonts w:eastAsiaTheme="minorEastAsia"/>
              <w:noProof/>
              <w:lang w:eastAsia="en-AU"/>
            </w:rPr>
          </w:pPr>
          <w:hyperlink w:anchor="_Toc24278192" w:history="1">
            <w:r w:rsidR="004504EA" w:rsidRPr="00535FEF">
              <w:rPr>
                <w:rStyle w:val="Hyperlink"/>
                <w:noProof/>
              </w:rPr>
              <w:t>Table 7 Studies of association using individual-level measures (n=66)</w:t>
            </w:r>
            <w:r w:rsidR="004504EA">
              <w:rPr>
                <w:noProof/>
                <w:webHidden/>
              </w:rPr>
              <w:tab/>
            </w:r>
            <w:r w:rsidR="004504EA">
              <w:rPr>
                <w:noProof/>
                <w:webHidden/>
              </w:rPr>
              <w:fldChar w:fldCharType="begin"/>
            </w:r>
            <w:r w:rsidR="004504EA">
              <w:rPr>
                <w:noProof/>
                <w:webHidden/>
              </w:rPr>
              <w:instrText xml:space="preserve"> PAGEREF _Toc24278192 \h </w:instrText>
            </w:r>
            <w:r w:rsidR="004504EA">
              <w:rPr>
                <w:noProof/>
                <w:webHidden/>
              </w:rPr>
            </w:r>
            <w:r w:rsidR="004504EA">
              <w:rPr>
                <w:noProof/>
                <w:webHidden/>
              </w:rPr>
              <w:fldChar w:fldCharType="separate"/>
            </w:r>
            <w:r w:rsidR="004504EA">
              <w:rPr>
                <w:noProof/>
                <w:webHidden/>
              </w:rPr>
              <w:t>77</w:t>
            </w:r>
            <w:r w:rsidR="004504EA">
              <w:rPr>
                <w:noProof/>
                <w:webHidden/>
              </w:rPr>
              <w:fldChar w:fldCharType="end"/>
            </w:r>
          </w:hyperlink>
        </w:p>
        <w:p w14:paraId="17298B2C" w14:textId="77777777" w:rsidR="004504EA" w:rsidRDefault="00AE6C24">
          <w:pPr>
            <w:pStyle w:val="TOC2"/>
            <w:tabs>
              <w:tab w:val="right" w:leader="dot" w:pos="9016"/>
            </w:tabs>
            <w:rPr>
              <w:rFonts w:eastAsiaTheme="minorEastAsia"/>
              <w:noProof/>
              <w:lang w:eastAsia="en-AU"/>
            </w:rPr>
          </w:pPr>
          <w:hyperlink w:anchor="_Toc24278193" w:history="1">
            <w:r w:rsidR="004504EA" w:rsidRPr="00535FEF">
              <w:rPr>
                <w:rStyle w:val="Hyperlink"/>
                <w:noProof/>
              </w:rPr>
              <w:t>Table 8 Studies completely at aggregate/ecological levels (n=55)</w:t>
            </w:r>
            <w:r w:rsidR="004504EA">
              <w:rPr>
                <w:noProof/>
                <w:webHidden/>
              </w:rPr>
              <w:tab/>
            </w:r>
            <w:r w:rsidR="004504EA">
              <w:rPr>
                <w:noProof/>
                <w:webHidden/>
              </w:rPr>
              <w:fldChar w:fldCharType="begin"/>
            </w:r>
            <w:r w:rsidR="004504EA">
              <w:rPr>
                <w:noProof/>
                <w:webHidden/>
              </w:rPr>
              <w:instrText xml:space="preserve"> PAGEREF _Toc24278193 \h </w:instrText>
            </w:r>
            <w:r w:rsidR="004504EA">
              <w:rPr>
                <w:noProof/>
                <w:webHidden/>
              </w:rPr>
            </w:r>
            <w:r w:rsidR="004504EA">
              <w:rPr>
                <w:noProof/>
                <w:webHidden/>
              </w:rPr>
              <w:fldChar w:fldCharType="separate"/>
            </w:r>
            <w:r w:rsidR="004504EA">
              <w:rPr>
                <w:noProof/>
                <w:webHidden/>
              </w:rPr>
              <w:t>90</w:t>
            </w:r>
            <w:r w:rsidR="004504EA">
              <w:rPr>
                <w:noProof/>
                <w:webHidden/>
              </w:rPr>
              <w:fldChar w:fldCharType="end"/>
            </w:r>
          </w:hyperlink>
        </w:p>
        <w:p w14:paraId="2FCCE151" w14:textId="77777777" w:rsidR="00867FE5" w:rsidRDefault="00431D2B" w:rsidP="006469ED">
          <w:pPr>
            <w:pStyle w:val="TOC2"/>
            <w:tabs>
              <w:tab w:val="right" w:leader="dot" w:pos="9016"/>
            </w:tabs>
            <w:rPr>
              <w:b/>
              <w:bCs/>
              <w:noProof/>
            </w:rPr>
          </w:pPr>
          <w:r>
            <w:rPr>
              <w:b/>
              <w:bCs/>
              <w:noProof/>
            </w:rPr>
            <w:fldChar w:fldCharType="end"/>
          </w:r>
        </w:p>
      </w:sdtContent>
    </w:sdt>
    <w:p w14:paraId="61ECA698" w14:textId="77777777" w:rsidR="008C7FFD" w:rsidRPr="00C67DD8" w:rsidRDefault="008C7FFD">
      <w:pPr>
        <w:rPr>
          <w:rFonts w:ascii="Times New Roman" w:hAnsi="Times New Roman" w:cs="Times New Roman"/>
          <w:b/>
          <w:u w:val="single"/>
        </w:rPr>
      </w:pPr>
      <w:r w:rsidRPr="00C67DD8">
        <w:rPr>
          <w:rFonts w:ascii="Times New Roman" w:hAnsi="Times New Roman" w:cs="Times New Roman"/>
          <w:b/>
        </w:rPr>
        <w:br w:type="page"/>
      </w:r>
    </w:p>
    <w:p w14:paraId="4EC00653" w14:textId="77777777" w:rsidR="003F1872" w:rsidRPr="00847C41" w:rsidRDefault="003F1872" w:rsidP="003F1872">
      <w:pPr>
        <w:pStyle w:val="Heading1"/>
        <w:ind w:left="284" w:hanging="284"/>
      </w:pPr>
      <w:bookmarkStart w:id="4" w:name="_Toc24278129"/>
      <w:r>
        <w:lastRenderedPageBreak/>
        <w:t>Figures</w:t>
      </w:r>
      <w:bookmarkEnd w:id="4"/>
    </w:p>
    <w:p w14:paraId="37BF6BEE" w14:textId="77777777" w:rsidR="00F72476" w:rsidRPr="00821727" w:rsidRDefault="00174031" w:rsidP="00F72476">
      <w:pPr>
        <w:rPr>
          <w:sz w:val="20"/>
          <w:szCs w:val="20"/>
        </w:rPr>
      </w:pPr>
      <w:r w:rsidRPr="00821727">
        <w:rPr>
          <w:sz w:val="20"/>
          <w:szCs w:val="20"/>
        </w:rPr>
        <w:t>Figure 1</w:t>
      </w:r>
      <w:r w:rsidRPr="00821727">
        <w:rPr>
          <w:sz w:val="20"/>
          <w:szCs w:val="20"/>
        </w:rPr>
        <w:tab/>
      </w:r>
      <w:r w:rsidR="00F72476" w:rsidRPr="00821727">
        <w:rPr>
          <w:sz w:val="20"/>
          <w:szCs w:val="20"/>
        </w:rPr>
        <w:t xml:space="preserve">Hotel liquor licences per head of population, 1900s-2015, in five Australian </w:t>
      </w:r>
      <w:r w:rsidRPr="00821727">
        <w:rPr>
          <w:sz w:val="20"/>
          <w:szCs w:val="20"/>
        </w:rPr>
        <w:t>jurisdictions</w:t>
      </w:r>
    </w:p>
    <w:p w14:paraId="459C51C4" w14:textId="77777777" w:rsidR="00F72476" w:rsidRPr="00821727" w:rsidRDefault="00F72476" w:rsidP="00F72476">
      <w:pPr>
        <w:rPr>
          <w:sz w:val="20"/>
          <w:szCs w:val="20"/>
        </w:rPr>
      </w:pPr>
      <w:r w:rsidRPr="00821727">
        <w:rPr>
          <w:sz w:val="20"/>
          <w:szCs w:val="20"/>
        </w:rPr>
        <w:t>Figure 2</w:t>
      </w:r>
      <w:r w:rsidR="00174031" w:rsidRPr="00821727">
        <w:rPr>
          <w:sz w:val="20"/>
          <w:szCs w:val="20"/>
        </w:rPr>
        <w:tab/>
      </w:r>
      <w:r w:rsidR="00305478" w:rsidRPr="00821727">
        <w:rPr>
          <w:sz w:val="20"/>
          <w:szCs w:val="20"/>
        </w:rPr>
        <w:t xml:space="preserve">Restaurant and bar liquor licences per </w:t>
      </w:r>
      <w:r w:rsidR="00305478" w:rsidRPr="00821727">
        <w:rPr>
          <w:iCs/>
          <w:sz w:val="20"/>
          <w:szCs w:val="20"/>
        </w:rPr>
        <w:t>head</w:t>
      </w:r>
      <w:r w:rsidR="00305478" w:rsidRPr="00821727">
        <w:rPr>
          <w:sz w:val="20"/>
          <w:szCs w:val="20"/>
        </w:rPr>
        <w:t xml:space="preserve"> of </w:t>
      </w:r>
      <w:r w:rsidR="00305478" w:rsidRPr="00821727">
        <w:rPr>
          <w:iCs/>
          <w:sz w:val="20"/>
          <w:szCs w:val="20"/>
        </w:rPr>
        <w:t>population</w:t>
      </w:r>
      <w:r w:rsidR="00305478" w:rsidRPr="00821727">
        <w:rPr>
          <w:sz w:val="20"/>
          <w:szCs w:val="20"/>
        </w:rPr>
        <w:t>, 1900s- 2015, in five Australian jurisdictions</w:t>
      </w:r>
    </w:p>
    <w:p w14:paraId="18F9B0E9" w14:textId="77777777" w:rsidR="00252006" w:rsidRPr="00821727" w:rsidRDefault="00252006" w:rsidP="00F72476">
      <w:pPr>
        <w:rPr>
          <w:sz w:val="20"/>
          <w:szCs w:val="20"/>
        </w:rPr>
      </w:pPr>
      <w:r w:rsidRPr="00821727">
        <w:rPr>
          <w:sz w:val="20"/>
          <w:szCs w:val="20"/>
        </w:rPr>
        <w:t>Figure 3</w:t>
      </w:r>
      <w:r w:rsidR="009E5EF5" w:rsidRPr="00821727">
        <w:rPr>
          <w:sz w:val="20"/>
          <w:szCs w:val="20"/>
        </w:rPr>
        <w:tab/>
      </w:r>
      <w:r w:rsidRPr="00821727">
        <w:rPr>
          <w:sz w:val="20"/>
          <w:szCs w:val="20"/>
        </w:rPr>
        <w:t>Process for identifying publications to be included in the review</w:t>
      </w:r>
    </w:p>
    <w:p w14:paraId="3E0492EB" w14:textId="77777777" w:rsidR="00F72476" w:rsidRDefault="00F72476" w:rsidP="00312BB1"/>
    <w:p w14:paraId="508504A8" w14:textId="77777777" w:rsidR="00F72476" w:rsidRDefault="00F72476" w:rsidP="00312BB1"/>
    <w:p w14:paraId="1A107F38" w14:textId="77777777" w:rsidR="00847C41" w:rsidRDefault="00847C41" w:rsidP="003F1872">
      <w:pPr>
        <w:pStyle w:val="Heading1"/>
        <w:ind w:left="284" w:hanging="284"/>
      </w:pPr>
      <w:bookmarkStart w:id="5" w:name="_Toc24278130"/>
      <w:r>
        <w:t>Tables</w:t>
      </w:r>
      <w:bookmarkEnd w:id="5"/>
    </w:p>
    <w:p w14:paraId="05ED4730" w14:textId="77777777" w:rsidR="00F72476" w:rsidRDefault="00F72476" w:rsidP="00F72476">
      <w:pPr>
        <w:rPr>
          <w:sz w:val="20"/>
          <w:szCs w:val="20"/>
        </w:rPr>
      </w:pPr>
      <w:r>
        <w:rPr>
          <w:sz w:val="20"/>
          <w:szCs w:val="20"/>
        </w:rPr>
        <w:t>Table 1</w:t>
      </w:r>
      <w:r w:rsidR="00174031">
        <w:rPr>
          <w:sz w:val="20"/>
          <w:szCs w:val="20"/>
        </w:rPr>
        <w:tab/>
      </w:r>
      <w:r>
        <w:rPr>
          <w:sz w:val="20"/>
          <w:szCs w:val="20"/>
        </w:rPr>
        <w:t>“6</w:t>
      </w:r>
      <w:r w:rsidR="008D2BDF">
        <w:rPr>
          <w:sz w:val="20"/>
          <w:szCs w:val="20"/>
        </w:rPr>
        <w:t>pm closing” introduced and repealed in five Australian jurisdictions</w:t>
      </w:r>
    </w:p>
    <w:p w14:paraId="7AD0A69E" w14:textId="77777777" w:rsidR="005D5269" w:rsidRPr="005D5269" w:rsidRDefault="00F72476" w:rsidP="005D5269">
      <w:pPr>
        <w:rPr>
          <w:sz w:val="20"/>
          <w:szCs w:val="20"/>
        </w:rPr>
      </w:pPr>
      <w:r>
        <w:rPr>
          <w:sz w:val="20"/>
          <w:szCs w:val="20"/>
        </w:rPr>
        <w:t>Table 2</w:t>
      </w:r>
      <w:r w:rsidR="00174031">
        <w:rPr>
          <w:sz w:val="20"/>
          <w:szCs w:val="20"/>
        </w:rPr>
        <w:tab/>
      </w:r>
      <w:r w:rsidR="005D5269" w:rsidRPr="005D5269">
        <w:rPr>
          <w:sz w:val="20"/>
          <w:szCs w:val="20"/>
        </w:rPr>
        <w:t>Search terms used for number and density of alcohol outlets</w:t>
      </w:r>
    </w:p>
    <w:p w14:paraId="319505B8" w14:textId="77777777" w:rsidR="00F72476" w:rsidRDefault="00F72476" w:rsidP="00F72476">
      <w:pPr>
        <w:rPr>
          <w:sz w:val="20"/>
          <w:szCs w:val="20"/>
        </w:rPr>
      </w:pPr>
      <w:r>
        <w:rPr>
          <w:sz w:val="20"/>
          <w:szCs w:val="20"/>
        </w:rPr>
        <w:t>Table 3</w:t>
      </w:r>
      <w:r w:rsidR="00174031">
        <w:rPr>
          <w:sz w:val="20"/>
          <w:szCs w:val="20"/>
        </w:rPr>
        <w:tab/>
      </w:r>
      <w:r w:rsidR="005D5269" w:rsidRPr="005D5269">
        <w:rPr>
          <w:sz w:val="20"/>
          <w:szCs w:val="20"/>
        </w:rPr>
        <w:t xml:space="preserve">Search terms used </w:t>
      </w:r>
      <w:r w:rsidR="005D5269">
        <w:rPr>
          <w:sz w:val="20"/>
          <w:szCs w:val="20"/>
        </w:rPr>
        <w:t>restrictions on trading hours</w:t>
      </w:r>
      <w:r>
        <w:rPr>
          <w:sz w:val="20"/>
          <w:szCs w:val="20"/>
        </w:rPr>
        <w:t xml:space="preserve"> </w:t>
      </w:r>
    </w:p>
    <w:p w14:paraId="3D09234F" w14:textId="77777777" w:rsidR="00F72476" w:rsidRDefault="00F72476" w:rsidP="00F72476">
      <w:pPr>
        <w:rPr>
          <w:sz w:val="20"/>
          <w:szCs w:val="20"/>
        </w:rPr>
      </w:pPr>
      <w:r>
        <w:rPr>
          <w:sz w:val="20"/>
          <w:szCs w:val="20"/>
        </w:rPr>
        <w:t>Table 4</w:t>
      </w:r>
      <w:r w:rsidR="00174031">
        <w:rPr>
          <w:sz w:val="20"/>
          <w:szCs w:val="20"/>
        </w:rPr>
        <w:tab/>
      </w:r>
      <w:r>
        <w:rPr>
          <w:sz w:val="20"/>
          <w:szCs w:val="20"/>
        </w:rPr>
        <w:t>Electronic database search summary</w:t>
      </w:r>
    </w:p>
    <w:p w14:paraId="229C61C5" w14:textId="77777777" w:rsidR="00F72476" w:rsidRDefault="00F72476" w:rsidP="00F72476">
      <w:pPr>
        <w:rPr>
          <w:sz w:val="20"/>
          <w:szCs w:val="20"/>
        </w:rPr>
      </w:pPr>
      <w:r>
        <w:rPr>
          <w:sz w:val="20"/>
          <w:szCs w:val="20"/>
        </w:rPr>
        <w:t>Table 5</w:t>
      </w:r>
      <w:r w:rsidR="00174031">
        <w:rPr>
          <w:sz w:val="20"/>
          <w:szCs w:val="20"/>
        </w:rPr>
        <w:tab/>
      </w:r>
      <w:r>
        <w:rPr>
          <w:sz w:val="20"/>
          <w:szCs w:val="20"/>
        </w:rPr>
        <w:t>Studies on changes in alcohol outlet trading hours (n=21)</w:t>
      </w:r>
    </w:p>
    <w:p w14:paraId="645F94C3" w14:textId="77777777" w:rsidR="00F72476" w:rsidRDefault="00F72476" w:rsidP="00F72476">
      <w:pPr>
        <w:rPr>
          <w:sz w:val="20"/>
          <w:szCs w:val="20"/>
        </w:rPr>
      </w:pPr>
      <w:r>
        <w:rPr>
          <w:sz w:val="20"/>
          <w:szCs w:val="20"/>
        </w:rPr>
        <w:t>Table 6</w:t>
      </w:r>
      <w:r w:rsidR="00174031">
        <w:rPr>
          <w:sz w:val="20"/>
          <w:szCs w:val="20"/>
        </w:rPr>
        <w:tab/>
      </w:r>
      <w:r>
        <w:rPr>
          <w:sz w:val="20"/>
          <w:szCs w:val="20"/>
        </w:rPr>
        <w:t>Studies with measures over time (time series, cohort, pre-post and panel study designs) (n=44)</w:t>
      </w:r>
    </w:p>
    <w:p w14:paraId="41DAE0A5" w14:textId="77777777" w:rsidR="00F72476" w:rsidRDefault="00F72476" w:rsidP="00F72476">
      <w:pPr>
        <w:rPr>
          <w:sz w:val="20"/>
          <w:szCs w:val="20"/>
        </w:rPr>
      </w:pPr>
      <w:r>
        <w:rPr>
          <w:sz w:val="20"/>
          <w:szCs w:val="20"/>
        </w:rPr>
        <w:t>Table 7</w:t>
      </w:r>
      <w:r w:rsidR="00174031">
        <w:rPr>
          <w:sz w:val="20"/>
          <w:szCs w:val="20"/>
        </w:rPr>
        <w:tab/>
      </w:r>
      <w:r>
        <w:rPr>
          <w:sz w:val="20"/>
          <w:szCs w:val="20"/>
        </w:rPr>
        <w:t>Studies of association using an individual-level measures (n=66)</w:t>
      </w:r>
    </w:p>
    <w:p w14:paraId="04E8F1B0" w14:textId="77777777" w:rsidR="00847C41" w:rsidRPr="00847C41" w:rsidRDefault="00F72476" w:rsidP="00847C41">
      <w:r>
        <w:rPr>
          <w:sz w:val="20"/>
          <w:szCs w:val="20"/>
        </w:rPr>
        <w:t>Table 8</w:t>
      </w:r>
      <w:r w:rsidR="00174031">
        <w:rPr>
          <w:sz w:val="20"/>
          <w:szCs w:val="20"/>
        </w:rPr>
        <w:tab/>
      </w:r>
      <w:r>
        <w:rPr>
          <w:sz w:val="20"/>
          <w:szCs w:val="20"/>
        </w:rPr>
        <w:t>Completely aggregate/ecological studies (n=55)</w:t>
      </w:r>
    </w:p>
    <w:p w14:paraId="778C94F2" w14:textId="77777777" w:rsidR="003F1872" w:rsidRDefault="003F1872">
      <w:pPr>
        <w:rPr>
          <w:rFonts w:cs="Times New Roman"/>
          <w:b/>
          <w:bCs/>
          <w:sz w:val="28"/>
          <w:szCs w:val="32"/>
        </w:rPr>
      </w:pPr>
      <w:r>
        <w:br w:type="page"/>
      </w:r>
    </w:p>
    <w:p w14:paraId="673B07F7" w14:textId="77777777" w:rsidR="00CB3342" w:rsidRDefault="00CB3342" w:rsidP="00CB3342">
      <w:pPr>
        <w:pStyle w:val="Heading1"/>
        <w:ind w:left="284" w:hanging="284"/>
      </w:pPr>
      <w:bookmarkStart w:id="6" w:name="_Toc24278131"/>
      <w:r>
        <w:lastRenderedPageBreak/>
        <w:t>Glossary of Terms</w:t>
      </w:r>
      <w:bookmarkEnd w:id="6"/>
    </w:p>
    <w:p w14:paraId="5EAD78E7" w14:textId="77777777" w:rsidR="00616E1F" w:rsidRDefault="00616E1F" w:rsidP="00616E1F">
      <w:r w:rsidRPr="0042131A">
        <w:rPr>
          <w:b/>
        </w:rPr>
        <w:t>Alcohol availability</w:t>
      </w:r>
      <w:r>
        <w:tab/>
      </w:r>
      <w:r>
        <w:tab/>
      </w:r>
      <w:proofErr w:type="gramStart"/>
      <w:r>
        <w:t>The</w:t>
      </w:r>
      <w:proofErr w:type="gramEnd"/>
      <w:r>
        <w:t xml:space="preserve"> ease or convenience </w:t>
      </w:r>
      <w:r w:rsidRPr="00F72476">
        <w:t xml:space="preserve">for consumers to </w:t>
      </w:r>
      <w:r>
        <w:t>obtain alcohol</w:t>
      </w:r>
    </w:p>
    <w:p w14:paraId="40041E85" w14:textId="77777777" w:rsidR="00616E1F" w:rsidRDefault="00616E1F" w:rsidP="00616E1F">
      <w:pPr>
        <w:ind w:left="2880" w:hanging="2880"/>
      </w:pPr>
      <w:r w:rsidRPr="0042131A">
        <w:rPr>
          <w:b/>
        </w:rPr>
        <w:t>Hotel licence</w:t>
      </w:r>
      <w:r>
        <w:tab/>
        <w:t xml:space="preserve">A longstanding licence category, originally requiring also that overnight accommodation be supplied, which typically allows off-premise as well as on-premise sales </w:t>
      </w:r>
    </w:p>
    <w:p w14:paraId="79139DAB" w14:textId="77777777" w:rsidR="00616E1F" w:rsidRDefault="00616E1F" w:rsidP="00616E1F">
      <w:pPr>
        <w:ind w:left="2880" w:hanging="2880"/>
      </w:pPr>
      <w:r w:rsidRPr="0042131A">
        <w:rPr>
          <w:b/>
        </w:rPr>
        <w:t>Licensing system</w:t>
      </w:r>
      <w:r>
        <w:tab/>
        <w:t>A method for controlling the sale and distribution of alcohol by way of licenses granted by the state or local government to appropriately qualified persons</w:t>
      </w:r>
    </w:p>
    <w:p w14:paraId="0094A2A9" w14:textId="77777777" w:rsidR="00616E1F" w:rsidRDefault="00616E1F" w:rsidP="00616E1F">
      <w:pPr>
        <w:spacing w:after="120"/>
        <w:ind w:left="2880" w:hanging="2880"/>
      </w:pPr>
      <w:r w:rsidRPr="0042131A">
        <w:rPr>
          <w:b/>
        </w:rPr>
        <w:t>Off-premise outlets</w:t>
      </w:r>
      <w:r>
        <w:tab/>
        <w:t>Places licensed to sell alcohol for consumption off the premise (e.g., packaged liquor outlets,</w:t>
      </w:r>
      <w:r>
        <w:tab/>
        <w:t>‘take-away’, bottle shops, ‘drive-throughs’ and supermarkets)</w:t>
      </w:r>
    </w:p>
    <w:p w14:paraId="6130D27B" w14:textId="77777777" w:rsidR="00616E1F" w:rsidRDefault="00616E1F" w:rsidP="00616E1F">
      <w:pPr>
        <w:ind w:left="2880" w:hanging="2880"/>
      </w:pPr>
      <w:r w:rsidRPr="0042131A">
        <w:rPr>
          <w:b/>
        </w:rPr>
        <w:t>On-premise outlets</w:t>
      </w:r>
      <w:r>
        <w:tab/>
        <w:t>Places licensed to permit the sale of alcohol for consumption on the premise (e.g., hotels, bars, clubs, restaurants). There are often separate categories of on-premise licences</w:t>
      </w:r>
    </w:p>
    <w:p w14:paraId="2907B584" w14:textId="77777777" w:rsidR="00616E1F" w:rsidRDefault="00616E1F" w:rsidP="00616E1F">
      <w:pPr>
        <w:ind w:left="2880" w:hanging="2880"/>
      </w:pPr>
      <w:r w:rsidRPr="0042131A">
        <w:rPr>
          <w:b/>
        </w:rPr>
        <w:t>Outlet density</w:t>
      </w:r>
      <w:r>
        <w:tab/>
      </w:r>
      <w:proofErr w:type="gramStart"/>
      <w:r>
        <w:t>The</w:t>
      </w:r>
      <w:proofErr w:type="gramEnd"/>
      <w:r>
        <w:t xml:space="preserve"> number of places where alcohol may be sold for consumption (whether on- or off- the premises, or both) in a particular area</w:t>
      </w:r>
    </w:p>
    <w:p w14:paraId="27CB5F6C" w14:textId="77777777" w:rsidR="00616E1F" w:rsidRDefault="00616E1F" w:rsidP="00616E1F">
      <w:r w:rsidRPr="0042131A">
        <w:rPr>
          <w:b/>
        </w:rPr>
        <w:t>Restricting alcohol availability</w:t>
      </w:r>
      <w:r>
        <w:tab/>
        <w:t>Making alcohol harder to obtain</w:t>
      </w:r>
    </w:p>
    <w:p w14:paraId="40187D3D" w14:textId="77777777" w:rsidR="00616E1F" w:rsidRDefault="00616E1F" w:rsidP="00616E1F">
      <w:pPr>
        <w:ind w:left="2880" w:hanging="2880"/>
      </w:pPr>
      <w:r w:rsidRPr="0042131A">
        <w:rPr>
          <w:b/>
        </w:rPr>
        <w:t>Trading hours/Hours of sale</w:t>
      </w:r>
      <w:r>
        <w:tab/>
        <w:t>Hours of the day in which it is legal to sell alcohol beverages for consumption; hours are often different for on- and off-premises</w:t>
      </w:r>
    </w:p>
    <w:p w14:paraId="0689602F" w14:textId="77777777" w:rsidR="00616E1F" w:rsidRDefault="00616E1F" w:rsidP="00616E1F">
      <w:pPr>
        <w:pStyle w:val="Heading1"/>
        <w:ind w:left="284" w:hanging="284"/>
      </w:pPr>
    </w:p>
    <w:p w14:paraId="5F3BA870" w14:textId="77777777" w:rsidR="00CB3342" w:rsidRDefault="00CB3342" w:rsidP="003F1872">
      <w:pPr>
        <w:pStyle w:val="Heading1"/>
        <w:ind w:left="284" w:hanging="284"/>
      </w:pPr>
    </w:p>
    <w:p w14:paraId="0EB9C7D4" w14:textId="77777777" w:rsidR="00CB3342" w:rsidRPr="00CB3342" w:rsidRDefault="00CB3342" w:rsidP="00CB3342"/>
    <w:p w14:paraId="0833BC27" w14:textId="77777777" w:rsidR="003F1872" w:rsidRDefault="003F1872" w:rsidP="003F1872">
      <w:pPr>
        <w:pStyle w:val="Heading1"/>
        <w:ind w:left="284" w:hanging="284"/>
      </w:pPr>
      <w:bookmarkStart w:id="7" w:name="_Toc24278132"/>
      <w:r>
        <w:t>Abbreviations</w:t>
      </w:r>
      <w:bookmarkEnd w:id="7"/>
    </w:p>
    <w:p w14:paraId="43C5D71F" w14:textId="77777777" w:rsidR="00402E46" w:rsidRDefault="00402E46" w:rsidP="003F1872">
      <w:r w:rsidRPr="00157012">
        <w:rPr>
          <w:b/>
        </w:rPr>
        <w:t>COAG</w:t>
      </w:r>
      <w:r>
        <w:tab/>
      </w:r>
      <w:r w:rsidRPr="00665B24">
        <w:t>Council of Australian Governments</w:t>
      </w:r>
    </w:p>
    <w:p w14:paraId="17DA8785" w14:textId="77777777" w:rsidR="003F1872" w:rsidRDefault="003247D7" w:rsidP="003F1872">
      <w:r w:rsidRPr="00157012">
        <w:rPr>
          <w:b/>
        </w:rPr>
        <w:t>IPV</w:t>
      </w:r>
      <w:r w:rsidR="00097455">
        <w:tab/>
      </w:r>
      <w:r w:rsidR="00C961C9">
        <w:t>Intimate Partner Violence</w:t>
      </w:r>
    </w:p>
    <w:p w14:paraId="358DC931" w14:textId="77777777" w:rsidR="003F1872" w:rsidRDefault="00C961C9" w:rsidP="003F1872">
      <w:r w:rsidRPr="00157012">
        <w:rPr>
          <w:b/>
        </w:rPr>
        <w:t>LRB</w:t>
      </w:r>
      <w:r w:rsidR="00097455">
        <w:tab/>
      </w:r>
      <w:r>
        <w:t>Licence Reduction Board</w:t>
      </w:r>
    </w:p>
    <w:p w14:paraId="1B6C2868" w14:textId="77777777" w:rsidR="00C961C9" w:rsidRDefault="00C961C9" w:rsidP="003F1872">
      <w:r w:rsidRPr="00157012">
        <w:rPr>
          <w:b/>
        </w:rPr>
        <w:t>NCC</w:t>
      </w:r>
      <w:r w:rsidR="00097455">
        <w:tab/>
      </w:r>
      <w:r>
        <w:t>National Competition Council</w:t>
      </w:r>
    </w:p>
    <w:p w14:paraId="1F56DBD3" w14:textId="77777777" w:rsidR="00F72476" w:rsidRDefault="001011CE" w:rsidP="00F72476">
      <w:r w:rsidRPr="00157012">
        <w:rPr>
          <w:b/>
        </w:rPr>
        <w:t>NCP</w:t>
      </w:r>
      <w:r>
        <w:tab/>
      </w:r>
      <w:r w:rsidRPr="00665B24">
        <w:t>National Competition Policy</w:t>
      </w:r>
    </w:p>
    <w:p w14:paraId="623BF069" w14:textId="77777777" w:rsidR="003F1872" w:rsidRDefault="003F1872">
      <w:pPr>
        <w:rPr>
          <w:rFonts w:cs="Times New Roman"/>
          <w:b/>
          <w:bCs/>
          <w:sz w:val="28"/>
          <w:szCs w:val="32"/>
        </w:rPr>
      </w:pPr>
      <w:r>
        <w:br w:type="page"/>
      </w:r>
    </w:p>
    <w:p w14:paraId="3082E647" w14:textId="77777777" w:rsidR="00C562A4" w:rsidRPr="00767BBB" w:rsidRDefault="00C67DD8" w:rsidP="0051111E">
      <w:pPr>
        <w:pStyle w:val="Heading1"/>
        <w:numPr>
          <w:ilvl w:val="0"/>
          <w:numId w:val="8"/>
        </w:numPr>
      </w:pPr>
      <w:bookmarkStart w:id="8" w:name="_Toc24278133"/>
      <w:r w:rsidRPr="00767BBB">
        <w:lastRenderedPageBreak/>
        <w:t>Executive Summary</w:t>
      </w:r>
      <w:bookmarkEnd w:id="8"/>
    </w:p>
    <w:p w14:paraId="28C90E7B" w14:textId="77777777" w:rsidR="00767BBB" w:rsidRDefault="00767BBB" w:rsidP="00C674C1">
      <w:pPr>
        <w:spacing w:line="360" w:lineRule="auto"/>
      </w:pPr>
      <w:bookmarkStart w:id="9" w:name="_Hlk24278462"/>
      <w:r>
        <w:t xml:space="preserve">Alcohol is associated with a wide range of health and social problems in </w:t>
      </w:r>
      <w:r w:rsidR="00821727">
        <w:t>Australia and</w:t>
      </w:r>
      <w:r>
        <w:t xml:space="preserve"> regulating alcohol’s availability is a key component of a public health-oriented alcohol policy. </w:t>
      </w:r>
      <w:bookmarkEnd w:id="9"/>
      <w:r>
        <w:t>There is strong international evidence that demonstrates links between the physical availability of alcohol (in terms of outlet numbers and hours of sale), alcohol consumption and alcohol-related harm.</w:t>
      </w:r>
    </w:p>
    <w:p w14:paraId="443D529C" w14:textId="77777777" w:rsidR="00174011" w:rsidRDefault="004A4AA5" w:rsidP="00C674C1">
      <w:pPr>
        <w:spacing w:line="360" w:lineRule="auto"/>
      </w:pPr>
      <w:bookmarkStart w:id="10" w:name="_Hlk24278493"/>
      <w:r w:rsidRPr="004A4AA5">
        <w:t xml:space="preserve">We conducted a systematic search of </w:t>
      </w:r>
      <w:r w:rsidR="00D932C5">
        <w:t>peer-reviewed</w:t>
      </w:r>
      <w:r w:rsidR="00174011">
        <w:t xml:space="preserve"> articles published from 2005 to </w:t>
      </w:r>
      <w:r w:rsidR="00D932C5">
        <w:t>2015</w:t>
      </w:r>
      <w:r w:rsidR="00D932C5" w:rsidRPr="004A4AA5">
        <w:t>, which</w:t>
      </w:r>
      <w:r w:rsidR="00174011">
        <w:t xml:space="preserve"> investigated associations between alcohol availability and alcohol consumption and alcohol-related harms. </w:t>
      </w:r>
      <w:bookmarkStart w:id="11" w:name="_Hlk24278667"/>
      <w:bookmarkEnd w:id="10"/>
      <w:r w:rsidR="00174011">
        <w:t xml:space="preserve">The review identified 191 relevant publications which </w:t>
      </w:r>
      <w:bookmarkEnd w:id="11"/>
      <w:r w:rsidR="0035647A">
        <w:t xml:space="preserve">assessed impacts of alcohol availability </w:t>
      </w:r>
      <w:r w:rsidR="00305478">
        <w:t>either</w:t>
      </w:r>
      <w:r w:rsidR="00174011">
        <w:t xml:space="preserve"> </w:t>
      </w:r>
      <w:r w:rsidR="0035647A">
        <w:t xml:space="preserve">in terms of </w:t>
      </w:r>
      <w:r w:rsidR="00305478">
        <w:t xml:space="preserve">the </w:t>
      </w:r>
      <w:r w:rsidR="0035647A">
        <w:t>number and density of outlets or the</w:t>
      </w:r>
      <w:r w:rsidR="00BA793C">
        <w:t>ir</w:t>
      </w:r>
      <w:r w:rsidR="0035647A">
        <w:t xml:space="preserve"> hours of operation.</w:t>
      </w:r>
      <w:r w:rsidR="00BA793C">
        <w:t xml:space="preserve"> </w:t>
      </w:r>
      <w:r w:rsidR="00174011">
        <w:t xml:space="preserve">A supplementary </w:t>
      </w:r>
      <w:r w:rsidR="00305478">
        <w:t xml:space="preserve">literature </w:t>
      </w:r>
      <w:r w:rsidR="00174011">
        <w:t xml:space="preserve">search was conducted for </w:t>
      </w:r>
      <w:r w:rsidR="00305478">
        <w:t>research</w:t>
      </w:r>
      <w:r w:rsidR="00174011">
        <w:t xml:space="preserve"> examining </w:t>
      </w:r>
      <w:r w:rsidR="007B3600">
        <w:t xml:space="preserve">changes to </w:t>
      </w:r>
      <w:r w:rsidR="00174011">
        <w:t xml:space="preserve">alcohol availability in </w:t>
      </w:r>
      <w:r w:rsidR="007B3600">
        <w:t>remote A</w:t>
      </w:r>
      <w:r w:rsidR="00174011">
        <w:t xml:space="preserve">boriginal </w:t>
      </w:r>
      <w:r w:rsidR="00521A97">
        <w:t>and</w:t>
      </w:r>
      <w:r w:rsidR="009B467E">
        <w:t>/or</w:t>
      </w:r>
      <w:r w:rsidR="00521A97">
        <w:t xml:space="preserve"> Torre</w:t>
      </w:r>
      <w:r w:rsidR="00DB2FE2">
        <w:t>s</w:t>
      </w:r>
      <w:r w:rsidR="00521A97">
        <w:t xml:space="preserve"> Strait Islander communities.</w:t>
      </w:r>
    </w:p>
    <w:p w14:paraId="7F9700E9" w14:textId="77777777" w:rsidR="004A4AA5" w:rsidRDefault="004A4AA5" w:rsidP="00C674C1">
      <w:pPr>
        <w:spacing w:line="360" w:lineRule="auto"/>
      </w:pPr>
      <w:r w:rsidRPr="004A4AA5">
        <w:t>Our findings are summarised below</w:t>
      </w:r>
      <w:r w:rsidR="004001B1">
        <w:t xml:space="preserve"> in sections </w:t>
      </w:r>
      <w:r w:rsidRPr="004A4AA5">
        <w:t>reflect</w:t>
      </w:r>
      <w:r w:rsidR="004001B1">
        <w:t>ing</w:t>
      </w:r>
      <w:r w:rsidRPr="004A4AA5">
        <w:t xml:space="preserve"> the different types of restrictions</w:t>
      </w:r>
      <w:r>
        <w:t xml:space="preserve"> </w:t>
      </w:r>
      <w:r w:rsidRPr="004A4AA5">
        <w:t>reviewed in the main body of the report.</w:t>
      </w:r>
    </w:p>
    <w:p w14:paraId="5F0AED78" w14:textId="77777777" w:rsidR="0091059C" w:rsidRPr="0074025C" w:rsidRDefault="0000029A" w:rsidP="00C674C1">
      <w:pPr>
        <w:spacing w:line="360" w:lineRule="auto"/>
        <w:rPr>
          <w:i/>
        </w:rPr>
      </w:pPr>
      <w:r>
        <w:rPr>
          <w:i/>
        </w:rPr>
        <w:t xml:space="preserve">Restrictions on </w:t>
      </w:r>
      <w:r w:rsidR="00305478">
        <w:rPr>
          <w:i/>
        </w:rPr>
        <w:t>t</w:t>
      </w:r>
      <w:r w:rsidR="0091059C" w:rsidRPr="0074025C">
        <w:rPr>
          <w:i/>
        </w:rPr>
        <w:t>rading hours</w:t>
      </w:r>
    </w:p>
    <w:p w14:paraId="4144F421" w14:textId="77777777" w:rsidR="0042131A" w:rsidRPr="007B5FD4" w:rsidRDefault="0042131A" w:rsidP="0042131A">
      <w:pPr>
        <w:pStyle w:val="ListParagraph"/>
        <w:numPr>
          <w:ilvl w:val="0"/>
          <w:numId w:val="26"/>
        </w:numPr>
        <w:spacing w:line="360" w:lineRule="auto"/>
      </w:pPr>
      <w:r>
        <w:t>There is strong a</w:t>
      </w:r>
      <w:r w:rsidR="00305478">
        <w:t>nd</w:t>
      </w:r>
      <w:r>
        <w:t xml:space="preserve"> consistent evidence from Australia showing </w:t>
      </w:r>
      <w:r w:rsidRPr="007B5FD4">
        <w:t xml:space="preserve">reducing </w:t>
      </w:r>
      <w:r>
        <w:t xml:space="preserve">trading hours for bars, hotels and clubs </w:t>
      </w:r>
      <w:r w:rsidRPr="007B5FD4">
        <w:t>late</w:t>
      </w:r>
      <w:r w:rsidR="00EA3202">
        <w:t>-</w:t>
      </w:r>
      <w:r>
        <w:t>at</w:t>
      </w:r>
      <w:r w:rsidR="00EA3202">
        <w:t>-</w:t>
      </w:r>
      <w:r>
        <w:t xml:space="preserve">night </w:t>
      </w:r>
      <w:r w:rsidRPr="007B5FD4">
        <w:t>can substantially reduce violence. A growing body of international research supports this finding</w:t>
      </w:r>
      <w:r>
        <w:t xml:space="preserve">, although </w:t>
      </w:r>
      <w:r w:rsidRPr="007B5FD4">
        <w:t>some studies on a relaxation of</w:t>
      </w:r>
      <w:r>
        <w:t xml:space="preserve"> trading hours from </w:t>
      </w:r>
      <w:r w:rsidRPr="007B5FD4">
        <w:t>England and Wales</w:t>
      </w:r>
      <w:r>
        <w:t xml:space="preserve"> find inconsistent evidence on an effect on alcohol-related harms</w:t>
      </w:r>
      <w:r w:rsidRPr="007B5FD4">
        <w:t xml:space="preserve">. </w:t>
      </w:r>
    </w:p>
    <w:p w14:paraId="0D56602C" w14:textId="77777777" w:rsidR="0042131A" w:rsidRPr="0042131A" w:rsidRDefault="0042131A" w:rsidP="0042131A">
      <w:pPr>
        <w:pStyle w:val="ListParagraph"/>
        <w:numPr>
          <w:ilvl w:val="0"/>
          <w:numId w:val="26"/>
        </w:numPr>
        <w:spacing w:line="360" w:lineRule="auto"/>
      </w:pPr>
      <w:r w:rsidRPr="0042131A">
        <w:t xml:space="preserve">Despite this slight inconsistency, the body of </w:t>
      </w:r>
      <w:r w:rsidR="00305478">
        <w:t>evidence</w:t>
      </w:r>
      <w:r w:rsidRPr="0042131A">
        <w:t xml:space="preserve"> is strong enough to consider restrictions on late trading hours for on-premise outlets as a key approach to reducing late-night violence in Australia. </w:t>
      </w:r>
    </w:p>
    <w:p w14:paraId="45B424B7" w14:textId="77777777" w:rsidR="0042131A" w:rsidRPr="0042131A" w:rsidRDefault="0042131A" w:rsidP="0042131A">
      <w:pPr>
        <w:pStyle w:val="ListParagraph"/>
        <w:numPr>
          <w:ilvl w:val="0"/>
          <w:numId w:val="26"/>
        </w:numPr>
        <w:spacing w:line="360" w:lineRule="auto"/>
      </w:pPr>
      <w:bookmarkStart w:id="12" w:name="_Hlk24279215"/>
      <w:r w:rsidRPr="0042131A">
        <w:t>There is insufficient evidence</w:t>
      </w:r>
      <w:r w:rsidR="00305478">
        <w:t xml:space="preserve"> on the </w:t>
      </w:r>
      <w:r w:rsidRPr="0042131A">
        <w:t xml:space="preserve">impact of </w:t>
      </w:r>
      <w:r w:rsidR="00305478">
        <w:t xml:space="preserve">restricting </w:t>
      </w:r>
      <w:r w:rsidRPr="0042131A">
        <w:t>trading hours for packaged liquor</w:t>
      </w:r>
      <w:r w:rsidR="00305478">
        <w:t xml:space="preserve"> outlets</w:t>
      </w:r>
      <w:r w:rsidRPr="0042131A">
        <w:t>, although the overseas studies that do exist point strongly towards effectiveness in reducing harms for young people.</w:t>
      </w:r>
    </w:p>
    <w:bookmarkEnd w:id="12"/>
    <w:p w14:paraId="2AF16B2E" w14:textId="77777777" w:rsidR="0074025C" w:rsidRPr="0042131A" w:rsidRDefault="0074025C" w:rsidP="00C674C1">
      <w:pPr>
        <w:spacing w:line="360" w:lineRule="auto"/>
        <w:rPr>
          <w:i/>
        </w:rPr>
      </w:pPr>
      <w:r w:rsidRPr="0042131A">
        <w:rPr>
          <w:i/>
        </w:rPr>
        <w:t>Outlet density</w:t>
      </w:r>
    </w:p>
    <w:p w14:paraId="0AA9905E" w14:textId="77777777" w:rsidR="00157012" w:rsidRDefault="00157012" w:rsidP="00C674C1">
      <w:pPr>
        <w:pStyle w:val="ListParagraph"/>
        <w:numPr>
          <w:ilvl w:val="0"/>
          <w:numId w:val="27"/>
        </w:numPr>
        <w:autoSpaceDE w:val="0"/>
        <w:autoSpaceDN w:val="0"/>
        <w:adjustRightInd w:val="0"/>
        <w:spacing w:after="0" w:line="360" w:lineRule="auto"/>
      </w:pPr>
      <w:r w:rsidRPr="00BC6721">
        <w:t xml:space="preserve">In general, there is high-quality, locally relevant research that alcohol outlet density is associated with violence. </w:t>
      </w:r>
      <w:r>
        <w:t xml:space="preserve">This is found for both on-premise </w:t>
      </w:r>
      <w:r w:rsidRPr="00BC6721">
        <w:t>and packaged liquor outlets, however, the effects from packaged liquor outlet density may be affected by the volume of alcohol sold (i.e. two small outlets may contribute less to violence compared to one larger outlet</w:t>
      </w:r>
      <w:r w:rsidR="002C78C3">
        <w:t>)</w:t>
      </w:r>
      <w:r>
        <w:t>.</w:t>
      </w:r>
    </w:p>
    <w:p w14:paraId="261412A8" w14:textId="77777777" w:rsidR="00245169" w:rsidRDefault="00157012" w:rsidP="00C674C1">
      <w:pPr>
        <w:pStyle w:val="ListParagraph"/>
        <w:numPr>
          <w:ilvl w:val="0"/>
          <w:numId w:val="27"/>
        </w:numPr>
        <w:autoSpaceDE w:val="0"/>
        <w:autoSpaceDN w:val="0"/>
        <w:adjustRightInd w:val="0"/>
        <w:spacing w:after="0" w:line="360" w:lineRule="auto"/>
      </w:pPr>
      <w:bookmarkStart w:id="13" w:name="_Hlk24279361"/>
      <w:r>
        <w:t xml:space="preserve">There is </w:t>
      </w:r>
      <w:r w:rsidR="00245169">
        <w:t xml:space="preserve">good evidence </w:t>
      </w:r>
      <w:r w:rsidR="00245169" w:rsidRPr="00245169">
        <w:t xml:space="preserve">that </w:t>
      </w:r>
      <w:r w:rsidR="00245169">
        <w:t xml:space="preserve">alcohol outlet density is associated </w:t>
      </w:r>
      <w:r w:rsidR="007D6AD6">
        <w:t xml:space="preserve">with </w:t>
      </w:r>
      <w:r w:rsidR="00245169">
        <w:t>morbidity and mortality</w:t>
      </w:r>
      <w:r w:rsidR="0074025C" w:rsidRPr="00245169">
        <w:t>.</w:t>
      </w:r>
    </w:p>
    <w:bookmarkEnd w:id="13"/>
    <w:p w14:paraId="6B1C8CD2" w14:textId="77777777" w:rsidR="00245169" w:rsidRDefault="00245169" w:rsidP="00245169">
      <w:pPr>
        <w:pStyle w:val="ListParagraph"/>
        <w:numPr>
          <w:ilvl w:val="0"/>
          <w:numId w:val="27"/>
        </w:numPr>
        <w:spacing w:line="360" w:lineRule="auto"/>
      </w:pPr>
      <w:r>
        <w:t xml:space="preserve">There is some evidence which suggests that outlet density is related to both risky drinking among adults and intimate partner violence, although more work is needed in both areas to </w:t>
      </w:r>
      <w:r>
        <w:lastRenderedPageBreak/>
        <w:t>resolve uncertainties. It is helpful that there is one longitudinal study from Australia on the relationship of outlet density and intimate partner violence; however, there were limited control variables used in that study, so the findings need to be interpreted cautiously.</w:t>
      </w:r>
    </w:p>
    <w:p w14:paraId="415353AB" w14:textId="77777777" w:rsidR="00245169" w:rsidRDefault="00245169" w:rsidP="00245169">
      <w:pPr>
        <w:pStyle w:val="ListParagraph"/>
        <w:numPr>
          <w:ilvl w:val="0"/>
          <w:numId w:val="27"/>
        </w:numPr>
        <w:spacing w:line="360" w:lineRule="auto"/>
      </w:pPr>
      <w:r>
        <w:t>Studies from overseas suggest outlet density is positively associated with child maltreatment, sexually transmitted infections, and suicide, although studies of these outcomes remain limited to settings not necessarily reflecting Australian conditions.</w:t>
      </w:r>
    </w:p>
    <w:p w14:paraId="34BD98DE" w14:textId="77777777" w:rsidR="00181061" w:rsidRDefault="00245169" w:rsidP="00181061">
      <w:pPr>
        <w:pStyle w:val="ListParagraph"/>
        <w:numPr>
          <w:ilvl w:val="0"/>
          <w:numId w:val="27"/>
        </w:numPr>
        <w:autoSpaceDE w:val="0"/>
        <w:autoSpaceDN w:val="0"/>
        <w:adjustRightInd w:val="0"/>
        <w:spacing w:after="0" w:line="360" w:lineRule="auto"/>
      </w:pPr>
      <w:r>
        <w:t xml:space="preserve">The evidence on impacts of outlet density on traffic accidents and </w:t>
      </w:r>
      <w:proofErr w:type="gramStart"/>
      <w:r>
        <w:t>drunk-driving</w:t>
      </w:r>
      <w:proofErr w:type="gramEnd"/>
      <w:r>
        <w:t>, as well as on underage drinking, is mixed.</w:t>
      </w:r>
    </w:p>
    <w:p w14:paraId="689E5D01" w14:textId="77777777" w:rsidR="00181061" w:rsidRDefault="0074025C" w:rsidP="00181061">
      <w:pPr>
        <w:pStyle w:val="ListParagraph"/>
        <w:numPr>
          <w:ilvl w:val="0"/>
          <w:numId w:val="27"/>
        </w:numPr>
        <w:autoSpaceDE w:val="0"/>
        <w:autoSpaceDN w:val="0"/>
        <w:adjustRightInd w:val="0"/>
        <w:spacing w:after="0" w:line="360" w:lineRule="auto"/>
      </w:pPr>
      <w:r w:rsidRPr="00245169">
        <w:t xml:space="preserve">There remain substantial </w:t>
      </w:r>
      <w:bookmarkStart w:id="14" w:name="_Hlk24218789"/>
      <w:r w:rsidRPr="00245169">
        <w:t>weaknesses in the outlet density literature, and improvements in data and analytical approaches are needed to ensure the best quality evidence is available to inform policy.</w:t>
      </w:r>
      <w:r w:rsidR="005A68E8">
        <w:t xml:space="preserve"> </w:t>
      </w:r>
      <w:r w:rsidR="0061179C">
        <w:t>This includes</w:t>
      </w:r>
      <w:r w:rsidR="00181061">
        <w:t xml:space="preserve"> refining the categorizations of alcohol outlets and </w:t>
      </w:r>
      <w:proofErr w:type="gramStart"/>
      <w:r w:rsidR="00181061">
        <w:t>taking into account</w:t>
      </w:r>
      <w:proofErr w:type="gramEnd"/>
      <w:r w:rsidR="00181061">
        <w:t xml:space="preserve"> potential variation of the </w:t>
      </w:r>
      <w:r w:rsidR="00181061" w:rsidRPr="00817900">
        <w:t>effect of outlet den</w:t>
      </w:r>
      <w:r w:rsidR="00181061">
        <w:t>sity on outcomes across neighbourhoods.</w:t>
      </w:r>
    </w:p>
    <w:bookmarkEnd w:id="14"/>
    <w:p w14:paraId="1E62DFD5" w14:textId="77777777" w:rsidR="00B57AA7" w:rsidRPr="00542598" w:rsidRDefault="000D5767" w:rsidP="000D5767">
      <w:pPr>
        <w:pStyle w:val="ListParagraph"/>
        <w:numPr>
          <w:ilvl w:val="0"/>
          <w:numId w:val="27"/>
        </w:numPr>
        <w:spacing w:after="0" w:line="360" w:lineRule="auto"/>
        <w:rPr>
          <w:rFonts w:cstheme="minorHAnsi"/>
          <w:iCs/>
        </w:rPr>
      </w:pPr>
      <w:r>
        <w:rPr>
          <w:iCs/>
        </w:rPr>
        <w:t xml:space="preserve">Inconsistent approaches to operationalizing both a measure of availability, and a measure of availability </w:t>
      </w:r>
      <w:r w:rsidRPr="00D14352">
        <w:rPr>
          <w:iCs/>
        </w:rPr>
        <w:t>in a geographic area</w:t>
      </w:r>
      <w:r>
        <w:rPr>
          <w:iCs/>
        </w:rPr>
        <w:t xml:space="preserve"> (i.e. density, proximity etc.)</w:t>
      </w:r>
      <w:r w:rsidR="00B57AA7" w:rsidRPr="00B57AA7">
        <w:rPr>
          <w:iCs/>
        </w:rPr>
        <w:t xml:space="preserve"> remains a major stumbling block to developing a clear picture of the actual relationship between alcohol availability and various outcomes, and future research is </w:t>
      </w:r>
      <w:r w:rsidR="00B57AA7" w:rsidRPr="00542598">
        <w:rPr>
          <w:rFonts w:cstheme="minorHAnsi"/>
          <w:iCs/>
        </w:rPr>
        <w:t>necessary to explain why different measures produce different results.</w:t>
      </w:r>
    </w:p>
    <w:p w14:paraId="5231BA81" w14:textId="77777777" w:rsidR="006535F5" w:rsidRPr="00542598" w:rsidRDefault="00542598" w:rsidP="0031785F">
      <w:pPr>
        <w:pStyle w:val="Default"/>
        <w:numPr>
          <w:ilvl w:val="0"/>
          <w:numId w:val="27"/>
        </w:numPr>
        <w:spacing w:line="360" w:lineRule="auto"/>
        <w:rPr>
          <w:rFonts w:asciiTheme="minorHAnsi" w:hAnsiTheme="minorHAnsi" w:cstheme="minorHAnsi"/>
          <w:sz w:val="22"/>
          <w:szCs w:val="22"/>
        </w:rPr>
      </w:pPr>
      <w:r w:rsidRPr="00542598">
        <w:rPr>
          <w:rFonts w:asciiTheme="minorHAnsi" w:hAnsiTheme="minorHAnsi" w:cstheme="minorHAnsi"/>
          <w:sz w:val="22"/>
          <w:szCs w:val="22"/>
        </w:rPr>
        <w:t xml:space="preserve">The use of sales data in research has been constrained by their lack of availability. However, </w:t>
      </w:r>
      <w:r w:rsidR="006535F5" w:rsidRPr="00542598">
        <w:rPr>
          <w:rFonts w:asciiTheme="minorHAnsi" w:hAnsiTheme="minorHAnsi" w:cstheme="minorHAnsi"/>
          <w:sz w:val="22"/>
          <w:szCs w:val="22"/>
        </w:rPr>
        <w:t xml:space="preserve">research that </w:t>
      </w:r>
      <w:r>
        <w:rPr>
          <w:rFonts w:asciiTheme="minorHAnsi" w:hAnsiTheme="minorHAnsi" w:cstheme="minorHAnsi"/>
          <w:sz w:val="22"/>
          <w:szCs w:val="22"/>
        </w:rPr>
        <w:t xml:space="preserve">does incorporate </w:t>
      </w:r>
      <w:r w:rsidR="006535F5" w:rsidRPr="00542598">
        <w:rPr>
          <w:rFonts w:asciiTheme="minorHAnsi" w:hAnsiTheme="minorHAnsi" w:cstheme="minorHAnsi"/>
          <w:sz w:val="22"/>
          <w:szCs w:val="22"/>
        </w:rPr>
        <w:t>sales data, suggest the amount of alcohol sold significantly predicts local problems. There is a need for detailed alcohol sales data to be collected in each state and territory and made available to researchers.</w:t>
      </w:r>
    </w:p>
    <w:p w14:paraId="58CCD5AE" w14:textId="77777777" w:rsidR="006535F5" w:rsidRPr="00B57AA7" w:rsidRDefault="006535F5" w:rsidP="006535F5">
      <w:pPr>
        <w:pStyle w:val="ListParagraph"/>
        <w:spacing w:line="360" w:lineRule="auto"/>
        <w:ind w:left="360"/>
        <w:rPr>
          <w:iCs/>
        </w:rPr>
      </w:pPr>
    </w:p>
    <w:p w14:paraId="452E66DA" w14:textId="77777777" w:rsidR="005826C7" w:rsidRDefault="00E42994" w:rsidP="00767BBB">
      <w:pPr>
        <w:autoSpaceDE w:val="0"/>
        <w:autoSpaceDN w:val="0"/>
        <w:adjustRightInd w:val="0"/>
        <w:spacing w:after="0" w:line="276" w:lineRule="auto"/>
        <w:rPr>
          <w:i/>
        </w:rPr>
      </w:pPr>
      <w:r>
        <w:rPr>
          <w:i/>
        </w:rPr>
        <w:t>Restrictions on off-premise alcohol sales in remote communities</w:t>
      </w:r>
    </w:p>
    <w:p w14:paraId="202C8F97" w14:textId="77777777" w:rsidR="00C674C1" w:rsidRDefault="00C674C1" w:rsidP="00767BBB">
      <w:pPr>
        <w:autoSpaceDE w:val="0"/>
        <w:autoSpaceDN w:val="0"/>
        <w:adjustRightInd w:val="0"/>
        <w:spacing w:after="0" w:line="276" w:lineRule="auto"/>
        <w:rPr>
          <w:i/>
        </w:rPr>
      </w:pPr>
    </w:p>
    <w:p w14:paraId="688D57E3" w14:textId="77777777" w:rsidR="002C78C3" w:rsidRPr="002C78C3" w:rsidRDefault="00124360" w:rsidP="009D6689">
      <w:pPr>
        <w:pStyle w:val="ListParagraph"/>
        <w:numPr>
          <w:ilvl w:val="0"/>
          <w:numId w:val="28"/>
        </w:numPr>
        <w:autoSpaceDE w:val="0"/>
        <w:autoSpaceDN w:val="0"/>
        <w:adjustRightInd w:val="0"/>
        <w:spacing w:after="0" w:line="360" w:lineRule="auto"/>
        <w:rPr>
          <w:i/>
        </w:rPr>
      </w:pPr>
      <w:bookmarkStart w:id="15" w:name="_Hlk24279273"/>
      <w:r>
        <w:t xml:space="preserve">Restricting the availability of </w:t>
      </w:r>
      <w:proofErr w:type="gramStart"/>
      <w:r>
        <w:t>particular alcoholic</w:t>
      </w:r>
      <w:proofErr w:type="gramEnd"/>
      <w:r>
        <w:t xml:space="preserve"> beverage containers or forms, even those used by the most problematic drinkers, in the absence of limits on other containers or forms, is unlikely to have more than a limited effect. </w:t>
      </w:r>
    </w:p>
    <w:p w14:paraId="11719CF9" w14:textId="77777777" w:rsidR="00124360" w:rsidRPr="002C78C3" w:rsidRDefault="00124360" w:rsidP="009D6689">
      <w:pPr>
        <w:pStyle w:val="ListParagraph"/>
        <w:numPr>
          <w:ilvl w:val="0"/>
          <w:numId w:val="28"/>
        </w:numPr>
        <w:autoSpaceDE w:val="0"/>
        <w:autoSpaceDN w:val="0"/>
        <w:adjustRightInd w:val="0"/>
        <w:spacing w:after="0" w:line="360" w:lineRule="auto"/>
        <w:rPr>
          <w:i/>
        </w:rPr>
      </w:pPr>
      <w:r>
        <w:t>In contrast, a substantial restriction or ban on off-premise sales is likely to have more substantial effects in remote communities or other circumstances where access to alternative sources is limited.</w:t>
      </w:r>
    </w:p>
    <w:bookmarkEnd w:id="15"/>
    <w:p w14:paraId="4E9FB973" w14:textId="77777777" w:rsidR="0058179B" w:rsidRDefault="0058179B"/>
    <w:p w14:paraId="609A4512" w14:textId="77777777" w:rsidR="0058179B" w:rsidRDefault="0058179B" w:rsidP="0058179B">
      <w:pPr>
        <w:pStyle w:val="Heading2"/>
        <w:rPr>
          <w:b w:val="0"/>
        </w:rPr>
      </w:pPr>
      <w:bookmarkStart w:id="16" w:name="_Toc24278134"/>
      <w:bookmarkStart w:id="17" w:name="_Hlk24278841"/>
      <w:r w:rsidRPr="0058179B">
        <w:rPr>
          <w:b w:val="0"/>
        </w:rPr>
        <w:t>Implications for policy and regulations</w:t>
      </w:r>
      <w:bookmarkEnd w:id="16"/>
    </w:p>
    <w:p w14:paraId="1958AAA5" w14:textId="77777777" w:rsidR="00014D6B" w:rsidRPr="002915E7" w:rsidRDefault="00014D6B" w:rsidP="00014D6B">
      <w:pPr>
        <w:pStyle w:val="ListParagraph"/>
        <w:numPr>
          <w:ilvl w:val="0"/>
          <w:numId w:val="37"/>
        </w:numPr>
        <w:autoSpaceDE w:val="0"/>
        <w:autoSpaceDN w:val="0"/>
        <w:adjustRightInd w:val="0"/>
        <w:spacing w:after="0" w:line="360" w:lineRule="auto"/>
      </w:pPr>
      <w:r w:rsidRPr="002915E7">
        <w:t xml:space="preserve">There </w:t>
      </w:r>
      <w:r>
        <w:t>is</w:t>
      </w:r>
      <w:r w:rsidRPr="002915E7">
        <w:t xml:space="preserve"> </w:t>
      </w:r>
      <w:proofErr w:type="gramStart"/>
      <w:r w:rsidR="00821727" w:rsidRPr="002915E7">
        <w:t>sufficient</w:t>
      </w:r>
      <w:proofErr w:type="gramEnd"/>
      <w:r w:rsidRPr="002915E7">
        <w:t xml:space="preserve"> evidence to conclude that decreasing hours of sale </w:t>
      </w:r>
      <w:r>
        <w:t xml:space="preserve">at on-premise outlets </w:t>
      </w:r>
      <w:r w:rsidRPr="002915E7">
        <w:t>reduces alcohol-related harms.</w:t>
      </w:r>
    </w:p>
    <w:p w14:paraId="79972D04" w14:textId="77777777" w:rsidR="00014D6B" w:rsidRDefault="00014D6B" w:rsidP="00014D6B">
      <w:pPr>
        <w:pStyle w:val="ListParagraph"/>
        <w:numPr>
          <w:ilvl w:val="0"/>
          <w:numId w:val="37"/>
        </w:numPr>
        <w:autoSpaceDE w:val="0"/>
        <w:autoSpaceDN w:val="0"/>
        <w:adjustRightInd w:val="0"/>
        <w:spacing w:after="0" w:line="360" w:lineRule="auto"/>
      </w:pPr>
      <w:r>
        <w:lastRenderedPageBreak/>
        <w:t>There is some evidence that decreasing hours of sale at packaged liquor outlets reduces harms among adolescents and young adults, although this evidence comes from Europe and the results may not be generalizable to Australia.</w:t>
      </w:r>
    </w:p>
    <w:p w14:paraId="37A6F1AF" w14:textId="77777777" w:rsidR="0061179C" w:rsidRDefault="00D602C7" w:rsidP="00891BEA">
      <w:pPr>
        <w:pStyle w:val="ListParagraph"/>
        <w:numPr>
          <w:ilvl w:val="0"/>
          <w:numId w:val="37"/>
        </w:numPr>
        <w:autoSpaceDE w:val="0"/>
        <w:autoSpaceDN w:val="0"/>
        <w:adjustRightInd w:val="0"/>
        <w:spacing w:after="0" w:line="360" w:lineRule="auto"/>
      </w:pPr>
      <w:r>
        <w:t>Despite the limitations mentioned above, t</w:t>
      </w:r>
      <w:r w:rsidRPr="006B4E76">
        <w:t>h</w:t>
      </w:r>
      <w:r>
        <w:t>e</w:t>
      </w:r>
      <w:r w:rsidRPr="006B4E76">
        <w:t xml:space="preserve"> body of research</w:t>
      </w:r>
      <w:r>
        <w:t xml:space="preserve"> on alcohol outlet density </w:t>
      </w:r>
      <w:r w:rsidRPr="006B4E76">
        <w:t xml:space="preserve">suggests that the regulation of outlets </w:t>
      </w:r>
      <w:r>
        <w:t xml:space="preserve">would </w:t>
      </w:r>
      <w:r w:rsidRPr="006B4E76">
        <w:t>be a useful public health tool for the reduction of risky drinking and alcohol-related harm.</w:t>
      </w:r>
    </w:p>
    <w:p w14:paraId="1A928A89" w14:textId="77777777" w:rsidR="00D602C7" w:rsidRDefault="000A2015" w:rsidP="000A2015">
      <w:pPr>
        <w:pStyle w:val="ListParagraph"/>
        <w:numPr>
          <w:ilvl w:val="0"/>
          <w:numId w:val="38"/>
        </w:numPr>
        <w:spacing w:line="360" w:lineRule="auto"/>
        <w:ind w:left="360"/>
      </w:pPr>
      <w:r>
        <w:t>T</w:t>
      </w:r>
      <w:r w:rsidR="00891BEA">
        <w:t xml:space="preserve">here are very few evaluated studies of licensing policy changes to </w:t>
      </w:r>
      <w:r>
        <w:t xml:space="preserve">limit growth in licensed premises. There is some evidence that </w:t>
      </w:r>
      <w:r w:rsidR="00891BEA">
        <w:t>‘Cumulative Impact Zones’ which introduce the presumption that applications for new licences will not be granted in specified areas</w:t>
      </w:r>
      <w:r>
        <w:t>, have reduced alcohol-related harms in the UK</w:t>
      </w:r>
      <w:r w:rsidR="00891BEA">
        <w:t xml:space="preserve">. </w:t>
      </w:r>
    </w:p>
    <w:p w14:paraId="02D979F2" w14:textId="77777777" w:rsidR="00D602C7" w:rsidRDefault="00D602C7" w:rsidP="00891BEA">
      <w:pPr>
        <w:pStyle w:val="ListParagraph"/>
        <w:autoSpaceDE w:val="0"/>
        <w:autoSpaceDN w:val="0"/>
        <w:adjustRightInd w:val="0"/>
        <w:spacing w:after="0" w:line="360" w:lineRule="auto"/>
        <w:ind w:left="360"/>
      </w:pPr>
    </w:p>
    <w:bookmarkEnd w:id="17"/>
    <w:p w14:paraId="6C27FA06" w14:textId="77777777" w:rsidR="00014D6B" w:rsidRPr="00014D6B" w:rsidRDefault="00014D6B" w:rsidP="00014D6B">
      <w:pPr>
        <w:pStyle w:val="ListParagraph"/>
        <w:ind w:left="360"/>
      </w:pPr>
    </w:p>
    <w:p w14:paraId="54AFB277" w14:textId="77777777" w:rsidR="00C674C1" w:rsidRDefault="00C674C1">
      <w:pPr>
        <w:rPr>
          <w:rFonts w:cs="Times New Roman"/>
          <w:b/>
          <w:bCs/>
          <w:sz w:val="28"/>
          <w:szCs w:val="32"/>
        </w:rPr>
      </w:pPr>
      <w:r>
        <w:br w:type="page"/>
      </w:r>
    </w:p>
    <w:p w14:paraId="735E5A91" w14:textId="77777777" w:rsidR="00431D2B" w:rsidRPr="00816232" w:rsidRDefault="00431D2B" w:rsidP="0051111E">
      <w:pPr>
        <w:pStyle w:val="Heading1"/>
        <w:numPr>
          <w:ilvl w:val="0"/>
          <w:numId w:val="8"/>
        </w:numPr>
      </w:pPr>
      <w:bookmarkStart w:id="18" w:name="_Toc24278135"/>
      <w:r w:rsidRPr="00816232">
        <w:lastRenderedPageBreak/>
        <w:t>Introduction</w:t>
      </w:r>
      <w:bookmarkEnd w:id="18"/>
    </w:p>
    <w:p w14:paraId="05C556A1" w14:textId="77777777" w:rsidR="005D0383" w:rsidRPr="001C0D7D" w:rsidRDefault="00A64299" w:rsidP="00C674C1">
      <w:pPr>
        <w:spacing w:line="360" w:lineRule="auto"/>
      </w:pPr>
      <w:r w:rsidRPr="001C0D7D">
        <w:t>In terms of both health and social harms, alcohol is one of the most harmful substances regularly consumed by humans</w:t>
      </w:r>
      <w:r w:rsidR="00AB19BE">
        <w:t xml:space="preserve"> </w:t>
      </w:r>
      <w:r w:rsidR="00AB19BE">
        <w:fldChar w:fldCharType="begin"/>
      </w:r>
      <w:r w:rsidR="006535F5">
        <w:instrText xml:space="preserve"> ADDIN EN.CITE &lt;EndNote&gt;&lt;Cite&gt;&lt;Author&gt;Rehm&lt;/Author&gt;&lt;Year&gt;2014&lt;/Year&gt;&lt;RecNum&gt;1&lt;/RecNum&gt;&lt;DisplayText&gt;(1, 2)&lt;/DisplayText&gt;&lt;record&gt;&lt;rec-number&gt;1&lt;/rec-number&gt;&lt;foreign-keys&gt;&lt;key app="EN" db-id="avr05stv7arzs9erswtvftvb5xwz5ew2prxr" timestamp="0"&gt;1&lt;/key&gt;&lt;/foreign-keys&gt;&lt;ref-type name="Journal Article"&gt;17&lt;/ref-type&gt;&lt;contributors&gt;&lt;authors&gt;&lt;author&gt;Rehm, Jürgen&lt;/author&gt;&lt;author&gt;Lachenmeier, Dirk W&lt;/author&gt;&lt;author&gt;Room, Robin&lt;/author&gt;&lt;/authors&gt;&lt;/contributors&gt;&lt;titles&gt;&lt;title&gt;Why does society accept a higher risk for alcohol than for other voluntary or involuntary risks?&lt;/title&gt;&lt;secondary-title&gt;BMC medicine&lt;/secondary-title&gt;&lt;/titles&gt;&lt;pages&gt;189&lt;/pages&gt;&lt;volume&gt;12&lt;/volume&gt;&lt;number&gt;1&lt;/number&gt;&lt;dates&gt;&lt;year&gt;2014&lt;/year&gt;&lt;/dates&gt;&lt;isbn&gt;1741-7015&lt;/isbn&gt;&lt;urls&gt;&lt;/urls&gt;&lt;/record&gt;&lt;/Cite&gt;&lt;Cite&gt;&lt;Author&gt;Morgan&lt;/Author&gt;&lt;Year&gt;2013&lt;/Year&gt;&lt;RecNum&gt;2&lt;/RecNum&gt;&lt;record&gt;&lt;rec-number&gt;2&lt;/rec-number&gt;&lt;foreign-keys&gt;&lt;key app="EN" db-id="avr05stv7arzs9erswtvftvb5xwz5ew2prxr" timestamp="0"&gt;2&lt;/key&gt;&lt;/foreign-keys&gt;&lt;ref-type name="Journal Article"&gt;17&lt;/ref-type&gt;&lt;contributors&gt;&lt;authors&gt;&lt;author&gt;Morgan, Celia JA&lt;/author&gt;&lt;author&gt;Noronha, Louise A&lt;/author&gt;&lt;author&gt;Muetzelfeldt, Mark&lt;/author&gt;&lt;author&gt;Feilding, Amanda&lt;/author&gt;&lt;author&gt;Curran, H Valerie&lt;/author&gt;&lt;/authors&gt;&lt;/contributors&gt;&lt;titles&gt;&lt;title&gt;Harms and benefits associated with psychoactive drugs: findings of an international survey of active drug users&lt;/title&gt;&lt;secondary-title&gt;Journal of Psychopharmacology&lt;/secondary-title&gt;&lt;/titles&gt;&lt;pages&gt;497-506&lt;/pages&gt;&lt;volume&gt;27&lt;/volume&gt;&lt;number&gt;6&lt;/number&gt;&lt;dates&gt;&lt;year&gt;2013&lt;/year&gt;&lt;/dates&gt;&lt;isbn&gt;0269-8811&lt;/isbn&gt;&lt;urls&gt;&lt;/urls&gt;&lt;/record&gt;&lt;/Cite&gt;&lt;/EndNote&gt;</w:instrText>
      </w:r>
      <w:r w:rsidR="00AB19BE">
        <w:fldChar w:fldCharType="separate"/>
      </w:r>
      <w:r w:rsidR="006535F5">
        <w:rPr>
          <w:noProof/>
        </w:rPr>
        <w:t>(1, 2)</w:t>
      </w:r>
      <w:r w:rsidR="00AB19BE">
        <w:fldChar w:fldCharType="end"/>
      </w:r>
      <w:r w:rsidR="00C32E48" w:rsidRPr="001C0D7D">
        <w:t xml:space="preserve">. </w:t>
      </w:r>
      <w:r w:rsidR="00A47A0E" w:rsidRPr="001C0D7D">
        <w:t>O</w:t>
      </w:r>
      <w:r w:rsidR="00C32E48" w:rsidRPr="001C0D7D">
        <w:t xml:space="preserve">n a global basis alcohol is among the ten </w:t>
      </w:r>
      <w:r w:rsidR="00A47A0E" w:rsidRPr="001C0D7D">
        <w:t xml:space="preserve">most harmful </w:t>
      </w:r>
      <w:r w:rsidR="00C32E48" w:rsidRPr="001C0D7D">
        <w:t>“risk factors” to health</w:t>
      </w:r>
      <w:r w:rsidR="00A47A0E" w:rsidRPr="001C0D7D">
        <w:t xml:space="preserve"> </w:t>
      </w:r>
      <w:r w:rsidR="0061348C">
        <w:fldChar w:fldCharType="begin"/>
      </w:r>
      <w:r w:rsidR="006535F5">
        <w:instrText xml:space="preserve"> ADDIN EN.CITE &lt;EndNote&gt;&lt;Cite&gt;&lt;Author&gt;Forouzanfar&lt;/Author&gt;&lt;Year&gt;2016&lt;/Year&gt;&lt;RecNum&gt;3&lt;/RecNum&gt;&lt;DisplayText&gt;(3)&lt;/DisplayText&gt;&lt;record&gt;&lt;rec-number&gt;3&lt;/rec-number&gt;&lt;foreign-keys&gt;&lt;key app="EN" db-id="avr05stv7arzs9erswtvftvb5xwz5ew2prxr" timestamp="0"&gt;3&lt;/key&gt;&lt;/foreign-keys&gt;&lt;ref-type name="Journal Article"&gt;17&lt;/ref-type&gt;&lt;contributors&gt;&lt;authors&gt;&lt;author&gt;Forouzanfar, Mohammad H&lt;/author&gt;&lt;author&gt;Afshin, Ashkan&lt;/author&gt;&lt;author&gt;Alexander, Lily T&lt;/author&gt;&lt;author&gt;Anderson, H Ross&lt;/author&gt;&lt;author&gt;Bhutta, Zulficiar A&lt;/author&gt;&lt;author&gt;Biryukov, Stan&lt;/author&gt;&lt;author&gt;Brauer, Michael&lt;/author&gt;&lt;author&gt;Burnett, Richard&lt;/author&gt;&lt;author&gt;Cercy, Kelly&lt;/author&gt;&lt;author&gt;Charlson, Fiona J&lt;/author&gt;&lt;/authors&gt;&lt;/contributors&gt;&lt;titles&gt;&lt;title&gt;Global, regional, and national comparative risk assessment of 79 behavioural, environmental and occupational, and metabolic risks or clusters of risks, 1990-2015&lt;/title&gt;&lt;secondary-title&gt;Lancet&lt;/secondary-title&gt;&lt;/titles&gt;&lt;dates&gt;&lt;year&gt;2016&lt;/year&gt;&lt;/dates&gt;&lt;isbn&gt;0140-6736&lt;/isbn&gt;&lt;urls&gt;&lt;/urls&gt;&lt;/record&gt;&lt;/Cite&gt;&lt;/EndNote&gt;</w:instrText>
      </w:r>
      <w:r w:rsidR="0061348C">
        <w:fldChar w:fldCharType="separate"/>
      </w:r>
      <w:r w:rsidR="006535F5">
        <w:rPr>
          <w:noProof/>
        </w:rPr>
        <w:t>(3)</w:t>
      </w:r>
      <w:r w:rsidR="0061348C">
        <w:fldChar w:fldCharType="end"/>
      </w:r>
      <w:r w:rsidR="00A47A0E" w:rsidRPr="001C0D7D">
        <w:t xml:space="preserve">, and is a potent source of such harms in Australia </w:t>
      </w:r>
      <w:r w:rsidR="0061348C">
        <w:fldChar w:fldCharType="begin"/>
      </w:r>
      <w:r w:rsidR="006535F5">
        <w:instrText xml:space="preserve"> ADDIN EN.CITE &lt;EndNote&gt;&lt;Cite&gt;&lt;Author&gt;Gao&lt;/Author&gt;&lt;Year&gt;2014&lt;/Year&gt;&lt;RecNum&gt;4&lt;/RecNum&gt;&lt;DisplayText&gt;(4)&lt;/DisplayText&gt;&lt;record&gt;&lt;rec-number&gt;4&lt;/rec-number&gt;&lt;foreign-keys&gt;&lt;key app="EN" db-id="avr05stv7arzs9erswtvftvb5xwz5ew2prxr" timestamp="0"&gt;4&lt;/key&gt;&lt;/foreign-keys&gt;&lt;ref-type name="Book"&gt;6&lt;/ref-type&gt;&lt;contributors&gt;&lt;authors&gt;&lt;author&gt;Gao, Caroline&lt;/author&gt;&lt;author&gt;Llyod, Belinda&lt;/author&gt;&lt;author&gt;Ogeil, Rowan&lt;/author&gt;&lt;/authors&gt;&lt;/contributors&gt;&lt;titles&gt;&lt;title&gt;Alcohol&amp;apos;s burden of disease in Australia&lt;/title&gt;&lt;/titles&gt;&lt;dates&gt;&lt;year&gt;2014&lt;/year&gt;&lt;/dates&gt;&lt;publisher&gt;Turning Point Centre&lt;/publisher&gt;&lt;urls&gt;&lt;/urls&gt;&lt;/record&gt;&lt;/Cite&gt;&lt;/EndNote&gt;</w:instrText>
      </w:r>
      <w:r w:rsidR="0061348C">
        <w:fldChar w:fldCharType="separate"/>
      </w:r>
      <w:r w:rsidR="006535F5">
        <w:rPr>
          <w:noProof/>
        </w:rPr>
        <w:t>(4)</w:t>
      </w:r>
      <w:r w:rsidR="0061348C">
        <w:fldChar w:fldCharType="end"/>
      </w:r>
      <w:r w:rsidR="005635D0" w:rsidRPr="001C0D7D">
        <w:t xml:space="preserve">.  </w:t>
      </w:r>
      <w:r w:rsidR="001E7368" w:rsidRPr="001C0D7D">
        <w:t>Alcohol is also a harmful risk factor in social harms, both to those around the drinker and more broadly in the society</w:t>
      </w:r>
      <w:r w:rsidR="0061348C">
        <w:t xml:space="preserve"> </w:t>
      </w:r>
      <w:r w:rsidR="0061348C">
        <w:fldChar w:fldCharType="begin"/>
      </w:r>
      <w:r w:rsidR="006535F5">
        <w:instrText xml:space="preserve"> ADDIN EN.CITE &lt;EndNote&gt;&lt;Cite&gt;&lt;Author&gt;Laslett&lt;/Author&gt;&lt;Year&gt;2010&lt;/Year&gt;&lt;RecNum&gt;5&lt;/RecNum&gt;&lt;DisplayText&gt;(5)&lt;/DisplayText&gt;&lt;record&gt;&lt;rec-number&gt;5&lt;/rec-number&gt;&lt;foreign-keys&gt;&lt;key app="EN" db-id="avr05stv7arzs9erswtvftvb5xwz5ew2prxr" timestamp="0"&gt;5&lt;/key&gt;&lt;/foreign-keys&gt;&lt;ref-type name="Journal Article"&gt;17&lt;/ref-type&gt;&lt;contributors&gt;&lt;authors&gt;&lt;author&gt;Laslett, Anne-Marie&lt;/author&gt;&lt;author&gt;Catalano, Paul&lt;/author&gt;&lt;author&gt;Chikritzhs, Tanya&lt;/author&gt;&lt;author&gt;Dale, Caroline&lt;/author&gt;&lt;author&gt;Doran, Christopher&lt;/author&gt;&lt;author&gt;Ferris, Jason&lt;/author&gt;&lt;author&gt;Jainullabudeen, Thameemul&lt;/author&gt;&lt;author&gt;Livingston, Michael&lt;/author&gt;&lt;author&gt;Matthews, Sharon&lt;/author&gt;&lt;author&gt;Mugavin, Janette&lt;/author&gt;&lt;/authors&gt;&lt;/contributors&gt;&lt;titles&gt;&lt;title&gt;The range and magnitude of alcohol’s harm to others&lt;/title&gt;&lt;secondary-title&gt;Fitzroy, Victoria: AER Centre for Alcohol Policy Research, Turning Point Alcohol and Drug Centre, Eastern Health&lt;/secondary-title&gt;&lt;/titles&gt;&lt;pages&gt;29&lt;/pages&gt;&lt;dates&gt;&lt;year&gt;2010&lt;/year&gt;&lt;/dates&gt;&lt;urls&gt;&lt;/urls&gt;&lt;/record&gt;&lt;/Cite&gt;&lt;/EndNote&gt;</w:instrText>
      </w:r>
      <w:r w:rsidR="0061348C">
        <w:fldChar w:fldCharType="separate"/>
      </w:r>
      <w:r w:rsidR="006535F5">
        <w:rPr>
          <w:noProof/>
        </w:rPr>
        <w:t>(5)</w:t>
      </w:r>
      <w:r w:rsidR="0061348C">
        <w:fldChar w:fldCharType="end"/>
      </w:r>
      <w:r w:rsidR="001E7368" w:rsidRPr="001C0D7D">
        <w:t xml:space="preserve">. </w:t>
      </w:r>
      <w:r w:rsidR="00970941" w:rsidRPr="001C0D7D">
        <w:t xml:space="preserve">Given the harm caused by alcohol, </w:t>
      </w:r>
      <w:r w:rsidR="005D0383" w:rsidRPr="001C0D7D">
        <w:t>governments impose regulations on alcohol’s availability to mitigate the adverse effects of alcohol while not prohibiting its availability.</w:t>
      </w:r>
    </w:p>
    <w:p w14:paraId="7E990BF7" w14:textId="77777777" w:rsidR="00970941" w:rsidRDefault="00767BBB" w:rsidP="00C674C1">
      <w:pPr>
        <w:spacing w:line="360" w:lineRule="auto"/>
      </w:pPr>
      <w:r>
        <w:t xml:space="preserve">The focus of the current report is on the impact of changes in alcohol’s availability on alcohol consumption and alcohol-related harms. Specifically, this report </w:t>
      </w:r>
      <w:r w:rsidR="001C0D7D">
        <w:t xml:space="preserve">aims to systematically review </w:t>
      </w:r>
      <w:r>
        <w:t>the recent research evidence on the association between alcohol availability, alcohol consumption and harms</w:t>
      </w:r>
      <w:r w:rsidR="000A2015">
        <w:t xml:space="preserve"> as well as provide a contemporary account of the way alcohol is currently available in Australia</w:t>
      </w:r>
      <w:r w:rsidR="00E81F47">
        <w:t>.</w:t>
      </w:r>
    </w:p>
    <w:p w14:paraId="506D0CBF" w14:textId="77777777" w:rsidR="00DA7505" w:rsidRDefault="00DA7505" w:rsidP="00C674C1">
      <w:pPr>
        <w:spacing w:line="360" w:lineRule="auto"/>
      </w:pPr>
      <w:r>
        <w:t>This</w:t>
      </w:r>
      <w:r w:rsidR="00767BBB">
        <w:t xml:space="preserve"> introductory</w:t>
      </w:r>
      <w:r>
        <w:t xml:space="preserve"> chapter p</w:t>
      </w:r>
      <w:r w:rsidR="005564A5">
        <w:t>rovides a definition of ‘</w:t>
      </w:r>
      <w:r>
        <w:t>alcohol</w:t>
      </w:r>
      <w:r w:rsidR="001718D3">
        <w:t xml:space="preserve"> availability</w:t>
      </w:r>
      <w:r w:rsidR="005564A5">
        <w:t>’</w:t>
      </w:r>
      <w:r w:rsidR="001718D3">
        <w:t xml:space="preserve"> and </w:t>
      </w:r>
      <w:r w:rsidR="00893A2A">
        <w:t>a description of how this is regulated in Australia</w:t>
      </w:r>
      <w:r w:rsidR="00821727">
        <w:t>.</w:t>
      </w:r>
      <w:r w:rsidR="001718D3">
        <w:t xml:space="preserve"> The chapter concludes with an overview of the structure and scope of the systematic review.</w:t>
      </w:r>
    </w:p>
    <w:p w14:paraId="028EEBB5" w14:textId="77777777" w:rsidR="00437213" w:rsidRDefault="00437213" w:rsidP="0051111E">
      <w:pPr>
        <w:pStyle w:val="Heading2"/>
        <w:numPr>
          <w:ilvl w:val="1"/>
          <w:numId w:val="5"/>
        </w:numPr>
      </w:pPr>
      <w:bookmarkStart w:id="19" w:name="_Toc24278136"/>
      <w:r>
        <w:t xml:space="preserve">What </w:t>
      </w:r>
      <w:r w:rsidR="0000700E">
        <w:t>is</w:t>
      </w:r>
      <w:r w:rsidR="00E33A2E">
        <w:t xml:space="preserve"> meant</w:t>
      </w:r>
      <w:r>
        <w:t xml:space="preserve"> by ‘Alcohol Availability’?</w:t>
      </w:r>
      <w:bookmarkEnd w:id="19"/>
    </w:p>
    <w:p w14:paraId="3FF53CF2" w14:textId="77777777" w:rsidR="00437213" w:rsidRDefault="00437213" w:rsidP="007324D2">
      <w:pPr>
        <w:spacing w:line="360" w:lineRule="auto"/>
        <w:rPr>
          <w:rFonts w:cs="Times New Roman"/>
        </w:rPr>
      </w:pPr>
      <w:r>
        <w:rPr>
          <w:rFonts w:cs="Times New Roman"/>
        </w:rPr>
        <w:t xml:space="preserve">Alcohol availability refers to the physical availability of alcohol as well as the convenience of access </w:t>
      </w:r>
      <w:r w:rsidR="007B3600">
        <w:rPr>
          <w:rFonts w:cs="Times New Roman"/>
        </w:rPr>
        <w:fldChar w:fldCharType="begin"/>
      </w:r>
      <w:r w:rsidR="006535F5">
        <w:rPr>
          <w:rFonts w:cs="Times New Roman"/>
        </w:rPr>
        <w:instrText xml:space="preserve"> ADDIN EN.CITE &lt;EndNote&gt;&lt;Cite&gt;&lt;Author&gt;Babor&lt;/Author&gt;&lt;Year&gt;2003&lt;/Year&gt;&lt;RecNum&gt;278&lt;/RecNum&gt;&lt;Suffix&gt;: 127&lt;/Suffix&gt;&lt;DisplayText&gt;(6: 127)&lt;/DisplayText&gt;&lt;record&gt;&lt;rec-number&gt;278&lt;/rec-number&gt;&lt;foreign-keys&gt;&lt;key app="EN" db-id="avr05stv7arzs9erswtvftvb5xwz5ew2prxr" timestamp="1489717780"&gt;278&lt;/key&gt;&lt;/foreign-keys&gt;&lt;ref-type name="Journal Article"&gt;17&lt;/ref-type&gt;&lt;contributors&gt;&lt;authors&gt;&lt;author&gt;Babor, T&lt;/author&gt;&lt;author&gt;Caetano, R&lt;/author&gt;&lt;author&gt;Casswell, S&lt;/author&gt;&lt;author&gt;Edwards, G&lt;/author&gt;&lt;author&gt;Giesbrecht, N&lt;/author&gt;&lt;author&gt;Graham, K&lt;/author&gt;&lt;author&gt;Grube, J&lt;/author&gt;&lt;author&gt;Gruenewald, P&lt;/author&gt;&lt;author&gt;Hill, L&lt;/author&gt;&lt;author&gt;Holder, H&lt;/author&gt;&lt;/authors&gt;&lt;/contributors&gt;&lt;titles&gt;&lt;title&gt;Alcohol: no ordinary commodity—a consumer’s guide to public policy&lt;/title&gt;&lt;secondary-title&gt;Alcohol: no ordinary commodity-a consumer&amp;apos;s guide to Public Policy&lt;/secondary-title&gt;&lt;/titles&gt;&lt;periodical&gt;&lt;full-title&gt;Alcohol: no ordinary commodity-a consumer&amp;apos;s guide to Public Policy&lt;/full-title&gt;&lt;/periodical&gt;&lt;dates&gt;&lt;year&gt;2003&lt;/year&gt;&lt;/dates&gt;&lt;urls&gt;&lt;/urls&gt;&lt;/record&gt;&lt;/Cite&gt;&lt;/EndNote&gt;</w:instrText>
      </w:r>
      <w:r w:rsidR="007B3600">
        <w:rPr>
          <w:rFonts w:cs="Times New Roman"/>
        </w:rPr>
        <w:fldChar w:fldCharType="separate"/>
      </w:r>
      <w:r w:rsidR="006535F5">
        <w:rPr>
          <w:rFonts w:cs="Times New Roman"/>
          <w:noProof/>
        </w:rPr>
        <w:t>(6: 127)</w:t>
      </w:r>
      <w:r w:rsidR="007B3600">
        <w:rPr>
          <w:rFonts w:cs="Times New Roman"/>
        </w:rPr>
        <w:fldChar w:fldCharType="end"/>
      </w:r>
      <w:r>
        <w:rPr>
          <w:rFonts w:cs="Times New Roman"/>
        </w:rPr>
        <w:t>. Physical availability contrasts other ways alcohol is available</w:t>
      </w:r>
      <w:r w:rsidR="0000700E">
        <w:rPr>
          <w:rFonts w:cs="Times New Roman"/>
        </w:rPr>
        <w:t xml:space="preserve"> that effects its use</w:t>
      </w:r>
      <w:r w:rsidR="00893A2A">
        <w:rPr>
          <w:rFonts w:cs="Times New Roman"/>
        </w:rPr>
        <w:t>,</w:t>
      </w:r>
      <w:r>
        <w:rPr>
          <w:rFonts w:cs="Times New Roman"/>
        </w:rPr>
        <w:t xml:space="preserve"> such as affordability. Alcohol availability is frequently regulated by </w:t>
      </w:r>
      <w:r w:rsidR="00893A2A">
        <w:rPr>
          <w:rFonts w:cs="Times New Roman"/>
        </w:rPr>
        <w:t>laws</w:t>
      </w:r>
      <w:r>
        <w:rPr>
          <w:rFonts w:cs="Times New Roman"/>
        </w:rPr>
        <w:t xml:space="preserve"> on </w:t>
      </w:r>
      <w:r w:rsidRPr="00204D11">
        <w:rPr>
          <w:rFonts w:cs="Times New Roman"/>
        </w:rPr>
        <w:t>the number and type of</w:t>
      </w:r>
      <w:r>
        <w:rPr>
          <w:rFonts w:cs="Times New Roman"/>
        </w:rPr>
        <w:t xml:space="preserve"> licensed premises</w:t>
      </w:r>
      <w:r w:rsidR="00893A2A">
        <w:rPr>
          <w:rFonts w:cs="Times New Roman"/>
        </w:rPr>
        <w:t>,</w:t>
      </w:r>
      <w:r>
        <w:rPr>
          <w:rFonts w:cs="Times New Roman"/>
        </w:rPr>
        <w:t xml:space="preserve"> as well as the hours and days in which </w:t>
      </w:r>
      <w:r w:rsidR="00E81F47">
        <w:rPr>
          <w:rFonts w:cs="Times New Roman"/>
        </w:rPr>
        <w:t>outlets</w:t>
      </w:r>
      <w:r>
        <w:rPr>
          <w:rFonts w:cs="Times New Roman"/>
        </w:rPr>
        <w:t xml:space="preserve"> are permitted to trade. </w:t>
      </w:r>
      <w:r w:rsidR="00E81F47">
        <w:rPr>
          <w:rFonts w:cs="Times New Roman"/>
        </w:rPr>
        <w:t>L</w:t>
      </w:r>
      <w:r>
        <w:rPr>
          <w:rFonts w:cs="Times New Roman"/>
        </w:rPr>
        <w:t>iquor licensing laws</w:t>
      </w:r>
      <w:r w:rsidRPr="009B2A92">
        <w:rPr>
          <w:rFonts w:cs="Times New Roman"/>
        </w:rPr>
        <w:t xml:space="preserve"> </w:t>
      </w:r>
      <w:r w:rsidR="00E81F47">
        <w:rPr>
          <w:rFonts w:cs="Times New Roman"/>
        </w:rPr>
        <w:t xml:space="preserve">in each </w:t>
      </w:r>
      <w:r w:rsidRPr="009B2A92">
        <w:rPr>
          <w:rFonts w:cs="Times New Roman"/>
        </w:rPr>
        <w:t>Australian State and Territory</w:t>
      </w:r>
      <w:r>
        <w:rPr>
          <w:rFonts w:cs="Times New Roman"/>
        </w:rPr>
        <w:t xml:space="preserve"> have key control over these factors, although local governments are given some powers to regulate these characteristics</w:t>
      </w:r>
      <w:r w:rsidR="001E7368">
        <w:rPr>
          <w:rFonts w:cs="Times New Roman"/>
        </w:rPr>
        <w:t>, primarily</w:t>
      </w:r>
      <w:r>
        <w:rPr>
          <w:rFonts w:cs="Times New Roman"/>
        </w:rPr>
        <w:t xml:space="preserve"> </w:t>
      </w:r>
      <w:r w:rsidR="0061348C">
        <w:rPr>
          <w:rFonts w:cs="Times New Roman"/>
        </w:rPr>
        <w:t xml:space="preserve">through land use planning laws </w:t>
      </w:r>
      <w:r w:rsidR="00DD0DDB">
        <w:rPr>
          <w:rFonts w:cs="Times New Roman"/>
        </w:rPr>
        <w:fldChar w:fldCharType="begin"/>
      </w:r>
      <w:r w:rsidR="006535F5">
        <w:rPr>
          <w:rFonts w:cs="Times New Roman"/>
        </w:rPr>
        <w:instrText xml:space="preserve"> ADDIN EN.CITE &lt;EndNote&gt;&lt;Cite&gt;&lt;Author&gt;Livingston&lt;/Author&gt;&lt;Year&gt;Forthcoming&lt;/Year&gt;&lt;RecNum&gt;6&lt;/RecNum&gt;&lt;DisplayText&gt;(7)&lt;/DisplayText&gt;&lt;record&gt;&lt;rec-number&gt;6&lt;/rec-number&gt;&lt;foreign-keys&gt;&lt;key app="EN" db-id="avr05stv7arzs9erswtvftvb5xwz5ew2prxr" timestamp="0"&gt;6&lt;/key&gt;&lt;/foreign-keys&gt;&lt;ref-type name="Book"&gt;6&lt;/ref-type&gt;&lt;contributors&gt;&lt;authors&gt;&lt;author&gt;Livingston, Michael&lt;/author&gt;&lt;author&gt;Wilkinson, Claire&lt;/author&gt;&lt;/authors&gt;&lt;secondary-authors&gt;&lt;author&gt;Giesbrecht, N. &lt;/author&gt;&lt;author&gt;Bosma, L.&lt;/author&gt;&lt;/secondary-authors&gt;&lt;/contributors&gt;&lt;titles&gt;&lt;title&gt;Controlling density, trading hours and zoning to reduce alcohol-related harm&lt;/title&gt;&lt;secondary-title&gt;Preventing Alcohol-Related Problems: Evidence and Community-based Initiatives&lt;/secondary-title&gt;&lt;/titles&gt;&lt;dates&gt;&lt;year&gt;Forthcoming&lt;/year&gt;&lt;/dates&gt;&lt;publisher&gt;American Public Health Association&lt;/publisher&gt;&lt;urls&gt;&lt;/urls&gt;&lt;/record&gt;&lt;/Cite&gt;&lt;/EndNote&gt;</w:instrText>
      </w:r>
      <w:r w:rsidR="00DD0DDB">
        <w:rPr>
          <w:rFonts w:cs="Times New Roman"/>
        </w:rPr>
        <w:fldChar w:fldCharType="separate"/>
      </w:r>
      <w:r w:rsidR="006535F5">
        <w:rPr>
          <w:rFonts w:cs="Times New Roman"/>
          <w:noProof/>
        </w:rPr>
        <w:t>(7)</w:t>
      </w:r>
      <w:r w:rsidR="00DD0DDB">
        <w:rPr>
          <w:rFonts w:cs="Times New Roman"/>
        </w:rPr>
        <w:fldChar w:fldCharType="end"/>
      </w:r>
      <w:r>
        <w:rPr>
          <w:rFonts w:cs="Times New Roman"/>
        </w:rPr>
        <w:t xml:space="preserve">. Beyond </w:t>
      </w:r>
      <w:r w:rsidRPr="00204D11">
        <w:rPr>
          <w:rFonts w:cs="Times New Roman"/>
        </w:rPr>
        <w:t>the permissible number</w:t>
      </w:r>
      <w:r>
        <w:rPr>
          <w:rFonts w:cs="Times New Roman"/>
        </w:rPr>
        <w:t xml:space="preserve"> and type of licences and the hours and days in which they may trade, other ways in which the retail availability of alcohol is regulated is through setting minimum purchase ages. </w:t>
      </w:r>
      <w:r w:rsidR="001E7368">
        <w:rPr>
          <w:rFonts w:cs="Times New Roman"/>
        </w:rPr>
        <w:t xml:space="preserve">Though it is not focused on here, the price of alcohol beverages, which can be influenced by taxes and other government market interventions, </w:t>
      </w:r>
      <w:r w:rsidR="00565BA9">
        <w:rPr>
          <w:rFonts w:cs="Times New Roman"/>
        </w:rPr>
        <w:t xml:space="preserve">can be regarded </w:t>
      </w:r>
      <w:proofErr w:type="gramStart"/>
      <w:r w:rsidR="00565BA9">
        <w:rPr>
          <w:rFonts w:cs="Times New Roman"/>
        </w:rPr>
        <w:t xml:space="preserve">as </w:t>
      </w:r>
      <w:r w:rsidR="005E7143">
        <w:rPr>
          <w:rFonts w:cs="Times New Roman"/>
        </w:rPr>
        <w:t>yet</w:t>
      </w:r>
      <w:proofErr w:type="gramEnd"/>
      <w:r w:rsidR="005E7143">
        <w:rPr>
          <w:rFonts w:cs="Times New Roman"/>
        </w:rPr>
        <w:t xml:space="preserve"> </w:t>
      </w:r>
      <w:r w:rsidR="001E7368">
        <w:rPr>
          <w:rFonts w:cs="Times New Roman"/>
        </w:rPr>
        <w:t xml:space="preserve">another dimension of availability. </w:t>
      </w:r>
      <w:r>
        <w:rPr>
          <w:rFonts w:cs="Times New Roman"/>
        </w:rPr>
        <w:t xml:space="preserve">The retail availability of alcohol may also be influenced by </w:t>
      </w:r>
      <w:r w:rsidR="007324D2">
        <w:rPr>
          <w:rFonts w:cs="Times New Roman"/>
        </w:rPr>
        <w:t>approaches beyond liquor licensing</w:t>
      </w:r>
      <w:r>
        <w:rPr>
          <w:rFonts w:cs="Times New Roman"/>
        </w:rPr>
        <w:t xml:space="preserve">. For example, </w:t>
      </w:r>
      <w:r w:rsidR="007D5DC6">
        <w:rPr>
          <w:rFonts w:cs="Times New Roman"/>
        </w:rPr>
        <w:t>land use and planning policies, administered by local governments, can influence the conditions under which building permits for liquor licences are issued</w:t>
      </w:r>
      <w:r w:rsidR="009D6689">
        <w:rPr>
          <w:rFonts w:cs="Times New Roman"/>
        </w:rPr>
        <w:t xml:space="preserve"> and t</w:t>
      </w:r>
      <w:r>
        <w:rPr>
          <w:rFonts w:cs="Times New Roman"/>
        </w:rPr>
        <w:t>he size of parking lots approved for new bottle-shop</w:t>
      </w:r>
      <w:r w:rsidR="007324D2">
        <w:rPr>
          <w:rFonts w:cs="Times New Roman"/>
        </w:rPr>
        <w:t>s</w:t>
      </w:r>
      <w:r>
        <w:rPr>
          <w:rFonts w:cs="Times New Roman"/>
        </w:rPr>
        <w:t xml:space="preserve"> limit, in some way, the capacity of customers to access and easily purchase quantities of alcohol.</w:t>
      </w:r>
      <w:r w:rsidR="007D5DC6">
        <w:rPr>
          <w:rFonts w:cs="Times New Roman"/>
        </w:rPr>
        <w:t xml:space="preserve"> </w:t>
      </w:r>
    </w:p>
    <w:p w14:paraId="3E2FE09D" w14:textId="77777777" w:rsidR="009D6689" w:rsidRDefault="0000700E" w:rsidP="00E37992">
      <w:pPr>
        <w:spacing w:after="0" w:line="360" w:lineRule="auto"/>
        <w:rPr>
          <w:rFonts w:cs="Times New Roman"/>
        </w:rPr>
      </w:pPr>
      <w:r>
        <w:rPr>
          <w:rFonts w:cs="Times New Roman"/>
        </w:rPr>
        <w:lastRenderedPageBreak/>
        <w:t>T</w:t>
      </w:r>
      <w:r w:rsidR="00437213">
        <w:rPr>
          <w:rFonts w:cs="Times New Roman"/>
        </w:rPr>
        <w:t>his report focus</w:t>
      </w:r>
      <w:r>
        <w:rPr>
          <w:rFonts w:cs="Times New Roman"/>
        </w:rPr>
        <w:t>es</w:t>
      </w:r>
      <w:r w:rsidR="00437213">
        <w:rPr>
          <w:rFonts w:cs="Times New Roman"/>
        </w:rPr>
        <w:t xml:space="preserve"> on trends in the number of licensed premises and the hours in which they are open. </w:t>
      </w:r>
      <w:r w:rsidR="000040F2" w:rsidRPr="000040F2">
        <w:rPr>
          <w:rFonts w:cs="Times New Roman"/>
        </w:rPr>
        <w:t>We also</w:t>
      </w:r>
      <w:r w:rsidR="002362E1">
        <w:rPr>
          <w:rFonts w:cs="Times New Roman"/>
        </w:rPr>
        <w:t xml:space="preserve"> </w:t>
      </w:r>
      <w:r w:rsidR="002362E1">
        <w:t>conducted a s</w:t>
      </w:r>
      <w:r w:rsidR="002362E1" w:rsidRPr="00836549">
        <w:t xml:space="preserve">upplementary search </w:t>
      </w:r>
      <w:r w:rsidR="002362E1">
        <w:t xml:space="preserve">for research examining restrictions and bans of alcohol sales in Aboriginal </w:t>
      </w:r>
      <w:r w:rsidR="00521A97">
        <w:t>and</w:t>
      </w:r>
      <w:r w:rsidR="009B467E">
        <w:t>/or</w:t>
      </w:r>
      <w:r w:rsidR="00521A97">
        <w:t xml:space="preserve"> Torre</w:t>
      </w:r>
      <w:r w:rsidR="00DB2FE2">
        <w:t>s</w:t>
      </w:r>
      <w:r w:rsidR="00521A97">
        <w:t xml:space="preserve"> Strait Islander communities</w:t>
      </w:r>
      <w:r w:rsidR="002362E1">
        <w:t>.</w:t>
      </w:r>
    </w:p>
    <w:p w14:paraId="4DC8C991" w14:textId="77777777" w:rsidR="009D6689" w:rsidRDefault="009D6689" w:rsidP="00E37992">
      <w:pPr>
        <w:spacing w:after="0" w:line="360" w:lineRule="auto"/>
        <w:rPr>
          <w:rFonts w:cs="Times New Roman"/>
        </w:rPr>
      </w:pPr>
    </w:p>
    <w:p w14:paraId="2AE9940C" w14:textId="77777777" w:rsidR="00437213" w:rsidRPr="00665B24" w:rsidRDefault="00437213" w:rsidP="00E37992">
      <w:pPr>
        <w:spacing w:after="0" w:line="360" w:lineRule="auto"/>
        <w:rPr>
          <w:rFonts w:cs="Times New Roman"/>
        </w:rPr>
      </w:pPr>
      <w:r w:rsidRPr="000040F2">
        <w:rPr>
          <w:rFonts w:cs="Times New Roman"/>
        </w:rPr>
        <w:t>A range</w:t>
      </w:r>
      <w:r w:rsidRPr="00665B24">
        <w:rPr>
          <w:rFonts w:cs="Times New Roman"/>
        </w:rPr>
        <w:t xml:space="preserve"> of different liquor licenses are available under state and territory liquor act</w:t>
      </w:r>
      <w:r w:rsidR="001E7368">
        <w:rPr>
          <w:rFonts w:cs="Times New Roman"/>
        </w:rPr>
        <w:t>s</w:t>
      </w:r>
      <w:r w:rsidRPr="00665B24">
        <w:rPr>
          <w:rFonts w:cs="Times New Roman"/>
        </w:rPr>
        <w:t>. The most relevant categories to us are</w:t>
      </w:r>
      <w:r w:rsidR="007D5DC6">
        <w:rPr>
          <w:rFonts w:cs="Times New Roman"/>
        </w:rPr>
        <w:t xml:space="preserve">: </w:t>
      </w:r>
    </w:p>
    <w:p w14:paraId="5DE15810" w14:textId="77777777" w:rsidR="00437213" w:rsidRPr="00D10B38" w:rsidRDefault="00437213" w:rsidP="00E37992">
      <w:pPr>
        <w:pStyle w:val="ListParagraph"/>
        <w:numPr>
          <w:ilvl w:val="0"/>
          <w:numId w:val="6"/>
        </w:numPr>
        <w:autoSpaceDE w:val="0"/>
        <w:autoSpaceDN w:val="0"/>
        <w:adjustRightInd w:val="0"/>
        <w:spacing w:after="120" w:line="276" w:lineRule="auto"/>
        <w:ind w:left="714" w:hanging="357"/>
        <w:contextualSpacing w:val="0"/>
        <w:rPr>
          <w:rFonts w:cs="Times New Roman"/>
        </w:rPr>
      </w:pPr>
      <w:r w:rsidRPr="00665B24">
        <w:rPr>
          <w:rFonts w:cs="Times New Roman"/>
        </w:rPr>
        <w:t>On-premise licences (i.e. bars, clubs, restaurants), which authorise</w:t>
      </w:r>
      <w:r w:rsidRPr="001E7368">
        <w:rPr>
          <w:rFonts w:cs="Times New Roman"/>
        </w:rPr>
        <w:t xml:space="preserve"> the sale of liquor for consumption on-premises</w:t>
      </w:r>
      <w:r w:rsidR="007D5DC6">
        <w:rPr>
          <w:rFonts w:cs="Times New Roman"/>
        </w:rPr>
        <w:t xml:space="preserve">, and </w:t>
      </w:r>
    </w:p>
    <w:p w14:paraId="28FC577F" w14:textId="77777777" w:rsidR="00437213" w:rsidRPr="00665B24" w:rsidRDefault="00437213" w:rsidP="00E37992">
      <w:pPr>
        <w:pStyle w:val="ListParagraph"/>
        <w:numPr>
          <w:ilvl w:val="0"/>
          <w:numId w:val="6"/>
        </w:numPr>
        <w:autoSpaceDE w:val="0"/>
        <w:autoSpaceDN w:val="0"/>
        <w:adjustRightInd w:val="0"/>
        <w:spacing w:after="120" w:line="276" w:lineRule="auto"/>
        <w:ind w:left="714" w:hanging="357"/>
        <w:contextualSpacing w:val="0"/>
        <w:rPr>
          <w:rFonts w:cs="Times New Roman"/>
        </w:rPr>
      </w:pPr>
      <w:r w:rsidRPr="00665B24">
        <w:rPr>
          <w:rFonts w:cs="Times New Roman"/>
        </w:rPr>
        <w:t xml:space="preserve">Packaged Liquor </w:t>
      </w:r>
      <w:r w:rsidR="001E7368">
        <w:rPr>
          <w:rFonts w:cs="Times New Roman"/>
        </w:rPr>
        <w:t xml:space="preserve">licences </w:t>
      </w:r>
      <w:r w:rsidRPr="00665B24">
        <w:rPr>
          <w:rFonts w:cs="Times New Roman"/>
        </w:rPr>
        <w:t>(i.e. bottle-shops), allow</w:t>
      </w:r>
      <w:r w:rsidR="001E7368">
        <w:rPr>
          <w:rFonts w:cs="Times New Roman"/>
        </w:rPr>
        <w:t>ing</w:t>
      </w:r>
      <w:r w:rsidRPr="00665B24">
        <w:rPr>
          <w:rFonts w:cs="Times New Roman"/>
        </w:rPr>
        <w:t xml:space="preserve"> for the supply of liquor for consumption off-premises. </w:t>
      </w:r>
    </w:p>
    <w:p w14:paraId="73B57C60" w14:textId="77777777" w:rsidR="007D5DC6" w:rsidRPr="007D5DC6" w:rsidRDefault="007D5DC6" w:rsidP="00204D11">
      <w:pPr>
        <w:spacing w:after="120" w:line="360" w:lineRule="auto"/>
        <w:rPr>
          <w:rFonts w:cs="Times New Roman"/>
        </w:rPr>
      </w:pPr>
      <w:r w:rsidRPr="007D5DC6">
        <w:rPr>
          <w:rFonts w:cs="Times New Roman"/>
        </w:rPr>
        <w:t>Hotel licences</w:t>
      </w:r>
      <w:r>
        <w:rPr>
          <w:rFonts w:cs="Times New Roman"/>
        </w:rPr>
        <w:t xml:space="preserve"> (pubs)</w:t>
      </w:r>
      <w:r w:rsidRPr="007D5DC6">
        <w:rPr>
          <w:rFonts w:cs="Times New Roman"/>
        </w:rPr>
        <w:t>, allow for the supply of liquor for consumption both on- and off- premises</w:t>
      </w:r>
      <w:r>
        <w:rPr>
          <w:rFonts w:cs="Times New Roman"/>
        </w:rPr>
        <w:t>, but are generally counted as on-premise outlets in Australian research.</w:t>
      </w:r>
    </w:p>
    <w:p w14:paraId="14715588" w14:textId="77777777" w:rsidR="001C0D7D" w:rsidRDefault="001C0D7D" w:rsidP="001C0D7D"/>
    <w:p w14:paraId="5AEAF030" w14:textId="77777777" w:rsidR="00AF2718" w:rsidRDefault="00AF2718" w:rsidP="0051111E">
      <w:pPr>
        <w:pStyle w:val="Heading2"/>
        <w:numPr>
          <w:ilvl w:val="1"/>
          <w:numId w:val="5"/>
        </w:numPr>
      </w:pPr>
      <w:bookmarkStart w:id="20" w:name="_Toc24278137"/>
      <w:r>
        <w:t xml:space="preserve">Regulatory frameworks </w:t>
      </w:r>
      <w:r w:rsidR="0074025C">
        <w:t xml:space="preserve">governing </w:t>
      </w:r>
      <w:r w:rsidR="00A80D51">
        <w:t>a</w:t>
      </w:r>
      <w:r w:rsidR="0074025C">
        <w:t>lcohol availability</w:t>
      </w:r>
      <w:bookmarkEnd w:id="20"/>
    </w:p>
    <w:p w14:paraId="020D3A9B" w14:textId="77777777" w:rsidR="00AF2718" w:rsidRPr="0051111E" w:rsidRDefault="00AF2718" w:rsidP="0051111E">
      <w:pPr>
        <w:autoSpaceDE w:val="0"/>
        <w:autoSpaceDN w:val="0"/>
        <w:adjustRightInd w:val="0"/>
        <w:spacing w:after="0" w:line="360" w:lineRule="auto"/>
        <w:rPr>
          <w:rFonts w:cs="YcwvjlAdvTT86d47313"/>
          <w:highlight w:val="yellow"/>
        </w:rPr>
      </w:pPr>
      <w:r w:rsidRPr="00DD31ED">
        <w:rPr>
          <w:rFonts w:cs="YcwvjlAdvTT86d47313"/>
        </w:rPr>
        <w:t xml:space="preserve">Government controls over the availability of alcohol are </w:t>
      </w:r>
      <w:r w:rsidR="00545DA7" w:rsidRPr="00DD31ED">
        <w:rPr>
          <w:rFonts w:cs="YcwvjlAdvTT86d47313"/>
        </w:rPr>
        <w:t xml:space="preserve">very </w:t>
      </w:r>
      <w:r w:rsidRPr="00DD31ED">
        <w:rPr>
          <w:rFonts w:cs="YcwvjlAdvTT86d47313"/>
        </w:rPr>
        <w:t>common</w:t>
      </w:r>
      <w:r w:rsidR="00545DA7" w:rsidRPr="00DD31ED">
        <w:rPr>
          <w:rFonts w:cs="YcwvjlAdvTT86d47313"/>
        </w:rPr>
        <w:t>.</w:t>
      </w:r>
      <w:r w:rsidRPr="00DD31ED">
        <w:rPr>
          <w:rFonts w:cs="YcwvjlAdvTT86d47313"/>
        </w:rPr>
        <w:t xml:space="preserve"> In some countries, alcohol availability is controlled through monopolies on retail sales</w:t>
      </w:r>
      <w:r w:rsidR="001E7368">
        <w:rPr>
          <w:rFonts w:cs="YcwvjlAdvTT86d47313"/>
        </w:rPr>
        <w:t xml:space="preserve"> – a </w:t>
      </w:r>
      <w:r w:rsidR="000A3593">
        <w:rPr>
          <w:rFonts w:cs="YcwvjlAdvTT86d47313"/>
        </w:rPr>
        <w:t>measure</w:t>
      </w:r>
      <w:r w:rsidR="001E7368">
        <w:rPr>
          <w:rFonts w:cs="YcwvjlAdvTT86d47313"/>
        </w:rPr>
        <w:t xml:space="preserve"> </w:t>
      </w:r>
      <w:r w:rsidR="000A3593">
        <w:rPr>
          <w:rFonts w:cs="YcwvjlAdvTT86d47313"/>
        </w:rPr>
        <w:t>used only</w:t>
      </w:r>
      <w:r w:rsidR="001E7368">
        <w:rPr>
          <w:rFonts w:cs="YcwvjlAdvTT86d47313"/>
        </w:rPr>
        <w:t xml:space="preserve"> </w:t>
      </w:r>
      <w:r w:rsidR="000A3593">
        <w:rPr>
          <w:rFonts w:cs="YcwvjlAdvTT86d47313"/>
        </w:rPr>
        <w:t>in l</w:t>
      </w:r>
      <w:r w:rsidR="002577D9">
        <w:rPr>
          <w:rFonts w:cs="YcwvjlAdvTT86d47313"/>
        </w:rPr>
        <w:t>ocal</w:t>
      </w:r>
      <w:r w:rsidR="000A3593">
        <w:rPr>
          <w:rFonts w:cs="YcwvjlAdvTT86d47313"/>
        </w:rPr>
        <w:t xml:space="preserve"> circumstances in Australia</w:t>
      </w:r>
      <w:r w:rsidR="00AB19BE">
        <w:rPr>
          <w:rFonts w:cs="YcwvjlAdvTT86d47313"/>
        </w:rPr>
        <w:t xml:space="preserve"> </w:t>
      </w:r>
      <w:r w:rsidR="00AB19BE">
        <w:rPr>
          <w:rFonts w:cs="YcwvjlAdvTT86d47313"/>
        </w:rPr>
        <w:fldChar w:fldCharType="begin"/>
      </w:r>
      <w:r w:rsidR="006535F5">
        <w:rPr>
          <w:rFonts w:cs="YcwvjlAdvTT86d47313"/>
        </w:rPr>
        <w:instrText xml:space="preserve"> ADDIN EN.CITE &lt;EndNote&gt;&lt;Cite&gt;&lt;Author&gt;Brady&lt;/Author&gt;&lt;Year&gt;2010&lt;/Year&gt;&lt;RecNum&gt;7&lt;/RecNum&gt;&lt;DisplayText&gt;(8)&lt;/DisplayText&gt;&lt;record&gt;&lt;rec-number&gt;7&lt;/rec-number&gt;&lt;foreign-keys&gt;&lt;key app="EN" db-id="avr05stv7arzs9erswtvftvb5xwz5ew2prxr" timestamp="0"&gt;7&lt;/key&gt;&lt;/foreign-keys&gt;&lt;ref-type name="Journal Article"&gt;17&lt;/ref-type&gt;&lt;contributors&gt;&lt;authors&gt;&lt;author&gt;Brady, Maggie&lt;/author&gt;&lt;/authors&gt;&lt;/contributors&gt;&lt;titles&gt;&lt;title&gt;On‐and off‐premise drinking choices among Indigenous Australians: The influence of socio‐spatial factors&lt;/title&gt;&lt;secondary-title&gt;Drug and alcohol review&lt;/secondary-title&gt;&lt;/titles&gt;&lt;periodical&gt;&lt;full-title&gt;Drug and alcohol review&lt;/full-title&gt;&lt;/periodical&gt;&lt;pages&gt;446-451&lt;/pages&gt;&lt;volume&gt;29&lt;/volume&gt;&lt;number&gt;4&lt;/number&gt;&lt;dates&gt;&lt;year&gt;2010&lt;/year&gt;&lt;/dates&gt;&lt;isbn&gt;1465-3362&lt;/isbn&gt;&lt;urls&gt;&lt;/urls&gt;&lt;/record&gt;&lt;/Cite&gt;&lt;/EndNote&gt;</w:instrText>
      </w:r>
      <w:r w:rsidR="00AB19BE">
        <w:rPr>
          <w:rFonts w:cs="YcwvjlAdvTT86d47313"/>
        </w:rPr>
        <w:fldChar w:fldCharType="separate"/>
      </w:r>
      <w:r w:rsidR="006535F5">
        <w:rPr>
          <w:rFonts w:cs="YcwvjlAdvTT86d47313"/>
          <w:noProof/>
        </w:rPr>
        <w:t>(8)</w:t>
      </w:r>
      <w:r w:rsidR="00AB19BE">
        <w:rPr>
          <w:rFonts w:cs="YcwvjlAdvTT86d47313"/>
        </w:rPr>
        <w:fldChar w:fldCharType="end"/>
      </w:r>
      <w:r w:rsidRPr="00DD31ED">
        <w:rPr>
          <w:rFonts w:cs="YcwvjlAdvTT86d47313"/>
        </w:rPr>
        <w:t xml:space="preserve">. </w:t>
      </w:r>
      <w:r w:rsidR="00545DA7" w:rsidRPr="00DD31ED">
        <w:rPr>
          <w:rFonts w:cs="YcwvjlAdvTT86d47313"/>
        </w:rPr>
        <w:t xml:space="preserve">More commonly, liquor licensing systems </w:t>
      </w:r>
      <w:r w:rsidRPr="00DD31ED">
        <w:rPr>
          <w:rFonts w:cs="YcwvjlAdvTT86d47313"/>
        </w:rPr>
        <w:t>regulat</w:t>
      </w:r>
      <w:r w:rsidR="00545DA7" w:rsidRPr="00DD31ED">
        <w:rPr>
          <w:rFonts w:cs="YcwvjlAdvTT86d47313"/>
        </w:rPr>
        <w:t>e the</w:t>
      </w:r>
      <w:r w:rsidRPr="00DD31ED">
        <w:rPr>
          <w:rFonts w:cs="YcwvjlAdvTT86d47313"/>
        </w:rPr>
        <w:t xml:space="preserve"> </w:t>
      </w:r>
      <w:r w:rsidR="00545DA7" w:rsidRPr="00DD31ED">
        <w:rPr>
          <w:rFonts w:cs="YcwvjlAdvTT86d47313"/>
        </w:rPr>
        <w:t>availability of</w:t>
      </w:r>
      <w:r w:rsidR="00312BB1" w:rsidRPr="00DD31ED">
        <w:rPr>
          <w:rFonts w:cs="YcwvjlAdvTT86d47313"/>
        </w:rPr>
        <w:t xml:space="preserve"> </w:t>
      </w:r>
      <w:r w:rsidR="00545DA7" w:rsidRPr="00DD31ED">
        <w:rPr>
          <w:rFonts w:cs="YcwvjlAdvTT86d47313"/>
        </w:rPr>
        <w:t>alcohol</w:t>
      </w:r>
      <w:r w:rsidR="00DD31ED" w:rsidRPr="00DD31ED">
        <w:rPr>
          <w:rFonts w:cs="YcwvjlAdvTT86d47313"/>
        </w:rPr>
        <w:t xml:space="preserve"> (</w:t>
      </w:r>
      <w:r w:rsidR="00433548">
        <w:rPr>
          <w:rFonts w:cs="YcwvjlAdvTT86d47313"/>
        </w:rPr>
        <w:t>over 130</w:t>
      </w:r>
      <w:r w:rsidR="00AB19BE">
        <w:rPr>
          <w:rFonts w:cs="YcwvjlAdvTT86d47313"/>
        </w:rPr>
        <w:t xml:space="preserve"> countries</w:t>
      </w:r>
      <w:r w:rsidR="00433548">
        <w:rPr>
          <w:rFonts w:cs="YcwvjlAdvTT86d47313"/>
        </w:rPr>
        <w:t xml:space="preserve"> ha</w:t>
      </w:r>
      <w:r w:rsidRPr="00DD31ED">
        <w:rPr>
          <w:rFonts w:cs="YcwvjlAdvTT86d47313"/>
        </w:rPr>
        <w:t xml:space="preserve">ve some form of licensing system </w:t>
      </w:r>
      <w:r w:rsidR="002577D9">
        <w:rPr>
          <w:rFonts w:cs="YcwvjlAdvTT86d47313"/>
        </w:rPr>
        <w:t>for selling alcohol</w:t>
      </w:r>
      <w:r w:rsidR="00AB19BE">
        <w:rPr>
          <w:rFonts w:cs="YcwvjlAdvTT86d47313"/>
        </w:rPr>
        <w:t xml:space="preserve"> </w:t>
      </w:r>
      <w:r w:rsidR="00AB19BE">
        <w:rPr>
          <w:rFonts w:cs="YcwvjlAdvTT86d47313"/>
        </w:rPr>
        <w:fldChar w:fldCharType="begin"/>
      </w:r>
      <w:r w:rsidR="006535F5">
        <w:rPr>
          <w:rFonts w:cs="YcwvjlAdvTT86d47313"/>
        </w:rPr>
        <w:instrText xml:space="preserve"> ADDIN EN.CITE &lt;EndNote&gt;&lt;Cite&gt;&lt;Author&gt;Organization&lt;/Author&gt;&lt;Year&gt;2014&lt;/Year&gt;&lt;RecNum&gt;52&lt;/RecNum&gt;&lt;DisplayText&gt;(9)&lt;/DisplayText&gt;&lt;record&gt;&lt;rec-number&gt;52&lt;/rec-number&gt;&lt;foreign-keys&gt;&lt;key app="EN" db-id="avr05stv7arzs9erswtvftvb5xwz5ew2prxr" timestamp="1489623179"&gt;52&lt;/key&gt;&lt;/foreign-keys&gt;&lt;ref-type name="Book"&gt;6&lt;/ref-type&gt;&lt;contributors&gt;&lt;authors&gt;&lt;author&gt;World Health Organization&lt;/author&gt;&lt;/authors&gt;&lt;/contributors&gt;&lt;titles&gt;&lt;title&gt;Global status report on alcohol and health 2014&lt;/title&gt;&lt;/titles&gt;&lt;dates&gt;&lt;year&gt;2014&lt;/year&gt;&lt;/dates&gt;&lt;publisher&gt;World Health Organization&lt;/publisher&gt;&lt;isbn&gt;924156475X&lt;/isbn&gt;&lt;urls&gt;&lt;/urls&gt;&lt;/record&gt;&lt;/Cite&gt;&lt;/EndNote&gt;</w:instrText>
      </w:r>
      <w:r w:rsidR="00AB19BE">
        <w:rPr>
          <w:rFonts w:cs="YcwvjlAdvTT86d47313"/>
        </w:rPr>
        <w:fldChar w:fldCharType="separate"/>
      </w:r>
      <w:r w:rsidR="006535F5">
        <w:rPr>
          <w:rFonts w:cs="YcwvjlAdvTT86d47313"/>
          <w:noProof/>
        </w:rPr>
        <w:t>(9)</w:t>
      </w:r>
      <w:r w:rsidR="00AB19BE">
        <w:rPr>
          <w:rFonts w:cs="YcwvjlAdvTT86d47313"/>
        </w:rPr>
        <w:fldChar w:fldCharType="end"/>
      </w:r>
      <w:r w:rsidR="00AB19BE">
        <w:rPr>
          <w:rFonts w:cs="YcwvjlAdvTT86d47313"/>
        </w:rPr>
        <w:t>)</w:t>
      </w:r>
      <w:r w:rsidRPr="00DD31ED">
        <w:rPr>
          <w:rFonts w:cs="YcwvjlAdvTT86d47313"/>
        </w:rPr>
        <w:t xml:space="preserve">. </w:t>
      </w:r>
      <w:r w:rsidR="0051111E" w:rsidRPr="00DD31ED">
        <w:rPr>
          <w:rFonts w:cs="YcwvjlAdvTT86d47313"/>
        </w:rPr>
        <w:t>Licensing</w:t>
      </w:r>
      <w:r w:rsidR="0051111E" w:rsidRPr="00545DA7">
        <w:rPr>
          <w:rFonts w:cs="YcwvjlAdvTT86d47313"/>
        </w:rPr>
        <w:t xml:space="preserve"> regulates who </w:t>
      </w:r>
      <w:r w:rsidR="00821727" w:rsidRPr="00545DA7">
        <w:rPr>
          <w:rFonts w:cs="YcwvjlAdvTT86d47313"/>
        </w:rPr>
        <w:t>can</w:t>
      </w:r>
      <w:r w:rsidR="0051111E" w:rsidRPr="00545DA7">
        <w:rPr>
          <w:rFonts w:cs="YcwvjlAdvTT86d47313"/>
        </w:rPr>
        <w:t xml:space="preserve"> sell </w:t>
      </w:r>
      <w:r w:rsidR="00545DA7" w:rsidRPr="00545DA7">
        <w:rPr>
          <w:rFonts w:cs="YcwvjlAdvTT86d47313"/>
        </w:rPr>
        <w:t>and purchase alcohol,</w:t>
      </w:r>
      <w:r w:rsidR="0051111E" w:rsidRPr="00545DA7">
        <w:rPr>
          <w:rFonts w:cs="YcwvjlAdvTT86d47313"/>
        </w:rPr>
        <w:t xml:space="preserve"> and places conditions on where (the density of outlets), when (trading hours) and how (license conditions) alcohol can be sold.</w:t>
      </w:r>
    </w:p>
    <w:p w14:paraId="508E05A1" w14:textId="77777777" w:rsidR="0051111E" w:rsidRDefault="0051111E" w:rsidP="0051111E">
      <w:pPr>
        <w:autoSpaceDE w:val="0"/>
        <w:autoSpaceDN w:val="0"/>
        <w:adjustRightInd w:val="0"/>
        <w:spacing w:after="0" w:line="240" w:lineRule="auto"/>
      </w:pPr>
    </w:p>
    <w:p w14:paraId="737AC99A" w14:textId="77777777" w:rsidR="00AF2718" w:rsidRPr="0051111E" w:rsidRDefault="00AF2718" w:rsidP="0051111E">
      <w:pPr>
        <w:spacing w:line="360" w:lineRule="auto"/>
      </w:pPr>
      <w:r w:rsidRPr="00545DA7">
        <w:t>In Australia, licensing is a state and territory function – retained as a state function when Australia federated in 1901.</w:t>
      </w:r>
      <w:r w:rsidR="0051111E" w:rsidRPr="00545DA7">
        <w:rPr>
          <w:rFonts w:cs="YcwvjlAdvTT86d47313"/>
        </w:rPr>
        <w:t xml:space="preserve"> </w:t>
      </w:r>
      <w:r w:rsidR="009D6689">
        <w:rPr>
          <w:rFonts w:cs="YcwvjlAdvTT86d47313"/>
        </w:rPr>
        <w:t>While some licence conditions are consistent across borders</w:t>
      </w:r>
      <w:r w:rsidR="00545DA7" w:rsidRPr="00545DA7">
        <w:rPr>
          <w:rFonts w:cs="YcwvjlAdvTT86d47313"/>
        </w:rPr>
        <w:t xml:space="preserve">, such as </w:t>
      </w:r>
      <w:r w:rsidR="009D6689" w:rsidRPr="00545DA7">
        <w:rPr>
          <w:rFonts w:cs="YcwvjlAdvTT86d47313"/>
        </w:rPr>
        <w:t xml:space="preserve">mandatory </w:t>
      </w:r>
      <w:r w:rsidR="009D6689">
        <w:rPr>
          <w:rFonts w:cs="YcwvjlAdvTT86d47313"/>
        </w:rPr>
        <w:t>‘</w:t>
      </w:r>
      <w:r w:rsidR="009D6689" w:rsidRPr="00545DA7">
        <w:rPr>
          <w:rFonts w:cs="YcwvjlAdvTT86d47313"/>
        </w:rPr>
        <w:t>responsible service of alcohol</w:t>
      </w:r>
      <w:r w:rsidR="009D6689">
        <w:rPr>
          <w:rFonts w:cs="YcwvjlAdvTT86d47313"/>
        </w:rPr>
        <w:t>’</w:t>
      </w:r>
      <w:r w:rsidR="009D6689" w:rsidRPr="00545DA7">
        <w:rPr>
          <w:rFonts w:cs="YcwvjlAdvTT86d47313"/>
        </w:rPr>
        <w:t xml:space="preserve"> training</w:t>
      </w:r>
      <w:r w:rsidR="009D6689">
        <w:rPr>
          <w:rFonts w:cs="YcwvjlAdvTT86d47313"/>
        </w:rPr>
        <w:t xml:space="preserve"> and a</w:t>
      </w:r>
      <w:r w:rsidR="009D6689" w:rsidRPr="00545DA7">
        <w:rPr>
          <w:rFonts w:cs="YcwvjlAdvTT86d47313"/>
        </w:rPr>
        <w:t xml:space="preserve"> </w:t>
      </w:r>
      <w:r w:rsidR="00545DA7" w:rsidRPr="00545DA7">
        <w:rPr>
          <w:rFonts w:cs="YcwvjlAdvTT86d47313"/>
        </w:rPr>
        <w:t xml:space="preserve">minimum legal purchase age </w:t>
      </w:r>
      <w:r w:rsidR="009D6689">
        <w:rPr>
          <w:rFonts w:cs="YcwvjlAdvTT86d47313"/>
        </w:rPr>
        <w:t xml:space="preserve">of </w:t>
      </w:r>
      <w:r w:rsidR="00545DA7" w:rsidRPr="00545DA7">
        <w:rPr>
          <w:rFonts w:cs="YcwvjlAdvTT86d47313"/>
        </w:rPr>
        <w:t>18 years</w:t>
      </w:r>
      <w:r w:rsidR="002577D9">
        <w:rPr>
          <w:rFonts w:cs="YcwvjlAdvTT86d47313"/>
        </w:rPr>
        <w:t>,</w:t>
      </w:r>
      <w:r w:rsidR="00545DA7" w:rsidRPr="00545DA7">
        <w:rPr>
          <w:rFonts w:cs="YcwvjlAdvTT86d47313"/>
        </w:rPr>
        <w:t xml:space="preserve"> </w:t>
      </w:r>
      <w:r w:rsidR="002577D9">
        <w:rPr>
          <w:rFonts w:cs="YcwvjlAdvTT86d47313"/>
        </w:rPr>
        <w:t xml:space="preserve">there is </w:t>
      </w:r>
      <w:r w:rsidR="0051111E" w:rsidRPr="00545DA7">
        <w:rPr>
          <w:rFonts w:cs="YcwvjlAdvTT86d47313"/>
        </w:rPr>
        <w:t>var</w:t>
      </w:r>
      <w:r w:rsidR="00545DA7" w:rsidRPr="00545DA7">
        <w:rPr>
          <w:rFonts w:cs="YcwvjlAdvTT86d47313"/>
        </w:rPr>
        <w:t xml:space="preserve">iation </w:t>
      </w:r>
      <w:r w:rsidR="0051111E" w:rsidRPr="00545DA7">
        <w:rPr>
          <w:rFonts w:cs="YcwvjlAdvTT86d47313"/>
        </w:rPr>
        <w:t>in the categories of licen</w:t>
      </w:r>
      <w:r w:rsidR="00545DA7" w:rsidRPr="00545DA7">
        <w:rPr>
          <w:rFonts w:cs="YcwvjlAdvTT86d47313"/>
        </w:rPr>
        <w:t>c</w:t>
      </w:r>
      <w:r w:rsidR="0051111E" w:rsidRPr="00545DA7">
        <w:rPr>
          <w:rFonts w:cs="YcwvjlAdvTT86d47313"/>
        </w:rPr>
        <w:t xml:space="preserve">es available (e.g., </w:t>
      </w:r>
      <w:r w:rsidR="009D6689">
        <w:rPr>
          <w:rFonts w:cs="YcwvjlAdvTT86d47313"/>
        </w:rPr>
        <w:t>NSW</w:t>
      </w:r>
      <w:r w:rsidR="0051111E" w:rsidRPr="00545DA7">
        <w:rPr>
          <w:rFonts w:cs="YcwvjlAdvTT86d47313"/>
        </w:rPr>
        <w:t xml:space="preserve"> has </w:t>
      </w:r>
      <w:r w:rsidR="009D6689">
        <w:rPr>
          <w:rFonts w:cs="YcwvjlAdvTT86d47313"/>
        </w:rPr>
        <w:t>seven</w:t>
      </w:r>
      <w:r w:rsidR="0051111E" w:rsidRPr="00545DA7">
        <w:rPr>
          <w:rFonts w:cs="YcwvjlAdvTT86d47313"/>
        </w:rPr>
        <w:t xml:space="preserve"> licen</w:t>
      </w:r>
      <w:r w:rsidR="00545DA7" w:rsidRPr="00545DA7">
        <w:rPr>
          <w:rFonts w:cs="YcwvjlAdvTT86d47313"/>
        </w:rPr>
        <w:t>c</w:t>
      </w:r>
      <w:r w:rsidR="0051111E" w:rsidRPr="00545DA7">
        <w:rPr>
          <w:rFonts w:cs="YcwvjlAdvTT86d47313"/>
        </w:rPr>
        <w:t>e types</w:t>
      </w:r>
      <w:r w:rsidR="009D6689">
        <w:rPr>
          <w:rFonts w:cs="YcwvjlAdvTT86d47313"/>
        </w:rPr>
        <w:t xml:space="preserve"> the</w:t>
      </w:r>
      <w:r w:rsidR="0051111E" w:rsidRPr="00545DA7">
        <w:rPr>
          <w:rFonts w:cs="YcwvjlAdvTT86d47313"/>
        </w:rPr>
        <w:t xml:space="preserve"> Northern Territory</w:t>
      </w:r>
      <w:r w:rsidR="009D6689">
        <w:rPr>
          <w:rFonts w:cs="YcwvjlAdvTT86d47313"/>
        </w:rPr>
        <w:t xml:space="preserve"> has five</w:t>
      </w:r>
      <w:r w:rsidR="0051111E" w:rsidRPr="00545DA7">
        <w:rPr>
          <w:rFonts w:cs="YcwvjlAdvTT86d47313"/>
        </w:rPr>
        <w:t>)</w:t>
      </w:r>
      <w:r w:rsidR="000A2015">
        <w:rPr>
          <w:rFonts w:cs="YcwvjlAdvTT86d47313"/>
        </w:rPr>
        <w:t>,</w:t>
      </w:r>
      <w:r w:rsidR="0051111E" w:rsidRPr="00545DA7">
        <w:rPr>
          <w:rFonts w:cs="YcwvjlAdvTT86d47313"/>
        </w:rPr>
        <w:t xml:space="preserve"> the conditions attached to each </w:t>
      </w:r>
      <w:r w:rsidR="009D6689">
        <w:rPr>
          <w:rFonts w:cs="YcwvjlAdvTT86d47313"/>
        </w:rPr>
        <w:t xml:space="preserve">type of licence </w:t>
      </w:r>
      <w:r w:rsidR="005E7143">
        <w:rPr>
          <w:rFonts w:cs="YcwvjlAdvTT86d47313"/>
        </w:rPr>
        <w:t xml:space="preserve">as well as to the </w:t>
      </w:r>
      <w:r w:rsidR="009D6689">
        <w:rPr>
          <w:rFonts w:cs="YcwvjlAdvTT86d47313"/>
        </w:rPr>
        <w:t>permissible</w:t>
      </w:r>
      <w:r w:rsidR="005E7143">
        <w:rPr>
          <w:rFonts w:cs="YcwvjlAdvTT86d47313"/>
        </w:rPr>
        <w:t xml:space="preserve"> trading hours and </w:t>
      </w:r>
      <w:r w:rsidR="009D6689">
        <w:rPr>
          <w:rFonts w:cs="YcwvjlAdvTT86d47313"/>
        </w:rPr>
        <w:t>process</w:t>
      </w:r>
      <w:r w:rsidR="005E7143">
        <w:rPr>
          <w:rFonts w:cs="YcwvjlAdvTT86d47313"/>
        </w:rPr>
        <w:t xml:space="preserve"> for granting new licences</w:t>
      </w:r>
      <w:r w:rsidR="0051111E" w:rsidRPr="00545DA7">
        <w:rPr>
          <w:rFonts w:cs="YcwvjlAdvTT86d47313"/>
        </w:rPr>
        <w:t xml:space="preserve">. </w:t>
      </w:r>
    </w:p>
    <w:p w14:paraId="4895212A" w14:textId="77777777" w:rsidR="00DA7505" w:rsidRDefault="001704D1" w:rsidP="0051111E">
      <w:pPr>
        <w:pStyle w:val="Heading2"/>
        <w:numPr>
          <w:ilvl w:val="1"/>
          <w:numId w:val="5"/>
        </w:numPr>
      </w:pPr>
      <w:bookmarkStart w:id="21" w:name="_Toc24278138"/>
      <w:r>
        <w:t>Report</w:t>
      </w:r>
      <w:r w:rsidR="00DA7505">
        <w:t xml:space="preserve"> </w:t>
      </w:r>
      <w:r>
        <w:t>overview</w:t>
      </w:r>
      <w:bookmarkEnd w:id="21"/>
    </w:p>
    <w:p w14:paraId="1C262ACB" w14:textId="77777777" w:rsidR="00DA7505" w:rsidRDefault="00DA7505" w:rsidP="0051111E">
      <w:pPr>
        <w:pStyle w:val="Heading3"/>
        <w:numPr>
          <w:ilvl w:val="2"/>
          <w:numId w:val="5"/>
        </w:numPr>
      </w:pPr>
      <w:bookmarkStart w:id="22" w:name="_Toc24278139"/>
      <w:r>
        <w:t>Scope</w:t>
      </w:r>
      <w:bookmarkEnd w:id="22"/>
    </w:p>
    <w:p w14:paraId="7F445BC0" w14:textId="77777777" w:rsidR="002B5909" w:rsidRDefault="00441642" w:rsidP="00C674C1">
      <w:pPr>
        <w:spacing w:line="360" w:lineRule="auto"/>
      </w:pPr>
      <w:r w:rsidRPr="00441642">
        <w:t xml:space="preserve">This report draws primarily on a systematic </w:t>
      </w:r>
      <w:r>
        <w:t xml:space="preserve">review </w:t>
      </w:r>
      <w:r w:rsidRPr="00441642">
        <w:t xml:space="preserve">of the peer-review literature </w:t>
      </w:r>
      <w:r>
        <w:t xml:space="preserve">on the association of alcohol availability, alcohol consumption and harms. </w:t>
      </w:r>
      <w:r w:rsidR="0000700E">
        <w:t>The report</w:t>
      </w:r>
      <w:r>
        <w:t xml:space="preserve"> focus</w:t>
      </w:r>
      <w:r w:rsidR="0000700E">
        <w:t>es</w:t>
      </w:r>
      <w:r>
        <w:t xml:space="preserve"> on </w:t>
      </w:r>
      <w:r w:rsidR="002B5909">
        <w:t>two</w:t>
      </w:r>
      <w:r w:rsidR="00E15177">
        <w:t xml:space="preserve"> </w:t>
      </w:r>
      <w:r>
        <w:t>main areas: the density of alcohol outlets</w:t>
      </w:r>
      <w:r w:rsidR="002B5909">
        <w:t xml:space="preserve"> and</w:t>
      </w:r>
      <w:r w:rsidR="0000700E">
        <w:t xml:space="preserve"> the</w:t>
      </w:r>
      <w:r>
        <w:t xml:space="preserve"> </w:t>
      </w:r>
      <w:r w:rsidR="00836549">
        <w:t>permissible trading hours</w:t>
      </w:r>
      <w:r w:rsidR="00E15177">
        <w:t>.</w:t>
      </w:r>
      <w:r w:rsidR="00836549">
        <w:t xml:space="preserve"> </w:t>
      </w:r>
      <w:r w:rsidR="0000700E">
        <w:t>The report</w:t>
      </w:r>
      <w:r w:rsidR="00E81F47">
        <w:t xml:space="preserve"> </w:t>
      </w:r>
      <w:r w:rsidR="00836549">
        <w:t>concentrate</w:t>
      </w:r>
      <w:r w:rsidR="0000700E">
        <w:t>s</w:t>
      </w:r>
      <w:r w:rsidR="00836549">
        <w:t xml:space="preserve"> on research conducted</w:t>
      </w:r>
      <w:r>
        <w:t xml:space="preserve"> </w:t>
      </w:r>
      <w:r w:rsidRPr="00441642">
        <w:t>over the past 10 years</w:t>
      </w:r>
      <w:r w:rsidR="00780502">
        <w:t xml:space="preserve"> (2005-2015)</w:t>
      </w:r>
      <w:r w:rsidR="00D47C65">
        <w:t xml:space="preserve">, although studies of </w:t>
      </w:r>
      <w:r w:rsidR="00E81F47">
        <w:t>significance</w:t>
      </w:r>
      <w:r w:rsidR="00D47C65">
        <w:t xml:space="preserve"> to Australia </w:t>
      </w:r>
      <w:r w:rsidR="00D47C65">
        <w:lastRenderedPageBreak/>
        <w:t>published since 2015 are noted</w:t>
      </w:r>
      <w:r w:rsidR="00836549">
        <w:t>.</w:t>
      </w:r>
      <w:r w:rsidRPr="00441642">
        <w:t xml:space="preserve"> </w:t>
      </w:r>
      <w:r w:rsidR="0000700E">
        <w:t>A</w:t>
      </w:r>
      <w:r w:rsidR="002B5909">
        <w:t xml:space="preserve"> s</w:t>
      </w:r>
      <w:r w:rsidR="00836549" w:rsidRPr="00836549">
        <w:t>upplementary search</w:t>
      </w:r>
      <w:r w:rsidR="00C11DDB">
        <w:t xml:space="preserve"> was conducted</w:t>
      </w:r>
      <w:r w:rsidR="00836549" w:rsidRPr="00836549">
        <w:t xml:space="preserve"> </w:t>
      </w:r>
      <w:r w:rsidR="00836549">
        <w:t xml:space="preserve">for </w:t>
      </w:r>
      <w:r w:rsidR="000040F2">
        <w:t xml:space="preserve">research </w:t>
      </w:r>
      <w:r w:rsidR="00836549">
        <w:t xml:space="preserve">examining </w:t>
      </w:r>
      <w:r w:rsidR="002B5909">
        <w:t>restriction</w:t>
      </w:r>
      <w:r w:rsidR="007B3600">
        <w:t xml:space="preserve">s and bans of alcohol sales in </w:t>
      </w:r>
      <w:r w:rsidR="00821727">
        <w:rPr>
          <w:color w:val="000000"/>
          <w:lang w:eastAsia="en-GB"/>
        </w:rPr>
        <w:t>Aboriginal and/or Torres Strait Islander</w:t>
      </w:r>
      <w:r w:rsidR="002B5909">
        <w:t xml:space="preserve"> communities.</w:t>
      </w:r>
    </w:p>
    <w:p w14:paraId="7C80C2D1" w14:textId="77777777" w:rsidR="00780502" w:rsidRDefault="00DA7505" w:rsidP="0051111E">
      <w:pPr>
        <w:pStyle w:val="Heading3"/>
        <w:numPr>
          <w:ilvl w:val="2"/>
          <w:numId w:val="5"/>
        </w:numPr>
      </w:pPr>
      <w:bookmarkStart w:id="23" w:name="_Toc24278140"/>
      <w:r>
        <w:t>Structure</w:t>
      </w:r>
      <w:bookmarkEnd w:id="23"/>
    </w:p>
    <w:p w14:paraId="72BEC5AE" w14:textId="77777777" w:rsidR="005D2D0C" w:rsidRDefault="000A2015" w:rsidP="00C674C1">
      <w:pPr>
        <w:spacing w:line="360" w:lineRule="auto"/>
      </w:pPr>
      <w:r>
        <w:t xml:space="preserve">Alcohol has become more available in Australia in terms of access through off-premise sales, web-based purchasing and growth of big-box package liquor with heavily discounted alcohol. </w:t>
      </w:r>
      <w:r w:rsidR="005D2D0C">
        <w:t>The next chapter</w:t>
      </w:r>
      <w:r>
        <w:t xml:space="preserve"> summarizes how alcohol availability has changed in Australia overtime. It </w:t>
      </w:r>
      <w:r w:rsidR="005D2D0C">
        <w:t>provides a review of the major policy changes in alcohol</w:t>
      </w:r>
      <w:r w:rsidR="002577D9">
        <w:t>’</w:t>
      </w:r>
      <w:r w:rsidR="005D2D0C">
        <w:t xml:space="preserve">s availability in Australia from the turn of the nineteenth century </w:t>
      </w:r>
      <w:r w:rsidR="002577D9">
        <w:t xml:space="preserve">on, </w:t>
      </w:r>
      <w:r w:rsidR="005D2D0C">
        <w:t>as well as a summary of the</w:t>
      </w:r>
      <w:r w:rsidR="002362E1">
        <w:t xml:space="preserve"> </w:t>
      </w:r>
      <w:r w:rsidR="005D2D0C">
        <w:t xml:space="preserve">studies </w:t>
      </w:r>
      <w:r w:rsidR="002362E1">
        <w:t xml:space="preserve">of policy impacts </w:t>
      </w:r>
      <w:r w:rsidR="006F667F">
        <w:t>prior to 2005</w:t>
      </w:r>
      <w:r w:rsidR="005D2D0C">
        <w:t>.</w:t>
      </w:r>
    </w:p>
    <w:p w14:paraId="1BB2AADC" w14:textId="77777777" w:rsidR="003E0460" w:rsidRDefault="00780502" w:rsidP="00C674C1">
      <w:pPr>
        <w:spacing w:line="360" w:lineRule="auto"/>
      </w:pPr>
      <w:r>
        <w:t xml:space="preserve">The review </w:t>
      </w:r>
      <w:r w:rsidR="002577D9">
        <w:t>in the rem</w:t>
      </w:r>
      <w:r w:rsidR="0013371A">
        <w:t>a</w:t>
      </w:r>
      <w:r w:rsidR="002577D9">
        <w:t xml:space="preserve">inder of the report </w:t>
      </w:r>
      <w:r>
        <w:t xml:space="preserve">consists of </w:t>
      </w:r>
      <w:r w:rsidR="006F667F">
        <w:t>three</w:t>
      </w:r>
      <w:r>
        <w:t xml:space="preserve"> major chapters pertaining to different </w:t>
      </w:r>
      <w:r w:rsidR="002362E1">
        <w:t xml:space="preserve">aspects </w:t>
      </w:r>
      <w:r>
        <w:t>to regulating the availability of alcohol</w:t>
      </w:r>
      <w:r w:rsidR="002362E1">
        <w:t xml:space="preserve"> in Australia</w:t>
      </w:r>
      <w:r>
        <w:t>.</w:t>
      </w:r>
      <w:r w:rsidR="00B92224">
        <w:t xml:space="preserve"> The first is </w:t>
      </w:r>
      <w:r w:rsidR="00B92224" w:rsidRPr="00B92224">
        <w:t>regulating the hours during which alcohol can legally be sold.</w:t>
      </w:r>
      <w:r w:rsidR="00B92224">
        <w:t xml:space="preserve"> </w:t>
      </w:r>
      <w:r w:rsidR="002362E1">
        <w:t>The second is s</w:t>
      </w:r>
      <w:r w:rsidR="00B92224">
        <w:t>tudies on the number and density of alcohol outlets</w:t>
      </w:r>
      <w:r w:rsidR="002577D9">
        <w:t>;</w:t>
      </w:r>
      <w:r w:rsidR="00B92224">
        <w:t xml:space="preserve"> there is a substantial body of research in this area. </w:t>
      </w:r>
      <w:r w:rsidR="006F667F">
        <w:t xml:space="preserve">Lastly, </w:t>
      </w:r>
      <w:r w:rsidR="00B92224">
        <w:t xml:space="preserve">studies on the effect of bans </w:t>
      </w:r>
      <w:r w:rsidR="002362E1">
        <w:t xml:space="preserve">or restrictions on off-premise outlets in </w:t>
      </w:r>
      <w:r w:rsidR="00AE14F4">
        <w:rPr>
          <w:color w:val="000000"/>
          <w:lang w:eastAsia="en-GB"/>
        </w:rPr>
        <w:t xml:space="preserve">Aboriginal and/or Torres Strait Islander </w:t>
      </w:r>
      <w:r w:rsidR="002362E1">
        <w:t xml:space="preserve">communities </w:t>
      </w:r>
      <w:r w:rsidR="00B92224">
        <w:t xml:space="preserve">are reviewed. The </w:t>
      </w:r>
      <w:r w:rsidR="006F667F">
        <w:t xml:space="preserve">structure of these </w:t>
      </w:r>
      <w:r w:rsidR="00B92224">
        <w:t>chapter</w:t>
      </w:r>
      <w:r w:rsidR="006F667F">
        <w:t xml:space="preserve">s </w:t>
      </w:r>
      <w:proofErr w:type="gramStart"/>
      <w:r w:rsidR="006F667F">
        <w:t>vary</w:t>
      </w:r>
      <w:proofErr w:type="gramEnd"/>
      <w:r w:rsidR="00B92224">
        <w:t xml:space="preserve"> depending on the extent and nature of the body of research. </w:t>
      </w:r>
      <w:r w:rsidR="00E31863">
        <w:t>The c</w:t>
      </w:r>
      <w:r w:rsidR="00525D16">
        <w:t xml:space="preserve">hapter structure is described at the beginning of each chapter. </w:t>
      </w:r>
      <w:r w:rsidR="0013371A">
        <w:t>The method</w:t>
      </w:r>
      <w:r w:rsidR="009C3C3B">
        <w:t>s</w:t>
      </w:r>
      <w:r w:rsidR="0013371A">
        <w:t xml:space="preserve"> </w:t>
      </w:r>
      <w:r w:rsidR="009C3C3B">
        <w:t>are</w:t>
      </w:r>
      <w:r w:rsidR="0013371A">
        <w:t xml:space="preserve"> described in the Appendices.</w:t>
      </w:r>
      <w:r w:rsidR="003E0460">
        <w:br w:type="page"/>
      </w:r>
    </w:p>
    <w:p w14:paraId="30517D22" w14:textId="77777777" w:rsidR="00B92224" w:rsidRPr="00B92224" w:rsidRDefault="0074025C" w:rsidP="00A470A5">
      <w:pPr>
        <w:pStyle w:val="Heading1"/>
        <w:numPr>
          <w:ilvl w:val="0"/>
          <w:numId w:val="5"/>
        </w:numPr>
      </w:pPr>
      <w:bookmarkStart w:id="24" w:name="_Toc24278141"/>
      <w:r w:rsidRPr="00822093">
        <w:rPr>
          <w:i/>
          <w:noProof/>
          <w:lang w:eastAsia="en-AU"/>
        </w:rPr>
        <w:lastRenderedPageBreak/>
        <mc:AlternateContent>
          <mc:Choice Requires="wps">
            <w:drawing>
              <wp:anchor distT="45720" distB="45720" distL="114300" distR="114300" simplePos="0" relativeHeight="251665408" behindDoc="0" locked="0" layoutInCell="1" allowOverlap="1" wp14:anchorId="73195E37" wp14:editId="2F405280">
                <wp:simplePos x="0" y="0"/>
                <wp:positionH relativeFrom="margin">
                  <wp:posOffset>-2540</wp:posOffset>
                </wp:positionH>
                <wp:positionV relativeFrom="paragraph">
                  <wp:posOffset>351790</wp:posOffset>
                </wp:positionV>
                <wp:extent cx="5718175" cy="1404620"/>
                <wp:effectExtent l="0" t="0" r="15875" b="2540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404620"/>
                        </a:xfrm>
                        <a:prstGeom prst="rect">
                          <a:avLst/>
                        </a:prstGeom>
                        <a:solidFill>
                          <a:srgbClr val="FFFFFF"/>
                        </a:solidFill>
                        <a:ln w="9525">
                          <a:solidFill>
                            <a:srgbClr val="000000"/>
                          </a:solidFill>
                          <a:miter lim="800000"/>
                          <a:headEnd/>
                          <a:tailEnd/>
                        </a:ln>
                      </wps:spPr>
                      <wps:txbx>
                        <w:txbxContent>
                          <w:p w14:paraId="3583549C" w14:textId="77777777" w:rsidR="00DB2FE2" w:rsidRPr="000E4FFC" w:rsidRDefault="00DB2FE2" w:rsidP="000E4FFC">
                            <w:pPr>
                              <w:rPr>
                                <w:b/>
                                <w:i/>
                              </w:rPr>
                            </w:pPr>
                            <w:r w:rsidRPr="000E4FFC">
                              <w:rPr>
                                <w:b/>
                                <w:i/>
                              </w:rPr>
                              <w:t>Chapter Summary</w:t>
                            </w:r>
                          </w:p>
                          <w:p w14:paraId="0A51C688" w14:textId="77777777" w:rsidR="00DB2FE2" w:rsidRPr="008D2BDF" w:rsidRDefault="00DB2FE2" w:rsidP="008D2BDF">
                            <w:pPr>
                              <w:pStyle w:val="ListParagraph"/>
                              <w:numPr>
                                <w:ilvl w:val="0"/>
                                <w:numId w:val="7"/>
                              </w:numPr>
                              <w:spacing w:line="276" w:lineRule="auto"/>
                            </w:pPr>
                            <w:r w:rsidRPr="008D2BDF">
                              <w:t>From 1900 up to about 1930 the implementation of restrictive alcohol policies was driven by the influence of a politically engaged and popular temperance movement.  This led to a sharp decline in the number of hotels and, with 6pm closing enforced in most states, to reduced trading hours.</w:t>
                            </w:r>
                          </w:p>
                          <w:p w14:paraId="7E3A0B6C" w14:textId="77777777" w:rsidR="00DB2FE2" w:rsidRPr="008D2BDF" w:rsidRDefault="00DB2FE2" w:rsidP="008D2BDF">
                            <w:pPr>
                              <w:pStyle w:val="ListParagraph"/>
                              <w:numPr>
                                <w:ilvl w:val="0"/>
                                <w:numId w:val="7"/>
                              </w:numPr>
                              <w:spacing w:line="276" w:lineRule="auto"/>
                            </w:pPr>
                            <w:r w:rsidRPr="008D2BDF">
                              <w:t>From the 1950s, Australia began to relax its licensing controls: trading hours were extended, the kinds of outlets permitted to sell alcohol were expanded, and the number of outlets (especially non-hotels) began to rise.</w:t>
                            </w:r>
                          </w:p>
                          <w:p w14:paraId="13D51B09" w14:textId="77777777" w:rsidR="00DB2FE2" w:rsidRDefault="00DB2FE2" w:rsidP="008D2BDF">
                            <w:pPr>
                              <w:pStyle w:val="ListParagraph"/>
                              <w:numPr>
                                <w:ilvl w:val="0"/>
                                <w:numId w:val="7"/>
                              </w:numPr>
                              <w:spacing w:line="276" w:lineRule="auto"/>
                            </w:pPr>
                            <w:r w:rsidRPr="008D2BDF">
                              <w:t>Legislative reforms during the 1980s and 1990s greatly liberalised licensing: available licence types were streamlined, and greater options for extended trading hours were introduced, along with the removal of a range of restrictions for obtaining a licence.</w:t>
                            </w:r>
                            <w:r>
                              <w:t xml:space="preserve"> Indices of alcohol-related harms increased alongside increases in availability.</w:t>
                            </w:r>
                          </w:p>
                          <w:p w14:paraId="717AD1DA" w14:textId="77777777" w:rsidR="00DB2FE2" w:rsidRDefault="00DB2FE2" w:rsidP="00FE3709">
                            <w:pPr>
                              <w:pStyle w:val="ListParagraph"/>
                              <w:numPr>
                                <w:ilvl w:val="0"/>
                                <w:numId w:val="7"/>
                              </w:numPr>
                              <w:spacing w:line="276" w:lineRule="auto"/>
                            </w:pPr>
                            <w:r>
                              <w:t>Competition reforms in the early 2000s greatly increased the influence of Woolworths/Coles in the packaged liquor market and there was a sharp rise in ‘big-box’ stores as a proportion of all packaged liquor outlets. Flexible licensing laws meant one could sell alcohol without providing food facilitating leading to a rise in small bars in many capital cities.</w:t>
                            </w:r>
                          </w:p>
                          <w:p w14:paraId="0FD19122" w14:textId="77777777" w:rsidR="00DB2FE2" w:rsidRPr="008D2BDF" w:rsidRDefault="00DB2FE2" w:rsidP="00FE3709">
                            <w:pPr>
                              <w:pStyle w:val="ListParagraph"/>
                              <w:numPr>
                                <w:ilvl w:val="0"/>
                                <w:numId w:val="7"/>
                              </w:numPr>
                              <w:spacing w:line="276" w:lineRule="auto"/>
                            </w:pPr>
                            <w:r>
                              <w:t xml:space="preserve">Trading hours continued to be extended in the first decade of the 2000s but some restrictions have since been implemented around Australia aiming to reduce the late-night availability of alcohol to </w:t>
                            </w:r>
                            <w:r w:rsidRPr="00A276F3">
                              <w:t>prevent violence</w:t>
                            </w:r>
                            <w:r>
                              <w:t xml:space="preserve"> and acute injury late at nigh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3195E37" id="_x0000_t202" coordsize="21600,21600" o:spt="202" path="m,l,21600r21600,l21600,xe">
                <v:stroke joinstyle="miter"/>
                <v:path gradientshapeok="t" o:connecttype="rect"/>
              </v:shapetype>
              <v:shape id="Text Box 2" o:spid="_x0000_s1026" type="#_x0000_t202" style="position:absolute;left:0;text-align:left;margin-left:-.2pt;margin-top:27.7pt;width:450.2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">
                <v:textbox style="mso-fit-shape-to-text:t">
                  <w:txbxContent>
                    <w:p w14:paraId="3583549C" w14:textId="77777777" w:rsidR="00DB2FE2" w:rsidRPr="000E4FFC" w:rsidRDefault="00DB2FE2" w:rsidP="000E4FFC">
                      <w:pPr>
                        <w:rPr>
                          <w:b/>
                          <w:i/>
                        </w:rPr>
                      </w:pPr>
                      <w:r w:rsidRPr="000E4FFC">
                        <w:rPr>
                          <w:b/>
                          <w:i/>
                        </w:rPr>
                        <w:t>Chapter Summary</w:t>
                      </w:r>
                    </w:p>
                    <w:p w14:paraId="0A51C688" w14:textId="77777777" w:rsidR="00DB2FE2" w:rsidRPr="008D2BDF" w:rsidRDefault="00DB2FE2" w:rsidP="008D2BDF">
                      <w:pPr>
                        <w:pStyle w:val="ListParagraph"/>
                        <w:numPr>
                          <w:ilvl w:val="0"/>
                          <w:numId w:val="7"/>
                        </w:numPr>
                        <w:spacing w:line="276" w:lineRule="auto"/>
                      </w:pPr>
                      <w:r w:rsidRPr="008D2BDF">
                        <w:t>From 1900 up to about 1930 the implementation of restrictive alcohol policies was driven by the influence of a politically engaged and popular temperance movement.  This led to a sharp decline in the number of hotels and, with 6pm closing enforced in most states, to reduced trading hours.</w:t>
                      </w:r>
                    </w:p>
                    <w:p w14:paraId="7E3A0B6C" w14:textId="77777777" w:rsidR="00DB2FE2" w:rsidRPr="008D2BDF" w:rsidRDefault="00DB2FE2" w:rsidP="008D2BDF">
                      <w:pPr>
                        <w:pStyle w:val="ListParagraph"/>
                        <w:numPr>
                          <w:ilvl w:val="0"/>
                          <w:numId w:val="7"/>
                        </w:numPr>
                        <w:spacing w:line="276" w:lineRule="auto"/>
                      </w:pPr>
                      <w:r w:rsidRPr="008D2BDF">
                        <w:t>From the 1950s, Australia began to relax its licensing controls: trading hours were extended, the kinds of outlets permitted to sell alcohol were expanded, and the number of outlets (especially non-hotels) began to rise.</w:t>
                      </w:r>
                    </w:p>
                    <w:p w14:paraId="13D51B09" w14:textId="77777777" w:rsidR="00DB2FE2" w:rsidRDefault="00DB2FE2" w:rsidP="008D2BDF">
                      <w:pPr>
                        <w:pStyle w:val="ListParagraph"/>
                        <w:numPr>
                          <w:ilvl w:val="0"/>
                          <w:numId w:val="7"/>
                        </w:numPr>
                        <w:spacing w:line="276" w:lineRule="auto"/>
                      </w:pPr>
                      <w:r w:rsidRPr="008D2BDF">
                        <w:t>Legislative reforms during the 1980s and 1990s greatly liberalised licensing: available licence types were streamlined, and greater options for extended trading hours were introduced, along with the removal of a range of restrictions for obtaining a licence.</w:t>
                      </w:r>
                      <w:r>
                        <w:t xml:space="preserve"> Indices of alcohol-related harms increased alongside increases in availability.</w:t>
                      </w:r>
                    </w:p>
                    <w:p w14:paraId="717AD1DA" w14:textId="77777777" w:rsidR="00DB2FE2" w:rsidRDefault="00DB2FE2" w:rsidP="00FE3709">
                      <w:pPr>
                        <w:pStyle w:val="ListParagraph"/>
                        <w:numPr>
                          <w:ilvl w:val="0"/>
                          <w:numId w:val="7"/>
                        </w:numPr>
                        <w:spacing w:line="276" w:lineRule="auto"/>
                      </w:pPr>
                      <w:r>
                        <w:t>Competition reforms in the early 2000s greatly increased the influence of Woolworths/Coles in the packaged liquor market and there was a sharp rise in ‘big-box’ stores as a proportion of all packaged liquor outlets. Flexible licensing laws meant one could sell alcohol without providing food facilitating leading to a rise in small bars in many capital cities.</w:t>
                      </w:r>
                    </w:p>
                    <w:p w14:paraId="0FD19122" w14:textId="77777777" w:rsidR="00DB2FE2" w:rsidRPr="008D2BDF" w:rsidRDefault="00DB2FE2" w:rsidP="00FE3709">
                      <w:pPr>
                        <w:pStyle w:val="ListParagraph"/>
                        <w:numPr>
                          <w:ilvl w:val="0"/>
                          <w:numId w:val="7"/>
                        </w:numPr>
                        <w:spacing w:line="276" w:lineRule="auto"/>
                      </w:pPr>
                      <w:r>
                        <w:t xml:space="preserve">Trading hours continued to be extended in the first decade of the 2000s but some restrictions have since been implemented around Australia aiming to reduce the late-night availability of alcohol to </w:t>
                      </w:r>
                      <w:r w:rsidRPr="00A276F3">
                        <w:t>prevent violence</w:t>
                      </w:r>
                      <w:r>
                        <w:t xml:space="preserve"> and acute injury late at night.</w:t>
                      </w:r>
                    </w:p>
                  </w:txbxContent>
                </v:textbox>
                <w10:wrap type="square" anchorx="margin"/>
              </v:shape>
            </w:pict>
          </mc:Fallback>
        </mc:AlternateContent>
      </w:r>
      <w:r w:rsidR="005D2D0C">
        <w:t xml:space="preserve">Trends in </w:t>
      </w:r>
      <w:r w:rsidR="005454AB">
        <w:t xml:space="preserve">alcohol </w:t>
      </w:r>
      <w:r w:rsidR="004B621D">
        <w:t xml:space="preserve">availability </w:t>
      </w:r>
      <w:r w:rsidR="003E0460">
        <w:t>in Australia</w:t>
      </w:r>
      <w:r w:rsidR="005454AB">
        <w:t>, 1900 to the present</w:t>
      </w:r>
      <w:bookmarkEnd w:id="24"/>
    </w:p>
    <w:p w14:paraId="75B97F6B" w14:textId="77777777" w:rsidR="00790CB7" w:rsidRDefault="00790CB7" w:rsidP="00935BC3"/>
    <w:p w14:paraId="685A234E" w14:textId="77777777" w:rsidR="0051111E" w:rsidRDefault="0051111E" w:rsidP="0051111E">
      <w:pPr>
        <w:pStyle w:val="Heading2"/>
        <w:numPr>
          <w:ilvl w:val="1"/>
          <w:numId w:val="5"/>
        </w:numPr>
        <w:spacing w:line="360" w:lineRule="auto"/>
      </w:pPr>
      <w:bookmarkStart w:id="25" w:name="_Toc24278142"/>
      <w:r>
        <w:t>Introduction</w:t>
      </w:r>
      <w:bookmarkEnd w:id="25"/>
    </w:p>
    <w:p w14:paraId="650955DA" w14:textId="77777777" w:rsidR="008835F4" w:rsidRDefault="00790CB7" w:rsidP="00847397">
      <w:pPr>
        <w:spacing w:after="0" w:line="360" w:lineRule="auto"/>
      </w:pPr>
      <w:r w:rsidRPr="003D67B6">
        <w:t>The empirical work of this review focuses entirely on research on changes in alcohol availability, alcohol consumption and alcohol-related harm published over the decade 2005-2015. This period captures sharp increases in alcohol availability in Australia associated with legislative liberalisation in the late</w:t>
      </w:r>
      <w:r w:rsidR="008835F4">
        <w:t>-</w:t>
      </w:r>
      <w:r w:rsidRPr="003D67B6">
        <w:t>1980s</w:t>
      </w:r>
      <w:r w:rsidR="008835F4">
        <w:t>,</w:t>
      </w:r>
      <w:r w:rsidRPr="003D67B6">
        <w:t xml:space="preserve"> 1990s</w:t>
      </w:r>
      <w:r w:rsidR="008835F4">
        <w:t xml:space="preserve"> and the 2000s</w:t>
      </w:r>
      <w:r w:rsidRPr="003D67B6">
        <w:t xml:space="preserve">, which will be described in detail below. </w:t>
      </w:r>
      <w:r w:rsidR="00847397" w:rsidRPr="004B621D">
        <w:t>This chapter provides a historical overview of licensing policy in Australia. It seeks to put contemporary policy developments into historical context.</w:t>
      </w:r>
      <w:r w:rsidR="00847397">
        <w:t xml:space="preserve"> </w:t>
      </w:r>
    </w:p>
    <w:p w14:paraId="322F8954" w14:textId="77777777" w:rsidR="008835F4" w:rsidRDefault="008835F4" w:rsidP="00847397">
      <w:pPr>
        <w:spacing w:after="0" w:line="360" w:lineRule="auto"/>
      </w:pPr>
    </w:p>
    <w:p w14:paraId="64B41C07" w14:textId="77777777" w:rsidR="004B621D" w:rsidRPr="004B621D" w:rsidRDefault="004B621D" w:rsidP="00847397">
      <w:pPr>
        <w:spacing w:after="0" w:line="360" w:lineRule="auto"/>
      </w:pPr>
      <w:r w:rsidRPr="004B621D">
        <w:t>While it obviously represents a simplification, for the sake of clarity this history i</w:t>
      </w:r>
      <w:r w:rsidR="00C11DDB">
        <w:t>s summarized in</w:t>
      </w:r>
      <w:r w:rsidR="00E812AC">
        <w:t xml:space="preserve"> </w:t>
      </w:r>
      <w:r w:rsidRPr="004B621D">
        <w:t>four stages:</w:t>
      </w:r>
    </w:p>
    <w:p w14:paraId="6CA42171" w14:textId="77777777" w:rsidR="004B621D" w:rsidRDefault="004B621D" w:rsidP="00847397">
      <w:pPr>
        <w:pStyle w:val="ListParagraph"/>
        <w:numPr>
          <w:ilvl w:val="0"/>
          <w:numId w:val="15"/>
        </w:numPr>
        <w:autoSpaceDE w:val="0"/>
        <w:autoSpaceDN w:val="0"/>
        <w:adjustRightInd w:val="0"/>
        <w:spacing w:after="0" w:line="360" w:lineRule="auto"/>
      </w:pPr>
      <w:r>
        <w:t xml:space="preserve">Turn of the century until World War </w:t>
      </w:r>
      <w:r w:rsidR="00F36EB0">
        <w:t>II</w:t>
      </w:r>
    </w:p>
    <w:p w14:paraId="6FA3D147" w14:textId="77777777" w:rsidR="004B621D" w:rsidRDefault="004B621D" w:rsidP="00847397">
      <w:pPr>
        <w:pStyle w:val="ListParagraph"/>
        <w:numPr>
          <w:ilvl w:val="0"/>
          <w:numId w:val="15"/>
        </w:numPr>
        <w:autoSpaceDE w:val="0"/>
        <w:autoSpaceDN w:val="0"/>
        <w:adjustRightInd w:val="0"/>
        <w:spacing w:after="0" w:line="360" w:lineRule="auto"/>
      </w:pPr>
      <w:r>
        <w:t xml:space="preserve">World War </w:t>
      </w:r>
      <w:r w:rsidR="00F36EB0">
        <w:t>II</w:t>
      </w:r>
      <w:r>
        <w:t xml:space="preserve"> until the 1980s</w:t>
      </w:r>
    </w:p>
    <w:p w14:paraId="7AA079EA" w14:textId="77777777" w:rsidR="004B621D" w:rsidRDefault="000040F2" w:rsidP="00847397">
      <w:pPr>
        <w:pStyle w:val="ListParagraph"/>
        <w:numPr>
          <w:ilvl w:val="0"/>
          <w:numId w:val="15"/>
        </w:numPr>
        <w:autoSpaceDE w:val="0"/>
        <w:autoSpaceDN w:val="0"/>
        <w:adjustRightInd w:val="0"/>
        <w:spacing w:after="0" w:line="360" w:lineRule="auto"/>
      </w:pPr>
      <w:r>
        <w:t xml:space="preserve">Liberalisation in the </w:t>
      </w:r>
      <w:r w:rsidR="004B621D">
        <w:t>1980s and 1990s</w:t>
      </w:r>
    </w:p>
    <w:p w14:paraId="79720036" w14:textId="77777777" w:rsidR="004B621D" w:rsidRDefault="004B621D" w:rsidP="00847397">
      <w:pPr>
        <w:pStyle w:val="ListParagraph"/>
        <w:numPr>
          <w:ilvl w:val="0"/>
          <w:numId w:val="15"/>
        </w:numPr>
        <w:autoSpaceDE w:val="0"/>
        <w:autoSpaceDN w:val="0"/>
        <w:adjustRightInd w:val="0"/>
        <w:spacing w:after="0" w:line="360" w:lineRule="auto"/>
      </w:pPr>
      <w:r>
        <w:t>The new millennium (</w:t>
      </w:r>
      <w:r w:rsidRPr="004B621D">
        <w:t>from 2000 until the present day)</w:t>
      </w:r>
    </w:p>
    <w:p w14:paraId="257F21B6" w14:textId="77777777" w:rsidR="004B621D" w:rsidRDefault="00790CB7" w:rsidP="00847397">
      <w:pPr>
        <w:autoSpaceDE w:val="0"/>
        <w:autoSpaceDN w:val="0"/>
        <w:adjustRightInd w:val="0"/>
        <w:spacing w:after="0" w:line="360" w:lineRule="auto"/>
      </w:pPr>
      <w:r>
        <w:lastRenderedPageBreak/>
        <w:t xml:space="preserve">In addition to reviewing policy change, the chapter also includes </w:t>
      </w:r>
      <w:r w:rsidR="00272FF1">
        <w:t xml:space="preserve">summaries of the </w:t>
      </w:r>
      <w:r>
        <w:t>research on the impact of</w:t>
      </w:r>
      <w:r w:rsidR="00272FF1">
        <w:t xml:space="preserve"> </w:t>
      </w:r>
      <w:r>
        <w:t>these changes. I</w:t>
      </w:r>
      <w:r w:rsidR="004B621D">
        <w:t>mpacts of recent policy changes will be included in the results of the systematic literature review that follows.</w:t>
      </w:r>
    </w:p>
    <w:p w14:paraId="193D13F8" w14:textId="77777777" w:rsidR="00847397" w:rsidRDefault="00847397" w:rsidP="00790CB7">
      <w:pPr>
        <w:autoSpaceDE w:val="0"/>
        <w:autoSpaceDN w:val="0"/>
        <w:adjustRightInd w:val="0"/>
        <w:spacing w:after="0" w:line="360" w:lineRule="auto"/>
      </w:pPr>
    </w:p>
    <w:p w14:paraId="5733C432" w14:textId="77777777" w:rsidR="00847397" w:rsidRDefault="00847397" w:rsidP="00847397">
      <w:pPr>
        <w:spacing w:after="0" w:line="360" w:lineRule="auto"/>
      </w:pPr>
      <w:r w:rsidRPr="003D67B6">
        <w:t xml:space="preserve">It is worth noting that up until the 1970s, hotels (which were, and still are, able to sell alcohol for both on- and off-premise consumption) were the predominant source of alcohol sold in Australia. For example, Merrett </w:t>
      </w:r>
      <w:r w:rsidR="00B15774">
        <w:fldChar w:fldCharType="begin"/>
      </w:r>
      <w:r w:rsidR="006535F5">
        <w:instrText xml:space="preserve"> ADDIN EN.CITE &lt;EndNote&gt;&lt;Cite&gt;&lt;Author&gt;Merrett&lt;/Author&gt;&lt;Year&gt;1978&lt;/Year&gt;&lt;RecNum&gt;249&lt;/RecNum&gt;&lt;DisplayText&gt;(10)&lt;/DisplayText&gt;&lt;record&gt;&lt;rec-number&gt;249&lt;/rec-number&gt;&lt;foreign-keys&gt;&lt;key app="EN" db-id="avr05stv7arzs9erswtvftvb5xwz5ew2prxr" timestamp="1489634672"&gt;249&lt;/key&gt;&lt;/foreign-keys&gt;&lt;ref-type name="Book"&gt;6&lt;/ref-type&gt;&lt;contributors&gt;&lt;authors&gt;&lt;author&gt;Merrett, David Tolmie&lt;/author&gt;&lt;/authors&gt;&lt;/contributors&gt;&lt;titles&gt;&lt;title&gt;The Victorian Licensing Court, 1906-1968: A Study of Role and Impact&lt;/title&gt;&lt;/titles&gt;&lt;dates&gt;&lt;year&gt;1978&lt;/year&gt;&lt;/dates&gt;&lt;publisher&gt;Department of Economic History, Monash University&lt;/publisher&gt;&lt;isbn&gt;0909835934&lt;/isbn&gt;&lt;urls&gt;&lt;/urls&gt;&lt;/record&gt;&lt;/Cite&gt;&lt;/EndNote&gt;</w:instrText>
      </w:r>
      <w:r w:rsidR="00B15774">
        <w:fldChar w:fldCharType="separate"/>
      </w:r>
      <w:r w:rsidR="006535F5">
        <w:rPr>
          <w:noProof/>
        </w:rPr>
        <w:t>(10)</w:t>
      </w:r>
      <w:r w:rsidR="00B15774">
        <w:fldChar w:fldCharType="end"/>
      </w:r>
      <w:r w:rsidRPr="003D67B6">
        <w:t xml:space="preserve"> reports that hotels accounted for around 80% of all alcohol purchases between 1917 and 1968. Thus, the regulation of alcohol availability in Australia has historically been largely the regulation of hotels.</w:t>
      </w:r>
    </w:p>
    <w:p w14:paraId="77FA875B" w14:textId="77777777" w:rsidR="00847397" w:rsidRDefault="00847397" w:rsidP="00790CB7">
      <w:pPr>
        <w:autoSpaceDE w:val="0"/>
        <w:autoSpaceDN w:val="0"/>
        <w:adjustRightInd w:val="0"/>
        <w:spacing w:after="0" w:line="360" w:lineRule="auto"/>
      </w:pPr>
    </w:p>
    <w:p w14:paraId="61279C0D" w14:textId="77777777" w:rsidR="005E4A3E" w:rsidRDefault="005D2D0C" w:rsidP="0051111E">
      <w:pPr>
        <w:pStyle w:val="Heading2"/>
        <w:numPr>
          <w:ilvl w:val="1"/>
          <w:numId w:val="5"/>
        </w:numPr>
        <w:spacing w:line="360" w:lineRule="auto"/>
      </w:pPr>
      <w:bookmarkStart w:id="26" w:name="_Toc24278143"/>
      <w:r>
        <w:t>T</w:t>
      </w:r>
      <w:r w:rsidR="005E4A3E">
        <w:t xml:space="preserve">urn of the century until World War </w:t>
      </w:r>
      <w:r w:rsidR="00F36EB0">
        <w:t>II</w:t>
      </w:r>
      <w:bookmarkEnd w:id="26"/>
    </w:p>
    <w:p w14:paraId="479A9170" w14:textId="77777777" w:rsidR="000133CA" w:rsidRDefault="004B7D19" w:rsidP="00790CB7">
      <w:pPr>
        <w:spacing w:line="360" w:lineRule="auto"/>
      </w:pPr>
      <w:r w:rsidRPr="003D67B6">
        <w:t xml:space="preserve">The late 1800s saw the growth of a strong temperance movement across Australia (and indeed internationally) </w:t>
      </w:r>
      <w:r w:rsidR="00DD0DDB">
        <w:fldChar w:fldCharType="begin"/>
      </w:r>
      <w:r w:rsidR="006535F5">
        <w:instrText xml:space="preserve"> ADDIN EN.CITE &lt;EndNote&gt;&lt;Cite&gt;&lt;Author&gt;Nicholls&lt;/Author&gt;&lt;Year&gt;2013&lt;/Year&gt;&lt;RecNum&gt;247&lt;/RecNum&gt;&lt;DisplayText&gt;(11)&lt;/DisplayText&gt;&lt;record&gt;&lt;rec-number&gt;247&lt;/rec-number&gt;&lt;foreign-keys&gt;&lt;key app="EN" db-id="avr05stv7arzs9erswtvftvb5xwz5ew2prxr" timestamp="1489634384"&gt;247&lt;/key&gt;&lt;/foreign-keys&gt;&lt;ref-type name="Book"&gt;6&lt;/ref-type&gt;&lt;contributors&gt;&lt;authors&gt;&lt;author&gt;Nicholls, James&lt;/author&gt;&lt;/authors&gt;&lt;/contributors&gt;&lt;titles&gt;&lt;title&gt;The politics of alcohol: A history of the drink question in England&lt;/title&gt;&lt;/titles&gt;&lt;dates&gt;&lt;year&gt;2013&lt;/year&gt;&lt;/dates&gt;&lt;publisher&gt;Oxford University Press&lt;/publisher&gt;&lt;isbn&gt;1847793320&lt;/isbn&gt;&lt;urls&gt;&lt;/urls&gt;&lt;/record&gt;&lt;/Cite&gt;&lt;/EndNote&gt;</w:instrText>
      </w:r>
      <w:r w:rsidR="00DD0DDB">
        <w:fldChar w:fldCharType="separate"/>
      </w:r>
      <w:r w:rsidR="006535F5">
        <w:rPr>
          <w:noProof/>
        </w:rPr>
        <w:t>(11)</w:t>
      </w:r>
      <w:r w:rsidR="00DD0DDB">
        <w:fldChar w:fldCharType="end"/>
      </w:r>
      <w:r w:rsidRPr="003D67B6">
        <w:t>, leading to increasingly contested regulation of the alcohol industry.</w:t>
      </w:r>
      <w:r w:rsidR="00ED3E57" w:rsidRPr="003D67B6">
        <w:t xml:space="preserve"> Alcohol consumption peaked in the 1880s</w:t>
      </w:r>
      <w:r w:rsidR="00DD0DDB">
        <w:t xml:space="preserve"> </w:t>
      </w:r>
      <w:r w:rsidR="00DD0DDB">
        <w:fldChar w:fldCharType="begin"/>
      </w:r>
      <w:r w:rsidR="006535F5">
        <w:instrText xml:space="preserve"> ADDIN EN.CITE &lt;EndNote&gt;&lt;Cite&gt;&lt;Author&gt;Dingle&lt;/Author&gt;&lt;Year&gt;1980&lt;/Year&gt;&lt;RecNum&gt;246&lt;/RecNum&gt;&lt;DisplayText&gt;(12)&lt;/DisplayText&gt;&lt;record&gt;&lt;rec-number&gt;246&lt;/rec-number&gt;&lt;foreign-keys&gt;&lt;key app="EN" db-id="avr05stv7arzs9erswtvftvb5xwz5ew2prxr" timestamp="1489634257"&gt;246&lt;/key&gt;&lt;/foreign-keys&gt;&lt;ref-type name="Journal Article"&gt;17&lt;/ref-type&gt;&lt;contributors&gt;&lt;authors&gt;&lt;author&gt;Dingle, Anthony Edward&lt;/author&gt;&lt;/authors&gt;&lt;/contributors&gt;&lt;titles&gt;&lt;title&gt;‘The truly magnificent thirst’: An historical survey of Australian drinking habits</w:instrText>
      </w:r>
      <w:r w:rsidR="006535F5">
        <w:rPr>
          <w:rFonts w:ascii="Cambria Math" w:hAnsi="Cambria Math" w:cs="Cambria Math"/>
        </w:rPr>
        <w:instrText>∗</w:instrText>
      </w:r>
      <w:r w:rsidR="006535F5">
        <w:instrText>&lt;/title&gt;&lt;/titles&gt;&lt;dates&gt;&lt;year&gt;1980&lt;/year&gt;&lt;/dates&gt;&lt;isbn&gt;0018-2559&lt;/isbn&gt;&lt;urls&gt;&lt;/urls&gt;&lt;/record&gt;&lt;/Cite&gt;&lt;/EndNote&gt;</w:instrText>
      </w:r>
      <w:r w:rsidR="00DD0DDB">
        <w:fldChar w:fldCharType="separate"/>
      </w:r>
      <w:r w:rsidR="006535F5">
        <w:rPr>
          <w:noProof/>
        </w:rPr>
        <w:t>(12)</w:t>
      </w:r>
      <w:r w:rsidR="00DD0DDB">
        <w:fldChar w:fldCharType="end"/>
      </w:r>
      <w:r w:rsidR="00DD0DDB">
        <w:t xml:space="preserve"> </w:t>
      </w:r>
      <w:r w:rsidR="00ED3E57" w:rsidRPr="003D67B6">
        <w:t xml:space="preserve">and, under pressure from organised temperance </w:t>
      </w:r>
      <w:r w:rsidR="00790CB7">
        <w:t>groups,</w:t>
      </w:r>
      <w:r w:rsidR="00ED3E57" w:rsidRPr="003D67B6">
        <w:t xml:space="preserve"> and a shift in public attitudes to</w:t>
      </w:r>
      <w:r w:rsidR="00790CB7">
        <w:t>wards</w:t>
      </w:r>
      <w:r w:rsidR="00ED3E57" w:rsidRPr="003D67B6">
        <w:t xml:space="preserve"> drinking, the </w:t>
      </w:r>
      <w:r w:rsidR="00790CB7">
        <w:t xml:space="preserve">state </w:t>
      </w:r>
      <w:r w:rsidR="00ED3E57" w:rsidRPr="003D67B6">
        <w:t>government</w:t>
      </w:r>
      <w:r w:rsidR="00790CB7">
        <w:t>s</w:t>
      </w:r>
      <w:r w:rsidR="00ED3E57" w:rsidRPr="003D67B6">
        <w:t xml:space="preserve"> began to implement more restrictive alcohol policies</w:t>
      </w:r>
      <w:r w:rsidR="00DD0DDB">
        <w:t xml:space="preserve"> </w:t>
      </w:r>
      <w:r w:rsidR="00DD0DDB">
        <w:fldChar w:fldCharType="begin"/>
      </w:r>
      <w:r w:rsidR="006535F5">
        <w:instrText xml:space="preserve"> ADDIN EN.CITE &lt;EndNote&gt;&lt;Cite&gt;&lt;Author&gt;Lewis&lt;/Author&gt;&lt;Year&gt;1992&lt;/Year&gt;&lt;RecNum&gt;245&lt;/RecNum&gt;&lt;DisplayText&gt;(13)&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DD0DDB">
        <w:fldChar w:fldCharType="separate"/>
      </w:r>
      <w:r w:rsidR="006535F5">
        <w:rPr>
          <w:noProof/>
        </w:rPr>
        <w:t>(13)</w:t>
      </w:r>
      <w:r w:rsidR="00DD0DDB">
        <w:fldChar w:fldCharType="end"/>
      </w:r>
      <w:r w:rsidR="00ED3E57" w:rsidRPr="003D67B6">
        <w:t>.</w:t>
      </w:r>
      <w:r w:rsidR="005E4A3E" w:rsidRPr="003D67B6">
        <w:t xml:space="preserve"> </w:t>
      </w:r>
      <w:r w:rsidR="000133CA" w:rsidRPr="003D67B6">
        <w:t>This began with a shift to</w:t>
      </w:r>
      <w:r w:rsidR="00790CB7">
        <w:t xml:space="preserve"> local</w:t>
      </w:r>
      <w:r w:rsidR="000133CA" w:rsidRPr="003D67B6">
        <w:t xml:space="preserve"> control after </w:t>
      </w:r>
      <w:r w:rsidR="00D10B38">
        <w:t xml:space="preserve">a period of </w:t>
      </w:r>
      <w:r w:rsidR="000133CA" w:rsidRPr="003D67B6">
        <w:t>relatively unrestrictive</w:t>
      </w:r>
      <w:r w:rsidR="00790CB7">
        <w:t xml:space="preserve"> state</w:t>
      </w:r>
      <w:r w:rsidR="000133CA" w:rsidRPr="003D67B6">
        <w:t xml:space="preserve"> licensing</w:t>
      </w:r>
      <w:r w:rsidR="00790CB7">
        <w:t xml:space="preserve"> laws</w:t>
      </w:r>
      <w:r w:rsidR="000133CA" w:rsidRPr="003D67B6">
        <w:t xml:space="preserve"> for most of the 1800s. In </w:t>
      </w:r>
      <w:r w:rsidR="00790CB7">
        <w:t>most</w:t>
      </w:r>
      <w:r w:rsidR="000133CA" w:rsidRPr="003D67B6">
        <w:t xml:space="preserve"> states </w:t>
      </w:r>
      <w:r w:rsidR="00D10B38">
        <w:t xml:space="preserve">new laws provided that </w:t>
      </w:r>
      <w:r w:rsidR="000133CA" w:rsidRPr="003D67B6">
        <w:t xml:space="preserve">a poll of local ratepayers </w:t>
      </w:r>
      <w:r w:rsidR="00397390">
        <w:t xml:space="preserve">(‘local option polls’) </w:t>
      </w:r>
      <w:r w:rsidR="000133CA" w:rsidRPr="003D67B6">
        <w:t xml:space="preserve">was required before any new hotel licence was granted </w:t>
      </w:r>
      <w:r w:rsidR="00272FF1">
        <w:t>in the local area</w:t>
      </w:r>
      <w:r w:rsidR="000133CA" w:rsidRPr="003D67B6">
        <w:t>.</w:t>
      </w:r>
      <w:r w:rsidR="00397390">
        <w:t xml:space="preserve"> R</w:t>
      </w:r>
      <w:r w:rsidR="000133CA" w:rsidRPr="003D67B6">
        <w:t xml:space="preserve">estrictions were tightened further a decade later when statutory limits on the number of hotels in a municipality were </w:t>
      </w:r>
      <w:r w:rsidR="00397390">
        <w:t>introduced</w:t>
      </w:r>
      <w:r w:rsidR="000133CA" w:rsidRPr="003D67B6">
        <w:t>.</w:t>
      </w:r>
      <w:r w:rsidR="00397390">
        <w:t xml:space="preserve"> In </w:t>
      </w:r>
      <w:r w:rsidR="000133CA" w:rsidRPr="003D67B6">
        <w:t>Victoria</w:t>
      </w:r>
      <w:r w:rsidR="00397390">
        <w:t>, for example, the 1885</w:t>
      </w:r>
      <w:r w:rsidR="000133CA" w:rsidRPr="003D67B6">
        <w:t xml:space="preserve"> Licensing Act</w:t>
      </w:r>
      <w:r w:rsidR="00790CB7">
        <w:t xml:space="preserve"> </w:t>
      </w:r>
      <w:r w:rsidR="000133CA" w:rsidRPr="003D67B6">
        <w:t xml:space="preserve">introduced a cap of four hotels for the first 1,000 residents and one </w:t>
      </w:r>
      <w:r w:rsidR="00790CB7">
        <w:t xml:space="preserve">more </w:t>
      </w:r>
      <w:r w:rsidR="000133CA" w:rsidRPr="003D67B6">
        <w:t>for each subsequent 500 residents</w:t>
      </w:r>
      <w:r w:rsidR="00DD0DDB">
        <w:t xml:space="preserve"> </w:t>
      </w:r>
      <w:r w:rsidR="00DD0DDB">
        <w:fldChar w:fldCharType="begin"/>
      </w:r>
      <w:r w:rsidR="006535F5">
        <w:instrText xml:space="preserve"> ADDIN EN.CITE &lt;EndNote&gt;&lt;Cite&gt;&lt;Author&gt;Wright&lt;/Author&gt;&lt;Year&gt;2014&lt;/Year&gt;&lt;RecNum&gt;248&lt;/RecNum&gt;&lt;DisplayText&gt;(14)&lt;/DisplayText&gt;&lt;record&gt;&lt;rec-number&gt;248&lt;/rec-number&gt;&lt;foreign-keys&gt;&lt;key app="EN" db-id="avr05stv7arzs9erswtvftvb5xwz5ew2prxr" timestamp="1489634469"&gt;248&lt;/key&gt;&lt;/foreign-keys&gt;&lt;ref-type name="Book"&gt;6&lt;/ref-type&gt;&lt;contributors&gt;&lt;authors&gt;&lt;author&gt;Wright, Clare&lt;/author&gt;&lt;/authors&gt;&lt;/contributors&gt;&lt;titles&gt;&lt;title&gt;Beyond the ladies lounge: Australia&amp;apos;s female publicans&lt;/title&gt;&lt;/titles&gt;&lt;dates&gt;&lt;year&gt;2014&lt;/year&gt;&lt;/dates&gt;&lt;publisher&gt;Text Publishing&lt;/publisher&gt;&lt;isbn&gt;1925095517&lt;/isbn&gt;&lt;urls&gt;&lt;/urls&gt;&lt;/record&gt;&lt;/Cite&gt;&lt;/EndNote&gt;</w:instrText>
      </w:r>
      <w:r w:rsidR="00DD0DDB">
        <w:fldChar w:fldCharType="separate"/>
      </w:r>
      <w:r w:rsidR="006535F5">
        <w:rPr>
          <w:noProof/>
        </w:rPr>
        <w:t>(14)</w:t>
      </w:r>
      <w:r w:rsidR="00DD0DDB">
        <w:fldChar w:fldCharType="end"/>
      </w:r>
      <w:r w:rsidR="000133CA" w:rsidRPr="003D67B6">
        <w:t xml:space="preserve">. In areas where the existing number of hotels exceeded these limits, </w:t>
      </w:r>
      <w:r w:rsidR="00FB4E6A">
        <w:t xml:space="preserve">the </w:t>
      </w:r>
      <w:r w:rsidR="000133CA" w:rsidRPr="003D67B6">
        <w:t xml:space="preserve">government began to slowly close down and compensate ‘excess‘ hotels, resulting in the closure of more than 200 hotels between 1886 and 1902 </w:t>
      </w:r>
      <w:r w:rsidR="00DD0DDB">
        <w:fldChar w:fldCharType="begin"/>
      </w:r>
      <w:r w:rsidR="006535F5">
        <w:instrText xml:space="preserve"> ADDIN EN.CITE &lt;EndNote&gt;&lt;Cite&gt;&lt;Author&gt;Lewis&lt;/Author&gt;&lt;Year&gt;1992&lt;/Year&gt;&lt;RecNum&gt;245&lt;/RecNum&gt;&lt;DisplayText&gt;(13)&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DD0DDB">
        <w:fldChar w:fldCharType="separate"/>
      </w:r>
      <w:r w:rsidR="006535F5">
        <w:rPr>
          <w:noProof/>
        </w:rPr>
        <w:t>(13)</w:t>
      </w:r>
      <w:r w:rsidR="00DD0DDB">
        <w:fldChar w:fldCharType="end"/>
      </w:r>
      <w:r w:rsidR="000133CA" w:rsidRPr="003D67B6">
        <w:t>.</w:t>
      </w:r>
    </w:p>
    <w:p w14:paraId="0FCA530D" w14:textId="77777777" w:rsidR="00F8680D" w:rsidRDefault="005E4A3E" w:rsidP="00C674C1">
      <w:pPr>
        <w:spacing w:line="360" w:lineRule="auto"/>
      </w:pPr>
      <w:r w:rsidRPr="003D67B6">
        <w:t xml:space="preserve">This trend </w:t>
      </w:r>
      <w:r w:rsidR="00FB4E6A">
        <w:t xml:space="preserve">to reduce licence numbers </w:t>
      </w:r>
      <w:r w:rsidRPr="003D67B6">
        <w:t>continued with the establishment of the Victorian Licence Reduction Board</w:t>
      </w:r>
      <w:r w:rsidR="00FB4E6A">
        <w:t xml:space="preserve"> (LRB)</w:t>
      </w:r>
      <w:r w:rsidRPr="003D67B6">
        <w:t xml:space="preserve"> in 1906. The LRB was introduced as a more efficient and effective method for closing hotels than local option</w:t>
      </w:r>
      <w:r w:rsidR="00FB4E6A">
        <w:t xml:space="preserve"> polls</w:t>
      </w:r>
      <w:r w:rsidR="00F8680D">
        <w:t>.</w:t>
      </w:r>
      <w:r w:rsidR="007F147E">
        <w:t xml:space="preserve"> There was a similar body in Britain which reduced licences by a buy-back scheme, but in general, most temperance counties </w:t>
      </w:r>
      <w:r w:rsidR="00634F1A">
        <w:t xml:space="preserve">at in the very early century were toying with </w:t>
      </w:r>
      <w:r w:rsidR="007F147E">
        <w:t xml:space="preserve">state prohibition rather </w:t>
      </w:r>
      <w:r w:rsidR="00E812AC">
        <w:t xml:space="preserve">than </w:t>
      </w:r>
      <w:r w:rsidR="00634F1A">
        <w:t>continued alcohol availability albeit under strict control</w:t>
      </w:r>
      <w:r w:rsidRPr="003D67B6">
        <w:t>. The LRB close</w:t>
      </w:r>
      <w:r w:rsidR="00FB4E6A">
        <w:t>d</w:t>
      </w:r>
      <w:r w:rsidRPr="003D67B6">
        <w:t xml:space="preserve"> (and compensate</w:t>
      </w:r>
      <w:r w:rsidR="00FB4E6A">
        <w:t>d</w:t>
      </w:r>
      <w:r w:rsidRPr="003D67B6">
        <w:t>) problematic or unprofitable</w:t>
      </w:r>
      <w:r w:rsidR="00FB4E6A">
        <w:t xml:space="preserve"> ‘excess’</w:t>
      </w:r>
      <w:r w:rsidRPr="003D67B6">
        <w:t xml:space="preserve"> hotels</w:t>
      </w:r>
      <w:r w:rsidR="00FB4E6A">
        <w:t>.</w:t>
      </w:r>
      <w:r w:rsidR="00F8680D">
        <w:t xml:space="preserve"> I</w:t>
      </w:r>
      <w:r w:rsidR="00F8680D" w:rsidRPr="003D67B6">
        <w:t>n the decade following its introduction</w:t>
      </w:r>
      <w:r w:rsidR="00F8680D">
        <w:t>, more</w:t>
      </w:r>
      <w:r w:rsidR="00F8680D" w:rsidRPr="003D67B6">
        <w:t xml:space="preserve"> </w:t>
      </w:r>
      <w:r w:rsidRPr="003D67B6">
        <w:t xml:space="preserve">than 1,000 hotels </w:t>
      </w:r>
      <w:r w:rsidR="00F8680D">
        <w:t>were closed</w:t>
      </w:r>
      <w:r w:rsidR="00E65975">
        <w:t xml:space="preserve"> </w:t>
      </w:r>
      <w:r w:rsidR="00E65975">
        <w:fldChar w:fldCharType="begin"/>
      </w:r>
      <w:r w:rsidR="006535F5">
        <w:instrText xml:space="preserve"> ADDIN EN.CITE &lt;EndNote&gt;&lt;Cite&gt;&lt;Author&gt;J.&lt;/Author&gt;&lt;Year&gt;1986&lt;/Year&gt;&lt;RecNum&gt;280&lt;/RecNum&gt;&lt;DisplayText&gt;(15)&lt;/DisplayText&gt;&lt;record&gt;&lt;rec-number&gt;280&lt;/rec-number&gt;&lt;foreign-keys&gt;&lt;key app="EN" db-id="avr05stv7arzs9erswtvftvb5xwz5ew2prxr" timestamp="1489718750"&gt;280&lt;/key&gt;&lt;/foreign-keys&gt;&lt;ref-type name="Report"&gt;27&lt;/ref-type&gt;&lt;contributors&gt;&lt;authors&gt;&lt;author&gt;Nieuwenhuysen J.&lt;/author&gt;&lt;/authors&gt;&lt;/contributors&gt;&lt;titles&gt;&lt;title&gt;Review of the Liquor Control Act: Report. &lt;/title&gt;&lt;/titles&gt;&lt;dates&gt;&lt;year&gt;1986&lt;/year&gt;&lt;/dates&gt;&lt;pub-location&gt;Melbourne&lt;/pub-location&gt;&lt;publisher&gt;Victorian Government Printer&lt;/publisher&gt;&lt;urls&gt;&lt;/urls&gt;&lt;/record&gt;&lt;/Cite&gt;&lt;/EndNote&gt;</w:instrText>
      </w:r>
      <w:r w:rsidR="00E65975">
        <w:fldChar w:fldCharType="separate"/>
      </w:r>
      <w:r w:rsidR="006535F5">
        <w:rPr>
          <w:noProof/>
        </w:rPr>
        <w:t>(15)</w:t>
      </w:r>
      <w:r w:rsidR="00E65975">
        <w:fldChar w:fldCharType="end"/>
      </w:r>
      <w:r w:rsidRPr="003D67B6">
        <w:t xml:space="preserve">. </w:t>
      </w:r>
      <w:r w:rsidR="00F8680D">
        <w:t xml:space="preserve">In </w:t>
      </w:r>
      <w:r w:rsidRPr="003D67B6">
        <w:t>NSW</w:t>
      </w:r>
      <w:r w:rsidR="00F8680D">
        <w:t xml:space="preserve">, after similar dissatisfaction with </w:t>
      </w:r>
      <w:r w:rsidR="00312BB1">
        <w:t xml:space="preserve">the </w:t>
      </w:r>
      <w:r w:rsidR="00F8680D">
        <w:t xml:space="preserve">slow rate of reduction in licences resulting from local option polls, </w:t>
      </w:r>
      <w:r w:rsidRPr="003D67B6">
        <w:t>a</w:t>
      </w:r>
      <w:r w:rsidR="0034433D">
        <w:t>n</w:t>
      </w:r>
      <w:r w:rsidRPr="003D67B6">
        <w:t xml:space="preserve"> LRB </w:t>
      </w:r>
      <w:r w:rsidR="00F8680D">
        <w:t>was created</w:t>
      </w:r>
      <w:r w:rsidR="00312BB1">
        <w:t xml:space="preserve"> in 1919</w:t>
      </w:r>
      <w:r w:rsidRPr="003D67B6">
        <w:t xml:space="preserve">. </w:t>
      </w:r>
    </w:p>
    <w:p w14:paraId="5FE0D9A3" w14:textId="77777777" w:rsidR="00F42C86" w:rsidRPr="003D67B6" w:rsidRDefault="00397390" w:rsidP="00F42C86">
      <w:pPr>
        <w:spacing w:line="360" w:lineRule="auto"/>
      </w:pPr>
      <w:r>
        <w:lastRenderedPageBreak/>
        <w:t xml:space="preserve">Under pressure from temperance movements, </w:t>
      </w:r>
      <w:r w:rsidR="00F42C86" w:rsidRPr="003D67B6">
        <w:t>many states</w:t>
      </w:r>
      <w:r>
        <w:t xml:space="preserve"> extended their</w:t>
      </w:r>
      <w:r w:rsidR="00F42C86" w:rsidRPr="003D67B6">
        <w:t xml:space="preserve"> local option polls to state-wide poll</w:t>
      </w:r>
      <w:r w:rsidR="00F42C86">
        <w:t>s (a trend again found internationally in countries with strong temperance movements)</w:t>
      </w:r>
      <w:r w:rsidR="00F42C86" w:rsidRPr="003D67B6">
        <w:t xml:space="preserve">. </w:t>
      </w:r>
      <w:r>
        <w:t>However, p</w:t>
      </w:r>
      <w:r w:rsidR="00F42C86" w:rsidRPr="003D67B6">
        <w:t>rohibition never passed at the state</w:t>
      </w:r>
      <w:r w:rsidR="0034433D">
        <w:t xml:space="preserve"> </w:t>
      </w:r>
      <w:r w:rsidR="00F42C86" w:rsidRPr="003D67B6">
        <w:t xml:space="preserve">level </w:t>
      </w:r>
      <w:r w:rsidR="00F42C86">
        <w:t xml:space="preserve">in Australia </w:t>
      </w:r>
      <w:r w:rsidR="00F42C86" w:rsidRPr="003D67B6">
        <w:t>– although alcohol was prohibited in the new National Capital</w:t>
      </w:r>
      <w:r w:rsidR="00F42C86">
        <w:t xml:space="preserve"> Territory</w:t>
      </w:r>
      <w:r w:rsidR="00F42C86" w:rsidRPr="003D67B6">
        <w:t>, Canberra</w:t>
      </w:r>
      <w:r w:rsidR="00F42C86">
        <w:t>,</w:t>
      </w:r>
      <w:r w:rsidR="00F42C86" w:rsidRPr="003D67B6">
        <w:t xml:space="preserve"> from 1911 to 1928</w:t>
      </w:r>
      <w:r w:rsidR="00F42C86">
        <w:t>.</w:t>
      </w:r>
      <w:r w:rsidR="00F42C86" w:rsidRPr="003D67B6">
        <w:t xml:space="preserve"> For exa</w:t>
      </w:r>
      <w:r>
        <w:t>mple, in Western Australia, prohibition</w:t>
      </w:r>
      <w:r w:rsidR="00F42C86" w:rsidRPr="003D67B6">
        <w:t xml:space="preserve"> referendums were held in 1911, 1921, 1925 and 1950, none of which succeeded </w:t>
      </w:r>
      <w:r w:rsidR="00103E1B">
        <w:fldChar w:fldCharType="begin"/>
      </w:r>
      <w:r w:rsidR="006535F5">
        <w:instrText xml:space="preserve"> ADDIN EN.CITE &lt;EndNote&gt;&lt;Cite&gt;&lt;Author&gt;Lewis&lt;/Author&gt;&lt;Year&gt;1992&lt;/Year&gt;&lt;RecNum&gt;245&lt;/RecNum&gt;&lt;DisplayText&gt;(13)&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103E1B">
        <w:fldChar w:fldCharType="separate"/>
      </w:r>
      <w:r w:rsidR="006535F5">
        <w:rPr>
          <w:noProof/>
        </w:rPr>
        <w:t>(13)</w:t>
      </w:r>
      <w:r w:rsidR="00103E1B">
        <w:fldChar w:fldCharType="end"/>
      </w:r>
      <w:r w:rsidR="00F42C86" w:rsidRPr="003D67B6">
        <w:t xml:space="preserve">. </w:t>
      </w:r>
      <w:r w:rsidR="00F42C86">
        <w:t xml:space="preserve"> In general, the support for prohibition had </w:t>
      </w:r>
      <w:r w:rsidR="00214022">
        <w:t xml:space="preserve">largely </w:t>
      </w:r>
      <w:r w:rsidR="00F42C86">
        <w:t xml:space="preserve">petered out by the </w:t>
      </w:r>
      <w:r w:rsidR="00214022">
        <w:t xml:space="preserve">1920s and </w:t>
      </w:r>
      <w:r w:rsidR="00F42C86" w:rsidRPr="00214022">
        <w:t>1930s, by</w:t>
      </w:r>
      <w:r w:rsidR="00F42C86" w:rsidRPr="00F42C86">
        <w:t xml:space="preserve"> which time licence numbers had been reduced by almost two-thirds in all states (see Figure 1).</w:t>
      </w:r>
    </w:p>
    <w:p w14:paraId="500A19BB" w14:textId="77777777" w:rsidR="00FB4E6A" w:rsidRDefault="00FB4E6A" w:rsidP="00FB4E6A">
      <w:pPr>
        <w:rPr>
          <w:sz w:val="23"/>
          <w:szCs w:val="23"/>
        </w:rPr>
      </w:pPr>
      <w:r>
        <w:rPr>
          <w:rFonts w:ascii="Calibri" w:hAnsi="Calibri"/>
          <w:noProof/>
          <w:color w:val="000000"/>
          <w:lang w:eastAsia="en-AU"/>
        </w:rPr>
        <w:drawing>
          <wp:inline distT="0" distB="0" distL="0" distR="0" wp14:anchorId="51A9CF57" wp14:editId="7A842A72">
            <wp:extent cx="5731510" cy="2528524"/>
            <wp:effectExtent l="0" t="0" r="2540" b="5715"/>
            <wp:docPr id="3" name="Picture 3" descr="cid:960b8d6e-2380-4266-a3f2-dcebe0e6e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426366" descr="cid:960b8d6e-2380-4266-a3f2-dcebe0e6e050"/>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5731510" cy="2528524"/>
                    </a:xfrm>
                    <a:prstGeom prst="rect">
                      <a:avLst/>
                    </a:prstGeom>
                    <a:noFill/>
                    <a:ln>
                      <a:noFill/>
                    </a:ln>
                  </pic:spPr>
                </pic:pic>
              </a:graphicData>
            </a:graphic>
          </wp:inline>
        </w:drawing>
      </w:r>
    </w:p>
    <w:p w14:paraId="2E89FAC5" w14:textId="77777777" w:rsidR="00F42C86" w:rsidRDefault="00FB4E6A" w:rsidP="00124360">
      <w:r>
        <w:t xml:space="preserve">Figure 1 – Hotel liquor licences per </w:t>
      </w:r>
      <w:r w:rsidRPr="00521FD0">
        <w:rPr>
          <w:iCs/>
        </w:rPr>
        <w:t>head</w:t>
      </w:r>
      <w:r w:rsidRPr="00521FD0">
        <w:t xml:space="preserve"> of </w:t>
      </w:r>
      <w:r w:rsidRPr="00521FD0">
        <w:rPr>
          <w:iCs/>
        </w:rPr>
        <w:t>population</w:t>
      </w:r>
      <w:r>
        <w:rPr>
          <w:iCs/>
        </w:rPr>
        <w:t xml:space="preserve">, </w:t>
      </w:r>
      <w:r>
        <w:t xml:space="preserve">1900s- 2015, in five Australian states </w:t>
      </w:r>
      <w:r w:rsidR="00124360" w:rsidRPr="00124360">
        <w:t xml:space="preserve">(sourced from </w:t>
      </w:r>
      <w:r w:rsidR="00124360">
        <w:t>annual liquor licensing reports</w:t>
      </w:r>
      <w:r w:rsidR="00124360" w:rsidRPr="00124360">
        <w:t>)</w:t>
      </w:r>
    </w:p>
    <w:p w14:paraId="7E661741" w14:textId="77777777" w:rsidR="00397390" w:rsidRDefault="00397390" w:rsidP="00124360"/>
    <w:p w14:paraId="2D970197" w14:textId="77777777" w:rsidR="005E4A3E" w:rsidRPr="003D67B6" w:rsidRDefault="00397390" w:rsidP="00C674C1">
      <w:pPr>
        <w:spacing w:line="360" w:lineRule="auto"/>
      </w:pPr>
      <w:r>
        <w:t>In addition to restrictions on the number of outlets, the</w:t>
      </w:r>
      <w:r w:rsidR="005E4A3E" w:rsidRPr="003D67B6">
        <w:t xml:space="preserve"> heavy regulation of the </w:t>
      </w:r>
      <w:r w:rsidR="00F42C86">
        <w:t xml:space="preserve">alcohol </w:t>
      </w:r>
      <w:r w:rsidR="005E4A3E" w:rsidRPr="003D67B6">
        <w:t xml:space="preserve">industry </w:t>
      </w:r>
      <w:r>
        <w:t xml:space="preserve">included restrictions on their permissible trading hours. </w:t>
      </w:r>
      <w:r w:rsidR="00A82E23">
        <w:t>During</w:t>
      </w:r>
      <w:r w:rsidR="00A82E23" w:rsidRPr="003D67B6">
        <w:t xml:space="preserve"> World War </w:t>
      </w:r>
      <w:r w:rsidR="00E812AC">
        <w:t>I</w:t>
      </w:r>
      <w:r w:rsidR="00A82E23">
        <w:t xml:space="preserve">, “6 o’clock closing” </w:t>
      </w:r>
      <w:r w:rsidR="005E4A3E" w:rsidRPr="003D67B6">
        <w:t xml:space="preserve">for all hotels </w:t>
      </w:r>
      <w:r w:rsidR="00A82E23">
        <w:t xml:space="preserve">was introduced </w:t>
      </w:r>
      <w:r w:rsidR="0034433D">
        <w:t>by popular vote in four states</w:t>
      </w:r>
      <w:r w:rsidR="00F42C86">
        <w:t>, with Queensland following a few years later</w:t>
      </w:r>
      <w:r w:rsidR="005E4A3E" w:rsidRPr="003D67B6">
        <w:t xml:space="preserve"> </w:t>
      </w:r>
      <w:r w:rsidR="00103E1B">
        <w:fldChar w:fldCharType="begin"/>
      </w:r>
      <w:r w:rsidR="006535F5">
        <w:instrText xml:space="preserve"> ADDIN EN.CITE &lt;EndNote&gt;&lt;Cite&gt;&lt;Author&gt;Lewis&lt;/Author&gt;&lt;Year&gt;1992&lt;/Year&gt;&lt;RecNum&gt;245&lt;/RecNum&gt;&lt;DisplayText&gt;(13)&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103E1B">
        <w:fldChar w:fldCharType="separate"/>
      </w:r>
      <w:r w:rsidR="006535F5">
        <w:rPr>
          <w:noProof/>
        </w:rPr>
        <w:t>(13)</w:t>
      </w:r>
      <w:r w:rsidR="00103E1B">
        <w:fldChar w:fldCharType="end"/>
      </w:r>
      <w:r w:rsidR="005E4A3E" w:rsidRPr="003D67B6">
        <w:t xml:space="preserve"> </w:t>
      </w:r>
      <w:r w:rsidR="00F42C86">
        <w:t>(</w:t>
      </w:r>
      <w:r w:rsidR="005E4A3E" w:rsidRPr="003D67B6">
        <w:t>Table 1). However, with the influence of the temperance movement waning in the 1920s, the regulation of liquor entered a kind of stasis. LRB</w:t>
      </w:r>
      <w:r w:rsidR="00F42C86">
        <w:t>s</w:t>
      </w:r>
      <w:r w:rsidR="005E4A3E" w:rsidRPr="003D67B6">
        <w:t xml:space="preserve"> greatly reduced t</w:t>
      </w:r>
      <w:r w:rsidR="00F42C86">
        <w:t>heir</w:t>
      </w:r>
      <w:r w:rsidR="005E4A3E" w:rsidRPr="003D67B6">
        <w:t xml:space="preserve"> efforts </w:t>
      </w:r>
      <w:r w:rsidR="00F42C86">
        <w:t>in</w:t>
      </w:r>
      <w:r w:rsidR="005E4A3E" w:rsidRPr="003D67B6">
        <w:t xml:space="preserve"> </w:t>
      </w:r>
      <w:proofErr w:type="gramStart"/>
      <w:r w:rsidR="005E4A3E" w:rsidRPr="003D67B6">
        <w:t>clos</w:t>
      </w:r>
      <w:r w:rsidR="00F42C86">
        <w:t>ing</w:t>
      </w:r>
      <w:r w:rsidR="005E4A3E" w:rsidRPr="003D67B6">
        <w:t xml:space="preserve"> down</w:t>
      </w:r>
      <w:proofErr w:type="gramEnd"/>
      <w:r w:rsidR="005E4A3E" w:rsidRPr="003D67B6">
        <w:t xml:space="preserve"> hotels, instead focussing on improving the amenity of existing venues</w:t>
      </w:r>
      <w:r w:rsidR="00F42C86">
        <w:t xml:space="preserve"> (i.e. carpets, accommodation and bathroom facilities)</w:t>
      </w:r>
      <w:r w:rsidR="005E4A3E" w:rsidRPr="003D67B6">
        <w:t xml:space="preserve">. </w:t>
      </w:r>
      <w:r w:rsidR="00F42C86" w:rsidRPr="00F42C86">
        <w:t>Overall, there was a focus on regulating</w:t>
      </w:r>
      <w:r w:rsidR="005E4A3E" w:rsidRPr="00F42C86">
        <w:t xml:space="preserve"> the character of hotels, not just their number </w:t>
      </w:r>
      <w:r w:rsidR="00103E1B">
        <w:fldChar w:fldCharType="begin"/>
      </w:r>
      <w:r w:rsidR="006535F5">
        <w:instrText xml:space="preserve"> ADDIN EN.CITE &lt;EndNote&gt;&lt;Cite&gt;&lt;Author&gt;Merrett&lt;/Author&gt;&lt;Year&gt;1978&lt;/Year&gt;&lt;RecNum&gt;249&lt;/RecNum&gt;&lt;DisplayText&gt;(10)&lt;/DisplayText&gt;&lt;record&gt;&lt;rec-number&gt;249&lt;/rec-number&gt;&lt;foreign-keys&gt;&lt;key app="EN" db-id="avr05stv7arzs9erswtvftvb5xwz5ew2prxr" timestamp="1489634672"&gt;249&lt;/key&gt;&lt;/foreign-keys&gt;&lt;ref-type name="Book"&gt;6&lt;/ref-type&gt;&lt;contributors&gt;&lt;authors&gt;&lt;author&gt;Merrett, David Tolmie&lt;/author&gt;&lt;/authors&gt;&lt;/contributors&gt;&lt;titles&gt;&lt;title&gt;The Victorian Licensing Court, 1906-1968: A Study of Role and Impact&lt;/title&gt;&lt;/titles&gt;&lt;dates&gt;&lt;year&gt;1978&lt;/year&gt;&lt;/dates&gt;&lt;publisher&gt;Department of Economic History, Monash University&lt;/publisher&gt;&lt;isbn&gt;0909835934&lt;/isbn&gt;&lt;urls&gt;&lt;/urls&gt;&lt;/record&gt;&lt;/Cite&gt;&lt;/EndNote&gt;</w:instrText>
      </w:r>
      <w:r w:rsidR="00103E1B">
        <w:fldChar w:fldCharType="separate"/>
      </w:r>
      <w:r w:rsidR="006535F5">
        <w:rPr>
          <w:noProof/>
        </w:rPr>
        <w:t>(10)</w:t>
      </w:r>
      <w:r w:rsidR="00103E1B">
        <w:fldChar w:fldCharType="end"/>
      </w:r>
      <w:r w:rsidR="005E4A3E" w:rsidRPr="00F42C86">
        <w:t>.</w:t>
      </w:r>
      <w:r w:rsidR="005E4A3E" w:rsidRPr="003D67B6">
        <w:t xml:space="preserve"> The combination of the depression in the 1930s and the impacts of World War </w:t>
      </w:r>
      <w:r w:rsidR="00F36EB0">
        <w:t xml:space="preserve">II </w:t>
      </w:r>
      <w:r w:rsidR="005E4A3E" w:rsidRPr="003D67B6">
        <w:t xml:space="preserve">in </w:t>
      </w:r>
      <w:r w:rsidR="00F42C86">
        <w:t xml:space="preserve">the </w:t>
      </w:r>
      <w:r w:rsidR="005E4A3E" w:rsidRPr="003D67B6">
        <w:t xml:space="preserve">1940s meant that there was little regulatory change over these two decades (although the reduction in hotel numbers continued </w:t>
      </w:r>
      <w:r w:rsidR="00124360">
        <w:t xml:space="preserve">due to the depression </w:t>
      </w:r>
      <w:r w:rsidR="00103E1B">
        <w:fldChar w:fldCharType="begin"/>
      </w:r>
      <w:r w:rsidR="006535F5">
        <w:instrText xml:space="preserve"> ADDIN EN.CITE &lt;EndNote&gt;&lt;Cite&gt;&lt;Author&gt;Merrett&lt;/Author&gt;&lt;Year&gt;1978&lt;/Year&gt;&lt;RecNum&gt;249&lt;/RecNum&gt;&lt;DisplayText&gt;(10)&lt;/DisplayText&gt;&lt;record&gt;&lt;rec-number&gt;249&lt;/rec-number&gt;&lt;foreign-keys&gt;&lt;key app="EN" db-id="avr05stv7arzs9erswtvftvb5xwz5ew2prxr" timestamp="1489634672"&gt;249&lt;/key&gt;&lt;/foreign-keys&gt;&lt;ref-type name="Book"&gt;6&lt;/ref-type&gt;&lt;contributors&gt;&lt;authors&gt;&lt;author&gt;Merrett, David Tolmie&lt;/author&gt;&lt;/authors&gt;&lt;/contributors&gt;&lt;titles&gt;&lt;title&gt;The Victorian Licensing Court, 1906-1968: A Study of Role and Impact&lt;/title&gt;&lt;/titles&gt;&lt;dates&gt;&lt;year&gt;1978&lt;/year&gt;&lt;/dates&gt;&lt;publisher&gt;Department of Economic History, Monash University&lt;/publisher&gt;&lt;isbn&gt;0909835934&lt;/isbn&gt;&lt;urls&gt;&lt;/urls&gt;&lt;/record&gt;&lt;/Cite&gt;&lt;/EndNote&gt;</w:instrText>
      </w:r>
      <w:r w:rsidR="00103E1B">
        <w:fldChar w:fldCharType="separate"/>
      </w:r>
      <w:r w:rsidR="006535F5">
        <w:rPr>
          <w:noProof/>
        </w:rPr>
        <w:t>(10)</w:t>
      </w:r>
      <w:r w:rsidR="00103E1B">
        <w:fldChar w:fldCharType="end"/>
      </w:r>
      <w:r w:rsidR="005E4A3E" w:rsidRPr="003D67B6">
        <w:t>)</w:t>
      </w:r>
      <w:r w:rsidR="00F42C86">
        <w:t xml:space="preserve"> – again see Figure 1</w:t>
      </w:r>
      <w:r w:rsidR="005E4A3E" w:rsidRPr="003D67B6">
        <w:t>.</w:t>
      </w:r>
    </w:p>
    <w:p w14:paraId="1524C3C4" w14:textId="77777777" w:rsidR="005E4A3E" w:rsidRPr="00F36EB0" w:rsidRDefault="005E4A3E" w:rsidP="003D67B6">
      <w:pPr>
        <w:jc w:val="center"/>
      </w:pPr>
      <w:r w:rsidRPr="00F36EB0">
        <w:t xml:space="preserve">Table 1 </w:t>
      </w:r>
      <w:r w:rsidR="00F36EB0" w:rsidRPr="00F36EB0">
        <w:t>Restricted trading hours - ‘</w:t>
      </w:r>
      <w:r w:rsidR="00F36EB0">
        <w:t>Six o'clock closing’.</w:t>
      </w:r>
    </w:p>
    <w:tbl>
      <w:tblPr>
        <w:tblpPr w:leftFromText="105" w:rightFromText="45" w:vertAnchor="text" w:tblpXSpec="center" w:tblpYSpec="center"/>
        <w:tblW w:w="0" w:type="auto"/>
        <w:tblCellSpacing w:w="15" w:type="dxa"/>
        <w:tblCellMar>
          <w:top w:w="15" w:type="dxa"/>
          <w:left w:w="15" w:type="dxa"/>
          <w:bottom w:w="15" w:type="dxa"/>
          <w:right w:w="15" w:type="dxa"/>
        </w:tblCellMar>
        <w:tblLook w:val="04A0" w:firstRow="1" w:lastRow="0" w:firstColumn="1" w:lastColumn="0" w:noHBand="0" w:noVBand="1"/>
      </w:tblPr>
      <w:tblGrid>
        <w:gridCol w:w="1857"/>
        <w:gridCol w:w="1274"/>
        <w:gridCol w:w="1276"/>
      </w:tblGrid>
      <w:tr w:rsidR="005E4A3E" w14:paraId="52513D04" w14:textId="77777777" w:rsidTr="00F42C86">
        <w:trPr>
          <w:tblCellSpacing w:w="15" w:type="dxa"/>
        </w:trPr>
        <w:tc>
          <w:tcPr>
            <w:tcW w:w="1812" w:type="dxa"/>
            <w:vAlign w:val="center"/>
            <w:hideMark/>
          </w:tcPr>
          <w:p w14:paraId="3E76FBBD" w14:textId="77777777" w:rsidR="005E4A3E" w:rsidRPr="003D67B6" w:rsidRDefault="00446DE2" w:rsidP="005E4A3E">
            <w:pPr>
              <w:spacing w:after="0" w:line="240" w:lineRule="auto"/>
              <w:jc w:val="center"/>
              <w:rPr>
                <w:b/>
                <w:bCs/>
                <w:sz w:val="23"/>
                <w:szCs w:val="23"/>
              </w:rPr>
            </w:pPr>
            <w:r>
              <w:rPr>
                <w:b/>
                <w:bCs/>
                <w:sz w:val="23"/>
                <w:szCs w:val="23"/>
              </w:rPr>
              <w:t>State</w:t>
            </w:r>
          </w:p>
        </w:tc>
        <w:tc>
          <w:tcPr>
            <w:tcW w:w="1244" w:type="dxa"/>
            <w:vAlign w:val="center"/>
            <w:hideMark/>
          </w:tcPr>
          <w:p w14:paraId="75A44AB6" w14:textId="77777777" w:rsidR="005E4A3E" w:rsidRPr="003D67B6" w:rsidRDefault="005E4A3E" w:rsidP="00F42C86">
            <w:pPr>
              <w:spacing w:after="0" w:line="240" w:lineRule="auto"/>
              <w:jc w:val="center"/>
              <w:rPr>
                <w:b/>
                <w:bCs/>
                <w:sz w:val="23"/>
                <w:szCs w:val="23"/>
              </w:rPr>
            </w:pPr>
            <w:r w:rsidRPr="003D67B6">
              <w:rPr>
                <w:b/>
                <w:bCs/>
                <w:sz w:val="23"/>
                <w:szCs w:val="23"/>
              </w:rPr>
              <w:t>Adopted</w:t>
            </w:r>
          </w:p>
        </w:tc>
        <w:tc>
          <w:tcPr>
            <w:tcW w:w="1231" w:type="dxa"/>
            <w:vAlign w:val="center"/>
            <w:hideMark/>
          </w:tcPr>
          <w:p w14:paraId="3AD32C24" w14:textId="77777777" w:rsidR="005E4A3E" w:rsidRPr="003D67B6" w:rsidRDefault="005E4A3E" w:rsidP="003D67B6">
            <w:pPr>
              <w:spacing w:after="0" w:line="240" w:lineRule="auto"/>
              <w:jc w:val="center"/>
              <w:rPr>
                <w:b/>
                <w:bCs/>
                <w:sz w:val="23"/>
                <w:szCs w:val="23"/>
              </w:rPr>
            </w:pPr>
            <w:r w:rsidRPr="003D67B6">
              <w:rPr>
                <w:b/>
                <w:bCs/>
                <w:sz w:val="23"/>
                <w:szCs w:val="23"/>
              </w:rPr>
              <w:t>Abolished</w:t>
            </w:r>
          </w:p>
        </w:tc>
      </w:tr>
      <w:tr w:rsidR="00214022" w14:paraId="17D183E3" w14:textId="77777777" w:rsidTr="00F42C86">
        <w:trPr>
          <w:tblCellSpacing w:w="15" w:type="dxa"/>
        </w:trPr>
        <w:tc>
          <w:tcPr>
            <w:tcW w:w="1812" w:type="dxa"/>
            <w:vAlign w:val="center"/>
          </w:tcPr>
          <w:p w14:paraId="119E976D" w14:textId="77777777" w:rsidR="00214022" w:rsidRDefault="00AE6C24" w:rsidP="00214022">
            <w:pPr>
              <w:spacing w:after="0" w:line="240" w:lineRule="auto"/>
            </w:pPr>
            <w:hyperlink r:id="rId10" w:tooltip="Tasmania" w:history="1">
              <w:r w:rsidR="00214022" w:rsidRPr="003D67B6">
                <w:t>Tas</w:t>
              </w:r>
            </w:hyperlink>
            <w:r w:rsidR="00214022">
              <w:t>mania</w:t>
            </w:r>
          </w:p>
        </w:tc>
        <w:tc>
          <w:tcPr>
            <w:tcW w:w="1244" w:type="dxa"/>
            <w:vAlign w:val="center"/>
          </w:tcPr>
          <w:p w14:paraId="0C23E354" w14:textId="77777777" w:rsidR="00214022" w:rsidRPr="003D67B6" w:rsidRDefault="00214022" w:rsidP="00214022">
            <w:pPr>
              <w:spacing w:after="0" w:line="240" w:lineRule="auto"/>
              <w:jc w:val="center"/>
              <w:rPr>
                <w:sz w:val="23"/>
                <w:szCs w:val="23"/>
              </w:rPr>
            </w:pPr>
            <w:r w:rsidRPr="003D67B6">
              <w:rPr>
                <w:sz w:val="23"/>
                <w:szCs w:val="23"/>
              </w:rPr>
              <w:t>1916</w:t>
            </w:r>
          </w:p>
        </w:tc>
        <w:tc>
          <w:tcPr>
            <w:tcW w:w="1231" w:type="dxa"/>
            <w:vAlign w:val="center"/>
          </w:tcPr>
          <w:p w14:paraId="57D4BFDE" w14:textId="77777777" w:rsidR="00214022" w:rsidRPr="003D67B6" w:rsidRDefault="00214022" w:rsidP="00214022">
            <w:pPr>
              <w:spacing w:after="0" w:line="240" w:lineRule="auto"/>
              <w:jc w:val="center"/>
              <w:rPr>
                <w:sz w:val="23"/>
                <w:szCs w:val="23"/>
              </w:rPr>
            </w:pPr>
            <w:r w:rsidRPr="003D67B6">
              <w:rPr>
                <w:sz w:val="23"/>
                <w:szCs w:val="23"/>
              </w:rPr>
              <w:t>1937</w:t>
            </w:r>
          </w:p>
        </w:tc>
      </w:tr>
      <w:tr w:rsidR="00214022" w14:paraId="57B33C8E" w14:textId="77777777" w:rsidTr="00214022">
        <w:trPr>
          <w:tblCellSpacing w:w="15" w:type="dxa"/>
        </w:trPr>
        <w:tc>
          <w:tcPr>
            <w:tcW w:w="1812" w:type="dxa"/>
            <w:vAlign w:val="center"/>
          </w:tcPr>
          <w:p w14:paraId="5BBD65F1" w14:textId="77777777" w:rsidR="00214022" w:rsidRPr="003D67B6" w:rsidRDefault="00AE6C24" w:rsidP="00214022">
            <w:pPr>
              <w:spacing w:after="0" w:line="240" w:lineRule="auto"/>
              <w:rPr>
                <w:sz w:val="23"/>
                <w:szCs w:val="23"/>
              </w:rPr>
            </w:pPr>
            <w:hyperlink r:id="rId11" w:tooltip="New South Wales" w:history="1">
              <w:r w:rsidR="00214022" w:rsidRPr="003D67B6">
                <w:t>N</w:t>
              </w:r>
              <w:r w:rsidR="00214022">
                <w:t>ew</w:t>
              </w:r>
            </w:hyperlink>
            <w:r w:rsidR="00214022">
              <w:t xml:space="preserve"> South Wales</w:t>
            </w:r>
          </w:p>
        </w:tc>
        <w:tc>
          <w:tcPr>
            <w:tcW w:w="1244" w:type="dxa"/>
            <w:vAlign w:val="center"/>
          </w:tcPr>
          <w:p w14:paraId="0BFCBD86" w14:textId="77777777" w:rsidR="00214022" w:rsidRPr="003D67B6" w:rsidRDefault="00214022" w:rsidP="00214022">
            <w:pPr>
              <w:spacing w:after="0" w:line="240" w:lineRule="auto"/>
              <w:jc w:val="center"/>
              <w:rPr>
                <w:sz w:val="23"/>
                <w:szCs w:val="23"/>
              </w:rPr>
            </w:pPr>
            <w:r w:rsidRPr="003D67B6">
              <w:rPr>
                <w:sz w:val="23"/>
                <w:szCs w:val="23"/>
              </w:rPr>
              <w:t>1916</w:t>
            </w:r>
          </w:p>
        </w:tc>
        <w:tc>
          <w:tcPr>
            <w:tcW w:w="1231" w:type="dxa"/>
            <w:vAlign w:val="center"/>
          </w:tcPr>
          <w:p w14:paraId="79FF7187" w14:textId="77777777" w:rsidR="00214022" w:rsidRPr="003D67B6" w:rsidRDefault="00214022" w:rsidP="00214022">
            <w:pPr>
              <w:spacing w:after="0" w:line="240" w:lineRule="auto"/>
              <w:jc w:val="center"/>
              <w:rPr>
                <w:sz w:val="23"/>
                <w:szCs w:val="23"/>
              </w:rPr>
            </w:pPr>
            <w:r w:rsidRPr="003D67B6">
              <w:rPr>
                <w:sz w:val="23"/>
                <w:szCs w:val="23"/>
              </w:rPr>
              <w:t>1955</w:t>
            </w:r>
          </w:p>
        </w:tc>
      </w:tr>
      <w:tr w:rsidR="00214022" w14:paraId="646CB5D8" w14:textId="77777777" w:rsidTr="00214022">
        <w:trPr>
          <w:tblCellSpacing w:w="15" w:type="dxa"/>
        </w:trPr>
        <w:tc>
          <w:tcPr>
            <w:tcW w:w="1812" w:type="dxa"/>
            <w:vAlign w:val="center"/>
          </w:tcPr>
          <w:p w14:paraId="1226FED0" w14:textId="77777777" w:rsidR="00214022" w:rsidRDefault="00AE6C24" w:rsidP="00214022">
            <w:pPr>
              <w:spacing w:after="0" w:line="240" w:lineRule="auto"/>
            </w:pPr>
            <w:hyperlink r:id="rId12" w:tooltip="Victoria (Australia)" w:history="1">
              <w:r w:rsidR="00214022" w:rsidRPr="003D67B6">
                <w:t>Vic</w:t>
              </w:r>
            </w:hyperlink>
            <w:r w:rsidR="00214022">
              <w:t>toria</w:t>
            </w:r>
          </w:p>
        </w:tc>
        <w:tc>
          <w:tcPr>
            <w:tcW w:w="1244" w:type="dxa"/>
            <w:vAlign w:val="center"/>
          </w:tcPr>
          <w:p w14:paraId="7D0A2243" w14:textId="77777777" w:rsidR="00214022" w:rsidRPr="003D67B6" w:rsidRDefault="00214022" w:rsidP="00214022">
            <w:pPr>
              <w:spacing w:after="0" w:line="240" w:lineRule="auto"/>
              <w:jc w:val="center"/>
              <w:rPr>
                <w:sz w:val="23"/>
                <w:szCs w:val="23"/>
              </w:rPr>
            </w:pPr>
            <w:r w:rsidRPr="003D67B6">
              <w:rPr>
                <w:sz w:val="23"/>
                <w:szCs w:val="23"/>
              </w:rPr>
              <w:t>1916</w:t>
            </w:r>
          </w:p>
        </w:tc>
        <w:tc>
          <w:tcPr>
            <w:tcW w:w="1231" w:type="dxa"/>
            <w:vAlign w:val="center"/>
          </w:tcPr>
          <w:p w14:paraId="08D16718" w14:textId="77777777" w:rsidR="00214022" w:rsidRPr="003D67B6" w:rsidRDefault="00214022" w:rsidP="00214022">
            <w:pPr>
              <w:spacing w:after="0" w:line="240" w:lineRule="auto"/>
              <w:jc w:val="center"/>
              <w:rPr>
                <w:sz w:val="23"/>
                <w:szCs w:val="23"/>
              </w:rPr>
            </w:pPr>
            <w:r w:rsidRPr="003D67B6">
              <w:rPr>
                <w:sz w:val="23"/>
                <w:szCs w:val="23"/>
              </w:rPr>
              <w:t>1966</w:t>
            </w:r>
          </w:p>
        </w:tc>
      </w:tr>
      <w:tr w:rsidR="00214022" w14:paraId="12BBD7E1" w14:textId="77777777" w:rsidTr="00214022">
        <w:trPr>
          <w:tblCellSpacing w:w="15" w:type="dxa"/>
        </w:trPr>
        <w:tc>
          <w:tcPr>
            <w:tcW w:w="1812" w:type="dxa"/>
            <w:vAlign w:val="center"/>
          </w:tcPr>
          <w:p w14:paraId="39890D2A" w14:textId="77777777" w:rsidR="00214022" w:rsidRPr="003D67B6" w:rsidRDefault="00AE6C24" w:rsidP="00214022">
            <w:pPr>
              <w:spacing w:after="0" w:line="240" w:lineRule="auto"/>
              <w:rPr>
                <w:sz w:val="23"/>
                <w:szCs w:val="23"/>
              </w:rPr>
            </w:pPr>
            <w:hyperlink r:id="rId13" w:tooltip="South Australia" w:history="1">
              <w:r w:rsidR="00214022">
                <w:t>South</w:t>
              </w:r>
            </w:hyperlink>
            <w:r w:rsidR="00214022">
              <w:t xml:space="preserve"> Australia</w:t>
            </w:r>
          </w:p>
        </w:tc>
        <w:tc>
          <w:tcPr>
            <w:tcW w:w="1244" w:type="dxa"/>
            <w:vAlign w:val="center"/>
          </w:tcPr>
          <w:p w14:paraId="59CADB19" w14:textId="77777777" w:rsidR="00214022" w:rsidRPr="003D67B6" w:rsidRDefault="00214022" w:rsidP="00214022">
            <w:pPr>
              <w:spacing w:after="0" w:line="240" w:lineRule="auto"/>
              <w:jc w:val="center"/>
              <w:rPr>
                <w:sz w:val="23"/>
                <w:szCs w:val="23"/>
              </w:rPr>
            </w:pPr>
            <w:r w:rsidRPr="003D67B6">
              <w:rPr>
                <w:sz w:val="23"/>
                <w:szCs w:val="23"/>
              </w:rPr>
              <w:t>1916</w:t>
            </w:r>
          </w:p>
        </w:tc>
        <w:tc>
          <w:tcPr>
            <w:tcW w:w="1231" w:type="dxa"/>
            <w:vAlign w:val="center"/>
          </w:tcPr>
          <w:p w14:paraId="56443BED" w14:textId="77777777" w:rsidR="00214022" w:rsidRPr="003D67B6" w:rsidRDefault="00214022" w:rsidP="00214022">
            <w:pPr>
              <w:spacing w:after="0" w:line="240" w:lineRule="auto"/>
              <w:jc w:val="center"/>
              <w:rPr>
                <w:sz w:val="23"/>
                <w:szCs w:val="23"/>
              </w:rPr>
            </w:pPr>
            <w:r w:rsidRPr="003D67B6">
              <w:rPr>
                <w:sz w:val="23"/>
                <w:szCs w:val="23"/>
              </w:rPr>
              <w:t>1967</w:t>
            </w:r>
          </w:p>
        </w:tc>
      </w:tr>
      <w:tr w:rsidR="00214022" w14:paraId="58D60282" w14:textId="77777777" w:rsidTr="00F42C86">
        <w:trPr>
          <w:tblCellSpacing w:w="15" w:type="dxa"/>
        </w:trPr>
        <w:tc>
          <w:tcPr>
            <w:tcW w:w="1812" w:type="dxa"/>
            <w:vAlign w:val="center"/>
            <w:hideMark/>
          </w:tcPr>
          <w:p w14:paraId="4B5591FA" w14:textId="77777777" w:rsidR="00214022" w:rsidRPr="003D67B6" w:rsidRDefault="00AE6C24" w:rsidP="00214022">
            <w:pPr>
              <w:spacing w:after="0" w:line="240" w:lineRule="auto"/>
              <w:rPr>
                <w:sz w:val="23"/>
                <w:szCs w:val="23"/>
              </w:rPr>
            </w:pPr>
            <w:hyperlink r:id="rId14" w:tooltip="Queensland" w:history="1">
              <w:r w:rsidR="00214022">
                <w:t>Queensland</w:t>
              </w:r>
            </w:hyperlink>
          </w:p>
        </w:tc>
        <w:tc>
          <w:tcPr>
            <w:tcW w:w="1244" w:type="dxa"/>
            <w:vAlign w:val="center"/>
            <w:hideMark/>
          </w:tcPr>
          <w:p w14:paraId="2CCE095A" w14:textId="77777777" w:rsidR="00214022" w:rsidRPr="003D67B6" w:rsidRDefault="00214022" w:rsidP="00214022">
            <w:pPr>
              <w:spacing w:after="0" w:line="240" w:lineRule="auto"/>
              <w:jc w:val="center"/>
              <w:rPr>
                <w:sz w:val="23"/>
                <w:szCs w:val="23"/>
              </w:rPr>
            </w:pPr>
            <w:r w:rsidRPr="003D67B6">
              <w:rPr>
                <w:sz w:val="23"/>
                <w:szCs w:val="23"/>
              </w:rPr>
              <w:t>1923</w:t>
            </w:r>
          </w:p>
        </w:tc>
        <w:tc>
          <w:tcPr>
            <w:tcW w:w="1231" w:type="dxa"/>
            <w:vAlign w:val="center"/>
            <w:hideMark/>
          </w:tcPr>
          <w:p w14:paraId="774979E3" w14:textId="77777777" w:rsidR="00214022" w:rsidRPr="003D67B6" w:rsidRDefault="00214022" w:rsidP="00214022">
            <w:pPr>
              <w:spacing w:after="0" w:line="240" w:lineRule="auto"/>
              <w:jc w:val="center"/>
              <w:rPr>
                <w:sz w:val="23"/>
                <w:szCs w:val="23"/>
              </w:rPr>
            </w:pPr>
            <w:r w:rsidRPr="003D67B6">
              <w:rPr>
                <w:sz w:val="23"/>
                <w:szCs w:val="23"/>
              </w:rPr>
              <w:t>1966</w:t>
            </w:r>
          </w:p>
        </w:tc>
      </w:tr>
    </w:tbl>
    <w:p w14:paraId="252B179C" w14:textId="77777777" w:rsidR="005E4A3E" w:rsidRDefault="005E4A3E" w:rsidP="005E4A3E">
      <w:pPr>
        <w:rPr>
          <w:sz w:val="23"/>
          <w:szCs w:val="23"/>
        </w:rPr>
      </w:pPr>
    </w:p>
    <w:p w14:paraId="0135821C" w14:textId="77777777" w:rsidR="005E4A3E" w:rsidRDefault="005E4A3E" w:rsidP="005E4A3E">
      <w:pPr>
        <w:rPr>
          <w:sz w:val="23"/>
          <w:szCs w:val="23"/>
        </w:rPr>
      </w:pPr>
    </w:p>
    <w:p w14:paraId="7CCD15C1" w14:textId="77777777" w:rsidR="005E4A3E" w:rsidRDefault="005E4A3E" w:rsidP="005E4A3E">
      <w:pPr>
        <w:rPr>
          <w:sz w:val="23"/>
          <w:szCs w:val="23"/>
        </w:rPr>
      </w:pPr>
    </w:p>
    <w:p w14:paraId="62C8860C" w14:textId="77777777" w:rsidR="005E4A3E" w:rsidRPr="005E4A3E" w:rsidRDefault="005E4A3E" w:rsidP="005E4A3E">
      <w:pPr>
        <w:rPr>
          <w:sz w:val="23"/>
          <w:szCs w:val="23"/>
        </w:rPr>
      </w:pPr>
    </w:p>
    <w:p w14:paraId="41CB662E" w14:textId="77777777" w:rsidR="005E4A3E" w:rsidRDefault="005E4A3E" w:rsidP="00935BC3"/>
    <w:p w14:paraId="331BDB29" w14:textId="77777777" w:rsidR="005E4A3E" w:rsidRDefault="005E4A3E" w:rsidP="00935BC3"/>
    <w:p w14:paraId="4EB395AD" w14:textId="77777777" w:rsidR="005E4A3E" w:rsidRDefault="005E4A3E" w:rsidP="0051111E">
      <w:pPr>
        <w:pStyle w:val="Heading2"/>
        <w:numPr>
          <w:ilvl w:val="1"/>
          <w:numId w:val="8"/>
        </w:numPr>
      </w:pPr>
      <w:bookmarkStart w:id="27" w:name="_Toc24278144"/>
      <w:r>
        <w:t xml:space="preserve">World War </w:t>
      </w:r>
      <w:r w:rsidR="00F36EB0">
        <w:t>II</w:t>
      </w:r>
      <w:r>
        <w:t xml:space="preserve"> until the 1980s</w:t>
      </w:r>
      <w:bookmarkEnd w:id="27"/>
    </w:p>
    <w:p w14:paraId="5A81E942" w14:textId="77777777" w:rsidR="00214022" w:rsidRDefault="003D67B6" w:rsidP="00C674C1">
      <w:pPr>
        <w:spacing w:line="360" w:lineRule="auto"/>
        <w:rPr>
          <w:strike/>
        </w:rPr>
      </w:pPr>
      <w:r>
        <w:t xml:space="preserve">In the decades immediately after World War II popular </w:t>
      </w:r>
      <w:r w:rsidR="00037E9F">
        <w:t>opinion</w:t>
      </w:r>
      <w:r>
        <w:t xml:space="preserve"> turned decisively against the “wowser” tradition, as temperance sentiments</w:t>
      </w:r>
      <w:r w:rsidR="00A82E23">
        <w:t xml:space="preserve"> in Australia</w:t>
      </w:r>
      <w:r>
        <w:t xml:space="preserve"> had been dubbed.  In line with this generational shift, </w:t>
      </w:r>
      <w:r w:rsidR="00214022">
        <w:t>restrictions on alcohol</w:t>
      </w:r>
      <w:r>
        <w:t xml:space="preserve"> were considerably loosened, notably </w:t>
      </w:r>
      <w:r w:rsidR="00A82E23">
        <w:t xml:space="preserve">with </w:t>
      </w:r>
      <w:r>
        <w:t>the end of “6 o’clock closing”</w:t>
      </w:r>
      <w:r w:rsidR="00037E9F">
        <w:t xml:space="preserve"> (Table 1)</w:t>
      </w:r>
      <w:r>
        <w:t xml:space="preserve"> and the loosening of Sunday opening restrictions</w:t>
      </w:r>
      <w:r w:rsidR="00DD17A4">
        <w:t xml:space="preserve"> </w:t>
      </w:r>
      <w:r w:rsidR="00DD17A4" w:rsidRPr="00037E9F">
        <w:t>beginning in 1970</w:t>
      </w:r>
      <w:r w:rsidRPr="00037E9F">
        <w:t xml:space="preserve">. </w:t>
      </w:r>
      <w:r w:rsidR="00214022" w:rsidRPr="00037E9F">
        <w:t>The limited early research on the effects of these changes</w:t>
      </w:r>
      <w:r w:rsidR="0034433D">
        <w:t>, not generally methodologically strong,</w:t>
      </w:r>
      <w:r w:rsidR="00214022" w:rsidRPr="00037E9F">
        <w:t xml:space="preserve"> reflects a general scepticism about alcohol regulation</w:t>
      </w:r>
      <w:r w:rsidR="0034433D">
        <w:t>,</w:t>
      </w:r>
      <w:r w:rsidR="00214022" w:rsidRPr="00037E9F">
        <w:t xml:space="preserve"> tending to cast doubt on their effectiveness, and a view that problems associated with alcohol availability rested more with the individual</w:t>
      </w:r>
      <w:r w:rsidR="00317D27">
        <w:t xml:space="preserve"> </w:t>
      </w:r>
      <w:r w:rsidR="00D5297B">
        <w:fldChar w:fldCharType="begin"/>
      </w:r>
      <w:r w:rsidR="006535F5">
        <w:instrText xml:space="preserve"> ADDIN EN.CITE &lt;EndNote&gt;&lt;Cite&gt;&lt;Author&gt;Raymond&lt;/Author&gt;&lt;Year&gt;1969&lt;/Year&gt;&lt;RecNum&gt;29&lt;/RecNum&gt;&lt;DisplayText&gt;(16, 17)&lt;/DisplayText&gt;&lt;record&gt;&lt;rec-number&gt;29&lt;/rec-number&gt;&lt;foreign-keys&gt;&lt;key app="EN" db-id="avr05stv7arzs9erswtvftvb5xwz5ew2prxr" timestamp="0"&gt;29&lt;/key&gt;&lt;/foreign-keys&gt;&lt;ref-type name="Journal Article"&gt;17&lt;/ref-type&gt;&lt;contributors&gt;&lt;authors&gt;&lt;author&gt;Raymond, A&lt;/author&gt;&lt;/authors&gt;&lt;/contributors&gt;&lt;titles&gt;&lt;title&gt;Ten o&amp;apos;clock closing-The effect of the change in hotel bar closing time on road accidents in the metropolitan area of Victoria&lt;/title&gt;&lt;secondary-title&gt;Australian Road Research&lt;/secondary-title&gt;&lt;/titles&gt;&lt;volume&gt;3&lt;/volume&gt;&lt;number&gt;10&lt;/number&gt;&lt;dates&gt;&lt;year&gt;1969&lt;/year&gt;&lt;/dates&gt;&lt;isbn&gt;0005-0164&lt;/isbn&gt;&lt;urls&gt;&lt;/urls&gt;&lt;/record&gt;&lt;/Cite&gt;&lt;Cite&gt;&lt;Author&gt;Aitken&lt;/Author&gt;&lt;Year&gt;1976&lt;/Year&gt;&lt;RecNum&gt;30&lt;/RecNum&gt;&lt;record&gt;&lt;rec-number&gt;30&lt;/rec-number&gt;&lt;foreign-keys&gt;&lt;key app="EN" db-id="avr05stv7arzs9erswtvftvb5xwz5ew2prxr" timestamp="0"&gt;30&lt;/key&gt;&lt;/foreign-keys&gt;&lt;ref-type name="Journal Article"&gt;17&lt;/ref-type&gt;&lt;contributors&gt;&lt;authors&gt;&lt;author&gt;Aitken, J&lt;/author&gt;&lt;author&gt;Austin, A&lt;/author&gt;&lt;author&gt;Elliot, J&lt;/author&gt;&lt;author&gt;Guilfoyle, B&lt;/author&gt;&lt;author&gt;Lovejoy, D&lt;/author&gt;&lt;author&gt;McBride, B&lt;/author&gt;&lt;author&gt;McBride, G&lt;/author&gt;&lt;author&gt;McDonald, J&lt;/author&gt;&lt;author&gt;Stokoe, J&lt;/author&gt;&lt;author&gt;Ward, J&lt;/author&gt;&lt;/authors&gt;&lt;/contributors&gt;&lt;titles&gt;&lt;title&gt;The Brisbane beer strike: A challenge to the drinking man&lt;/title&gt;&lt;secondary-title&gt;Aust. J. Alcohol. Drug Depend&lt;/secondary-title&gt;&lt;/titles&gt;&lt;pages&gt;28-30&lt;/pages&gt;&lt;volume&gt;3&lt;/volume&gt;&lt;dates&gt;&lt;year&gt;1976&lt;/year&gt;&lt;/dates&gt;&lt;urls&gt;&lt;/urls&gt;&lt;/record&gt;&lt;/Cite&gt;&lt;/EndNote&gt;</w:instrText>
      </w:r>
      <w:r w:rsidR="00D5297B">
        <w:fldChar w:fldCharType="separate"/>
      </w:r>
      <w:r w:rsidR="006535F5">
        <w:rPr>
          <w:noProof/>
        </w:rPr>
        <w:t>(16, 17)</w:t>
      </w:r>
      <w:r w:rsidR="00D5297B">
        <w:fldChar w:fldCharType="end"/>
      </w:r>
      <w:r w:rsidR="00214022" w:rsidRPr="00037E9F">
        <w:t>.</w:t>
      </w:r>
    </w:p>
    <w:p w14:paraId="44DE79E5" w14:textId="77777777" w:rsidR="007A208C" w:rsidRDefault="00312BB1" w:rsidP="007A208C">
      <w:pPr>
        <w:spacing w:line="360" w:lineRule="auto"/>
      </w:pPr>
      <w:r>
        <w:t xml:space="preserve">A </w:t>
      </w:r>
      <w:r w:rsidR="0034433D">
        <w:t>“</w:t>
      </w:r>
      <w:r>
        <w:t>restaurant licence</w:t>
      </w:r>
      <w:r w:rsidR="0034433D">
        <w:t>”</w:t>
      </w:r>
      <w:r w:rsidR="00F36EB0">
        <w:t>,</w:t>
      </w:r>
      <w:r w:rsidR="0034433D">
        <w:t xml:space="preserve"> </w:t>
      </w:r>
      <w:r w:rsidR="00F36EB0">
        <w:t>t</w:t>
      </w:r>
      <w:r w:rsidR="0034433D">
        <w:t>hat is, a permit for a restaurant to serve alcoholic beverages,</w:t>
      </w:r>
      <w:r>
        <w:t xml:space="preserve"> was created in the post-World War </w:t>
      </w:r>
      <w:r w:rsidR="00F36EB0">
        <w:t>II</w:t>
      </w:r>
      <w:r>
        <w:t xml:space="preserve"> period</w:t>
      </w:r>
      <w:r w:rsidR="00E63919">
        <w:t xml:space="preserve"> </w:t>
      </w:r>
      <w:r>
        <w:t>and take</w:t>
      </w:r>
      <w:r w:rsidR="0034433D">
        <w:t>-</w:t>
      </w:r>
      <w:r>
        <w:t xml:space="preserve">up </w:t>
      </w:r>
      <w:r w:rsidR="0034433D">
        <w:t>of th</w:t>
      </w:r>
      <w:r w:rsidR="008379EE">
        <w:t>is</w:t>
      </w:r>
      <w:r w:rsidR="0034433D">
        <w:t xml:space="preserve"> licence </w:t>
      </w:r>
      <w:r>
        <w:t xml:space="preserve">accelerated </w:t>
      </w:r>
      <w:r w:rsidR="00E65975">
        <w:t xml:space="preserve">from the </w:t>
      </w:r>
      <w:r>
        <w:t>1970s</w:t>
      </w:r>
      <w:r w:rsidR="00A82E23">
        <w:t xml:space="preserve"> (see Figure 2). </w:t>
      </w:r>
    </w:p>
    <w:p w14:paraId="25F715C4" w14:textId="77777777" w:rsidR="00124360" w:rsidRDefault="00124360" w:rsidP="008D2BDF">
      <w:r>
        <w:rPr>
          <w:noProof/>
          <w:lang w:eastAsia="en-AU"/>
        </w:rPr>
        <w:drawing>
          <wp:inline distT="0" distB="0" distL="0" distR="0" wp14:anchorId="377635BD" wp14:editId="1DD9354E">
            <wp:extent cx="5731510" cy="2728595"/>
            <wp:effectExtent l="0" t="0" r="254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0AD64C" w14:textId="77777777" w:rsidR="007A208C" w:rsidRDefault="007A208C" w:rsidP="008D2BDF">
      <w:r>
        <w:t xml:space="preserve">Figure </w:t>
      </w:r>
      <w:r w:rsidR="00312BB1">
        <w:t>2</w:t>
      </w:r>
      <w:r>
        <w:t xml:space="preserve"> – Restaurant </w:t>
      </w:r>
      <w:r w:rsidR="00204D11">
        <w:t xml:space="preserve">and bar </w:t>
      </w:r>
      <w:r>
        <w:t xml:space="preserve">liquor licences per </w:t>
      </w:r>
      <w:r w:rsidRPr="00521FD0">
        <w:rPr>
          <w:iCs/>
        </w:rPr>
        <w:t>head</w:t>
      </w:r>
      <w:r w:rsidRPr="00521FD0">
        <w:t xml:space="preserve"> of </w:t>
      </w:r>
      <w:r w:rsidRPr="00521FD0">
        <w:rPr>
          <w:iCs/>
        </w:rPr>
        <w:t>population</w:t>
      </w:r>
      <w:r>
        <w:t>, 1900s- 2015, in five Australian jurisdictions</w:t>
      </w:r>
      <w:r w:rsidR="00124360">
        <w:t xml:space="preserve"> (</w:t>
      </w:r>
      <w:r w:rsidR="00124360" w:rsidRPr="00124360">
        <w:t xml:space="preserve">sourced from </w:t>
      </w:r>
      <w:r w:rsidR="00124360">
        <w:t>annual liquor licensing reports</w:t>
      </w:r>
      <w:r w:rsidR="00124360" w:rsidRPr="00124360">
        <w:t>)</w:t>
      </w:r>
      <w:r w:rsidR="00DF2673">
        <w:rPr>
          <w:rStyle w:val="FootnoteReference"/>
        </w:rPr>
        <w:footnoteReference w:id="1"/>
      </w:r>
    </w:p>
    <w:p w14:paraId="45E56BAD" w14:textId="77777777" w:rsidR="001753E8" w:rsidRDefault="001753E8" w:rsidP="00C674C1">
      <w:pPr>
        <w:spacing w:line="360" w:lineRule="auto"/>
      </w:pPr>
      <w:r>
        <w:lastRenderedPageBreak/>
        <w:t>An exception to the general relaxation of Australian concerns about alcohol in the 1950s and 1960s was the increasing concern about drink-driving.  The loss of young lives as drink-driving casualties was not something Australians could accept as inevitable.  The result was that Australian legislators, police and researchers led the way internationally in this period in enacting, enforcing and evaluating drink-driving countermeasures, in particular in the institution of intensive programs of random breath testing as a general deterrence measure</w:t>
      </w:r>
      <w:r w:rsidR="00103E1B">
        <w:t xml:space="preserve"> </w:t>
      </w:r>
      <w:r w:rsidR="00103E1B">
        <w:fldChar w:fldCharType="begin"/>
      </w:r>
      <w:r w:rsidR="006535F5">
        <w:instrText xml:space="preserve"> ADDIN EN.CITE &lt;EndNote&gt;&lt;Cite&gt;&lt;Author&gt;Homel&lt;/Author&gt;&lt;Year&gt;1993&lt;/Year&gt;&lt;RecNum&gt;31&lt;/RecNum&gt;&lt;DisplayText&gt;(18)&lt;/DisplayText&gt;&lt;record&gt;&lt;rec-number&gt;31&lt;/rec-number&gt;&lt;foreign-keys&gt;&lt;key app="EN" db-id="avr05stv7arzs9erswtvftvb5xwz5ew2prxr" timestamp="0"&gt;31&lt;/key&gt;&lt;/foreign-keys&gt;&lt;ref-type name="Journal Article"&gt;17&lt;/ref-type&gt;&lt;contributors&gt;&lt;authors&gt;&lt;author&gt;Homel, Ross&lt;/author&gt;&lt;/authors&gt;&lt;/contributors&gt;&lt;titles&gt;&lt;title&gt;Random breath testing in Australia: Getting it to work according to specifications&lt;/title&gt;&lt;secondary-title&gt;Addiction&lt;/secondary-title&gt;&lt;/titles&gt;&lt;periodical&gt;&lt;full-title&gt;Addiction&lt;/full-title&gt;&lt;/periodical&gt;&lt;pages&gt;27S-33S&lt;/pages&gt;&lt;volume&gt;88&lt;/volume&gt;&lt;number&gt;s1&lt;/number&gt;&lt;dates&gt;&lt;year&gt;1993&lt;/year&gt;&lt;/dates&gt;&lt;isbn&gt;1360-0443&lt;/isbn&gt;&lt;urls&gt;&lt;/urls&gt;&lt;/record&gt;&lt;/Cite&gt;&lt;/EndNote&gt;</w:instrText>
      </w:r>
      <w:r w:rsidR="00103E1B">
        <w:fldChar w:fldCharType="separate"/>
      </w:r>
      <w:r w:rsidR="006535F5">
        <w:rPr>
          <w:noProof/>
        </w:rPr>
        <w:t>(18)</w:t>
      </w:r>
      <w:r w:rsidR="00103E1B">
        <w:fldChar w:fldCharType="end"/>
      </w:r>
      <w:r>
        <w:t>.</w:t>
      </w:r>
    </w:p>
    <w:p w14:paraId="0D60AE3B" w14:textId="77777777" w:rsidR="001753E8" w:rsidRDefault="001753E8" w:rsidP="00C674C1">
      <w:pPr>
        <w:spacing w:line="360" w:lineRule="auto"/>
      </w:pPr>
      <w:r>
        <w:t xml:space="preserve">By the late 1970s, in the wake of a substantial rise in alcohol consumption levels and problem rates in all the countries with strong temperance traditions </w:t>
      </w:r>
      <w:r w:rsidR="00A1322B">
        <w:fldChar w:fldCharType="begin"/>
      </w:r>
      <w:r w:rsidR="006535F5">
        <w:instrText xml:space="preserve"> ADDIN EN.CITE &lt;EndNote&gt;&lt;Cite&gt;&lt;Author&gt;Mäkelä&lt;/Author&gt;&lt;Year&gt;1981&lt;/Year&gt;&lt;RecNum&gt;32&lt;/RecNum&gt;&lt;DisplayText&gt;(19, 20)&lt;/DisplayText&gt;&lt;record&gt;&lt;rec-number&gt;32&lt;/rec-number&gt;&lt;foreign-keys&gt;&lt;key app="EN" db-id="avr05stv7arzs9erswtvftvb5xwz5ew2prxr" timestamp="0"&gt;32&lt;/key&gt;&lt;/foreign-keys&gt;&lt;ref-type name="Book"&gt;6&lt;/ref-type&gt;&lt;contributors&gt;&lt;authors&gt;&lt;author&gt;Mäkelä, Klaus&lt;/author&gt;&lt;author&gt;Walsh, B&lt;/author&gt;&lt;author&gt;Sulkunen, P&lt;/author&gt;&lt;author&gt;Single, E&lt;/author&gt;&lt;author&gt;Room, R&lt;/author&gt;&lt;/authors&gt;&lt;/contributors&gt;&lt;titles&gt;&lt;title&gt;Alcohol, Society, and the State. 1-a Comparative Study of Alcohol Control&lt;/title&gt;&lt;/titles&gt;&lt;dates&gt;&lt;year&gt;1981&lt;/year&gt;&lt;/dates&gt;&lt;publisher&gt;Addiction Research Foundation, Toronto, Ontario, Canada&lt;/publisher&gt;&lt;urls&gt;&lt;/urls&gt;&lt;/record&gt;&lt;/Cite&gt;&lt;Cite&gt;&lt;Author&gt;Room&lt;/Author&gt;&lt;Year&gt;1988&lt;/Year&gt;&lt;RecNum&gt;48&lt;/RecNum&gt;&lt;record&gt;&lt;rec-number&gt;48&lt;/rec-number&gt;&lt;foreign-keys&gt;&lt;key app="EN" db-id="avr05stv7arzs9erswtvftvb5xwz5ew2prxr" timestamp="0"&gt;48&lt;/key&gt;&lt;/foreign-keys&gt;&lt;ref-type name="Journal Article"&gt;17&lt;/ref-type&gt;&lt;contributors&gt;&lt;authors&gt;&lt;author&gt;Room, Robin&lt;/author&gt;&lt;/authors&gt;&lt;/contributors&gt;&lt;titles&gt;&lt;title&gt;The dialectic of drinking in Australian life: from the Rum Corps to the wine column&lt;/title&gt;&lt;secondary-title&gt;Australian Drug and Alcohol Review&lt;/secondary-title&gt;&lt;/titles&gt;&lt;periodical&gt;&lt;full-title&gt;Australian Drug and Alcohol Review&lt;/full-title&gt;&lt;/periodical&gt;&lt;pages&gt;413-437&lt;/pages&gt;&lt;volume&gt;7&lt;/volume&gt;&lt;number&gt;4&lt;/number&gt;&lt;dates&gt;&lt;year&gt;1988&lt;/year&gt;&lt;/dates&gt;&lt;isbn&gt;0819-5331&lt;/isbn&gt;&lt;urls&gt;&lt;/urls&gt;&lt;/record&gt;&lt;/Cite&gt;&lt;/EndNote&gt;</w:instrText>
      </w:r>
      <w:r w:rsidR="00A1322B">
        <w:fldChar w:fldCharType="separate"/>
      </w:r>
      <w:r w:rsidR="006535F5">
        <w:rPr>
          <w:noProof/>
        </w:rPr>
        <w:t>(19, 20)</w:t>
      </w:r>
      <w:r w:rsidR="00A1322B">
        <w:fldChar w:fldCharType="end"/>
      </w:r>
      <w:r>
        <w:t xml:space="preserve">, there began to be renewed attention in a number of countries to social and health problems related to alcohol.  In connection with this, there was a revival of interest in alcohol controls </w:t>
      </w:r>
      <w:r w:rsidR="00A1322B">
        <w:fldChar w:fldCharType="begin"/>
      </w:r>
      <w:r w:rsidR="006535F5">
        <w:instrText xml:space="preserve"> ADDIN EN.CITE &lt;EndNote&gt;&lt;Cite&gt;&lt;Author&gt;Room&lt;/Author&gt;&lt;Year&gt;1984&lt;/Year&gt;&lt;RecNum&gt;34&lt;/RecNum&gt;&lt;DisplayText&gt;(21)&lt;/DisplayText&gt;&lt;record&gt;&lt;rec-number&gt;34&lt;/rec-number&gt;&lt;foreign-keys&gt;&lt;key app="EN" db-id="avr05stv7arzs9erswtvftvb5xwz5ew2prxr" timestamp="0"&gt;34&lt;/key&gt;&lt;/foreign-keys&gt;&lt;ref-type name="Journal Article"&gt;17&lt;/ref-type&gt;&lt;contributors&gt;&lt;authors&gt;&lt;author&gt;Room, Robin&lt;/author&gt;&lt;/authors&gt;&lt;/contributors&gt;&lt;titles&gt;&lt;title&gt;Alcohol control and public health&lt;/title&gt;&lt;secondary-title&gt;Annual review of public health&lt;/secondary-title&gt;&lt;/titles&gt;&lt;pages&gt;293-317&lt;/pages&gt;&lt;volume&gt;5&lt;/volume&gt;&lt;number&gt;1&lt;/number&gt;&lt;dates&gt;&lt;year&gt;1984&lt;/year&gt;&lt;/dates&gt;&lt;isbn&gt;0163-7525&lt;/isbn&gt;&lt;urls&gt;&lt;/urls&gt;&lt;/record&gt;&lt;/Cite&gt;&lt;/EndNote&gt;</w:instrText>
      </w:r>
      <w:r w:rsidR="00A1322B">
        <w:fldChar w:fldCharType="separate"/>
      </w:r>
      <w:r w:rsidR="006535F5">
        <w:rPr>
          <w:noProof/>
        </w:rPr>
        <w:t>(21)</w:t>
      </w:r>
      <w:r w:rsidR="00A1322B">
        <w:fldChar w:fldCharType="end"/>
      </w:r>
      <w:r>
        <w:t xml:space="preserve">, and in measuring their effects.  The publication in 1975 of an international collaborative report on </w:t>
      </w:r>
      <w:r>
        <w:rPr>
          <w:i/>
        </w:rPr>
        <w:t xml:space="preserve">Alcohol Control Policies in Public Health Perspective </w:t>
      </w:r>
      <w:r w:rsidR="00786F7D" w:rsidRPr="00D406AB">
        <w:fldChar w:fldCharType="begin"/>
      </w:r>
      <w:r w:rsidR="006535F5">
        <w:instrText xml:space="preserve"> ADDIN EN.CITE &lt;EndNote&gt;&lt;Cite&gt;&lt;Author&gt;Bruun&lt;/Author&gt;&lt;Year&gt;1975&lt;/Year&gt;&lt;RecNum&gt;35&lt;/RecNum&gt;&lt;DisplayText&gt;(22)&lt;/DisplayText&gt;&lt;record&gt;&lt;rec-number&gt;35&lt;/rec-number&gt;&lt;foreign-keys&gt;&lt;key app="EN" db-id="avr05stv7arzs9erswtvftvb5xwz5ew2prxr" timestamp="0"&gt;35&lt;/key&gt;&lt;/foreign-keys&gt;&lt;ref-type name="Report"&gt;27&lt;/ref-type&gt;&lt;contributors&gt;&lt;authors&gt;&lt;author&gt;Bruun, Kettil &lt;/author&gt;&lt;author&gt;Edwards, G &lt;/author&gt;&lt;author&gt;Lumio, M &lt;/author&gt;&lt;author&gt;Mäkelä, M &lt;/author&gt;&lt;author&gt;Pan, L &lt;/author&gt;&lt;author&gt;Popham, R.E. &lt;/author&gt;&lt;author&gt;Room, R&lt;/author&gt;&lt;author&gt;Schmidt, W&lt;/author&gt;&lt;author&gt;Skog, O.-J&lt;/author&gt;&lt;author&gt;Sulkunen, P&lt;/author&gt;&lt;author&gt;Österberg, E&lt;/author&gt;&lt;/authors&gt;&lt;/contributors&gt;&lt;titles&gt;&lt;title&gt;Alcohol control policies: In public health perspective&lt;/title&gt;&lt;/titles&gt;&lt;volume&gt;25&lt;/volume&gt;&lt;dates&gt;&lt;year&gt;1975&lt;/year&gt;&lt;/dates&gt;&lt;pub-location&gt;Helsinki&lt;/pub-location&gt;&lt;publisher&gt;The Finnish Foundation for Alcohol Studies&lt;/publisher&gt;&lt;urls&gt;&lt;/urls&gt;&lt;/record&gt;&lt;/Cite&gt;&lt;/EndNote&gt;</w:instrText>
      </w:r>
      <w:r w:rsidR="00786F7D" w:rsidRPr="00D406AB">
        <w:fldChar w:fldCharType="separate"/>
      </w:r>
      <w:r w:rsidR="006535F5">
        <w:rPr>
          <w:noProof/>
        </w:rPr>
        <w:t>(22)</w:t>
      </w:r>
      <w:r w:rsidR="00786F7D" w:rsidRPr="00D406AB">
        <w:fldChar w:fldCharType="end"/>
      </w:r>
      <w:r>
        <w:t xml:space="preserve"> signalled the need for the development of an international literature measuring the effectiveness of different policy options. </w:t>
      </w:r>
    </w:p>
    <w:p w14:paraId="5108D3DE" w14:textId="77777777" w:rsidR="001753E8" w:rsidRDefault="001753E8" w:rsidP="00C674C1">
      <w:pPr>
        <w:spacing w:line="360" w:lineRule="auto"/>
      </w:pPr>
      <w:r>
        <w:t xml:space="preserve">Australia lagged somewhat in this </w:t>
      </w:r>
      <w:r w:rsidR="00E4543E">
        <w:t>trend</w:t>
      </w:r>
      <w:r>
        <w:t xml:space="preserve">, in the absence of </w:t>
      </w:r>
      <w:r w:rsidR="00E4543E">
        <w:t>established</w:t>
      </w:r>
      <w:r>
        <w:t xml:space="preserve"> institutions for alcohol research.  However, one researcher in a state alcohol and drug authority, D. Ian Smith, did take up the issue of studying alcohol policy changes in Australia, and in the period 1978-1990 contributed over half the studies </w:t>
      </w:r>
      <w:r w:rsidR="00E4543E">
        <w:t>on alcohol policy impacts then completed in Australia</w:t>
      </w:r>
      <w:r w:rsidR="002F54AD">
        <w:t xml:space="preserve"> </w:t>
      </w:r>
      <w:r w:rsidR="002F54AD">
        <w:fldChar w:fldCharType="begin"/>
      </w:r>
      <w:r w:rsidR="006535F5">
        <w:instrText xml:space="preserve"> ADDIN EN.CITE &lt;EndNote&gt;&lt;Cite&gt;&lt;Author&gt;Smith&lt;/Author&gt;&lt;Year&gt;1989&lt;/Year&gt;&lt;RecNum&gt;36&lt;/RecNum&gt;&lt;Prefix&gt;see &lt;/Prefix&gt;&lt;DisplayText&gt;(see 23)&lt;/DisplayText&gt;&lt;record&gt;&lt;rec-number&gt;36&lt;/rec-number&gt;&lt;foreign-keys&gt;&lt;key app="EN" db-id="avr05stv7arzs9erswtvftvb5xwz5ew2prxr" timestamp="0"&gt;36&lt;/key&gt;&lt;/foreign-keys&gt;&lt;ref-type name="Journal Article"&gt;17&lt;/ref-type&gt;&lt;contributors&gt;&lt;authors&gt;&lt;author&gt;Smith, D Ian&lt;/author&gt;&lt;/authors&gt;&lt;/contributors&gt;&lt;titles&gt;&lt;title&gt;Effectiveness of restrictions on availability as a means of preventing alcohol-related problems&lt;/title&gt;&lt;secondary-title&gt;Contemp. Drug Probs.&lt;/secondary-title&gt;&lt;/titles&gt;&lt;pages&gt;627&lt;/pages&gt;&lt;volume&gt;15&lt;/volume&gt;&lt;dates&gt;&lt;year&gt;1989&lt;/year&gt;&lt;/dates&gt;&lt;urls&gt;&lt;/urls&gt;&lt;/record&gt;&lt;/Cite&gt;&lt;/EndNote&gt;</w:instrText>
      </w:r>
      <w:r w:rsidR="002F54AD">
        <w:fldChar w:fldCharType="separate"/>
      </w:r>
      <w:r w:rsidR="006535F5">
        <w:rPr>
          <w:noProof/>
        </w:rPr>
        <w:t>(see 23)</w:t>
      </w:r>
      <w:r w:rsidR="002F54AD">
        <w:fldChar w:fldCharType="end"/>
      </w:r>
      <w:r>
        <w:t>.</w:t>
      </w:r>
    </w:p>
    <w:p w14:paraId="5AB4BB98" w14:textId="77777777" w:rsidR="00DD17A4" w:rsidRDefault="00E4543E" w:rsidP="00DD17A4">
      <w:pPr>
        <w:spacing w:line="360" w:lineRule="auto"/>
      </w:pPr>
      <w:r>
        <w:t xml:space="preserve">From the 1950s up until </w:t>
      </w:r>
      <w:r w:rsidR="00494E5A">
        <w:t>quite</w:t>
      </w:r>
      <w:r>
        <w:t xml:space="preserve"> recently, </w:t>
      </w:r>
      <w:r w:rsidR="001753E8">
        <w:t>the direction of development of Australian alcohol policies has been primarily towards greater availability. As a result, as in the Nordic countries</w:t>
      </w:r>
      <w:r w:rsidR="002B3A21">
        <w:t xml:space="preserve"> </w:t>
      </w:r>
      <w:r w:rsidR="002B3A21">
        <w:fldChar w:fldCharType="begin"/>
      </w:r>
      <w:r w:rsidR="006535F5">
        <w:instrText xml:space="preserve"> ADDIN EN.CITE &lt;EndNote&gt;&lt;Cite&gt;&lt;Author&gt;Olsson&lt;/Author&gt;&lt;Year&gt;2002&lt;/Year&gt;&lt;RecNum&gt;37&lt;/RecNum&gt;&lt;Suffix&gt;: 7&lt;/Suffix&gt;&lt;DisplayText&gt;(24: 7)&lt;/DisplayText&gt;&lt;record&gt;&lt;rec-number&gt;37&lt;/rec-number&gt;&lt;foreign-keys&gt;&lt;key app="EN" db-id="avr05stv7arzs9erswtvftvb5xwz5ew2prxr" timestamp="0"&gt;37&lt;/key&gt;&lt;/foreign-keys&gt;&lt;ref-type name="Report"&gt;27&lt;/ref-type&gt;&lt;contributors&gt;&lt;authors&gt;&lt;author&gt;Olsson, Börje&lt;/author&gt;&lt;author&gt;Ólafsdóttir, Hildigunnur&lt;/author&gt;&lt;author&gt;Room, Robin&lt;/author&gt;&lt;/authors&gt;&lt;secondary-authors&gt;&lt;author&gt;Room, R&lt;/author&gt;&lt;/secondary-authors&gt;&lt;/contributors&gt;&lt;titles&gt;&lt;title&gt;Introduction: Nordic traditions of studying the impact of alcohol policies&lt;/title&gt;&lt;secondary-title&gt;The Effects of Nordic Alcohol Policies: What Happens to Drinking when Alcohol Controls Change?&lt;/secondary-title&gt;&lt;/titles&gt;&lt;pages&gt;5-16&lt;/pages&gt;&lt;volume&gt;NAD Publication 42&lt;/volume&gt;&lt;dates&gt;&lt;year&gt;2002&lt;/year&gt;&lt;/dates&gt;&lt;pub-location&gt;Helsinki&lt;/pub-location&gt;&lt;publisher&gt;Nordic Council for Alcohl and Drug Research&lt;/publisher&gt;&lt;urls&gt;&lt;/urls&gt;&lt;/record&gt;&lt;/Cite&gt;&lt;/EndNote&gt;</w:instrText>
      </w:r>
      <w:r w:rsidR="002B3A21">
        <w:fldChar w:fldCharType="separate"/>
      </w:r>
      <w:r w:rsidR="006535F5">
        <w:rPr>
          <w:noProof/>
        </w:rPr>
        <w:t>(24: 7)</w:t>
      </w:r>
      <w:r w:rsidR="002B3A21">
        <w:fldChar w:fldCharType="end"/>
      </w:r>
      <w:r w:rsidR="001753E8">
        <w:t xml:space="preserve">, Australian studies of general alcohol controls have measured the results of change primarily in one direction: changes which increase the availability of alcohol.  </w:t>
      </w:r>
      <w:r>
        <w:t xml:space="preserve">Here the </w:t>
      </w:r>
      <w:r w:rsidR="00DD17A4">
        <w:t>results of the main Australian alcohol policy impact studies in this period</w:t>
      </w:r>
      <w:r w:rsidR="00A44349">
        <w:t xml:space="preserve"> are summarized</w:t>
      </w:r>
      <w:r w:rsidR="00E63919">
        <w:t>.</w:t>
      </w:r>
    </w:p>
    <w:p w14:paraId="628DAF27" w14:textId="77777777" w:rsidR="00E4543E" w:rsidRDefault="00E4543E" w:rsidP="00DD17A4">
      <w:pPr>
        <w:pStyle w:val="Heading3"/>
        <w:numPr>
          <w:ilvl w:val="2"/>
          <w:numId w:val="8"/>
        </w:numPr>
      </w:pPr>
      <w:bookmarkStart w:id="28" w:name="_Toc24278145"/>
      <w:r>
        <w:t>Removing restrictions on Sunday opening</w:t>
      </w:r>
      <w:bookmarkEnd w:id="28"/>
      <w:r>
        <w:t xml:space="preserve"> </w:t>
      </w:r>
    </w:p>
    <w:p w14:paraId="70854B73" w14:textId="77777777" w:rsidR="00DD17A4" w:rsidRDefault="00E4543E" w:rsidP="00DD17A4">
      <w:pPr>
        <w:spacing w:line="360" w:lineRule="auto"/>
      </w:pPr>
      <w:r>
        <w:t xml:space="preserve">A series of studies by Smith examined the effects of introducing Sunday opening of hotels (pubs) in different Australian cities or states in the course of the 1970s and 1980s.  The introduction of Sunday opening in Perth in 1970 was associated with a significant increase in the proportion of traffic casualty accidents and deaths occurring on Sundays, compared with the rest of the state </w:t>
      </w:r>
      <w:r w:rsidR="002B3A21">
        <w:fldChar w:fldCharType="begin"/>
      </w:r>
      <w:r w:rsidR="006535F5">
        <w:instrText xml:space="preserve"> ADDIN EN.CITE &lt;EndNote&gt;&lt;Cite&gt;&lt;Author&gt;Smith&lt;/Author&gt;&lt;Year&gt;1978&lt;/Year&gt;&lt;RecNum&gt;38&lt;/RecNum&gt;&lt;DisplayText&gt;(25)&lt;/DisplayText&gt;&lt;record&gt;&lt;rec-number&gt;38&lt;/rec-number&gt;&lt;foreign-keys&gt;&lt;key app="EN" db-id="avr05stv7arzs9erswtvftvb5xwz5ew2prxr" timestamp="0"&gt;38&lt;/key&gt;&lt;/foreign-keys&gt;&lt;ref-type name="Journal Article"&gt;17&lt;/ref-type&gt;&lt;contributors&gt;&lt;authors&gt;&lt;author&gt;Smith, D Ian&lt;/author&gt;&lt;/authors&gt;&lt;/contributors&gt;&lt;titles&gt;&lt;title&gt;Impact on traffic safety of the introduction of Sunday alcohol sales in Perth, Western Australia&lt;/title&gt;&lt;secondary-title&gt;Journal of Studies on Alcohol&lt;/secondary-title&gt;&lt;/titles&gt;&lt;periodical&gt;&lt;full-title&gt;Journal of Studies on Alcohol&lt;/full-title&gt;&lt;/periodical&gt;&lt;pages&gt;1302-1304&lt;/pages&gt;&lt;volume&gt;39&lt;/volume&gt;&lt;number&gt;7&lt;/number&gt;&lt;dates&gt;&lt;year&gt;1978&lt;/year&gt;&lt;/dates&gt;&lt;isbn&gt;0096-882X&lt;/isbn&gt;&lt;urls&gt;&lt;/urls&gt;&lt;/record&gt;&lt;/Cite&gt;&lt;/EndNote&gt;</w:instrText>
      </w:r>
      <w:r w:rsidR="002B3A21">
        <w:fldChar w:fldCharType="separate"/>
      </w:r>
      <w:r w:rsidR="006535F5">
        <w:rPr>
          <w:noProof/>
        </w:rPr>
        <w:t>(25)</w:t>
      </w:r>
      <w:r w:rsidR="002B3A21">
        <w:fldChar w:fldCharType="end"/>
      </w:r>
      <w:r>
        <w:t>. The introduction of Sunday afternoon and evening opening in New South Wales in 1976 was associated with increases of more than 20% in fatalities, admissions to hospitals, and other injuries from traffic accidents between Sunday noon and midnight, and a 14% increase in casualty accidents compared to Queensland specifically in the 6pm-midnight Sunday period, in comparison with no excess in other periods</w:t>
      </w:r>
      <w:r w:rsidR="00375581">
        <w:t xml:space="preserve"> </w:t>
      </w:r>
      <w:r w:rsidR="00375581">
        <w:fldChar w:fldCharType="begin"/>
      </w:r>
      <w:r w:rsidR="00DF2766">
        <w:instrText xml:space="preserve"> ADDIN EN.CITE &lt;EndNote&gt;&lt;Cite&gt;&lt;Author&gt;Smith&lt;/Author&gt;&lt;Year&gt;1987&lt;/Year&gt;&lt;RecNum&gt;39&lt;/RecNum&gt;&lt;DisplayText&gt;(26)&lt;/DisplayText&gt;&lt;record&gt;&lt;rec-number&gt;39&lt;/rec-number&gt;&lt;foreign-keys&gt;&lt;key app="EN" db-id="avr05stv7arzs9erswtvftvb5xwz5ew2prxr" timestamp="0"&gt;39&lt;/key&gt;&lt;/foreign-keys&gt;&lt;ref-type name="Book"&gt;6&lt;/ref-type&gt;&lt;contributors&gt;&lt;authors&gt;&lt;author&gt;Smith, D Ian&lt;/author&gt;&lt;/authors&gt;&lt;/contributors&gt;&lt;titles&gt;&lt;title&gt;Effect on traffic accidents of replacing 10 pm with 11 pm hotel closing in New South Wales, Australia&lt;/title&gt;&lt;/titles&gt;&lt;dates&gt;&lt;year&gt;1987&lt;/year&gt;&lt;/dates&gt;&lt;pub-location&gt;West Perth&lt;/pub-location&gt;&lt;publisher&gt;WA Alcohol and Drug Authority&lt;/publisher&gt;&lt;urls&gt;&lt;/urls&gt;&lt;/record&gt;&lt;/Cite&gt;&lt;/EndNote&gt;</w:instrText>
      </w:r>
      <w:r w:rsidR="00375581">
        <w:fldChar w:fldCharType="separate"/>
      </w:r>
      <w:r w:rsidR="006535F5">
        <w:rPr>
          <w:noProof/>
        </w:rPr>
        <w:t>(26)</w:t>
      </w:r>
      <w:r w:rsidR="00375581">
        <w:fldChar w:fldCharType="end"/>
      </w:r>
      <w:r>
        <w:t xml:space="preserve">. </w:t>
      </w:r>
    </w:p>
    <w:p w14:paraId="44AC6447" w14:textId="77777777" w:rsidR="00E4543E" w:rsidRDefault="00E4543E" w:rsidP="00DD17A4">
      <w:pPr>
        <w:spacing w:line="360" w:lineRule="auto"/>
      </w:pPr>
      <w:r>
        <w:lastRenderedPageBreak/>
        <w:t xml:space="preserve">The introduction of two 2-hour Sunday drinking sessions in Brisbane in 1970 resulted in a more than doubled rate of casualty accidents in the two hours after the second session, compared to no significant change in other time periods or in the same period in a control site </w:t>
      </w:r>
      <w:r w:rsidR="00521A97">
        <w:fldChar w:fldCharType="begin"/>
      </w:r>
      <w:r w:rsidR="006535F5">
        <w:instrText xml:space="preserve"> ADDIN EN.CITE &lt;EndNote&gt;&lt;Cite&gt;&lt;Author&gt;Smith&lt;/Author&gt;&lt;Year&gt;1988&lt;/Year&gt;&lt;RecNum&gt;40&lt;/RecNum&gt;&lt;DisplayText&gt;(27)&lt;/DisplayText&gt;&lt;record&gt;&lt;rec-number&gt;40&lt;/rec-number&gt;&lt;foreign-keys&gt;&lt;key app="EN" db-id="avr05stv7arzs9erswtvftvb5xwz5ew2prxr" timestamp="0"&gt;40&lt;/key&gt;&lt;/foreign-keys&gt;&lt;ref-type name="Journal Article"&gt;17&lt;/ref-type&gt;&lt;contributors&gt;&lt;authors&gt;&lt;author&gt;Smith, Donald Ian&lt;/author&gt;&lt;/authors&gt;&lt;/contributors&gt;&lt;titles&gt;&lt;title&gt;Effect on traffic accidents of introducing flexible hotel trading hours in Tasmania, Australia&lt;/title&gt;&lt;secondary-title&gt;Addiction&lt;/secondary-title&gt;&lt;/titles&gt;&lt;periodical&gt;&lt;full-title&gt;Addiction&lt;/full-title&gt;&lt;/periodical&gt;&lt;pages&gt;219-222&lt;/pages&gt;&lt;volume&gt;83&lt;/volume&gt;&lt;number&gt;2&lt;/number&gt;&lt;dates&gt;&lt;year&gt;1988&lt;/year&gt;&lt;/dates&gt;&lt;isbn&gt;1360-0443&lt;/isbn&gt;&lt;urls&gt;&lt;/urls&gt;&lt;/record&gt;&lt;/Cite&gt;&lt;/EndNote&gt;</w:instrText>
      </w:r>
      <w:r w:rsidR="00521A97">
        <w:fldChar w:fldCharType="separate"/>
      </w:r>
      <w:r w:rsidR="006535F5">
        <w:rPr>
          <w:noProof/>
        </w:rPr>
        <w:t>(27)</w:t>
      </w:r>
      <w:r w:rsidR="00521A97">
        <w:fldChar w:fldCharType="end"/>
      </w:r>
      <w:r>
        <w:t>. On the other hand, the introduction of two 2-hour sessions of alcohol sales in Victoria in 1983 did not produce a special increase in casualty accidents on Sunday, probably because relatively few hotels and clubs implemented the sessions.  But extension of Sunday opening to a noon-8 p.m. session in late 1984 was associated with a 45% increase in accidents in the four hours after the end of the session</w:t>
      </w:r>
      <w:r w:rsidR="00521A97">
        <w:t xml:space="preserve"> </w:t>
      </w:r>
      <w:r w:rsidR="00521A97">
        <w:fldChar w:fldCharType="begin"/>
      </w:r>
      <w:r w:rsidR="006535F5">
        <w:instrText xml:space="preserve"> ADDIN EN.CITE &lt;EndNote&gt;&lt;Cite&gt;&lt;Author&gt;Smith&lt;/Author&gt;&lt;Year&gt;1990&lt;/Year&gt;&lt;RecNum&gt;41&lt;/RecNum&gt;&lt;DisplayText&gt;(28)&lt;/DisplayText&gt;&lt;record&gt;&lt;rec-number&gt;41&lt;/rec-number&gt;&lt;foreign-keys&gt;&lt;key app="EN" db-id="avr05stv7arzs9erswtvftvb5xwz5ew2prxr" timestamp="0"&gt;41&lt;/key&gt;&lt;/foreign-keys&gt;&lt;ref-type name="Book"&gt;6&lt;/ref-type&gt;&lt;contributors&gt;&lt;authors&gt;&lt;author&gt;Smith, D Ian&lt;/author&gt;&lt;/authors&gt;&lt;secondary-authors&gt;&lt;author&gt;Bluglass, R&lt;/author&gt;&lt;author&gt;Bowden, P&lt;/author&gt;&lt;/secondary-authors&gt;&lt;/contributors&gt;&lt;titles&gt;&lt;title&gt;Alcohol and crime: the problem in Australia&lt;/title&gt;&lt;secondary-title&gt;Principles and Practice of Forensic Psychiatry&lt;/secondary-title&gt;&lt;/titles&gt;&lt;dates&gt;&lt;year&gt;1990&lt;/year&gt;&lt;/dates&gt;&lt;pub-location&gt;Edinburgh&lt;/pub-location&gt;&lt;publisher&gt;Churchill Livingstone&lt;/publisher&gt;&lt;urls&gt;&lt;/urls&gt;&lt;/record&gt;&lt;/Cite&gt;&lt;/EndNote&gt;</w:instrText>
      </w:r>
      <w:r w:rsidR="00521A97">
        <w:fldChar w:fldCharType="separate"/>
      </w:r>
      <w:r w:rsidR="006535F5">
        <w:rPr>
          <w:noProof/>
        </w:rPr>
        <w:t>(28)</w:t>
      </w:r>
      <w:r w:rsidR="00521A97">
        <w:fldChar w:fldCharType="end"/>
      </w:r>
      <w:r>
        <w:t>.</w:t>
      </w:r>
    </w:p>
    <w:p w14:paraId="248FC80B" w14:textId="77777777" w:rsidR="00446DE2" w:rsidRDefault="00E4543E" w:rsidP="001A65D6">
      <w:pPr>
        <w:spacing w:line="360" w:lineRule="auto"/>
      </w:pPr>
      <w:r>
        <w:t xml:space="preserve">In general, these studies demonstrate an increase in traffic casualties in association with the inception of Sunday on-premise sales.  </w:t>
      </w:r>
      <w:r w:rsidR="001A65D6">
        <w:t xml:space="preserve">It should be noted that many of these studies leave open the possibility that Sunday opening redistributed drinking and alcohol problems from other times of the week. However, this was addressed in the </w:t>
      </w:r>
      <w:r>
        <w:t>New South Wales analysis</w:t>
      </w:r>
      <w:r w:rsidR="001A65D6">
        <w:t xml:space="preserve"> which found an overall increase in alcohol-related problems. </w:t>
      </w:r>
      <w:r w:rsidR="00446DE2">
        <w:t>Extensions of opening hours</w:t>
      </w:r>
      <w:r w:rsidR="00446DE2" w:rsidRPr="00446DE2">
        <w:t xml:space="preserve"> </w:t>
      </w:r>
    </w:p>
    <w:p w14:paraId="3AFA1614" w14:textId="77777777" w:rsidR="00446DE2" w:rsidRDefault="00446DE2" w:rsidP="00446DE2">
      <w:pPr>
        <w:spacing w:line="360" w:lineRule="auto"/>
      </w:pPr>
      <w:r>
        <w:t xml:space="preserve">The alcohol control change most studied in Australia is the extension or reduction of opening hours, primarily for on-premises consumption.  The earliest modern study in this tradition, by Raymond </w:t>
      </w:r>
      <w:r w:rsidR="002B3A21">
        <w:fldChar w:fldCharType="begin"/>
      </w:r>
      <w:r w:rsidR="006535F5">
        <w:instrText xml:space="preserve"> ADDIN EN.CITE &lt;EndNote&gt;&lt;Cite&gt;&lt;Author&gt;Raymond&lt;/Author&gt;&lt;Year&gt;1969&lt;/Year&gt;&lt;RecNum&gt;29&lt;/RecNum&gt;&lt;DisplayText&gt;(16)&lt;/DisplayText&gt;&lt;record&gt;&lt;rec-number&gt;29&lt;/rec-number&gt;&lt;foreign-keys&gt;&lt;key app="EN" db-id="avr05stv7arzs9erswtvftvb5xwz5ew2prxr" timestamp="0"&gt;29&lt;/key&gt;&lt;/foreign-keys&gt;&lt;ref-type name="Journal Article"&gt;17&lt;/ref-type&gt;&lt;contributors&gt;&lt;authors&gt;&lt;author&gt;Raymond, A&lt;/author&gt;&lt;/authors&gt;&lt;/contributors&gt;&lt;titles&gt;&lt;title&gt;Ten o&amp;apos;clock closing-The effect of the change in hotel bar closing time on road accidents in the metropolitan area of Victoria&lt;/title&gt;&lt;secondary-title&gt;Australian Road Research&lt;/secondary-title&gt;&lt;/titles&gt;&lt;volume&gt;3&lt;/volume&gt;&lt;number&gt;10&lt;/number&gt;&lt;dates&gt;&lt;year&gt;1969&lt;/year&gt;&lt;/dates&gt;&lt;isbn&gt;0005-0164&lt;/isbn&gt;&lt;urls&gt;&lt;/urls&gt;&lt;/record&gt;&lt;/Cite&gt;&lt;/EndNote&gt;</w:instrText>
      </w:r>
      <w:r w:rsidR="002B3A21">
        <w:fldChar w:fldCharType="separate"/>
      </w:r>
      <w:r w:rsidR="006535F5">
        <w:rPr>
          <w:noProof/>
        </w:rPr>
        <w:t>(16)</w:t>
      </w:r>
      <w:r w:rsidR="002B3A21">
        <w:fldChar w:fldCharType="end"/>
      </w:r>
      <w:r>
        <w:t xml:space="preserve">, argued that the result of the change from 6 </w:t>
      </w:r>
      <w:r w:rsidR="008D2BDF">
        <w:t xml:space="preserve">pm </w:t>
      </w:r>
      <w:r>
        <w:t xml:space="preserve">to 10 </w:t>
      </w:r>
      <w:r w:rsidR="008D2BDF">
        <w:t xml:space="preserve">pm </w:t>
      </w:r>
      <w:r>
        <w:t xml:space="preserve">closing in Victoria in 1966 had been a change in the timing of alcohol-related traffic casualties, but not in the rate of such casualties.  In a reanalysis, Smith </w:t>
      </w:r>
      <w:r w:rsidR="0073072A">
        <w:fldChar w:fldCharType="begin"/>
      </w:r>
      <w:r w:rsidR="0073072A">
        <w:instrText xml:space="preserve"> ADDIN EN.CITE &lt;EndNote&gt;&lt;Cite&gt;&lt;Author&gt;Smith&lt;/Author&gt;&lt;Year&gt;1988&lt;/Year&gt;&lt;RecNum&gt;49&lt;/RecNum&gt;&lt;DisplayText&gt;(29)&lt;/DisplayText&gt;&lt;record&gt;&lt;rec-number&gt;49&lt;/rec-number&gt;&lt;foreign-keys&gt;&lt;key app="EN" db-id="avr05stv7arzs9erswtvftvb5xwz5ew2prxr" timestamp="0"&gt;49&lt;/key&gt;&lt;/foreign-keys&gt;&lt;ref-type name="Journal Article"&gt;17&lt;/ref-type&gt;&lt;contributors&gt;&lt;authors&gt;&lt;author&gt;Smith, D Ian&lt;/author&gt;&lt;/authors&gt;&lt;/contributors&gt;&lt;titles&gt;&lt;title&gt;Effect on casualty traffic accidents of the introduction of 10 pm Monday to Saturday hotel closing in Victoria&lt;/title&gt;&lt;secondary-title&gt;Australian Drug and Alcohol Review&lt;/secondary-title&gt;&lt;/titles&gt;&lt;periodical&gt;&lt;full-title&gt;Australian Drug and Alcohol Review&lt;/full-title&gt;&lt;/periodical&gt;&lt;pages&gt;163-166&lt;/pages&gt;&lt;volume&gt;7&lt;/volume&gt;&lt;number&gt;2&lt;/number&gt;&lt;dates&gt;&lt;year&gt;1988&lt;/year&gt;&lt;/dates&gt;&lt;isbn&gt;0819-5331&lt;/isbn&gt;&lt;urls&gt;&lt;/urls&gt;&lt;/record&gt;&lt;/Cite&gt;&lt;/EndNote&gt;</w:instrText>
      </w:r>
      <w:r w:rsidR="0073072A">
        <w:fldChar w:fldCharType="separate"/>
      </w:r>
      <w:r w:rsidR="0073072A">
        <w:rPr>
          <w:noProof/>
        </w:rPr>
        <w:t>(29)</w:t>
      </w:r>
      <w:r w:rsidR="0073072A">
        <w:fldChar w:fldCharType="end"/>
      </w:r>
      <w:r>
        <w:t xml:space="preserve"> showed that there had indeed been a </w:t>
      </w:r>
      <w:r w:rsidR="00611416">
        <w:t>net increase</w:t>
      </w:r>
      <w:r>
        <w:t xml:space="preserve"> in the number of traffic casualties –</w:t>
      </w:r>
      <w:r w:rsidR="00611416">
        <w:t xml:space="preserve"> the increase in casualties seen after 10pm was over three times the size of the decrease seen after 6pm (the old closing time)</w:t>
      </w:r>
      <w:r>
        <w:t>.</w:t>
      </w:r>
    </w:p>
    <w:p w14:paraId="272DCD11" w14:textId="77777777" w:rsidR="00446DE2" w:rsidRDefault="00446DE2" w:rsidP="00446DE2">
      <w:pPr>
        <w:spacing w:line="360" w:lineRule="auto"/>
      </w:pPr>
      <w:r>
        <w:t>Another study by Smith</w:t>
      </w:r>
      <w:r w:rsidR="00D41227">
        <w:t xml:space="preserve"> </w:t>
      </w:r>
      <w:r w:rsidR="0073072A">
        <w:fldChar w:fldCharType="begin"/>
      </w:r>
      <w:r w:rsidR="0073072A">
        <w:instrText xml:space="preserve"> ADDIN EN.CITE &lt;EndNote&gt;&lt;Cite&gt;&lt;Author&gt;Smith&lt;/Author&gt;&lt;Year&gt;1988&lt;/Year&gt;&lt;RecNum&gt;40&lt;/RecNum&gt;&lt;DisplayText&gt;(27)&lt;/DisplayText&gt;&lt;record&gt;&lt;rec-number&gt;40&lt;/rec-number&gt;&lt;foreign-keys&gt;&lt;key app="EN" db-id="avr05stv7arzs9erswtvftvb5xwz5ew2prxr" timestamp="0"&gt;40&lt;/key&gt;&lt;/foreign-keys&gt;&lt;ref-type name="Journal Article"&gt;17&lt;/ref-type&gt;&lt;contributors&gt;&lt;authors&gt;&lt;author&gt;Smith, Donald Ian&lt;/author&gt;&lt;/authors&gt;&lt;/contributors&gt;&lt;titles&gt;&lt;title&gt;Effect on traffic accidents of introducing flexible hotel trading hours in Tasmania, Australia&lt;/title&gt;&lt;secondary-title&gt;Addiction&lt;/secondary-title&gt;&lt;/titles&gt;&lt;periodical&gt;&lt;full-title&gt;Addiction&lt;/full-title&gt;&lt;/periodical&gt;&lt;pages&gt;219-222&lt;/pages&gt;&lt;volume&gt;83&lt;/volume&gt;&lt;number&gt;2&lt;/number&gt;&lt;dates&gt;&lt;year&gt;1988&lt;/year&gt;&lt;/dates&gt;&lt;isbn&gt;1360-0443&lt;/isbn&gt;&lt;urls&gt;&lt;/urls&gt;&lt;/record&gt;&lt;/Cite&gt;&lt;/EndNote&gt;</w:instrText>
      </w:r>
      <w:r w:rsidR="0073072A">
        <w:fldChar w:fldCharType="separate"/>
      </w:r>
      <w:r w:rsidR="0073072A">
        <w:rPr>
          <w:noProof/>
        </w:rPr>
        <w:t>(27)</w:t>
      </w:r>
      <w:r w:rsidR="0073072A">
        <w:fldChar w:fldCharType="end"/>
      </w:r>
      <w:r>
        <w:t xml:space="preserve"> inaugurated a new tradition of studies on the more recent further extensions of licensing hours. In 1977, hotels in Tasmania, the earliest state to repeal 6 pm closing, </w:t>
      </w:r>
      <w:proofErr w:type="gramStart"/>
      <w:r>
        <w:t>were allowed to</w:t>
      </w:r>
      <w:proofErr w:type="gramEnd"/>
      <w:r>
        <w:t xml:space="preserve"> extend their open hours until a time of their own choosing, other than on Sunday morning and evening.  The main net effect was to allow opening after 10 pm on six days of the week. Smith found a 10.8% increase in the number of traffic casualty accidents in the period from 10 pm to 6 am.</w:t>
      </w:r>
    </w:p>
    <w:p w14:paraId="2320C9D0" w14:textId="77777777" w:rsidR="00446DE2" w:rsidRDefault="00446DE2" w:rsidP="00446DE2">
      <w:pPr>
        <w:spacing w:line="360" w:lineRule="auto"/>
      </w:pPr>
      <w:r>
        <w:t>Two other studies have examined the effects of temporary extensions in opening hours during this period: in connection with the Commonwealth Games in Brisbane in 1982 and the America’s Cup</w:t>
      </w:r>
      <w:r w:rsidR="00D41227">
        <w:t xml:space="preserve"> in Fremantle in 1986.  Smith </w:t>
      </w:r>
      <w:r w:rsidR="00D41227">
        <w:fldChar w:fldCharType="begin"/>
      </w:r>
      <w:r w:rsidR="006535F5">
        <w:instrText xml:space="preserve"> ADDIN EN.CITE &lt;EndNote&gt;&lt;Cite&gt;&lt;Author&gt;Smith&lt;/Author&gt;&lt;Year&gt;1988&lt;/Year&gt;&lt;RecNum&gt;42&lt;/RecNum&gt;&lt;DisplayText&gt;(30)&lt;/DisplayText&gt;&lt;record&gt;&lt;rec-number&gt;42&lt;/rec-number&gt;&lt;foreign-keys&gt;&lt;key app="EN" db-id="avr05stv7arzs9erswtvftvb5xwz5ew2prxr" timestamp="0"&gt;42&lt;/key&gt;&lt;/foreign-keys&gt;&lt;ref-type name="Journal Article"&gt;17&lt;/ref-type&gt;&lt;contributors&gt;&lt;authors&gt;&lt;author&gt;Smith, D Ian&lt;/author&gt;&lt;/authors&gt;&lt;/contributors&gt;&lt;titles&gt;&lt;title&gt;Effect on traffic accidents of introducing Sunday alcohol sales in Brisbane, Australia&lt;/title&gt;&lt;secondary-title&gt;International Journal of the Addictions&lt;/secondary-title&gt;&lt;/titles&gt;&lt;periodical&gt;&lt;full-title&gt;International Journal of the Addictions&lt;/full-title&gt;&lt;/periodical&gt;&lt;pages&gt;1091-1099&lt;/pages&gt;&lt;volume&gt;23&lt;/volume&gt;&lt;number&gt;10&lt;/number&gt;&lt;dates&gt;&lt;year&gt;1988&lt;/year&gt;&lt;/dates&gt;&lt;isbn&gt;0020-773X&lt;/isbn&gt;&lt;urls&gt;&lt;/urls&gt;&lt;/record&gt;&lt;/Cite&gt;&lt;/EndNote&gt;</w:instrText>
      </w:r>
      <w:r w:rsidR="00D41227">
        <w:fldChar w:fldCharType="separate"/>
      </w:r>
      <w:r w:rsidR="006535F5">
        <w:rPr>
          <w:noProof/>
        </w:rPr>
        <w:t>(30)</w:t>
      </w:r>
      <w:r w:rsidR="00D41227">
        <w:fldChar w:fldCharType="end"/>
      </w:r>
      <w:r>
        <w:t xml:space="preserve"> found that the Brisbane extension was not associated with additional casualty or property damage accidents.  He hypothesized that an intensive traffic law enforcement campaign during the Games may have offset any effects of the extensions in hours. McLaughlin &amp; Harrison-Stewart </w:t>
      </w:r>
      <w:r w:rsidR="002B3A21">
        <w:fldChar w:fldCharType="begin"/>
      </w:r>
      <w:r w:rsidR="006535F5">
        <w:instrText xml:space="preserve"> ADDIN EN.CITE &lt;EndNote&gt;&lt;Cite&gt;&lt;Author&gt;McLaughlin&lt;/Author&gt;&lt;Year&gt;1992&lt;/Year&gt;&lt;RecNum&gt;43&lt;/RecNum&gt;&lt;DisplayText&gt;(31)&lt;/DisplayText&gt;&lt;record&gt;&lt;rec-number&gt;43&lt;/rec-number&gt;&lt;foreign-keys&gt;&lt;key app="EN" db-id="avr05stv7arzs9erswtvftvb5xwz5ew2prxr" timestamp="0"&gt;43&lt;/key&gt;&lt;/foreign-keys&gt;&lt;ref-type name="Journal Article"&gt;17&lt;/ref-type&gt;&lt;contributors&gt;&lt;authors&gt;&lt;author&gt;McLaughlin, KL&lt;/author&gt;&lt;author&gt;Harrison-Stewart, AJ&lt;/author&gt;&lt;/authors&gt;&lt;/contributors&gt;&lt;titles&gt;&lt;title&gt;The effect of a temporary period of relaxed licensing laws on the alcohol consumption of young male drinkers&lt;/title&gt;&lt;secondary-title&gt;International Journal of the Addictions&lt;/secondary-title&gt;&lt;/titles&gt;&lt;periodical&gt;&lt;full-title&gt;International Journal of the Addictions&lt;/full-title&gt;&lt;/periodical&gt;&lt;pages&gt;409-423&lt;/pages&gt;&lt;volume&gt;27&lt;/volume&gt;&lt;number&gt;4&lt;/number&gt;&lt;dates&gt;&lt;year&gt;1992&lt;/year&gt;&lt;/dates&gt;&lt;isbn&gt;0020-773X&lt;/isbn&gt;&lt;urls&gt;&lt;/urls&gt;&lt;/record&gt;&lt;/Cite&gt;&lt;/EndNote&gt;</w:instrText>
      </w:r>
      <w:r w:rsidR="002B3A21">
        <w:fldChar w:fldCharType="separate"/>
      </w:r>
      <w:r w:rsidR="006535F5">
        <w:rPr>
          <w:noProof/>
        </w:rPr>
        <w:t>(31)</w:t>
      </w:r>
      <w:r w:rsidR="002B3A21">
        <w:fldChar w:fldCharType="end"/>
      </w:r>
      <w:r>
        <w:t xml:space="preserve"> used a before-after survey of males aged 18-28 in Fremantle and a control site to study the effects of the 1986 extension.  They found that heavier drinkers were more likely than </w:t>
      </w:r>
      <w:r>
        <w:lastRenderedPageBreak/>
        <w:t>others to make use of the extended hours of sales.  But there was no net increase in consumption reported by the Fremantle residents after the increase in hours.</w:t>
      </w:r>
    </w:p>
    <w:p w14:paraId="3BEAF2BA" w14:textId="77777777" w:rsidR="00DD31ED" w:rsidRDefault="00DD31ED" w:rsidP="00DD31ED">
      <w:pPr>
        <w:pStyle w:val="Heading3"/>
        <w:numPr>
          <w:ilvl w:val="2"/>
          <w:numId w:val="8"/>
        </w:numPr>
      </w:pPr>
      <w:bookmarkStart w:id="29" w:name="_Toc24278146"/>
      <w:r>
        <w:t>Lowering the minimum drinking age</w:t>
      </w:r>
      <w:bookmarkEnd w:id="29"/>
      <w:r>
        <w:t xml:space="preserve"> </w:t>
      </w:r>
    </w:p>
    <w:p w14:paraId="3F6E8BF5" w14:textId="77777777" w:rsidR="00DD31ED" w:rsidRDefault="00DD31ED" w:rsidP="00DD31ED">
      <w:pPr>
        <w:spacing w:line="360" w:lineRule="auto"/>
      </w:pPr>
      <w:r>
        <w:t xml:space="preserve">A series of studies in the late 1980s by Smith examined the effects of the lowering of minimum alcohol purchase ages in the early 1970s from 20 to 18 (South Australia and Tasmania) or 21 to 18 (Queensland and Western Australia), using trends in another state and in older age groups at the same time as controls.  In general, the studies found substantial increases in crime rates, both for the ages directly affected and for those younger than the new age limit </w:t>
      </w:r>
      <w:r w:rsidR="00D41227">
        <w:fldChar w:fldCharType="begin"/>
      </w:r>
      <w:r w:rsidR="006535F5">
        <w:instrText xml:space="preserve"> ADDIN EN.CITE &lt;EndNote&gt;&lt;Cite&gt;&lt;Author&gt;Smith&lt;/Author&gt;&lt;Year&gt;1990&lt;/Year&gt;&lt;RecNum&gt;41&lt;/RecNum&gt;&lt;DisplayText&gt;(28)&lt;/DisplayText&gt;&lt;record&gt;&lt;rec-number&gt;41&lt;/rec-number&gt;&lt;foreign-keys&gt;&lt;key app="EN" db-id="avr05stv7arzs9erswtvftvb5xwz5ew2prxr" timestamp="0"&gt;41&lt;/key&gt;&lt;/foreign-keys&gt;&lt;ref-type name="Book"&gt;6&lt;/ref-type&gt;&lt;contributors&gt;&lt;authors&gt;&lt;author&gt;Smith, D Ian&lt;/author&gt;&lt;/authors&gt;&lt;secondary-authors&gt;&lt;author&gt;Bluglass, R&lt;/author&gt;&lt;author&gt;Bowden, P&lt;/author&gt;&lt;/secondary-authors&gt;&lt;/contributors&gt;&lt;titles&gt;&lt;title&gt;Alcohol and crime: the problem in Australia&lt;/title&gt;&lt;secondary-title&gt;Principles and Practice of Forensic Psychiatry&lt;/secondary-title&gt;&lt;/titles&gt;&lt;dates&gt;&lt;year&gt;1990&lt;/year&gt;&lt;/dates&gt;&lt;pub-location&gt;Edinburgh&lt;/pub-location&gt;&lt;publisher&gt;Churchill Livingstone&lt;/publisher&gt;&lt;urls&gt;&lt;/urls&gt;&lt;/record&gt;&lt;/Cite&gt;&lt;/EndNote&gt;</w:instrText>
      </w:r>
      <w:r w:rsidR="00D41227">
        <w:fldChar w:fldCharType="separate"/>
      </w:r>
      <w:r w:rsidR="006535F5">
        <w:rPr>
          <w:noProof/>
        </w:rPr>
        <w:t>(28)</w:t>
      </w:r>
      <w:r w:rsidR="00D41227">
        <w:fldChar w:fldCharType="end"/>
      </w:r>
      <w:r>
        <w:t>.  Effects on rates of traffic deaths and injuries were also found in three of the four states, though primarily confined to males</w:t>
      </w:r>
      <w:r w:rsidR="002B3A21">
        <w:t xml:space="preserve"> </w:t>
      </w:r>
      <w:r w:rsidR="002B3A21">
        <w:fldChar w:fldCharType="begin"/>
      </w:r>
      <w:r w:rsidR="006535F5">
        <w:instrText xml:space="preserve"> ADDIN EN.CITE &lt;EndNote&gt;&lt;Cite&gt;&lt;Author&gt;Smith&lt;/Author&gt;&lt;Year&gt;1986&lt;/Year&gt;&lt;RecNum&gt;44&lt;/RecNum&gt;&lt;DisplayText&gt;(28, 32)&lt;/DisplayText&gt;&lt;record&gt;&lt;rec-number&gt;44&lt;/rec-number&gt;&lt;foreign-keys&gt;&lt;key app="EN" db-id="avr05stv7arzs9erswtvftvb5xwz5ew2prxr" timestamp="0"&gt;44&lt;/key&gt;&lt;/foreign-keys&gt;&lt;ref-type name="Journal Article"&gt;17&lt;/ref-type&gt;&lt;contributors&gt;&lt;authors&gt;&lt;author&gt;Smith, D Ian&lt;/author&gt;&lt;author&gt;Burvill, Peter W&lt;/author&gt;&lt;/authors&gt;&lt;/contributors&gt;&lt;titles&gt;&lt;title&gt;Effect on traffic safety of lowering the drinking age in three Australian states&lt;/title&gt;&lt;secondary-title&gt;Journal of Drug Issues&lt;/secondary-title&gt;&lt;/titles&gt;&lt;periodical&gt;&lt;full-title&gt;Journal of Drug Issues&lt;/full-title&gt;&lt;/periodical&gt;&lt;pages&gt;183-198&lt;/pages&gt;&lt;volume&gt;16&lt;/volume&gt;&lt;number&gt;2&lt;/number&gt;&lt;dates&gt;&lt;year&gt;1986&lt;/year&gt;&lt;/dates&gt;&lt;isbn&gt;0022-0426&lt;/isbn&gt;&lt;urls&gt;&lt;/urls&gt;&lt;/record&gt;&lt;/Cite&gt;&lt;Cite&gt;&lt;Author&gt;Smith&lt;/Author&gt;&lt;Year&gt;1990&lt;/Year&gt;&lt;RecNum&gt;41&lt;/RecNum&gt;&lt;record&gt;&lt;rec-number&gt;41&lt;/rec-number&gt;&lt;foreign-keys&gt;&lt;key app="EN" db-id="avr05stv7arzs9erswtvftvb5xwz5ew2prxr" timestamp="0"&gt;41&lt;/key&gt;&lt;/foreign-keys&gt;&lt;ref-type name="Book"&gt;6&lt;/ref-type&gt;&lt;contributors&gt;&lt;authors&gt;&lt;author&gt;Smith, D Ian&lt;/author&gt;&lt;/authors&gt;&lt;secondary-authors&gt;&lt;author&gt;Bluglass, R&lt;/author&gt;&lt;author&gt;Bowden, P&lt;/author&gt;&lt;/secondary-authors&gt;&lt;/contributors&gt;&lt;titles&gt;&lt;title&gt;Alcohol and crime: the problem in Australia&lt;/title&gt;&lt;secondary-title&gt;Principles and Practice of Forensic Psychiatry&lt;/secondary-title&gt;&lt;/titles&gt;&lt;dates&gt;&lt;year&gt;1990&lt;/year&gt;&lt;/dates&gt;&lt;pub-location&gt;Edinburgh&lt;/pub-location&gt;&lt;publisher&gt;Churchill Livingstone&lt;/publisher&gt;&lt;urls&gt;&lt;/urls&gt;&lt;/record&gt;&lt;/Cite&gt;&lt;/EndNote&gt;</w:instrText>
      </w:r>
      <w:r w:rsidR="002B3A21">
        <w:fldChar w:fldCharType="separate"/>
      </w:r>
      <w:r w:rsidR="006535F5">
        <w:rPr>
          <w:noProof/>
        </w:rPr>
        <w:t>(28, 32)</w:t>
      </w:r>
      <w:r w:rsidR="002B3A21">
        <w:fldChar w:fldCharType="end"/>
      </w:r>
      <w:r>
        <w:t xml:space="preserve">.  A study of hospital injury admissions among young females in Queensland found a significant and substantial increase for 15-17 year olds after the lowering of the minimum drinking age </w:t>
      </w:r>
      <w:r w:rsidR="00953927">
        <w:fldChar w:fldCharType="begin"/>
      </w:r>
      <w:r w:rsidR="006535F5">
        <w:instrText xml:space="preserve"> ADDIN EN.CITE &lt;EndNote&gt;&lt;Cite&gt;&lt;Author&gt;Smith&lt;/Author&gt;&lt;Year&gt;1990&lt;/Year&gt;&lt;RecNum&gt;45&lt;/RecNum&gt;&lt;DisplayText&gt;(33)&lt;/DisplayText&gt;&lt;record&gt;&lt;rec-number&gt;45&lt;/rec-number&gt;&lt;foreign-keys&gt;&lt;key app="EN" db-id="avr05stv7arzs9erswtvftvb5xwz5ew2prxr" timestamp="0"&gt;45&lt;/key&gt;&lt;/foreign-keys&gt;&lt;ref-type name="Journal Article"&gt;17&lt;/ref-type&gt;&lt;contributors&gt;&lt;authors&gt;&lt;author&gt;Smith, D Ian&lt;/author&gt;&lt;/authors&gt;&lt;/contributors&gt;&lt;titles&gt;&lt;title&gt;Effect on casualty traffic accidents of changing Sunday alcohol sales legislation in Victoria, Australia&lt;/title&gt;&lt;secondary-title&gt;Journal of Drug Issues&lt;/secondary-title&gt;&lt;/titles&gt;&lt;periodical&gt;&lt;full-title&gt;Journal of Drug Issues&lt;/full-title&gt;&lt;/periodical&gt;&lt;pages&gt;417-426&lt;/pages&gt;&lt;volume&gt;20&lt;/volume&gt;&lt;number&gt;3&lt;/number&gt;&lt;dates&gt;&lt;year&gt;1990&lt;/year&gt;&lt;/dates&gt;&lt;isbn&gt;0022-0426&lt;/isbn&gt;&lt;urls&gt;&lt;/urls&gt;&lt;/record&gt;&lt;/Cite&gt;&lt;/EndNote&gt;</w:instrText>
      </w:r>
      <w:r w:rsidR="00953927">
        <w:fldChar w:fldCharType="separate"/>
      </w:r>
      <w:r w:rsidR="006535F5">
        <w:rPr>
          <w:noProof/>
        </w:rPr>
        <w:t>(33)</w:t>
      </w:r>
      <w:r w:rsidR="00953927">
        <w:fldChar w:fldCharType="end"/>
      </w:r>
      <w:r>
        <w:t>.</w:t>
      </w:r>
    </w:p>
    <w:p w14:paraId="0EFC0D4C" w14:textId="77777777" w:rsidR="00DD31ED" w:rsidRPr="00F55C31" w:rsidRDefault="00DD31ED" w:rsidP="00DD31ED">
      <w:pPr>
        <w:spacing w:line="360" w:lineRule="auto"/>
      </w:pPr>
      <w:r w:rsidRPr="00DD31ED">
        <w:t>The findings of significant increases for both genders on juvenile crime rates suggest that drinking and indeed intoxication increased among both genders, both for the legally affected ages and for the next age-</w:t>
      </w:r>
      <w:r w:rsidRPr="00F55C31">
        <w:t xml:space="preserve">grade below.  </w:t>
      </w:r>
    </w:p>
    <w:p w14:paraId="7696E789" w14:textId="77777777" w:rsidR="00446DE2" w:rsidRPr="00F55C31" w:rsidRDefault="00BD0806" w:rsidP="00DD31ED">
      <w:pPr>
        <w:pStyle w:val="Heading3"/>
        <w:numPr>
          <w:ilvl w:val="2"/>
          <w:numId w:val="8"/>
        </w:numPr>
      </w:pPr>
      <w:bookmarkStart w:id="30" w:name="_Toc24278147"/>
      <w:r w:rsidRPr="00F55C31">
        <w:t>Restrictions</w:t>
      </w:r>
      <w:r w:rsidR="000B4D0B" w:rsidRPr="00F55C31">
        <w:t xml:space="preserve"> on off-premise alcohol sales of</w:t>
      </w:r>
      <w:r w:rsidRPr="00F55C31">
        <w:t xml:space="preserve"> </w:t>
      </w:r>
      <w:proofErr w:type="gramStart"/>
      <w:r w:rsidRPr="00F55C31">
        <w:t>particular beverage</w:t>
      </w:r>
      <w:proofErr w:type="gramEnd"/>
      <w:r w:rsidRPr="00F55C31">
        <w:t xml:space="preserve"> types and</w:t>
      </w:r>
      <w:r w:rsidR="000B4D0B" w:rsidRPr="00F55C31">
        <w:t xml:space="preserve"> large containers</w:t>
      </w:r>
      <w:r w:rsidRPr="00F55C31">
        <w:t>,</w:t>
      </w:r>
      <w:r w:rsidR="000B4D0B" w:rsidRPr="00F55C31">
        <w:t xml:space="preserve"> particularly</w:t>
      </w:r>
      <w:r w:rsidRPr="00F55C31">
        <w:t xml:space="preserve"> in remote communities</w:t>
      </w:r>
      <w:bookmarkEnd w:id="30"/>
    </w:p>
    <w:p w14:paraId="163D6530" w14:textId="77777777" w:rsidR="00446DE2" w:rsidRDefault="00446DE2" w:rsidP="00446DE2">
      <w:pPr>
        <w:spacing w:line="360" w:lineRule="auto"/>
      </w:pPr>
      <w:r>
        <w:t xml:space="preserve">While the response of </w:t>
      </w:r>
      <w:r w:rsidR="000D4378">
        <w:t xml:space="preserve">earlier </w:t>
      </w:r>
      <w:r>
        <w:t xml:space="preserve">Australian governments to the temperance movement </w:t>
      </w:r>
      <w:r w:rsidR="000D4378">
        <w:t xml:space="preserve">concerning the population in general </w:t>
      </w:r>
      <w:r>
        <w:t>had been harm reductionist (e.</w:t>
      </w:r>
      <w:r w:rsidR="000D4378">
        <w:t>g.</w:t>
      </w:r>
      <w:r>
        <w:t xml:space="preserve"> early closing and licence caps), the response </w:t>
      </w:r>
      <w:r w:rsidR="003E774A">
        <w:t xml:space="preserve">for </w:t>
      </w:r>
      <w:r w:rsidR="00AE14F4">
        <w:t xml:space="preserve">Indigenous </w:t>
      </w:r>
      <w:r w:rsidR="003E774A">
        <w:t>Australian</w:t>
      </w:r>
      <w:r w:rsidR="00AE14F4">
        <w:t>s</w:t>
      </w:r>
      <w:r w:rsidR="003E774A">
        <w:t xml:space="preserve"> </w:t>
      </w:r>
      <w:r>
        <w:t>was prohibitionist.  In</w:t>
      </w:r>
      <w:r w:rsidR="007B3600">
        <w:t xml:space="preserve"> the 1960s the prohibitions on </w:t>
      </w:r>
      <w:r w:rsidR="00AE14F4">
        <w:t>Indigenous Australians</w:t>
      </w:r>
      <w:r>
        <w:t xml:space="preserve"> access to alcohol were removed.  This change reflected the general mood of problem deflation concerning alcohol at the </w:t>
      </w:r>
      <w:r w:rsidR="00AE14F4">
        <w:t>time but</w:t>
      </w:r>
      <w:r>
        <w:t xml:space="preserve"> was framed in more general terms as part of according full citizenship rights to </w:t>
      </w:r>
      <w:r w:rsidR="00AE14F4">
        <w:rPr>
          <w:color w:val="000000"/>
          <w:lang w:eastAsia="en-GB"/>
        </w:rPr>
        <w:t>Aboriginal and</w:t>
      </w:r>
      <w:r w:rsidR="009B467E">
        <w:rPr>
          <w:color w:val="000000"/>
          <w:lang w:eastAsia="en-GB"/>
        </w:rPr>
        <w:t>/or</w:t>
      </w:r>
      <w:r w:rsidR="00AE14F4">
        <w:rPr>
          <w:color w:val="000000"/>
          <w:lang w:eastAsia="en-GB"/>
        </w:rPr>
        <w:t xml:space="preserve"> Torres Strait Islander</w:t>
      </w:r>
      <w:r w:rsidR="009B467E">
        <w:rPr>
          <w:color w:val="000000"/>
          <w:lang w:eastAsia="en-GB"/>
        </w:rPr>
        <w:t xml:space="preserve"> peoples</w:t>
      </w:r>
      <w:r>
        <w:t xml:space="preserve">. Though the effects of the change must have been obvious to bystanders at the time, it was only considerably later that the adverse health and social effects on </w:t>
      </w:r>
      <w:r w:rsidR="00AE14F4">
        <w:t>Indigenous Australian</w:t>
      </w:r>
      <w:r w:rsidR="003E774A">
        <w:t xml:space="preserve"> </w:t>
      </w:r>
      <w:r>
        <w:t xml:space="preserve">drinkers and their communities began to find their way into the academic literature </w:t>
      </w:r>
      <w:r w:rsidR="00C21880">
        <w:fldChar w:fldCharType="begin"/>
      </w:r>
      <w:r w:rsidR="006535F5">
        <w:instrText xml:space="preserve"> ADDIN EN.CITE &lt;EndNote&gt;&lt;Cite&gt;&lt;Author&gt;Hunter&lt;/Author&gt;&lt;Year&gt;1993&lt;/Year&gt;&lt;RecNum&gt;46&lt;/RecNum&gt;&lt;DisplayText&gt;(34, 35)&lt;/DisplayText&gt;&lt;record&gt;&lt;rec-number&gt;46&lt;/rec-number&gt;&lt;foreign-keys&gt;&lt;key app="EN" db-id="avr05stv7arzs9erswtvftvb5xwz5ew2prxr" timestamp="0"&gt;46&lt;/key&gt;&lt;/foreign-keys&gt;&lt;ref-type name="Book"&gt;6&lt;/ref-type&gt;&lt;contributors&gt;&lt;authors&gt;&lt;author&gt;Hunter, Ernest&lt;/author&gt;&lt;/authors&gt;&lt;/contributors&gt;&lt;titles&gt;&lt;title&gt;Aboriginal health and history: Power and prejudice in remote Australia&lt;/title&gt;&lt;/titles&gt;&lt;dates&gt;&lt;year&gt;1993&lt;/year&gt;&lt;/dates&gt;&lt;publisher&gt;Cambridge University Press&lt;/publisher&gt;&lt;isbn&gt;0521447607&lt;/isbn&gt;&lt;urls&gt;&lt;/urls&gt;&lt;/record&gt;&lt;/Cite&gt;&lt;Cite&gt;&lt;Author&gt;Beckett&lt;/Author&gt;&lt;Year&gt;1984&lt;/Year&gt;&lt;RecNum&gt;250&lt;/RecNum&gt;&lt;record&gt;&lt;rec-number&gt;250&lt;/rec-number&gt;&lt;foreign-keys&gt;&lt;key app="EN" db-id="avr05stv7arzs9erswtvftvb5xwz5ew2prxr" timestamp="1489637452"&gt;250&lt;/key&gt;&lt;/foreign-keys&gt;&lt;ref-type name="Journal Article"&gt;17&lt;/ref-type&gt;&lt;contributors&gt;&lt;authors&gt;&lt;author&gt;Beckett, J.&lt;/author&gt;&lt;/authors&gt;&lt;/contributors&gt;&lt;titles&gt;&lt;title&gt;Comment&lt;/title&gt;&lt;secondary-title&gt;Current Anthropology&lt;/secondary-title&gt;&lt;/titles&gt;&lt;periodical&gt;&lt;full-title&gt;Current Anthropology&lt;/full-title&gt;&lt;/periodical&gt;&lt;pages&gt;178-179&lt;/pages&gt;&lt;volume&gt;25&lt;/volume&gt;&lt;number&gt;2&lt;/number&gt;&lt;dates&gt;&lt;year&gt;1984&lt;/year&gt;&lt;/dates&gt;&lt;urls&gt;&lt;/urls&gt;&lt;/record&gt;&lt;/Cite&gt;&lt;/EndNote&gt;</w:instrText>
      </w:r>
      <w:r w:rsidR="00C21880">
        <w:fldChar w:fldCharType="separate"/>
      </w:r>
      <w:r w:rsidR="006535F5">
        <w:rPr>
          <w:noProof/>
        </w:rPr>
        <w:t>(34, 35)</w:t>
      </w:r>
      <w:r w:rsidR="00C21880">
        <w:fldChar w:fldCharType="end"/>
      </w:r>
      <w:r>
        <w:t xml:space="preserve">. </w:t>
      </w:r>
    </w:p>
    <w:p w14:paraId="4C5FA400" w14:textId="77777777" w:rsidR="00446DE2" w:rsidRDefault="00446DE2" w:rsidP="00446DE2">
      <w:pPr>
        <w:spacing w:line="360" w:lineRule="auto"/>
      </w:pPr>
      <w:r>
        <w:t xml:space="preserve">There is one big exception to this direction of development, and it is an exception which has left a special mark on alcohol </w:t>
      </w:r>
      <w:r w:rsidR="003E774A">
        <w:t>policy</w:t>
      </w:r>
      <w:r>
        <w:t xml:space="preserve"> research.  The exception is for </w:t>
      </w:r>
      <w:r w:rsidR="00AE14F4">
        <w:rPr>
          <w:color w:val="000000"/>
          <w:lang w:eastAsia="en-GB"/>
        </w:rPr>
        <w:t>Aboriginal and</w:t>
      </w:r>
      <w:r w:rsidR="009B467E">
        <w:rPr>
          <w:color w:val="000000"/>
          <w:lang w:eastAsia="en-GB"/>
        </w:rPr>
        <w:t>/or</w:t>
      </w:r>
      <w:r w:rsidR="00AE14F4">
        <w:rPr>
          <w:color w:val="000000"/>
          <w:lang w:eastAsia="en-GB"/>
        </w:rPr>
        <w:t xml:space="preserve"> Torres Strait Islander </w:t>
      </w:r>
      <w:r>
        <w:t xml:space="preserve">communities in remote areas and small country towns.  The adverse effects of alcohol on many of these communities and their inhabitants have become well recognized over time, not least </w:t>
      </w:r>
      <w:r w:rsidR="003E774A">
        <w:t>by</w:t>
      </w:r>
      <w:r>
        <w:t xml:space="preserve"> the communities themselves </w:t>
      </w:r>
      <w:r w:rsidR="00E63919">
        <w:fldChar w:fldCharType="begin"/>
      </w:r>
      <w:r w:rsidR="006535F5">
        <w:instrText xml:space="preserve"> ADDIN EN.CITE &lt;EndNote&gt;&lt;Cite&gt;&lt;Author&gt;Wright&lt;/Author&gt;&lt;Year&gt;1997&lt;/Year&gt;&lt;RecNum&gt;47&lt;/RecNum&gt;&lt;DisplayText&gt;(35, 36)&lt;/DisplayText&gt;&lt;record&gt;&lt;rec-number&gt;47&lt;/rec-number&gt;&lt;foreign-keys&gt;&lt;key app="EN" db-id="avr05stv7arzs9erswtvftvb5xwz5ew2prxr" timestamp="0"&gt;47&lt;/key&gt;&lt;/foreign-keys&gt;&lt;ref-type name="Generic"&gt;13&lt;/ref-type&gt;&lt;contributors&gt;&lt;authors&gt;&lt;author&gt;Wright, A&lt;/author&gt;&lt;/authors&gt;&lt;/contributors&gt;&lt;titles&gt;&lt;title&gt;Grog War&lt;/title&gt;&lt;/titles&gt;&lt;dates&gt;&lt;year&gt;1997&lt;/year&gt;&lt;/dates&gt;&lt;pub-location&gt;Broome, Western Australia&lt;/pub-location&gt;&lt;publisher&gt;Magabala Books&lt;/publisher&gt;&lt;urls&gt;&lt;/urls&gt;&lt;/record&gt;&lt;/Cite&gt;&lt;Cite&gt;&lt;Author&gt;Beckett&lt;/Author&gt;&lt;Year&gt;1984&lt;/Year&gt;&lt;RecNum&gt;250&lt;/RecNum&gt;&lt;record&gt;&lt;rec-number&gt;250&lt;/rec-number&gt;&lt;foreign-keys&gt;&lt;key app="EN" db-id="avr05stv7arzs9erswtvftvb5xwz5ew2prxr" timestamp="1489637452"&gt;250&lt;/key&gt;&lt;/foreign-keys&gt;&lt;ref-type name="Journal Article"&gt;17&lt;/ref-type&gt;&lt;contributors&gt;&lt;authors&gt;&lt;author&gt;Beckett, J.&lt;/author&gt;&lt;/authors&gt;&lt;/contributors&gt;&lt;titles&gt;&lt;title&gt;Comment&lt;/title&gt;&lt;secondary-title&gt;Current Anthropology&lt;/secondary-title&gt;&lt;/titles&gt;&lt;periodical&gt;&lt;full-title&gt;Current Anthropology&lt;/full-title&gt;&lt;/periodical&gt;&lt;pages&gt;178-179&lt;/pages&gt;&lt;volume&gt;25&lt;/volume&gt;&lt;number&gt;2&lt;/number&gt;&lt;dates&gt;&lt;year&gt;1984&lt;/year&gt;&lt;/dates&gt;&lt;urls&gt;&lt;/urls&gt;&lt;/record&gt;&lt;/Cite&gt;&lt;/EndNote&gt;</w:instrText>
      </w:r>
      <w:r w:rsidR="00E63919">
        <w:fldChar w:fldCharType="separate"/>
      </w:r>
      <w:r w:rsidR="006535F5">
        <w:rPr>
          <w:noProof/>
        </w:rPr>
        <w:t>(35, 36)</w:t>
      </w:r>
      <w:r w:rsidR="00E63919">
        <w:fldChar w:fldCharType="end"/>
      </w:r>
      <w:r>
        <w:t xml:space="preserve">.  </w:t>
      </w:r>
      <w:r w:rsidR="0000761F">
        <w:t>This has resulted in new restrictions</w:t>
      </w:r>
      <w:r w:rsidR="000D4378">
        <w:t>,</w:t>
      </w:r>
      <w:r w:rsidR="0000761F">
        <w:t xml:space="preserve"> with a </w:t>
      </w:r>
      <w:r>
        <w:t>primary emphasis on off-premise sales, and particularly sales of the cheapest forms of</w:t>
      </w:r>
      <w:r w:rsidR="00E63919">
        <w:t xml:space="preserve"> </w:t>
      </w:r>
      <w:r>
        <w:t>alcoholic beverages</w:t>
      </w:r>
      <w:r w:rsidR="0000761F">
        <w:t xml:space="preserve"> (see Chapter 7)</w:t>
      </w:r>
      <w:r>
        <w:t xml:space="preserve">.  This constitutes a break with the historical emphasis of Australian </w:t>
      </w:r>
      <w:r w:rsidR="0000761F">
        <w:t>licensing</w:t>
      </w:r>
      <w:r>
        <w:t xml:space="preserve"> polic</w:t>
      </w:r>
      <w:r w:rsidR="0000761F">
        <w:t>y</w:t>
      </w:r>
      <w:r>
        <w:t xml:space="preserve">, which long </w:t>
      </w:r>
      <w:r>
        <w:lastRenderedPageBreak/>
        <w:t xml:space="preserve">placed primary emphasis on drinking in the hotel/pub, perceived a century ago as the main rival of the home and family for the leisure time of the male drinker </w:t>
      </w:r>
      <w:r w:rsidR="00C21880">
        <w:fldChar w:fldCharType="begin"/>
      </w:r>
      <w:r w:rsidR="006535F5">
        <w:instrText xml:space="preserve"> ADDIN EN.CITE &lt;EndNote&gt;&lt;Cite&gt;&lt;Author&gt;Room&lt;/Author&gt;&lt;Year&gt;1988&lt;/Year&gt;&lt;RecNum&gt;33&lt;/RecNum&gt;&lt;DisplayText&gt;(20)&lt;/DisplayText&gt;&lt;record&gt;&lt;rec-number&gt;33&lt;/rec-number&gt;&lt;foreign-keys&gt;&lt;key app="EN" db-id="avr05stv7arzs9erswtvftvb5xwz5ew2prxr" timestamp="0"&gt;33&lt;/key&gt;&lt;/foreign-keys&gt;&lt;ref-type name="Journal Article"&gt;17&lt;/ref-type&gt;&lt;contributors&gt;&lt;authors&gt;&lt;author&gt;Room, Robin&lt;/author&gt;&lt;/authors&gt;&lt;/contributors&gt;&lt;titles&gt;&lt;title&gt;The dialectic of drinking in Australian life: from the Rum Corps to the wine column&lt;/title&gt;&lt;secondary-title&gt;Australian Drug and Alcohol Review&lt;/secondary-title&gt;&lt;/titles&gt;&lt;periodical&gt;&lt;full-title&gt;Australian Drug and Alcohol Review&lt;/full-title&gt;&lt;/periodical&gt;&lt;pages&gt;413-437&lt;/pages&gt;&lt;volume&gt;7&lt;/volume&gt;&lt;number&gt;4&lt;/number&gt;&lt;dates&gt;&lt;year&gt;1988&lt;/year&gt;&lt;/dates&gt;&lt;isbn&gt;0819-5331&lt;/isbn&gt;&lt;urls&gt;&lt;/urls&gt;&lt;/record&gt;&lt;/Cite&gt;&lt;/EndNote&gt;</w:instrText>
      </w:r>
      <w:r w:rsidR="00C21880">
        <w:fldChar w:fldCharType="separate"/>
      </w:r>
      <w:r w:rsidR="006535F5">
        <w:rPr>
          <w:noProof/>
        </w:rPr>
        <w:t>(20)</w:t>
      </w:r>
      <w:r w:rsidR="00C21880">
        <w:fldChar w:fldCharType="end"/>
      </w:r>
      <w:r>
        <w:t>.</w:t>
      </w:r>
    </w:p>
    <w:p w14:paraId="0C236B5F" w14:textId="77777777" w:rsidR="00173FEF" w:rsidRDefault="000A3BEC" w:rsidP="00DD31ED">
      <w:pPr>
        <w:pStyle w:val="Heading2"/>
        <w:numPr>
          <w:ilvl w:val="1"/>
          <w:numId w:val="8"/>
        </w:numPr>
      </w:pPr>
      <w:bookmarkStart w:id="31" w:name="_Toc24278148"/>
      <w:r>
        <w:t>Liberalisation of licensing l</w:t>
      </w:r>
      <w:r w:rsidR="00173FEF">
        <w:t>aws in the 1980s and 1990s</w:t>
      </w:r>
      <w:bookmarkEnd w:id="31"/>
    </w:p>
    <w:p w14:paraId="45DAC70C" w14:textId="77777777" w:rsidR="00D5297B" w:rsidRDefault="00D5297B" w:rsidP="00D5297B">
      <w:pPr>
        <w:spacing w:line="360" w:lineRule="auto"/>
      </w:pPr>
      <w:r>
        <w:t xml:space="preserve">The process of liberalisation continued in Australian </w:t>
      </w:r>
      <w:r w:rsidR="00AE14F4">
        <w:t>s</w:t>
      </w:r>
      <w:r>
        <w:t xml:space="preserve">tates and territories in the 1980s </w:t>
      </w:r>
      <w:r w:rsidR="00396F42">
        <w:t>w</w:t>
      </w:r>
      <w:r>
        <w:t xml:space="preserve">ith only occasional and minor push back from temperance groups. In general, the view was held that the hours of trading and the number of outlets did not significantly affect consumption. As such, trading hours continued to be extended (including on Sundays) and new licence categories allowed alcohol to be sold at a wider variety of settings associated with increasing tourism and new leisure activities (e.g. al fresco dining, </w:t>
      </w:r>
      <w:r w:rsidR="00AE14F4">
        <w:t>cabarets and</w:t>
      </w:r>
      <w:r>
        <w:t xml:space="preserve"> motels). Increasing fines for drunk-driving and sales to underage consumers, the introduction of low-strength alcohol beer as well as investment in treatment systems </w:t>
      </w:r>
      <w:proofErr w:type="gramStart"/>
      <w:r>
        <w:t>were seen as</w:t>
      </w:r>
      <w:proofErr w:type="gramEnd"/>
      <w:r>
        <w:t xml:space="preserve"> positive measures to address alcohol-related harms. </w:t>
      </w:r>
    </w:p>
    <w:p w14:paraId="7512DF4A" w14:textId="77777777" w:rsidR="00664640" w:rsidRDefault="00664640" w:rsidP="00E650F2">
      <w:pPr>
        <w:spacing w:line="360" w:lineRule="auto"/>
      </w:pPr>
      <w:r>
        <w:t>Victoria led the way with removing restrictions on new and existing liquor licences. The Niewenhuysen review</w:t>
      </w:r>
      <w:r w:rsidR="00396F42">
        <w:t xml:space="preserve"> of Victoria’s Liquor Act</w:t>
      </w:r>
      <w:r>
        <w:t xml:space="preserve"> in the mid-1980s, ushered in a new Act that removed many of the provisions that protected those already with licences from new entrants. In particular, hotels were no longer required to provide accommodation and smaller scale drinking venues were encouraged </w:t>
      </w:r>
      <w:r w:rsidR="00E650F2">
        <w:fldChar w:fldCharType="begin"/>
      </w:r>
      <w:r w:rsidR="006535F5">
        <w:instrText xml:space="preserve"> ADDIN EN.CITE &lt;EndNote&gt;&lt;Cite&gt;&lt;Author&gt;Lewis&lt;/Author&gt;&lt;Year&gt;1992&lt;/Year&gt;&lt;RecNum&gt;245&lt;/RecNum&gt;&lt;DisplayText&gt;(13)&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E650F2">
        <w:fldChar w:fldCharType="separate"/>
      </w:r>
      <w:r w:rsidR="006535F5">
        <w:rPr>
          <w:noProof/>
        </w:rPr>
        <w:t>(13)</w:t>
      </w:r>
      <w:r w:rsidR="00E650F2">
        <w:fldChar w:fldCharType="end"/>
      </w:r>
      <w:r w:rsidR="00A82E23" w:rsidRPr="00A82E23">
        <w:t xml:space="preserve"> </w:t>
      </w:r>
      <w:r w:rsidR="00A82E23">
        <w:t xml:space="preserve">– for the rise in ‘bar’ licences </w:t>
      </w:r>
      <w:r w:rsidR="00396F42">
        <w:t xml:space="preserve">in Victoria (and then other states) </w:t>
      </w:r>
      <w:r w:rsidR="00A82E23">
        <w:t>see Figure 2</w:t>
      </w:r>
      <w:r>
        <w:t xml:space="preserve">. The other major states have followed suit, and this 1987 Act is often cited as ushering in ‘European style drinking’ and providing for Melbourne’s lane-way bars. Queensland committed itself in 1988 to liberalisation in the Niewenhuysen style </w:t>
      </w:r>
      <w:r w:rsidR="00E650F2">
        <w:fldChar w:fldCharType="begin"/>
      </w:r>
      <w:r w:rsidR="006535F5">
        <w:instrText xml:space="preserve"> ADDIN EN.CITE &lt;EndNote&gt;&lt;Cite&gt;&lt;Author&gt;Lewis&lt;/Author&gt;&lt;Year&gt;1992&lt;/Year&gt;&lt;RecNum&gt;245&lt;/RecNum&gt;&lt;Suffix&gt;: 94&lt;/Suffix&gt;&lt;DisplayText&gt;(13: 94)&lt;/DisplayText&gt;&lt;record&gt;&lt;rec-number&gt;245&lt;/rec-number&gt;&lt;foreign-keys&gt;&lt;key app="EN" db-id="avr05stv7arzs9erswtvftvb5xwz5ew2prxr" timestamp="1489634146"&gt;245&lt;/key&gt;&lt;/foreign-keys&gt;&lt;ref-type name="Book"&gt;6&lt;/ref-type&gt;&lt;contributors&gt;&lt;authors&gt;&lt;author&gt;Lewis, Milton James&lt;/author&gt;&lt;/authors&gt;&lt;/contributors&gt;&lt;titles&gt;&lt;title&gt;A rum state: Alcohol and state policy in Australia, 1788-1988&lt;/title&gt;&lt;/titles&gt;&lt;dates&gt;&lt;year&gt;1992&lt;/year&gt;&lt;/dates&gt;&lt;publisher&gt;Australian Government Pub Service&lt;/publisher&gt;&lt;isbn&gt;0644220244&lt;/isbn&gt;&lt;urls&gt;&lt;/urls&gt;&lt;/record&gt;&lt;/Cite&gt;&lt;/EndNote&gt;</w:instrText>
      </w:r>
      <w:r w:rsidR="00E650F2">
        <w:fldChar w:fldCharType="separate"/>
      </w:r>
      <w:r w:rsidR="006535F5">
        <w:rPr>
          <w:noProof/>
        </w:rPr>
        <w:t>(13: 94)</w:t>
      </w:r>
      <w:r w:rsidR="00E650F2">
        <w:fldChar w:fldCharType="end"/>
      </w:r>
      <w:r w:rsidR="00E650F2">
        <w:t xml:space="preserve"> </w:t>
      </w:r>
      <w:r>
        <w:t>and NSW introduced similar legislation in 2007</w:t>
      </w:r>
      <w:r w:rsidR="0093407B">
        <w:t xml:space="preserve"> </w:t>
      </w:r>
      <w:r w:rsidR="00E650F2">
        <w:fldChar w:fldCharType="begin"/>
      </w:r>
      <w:r w:rsidR="002C232D">
        <w:instrText xml:space="preserve"> ADDIN EN.CITE &lt;EndNote&gt;&lt;Cite&gt;&lt;Author&gt;Roberts&lt;/Author&gt;&lt;Year&gt;2012&lt;/Year&gt;&lt;RecNum&gt;67&lt;/RecNum&gt;&lt;DisplayText&gt;(37)&lt;/DisplayText&gt;&lt;record&gt;&lt;rec-number&gt;67&lt;/rec-number&gt;&lt;foreign-keys&gt;&lt;key app="EN" db-id="tsxd9trf1x0aate22x2v5wecedrws2wrazdw" timestamp="1547101608"&gt;67&lt;/key&gt;&lt;/foreign-keys&gt;&lt;ref-type name="Book"&gt;6&lt;/ref-type&gt;&lt;contributors&gt;&lt;authors&gt;&lt;author&gt;Roberts, Marion&lt;/author&gt;&lt;author&gt;Eldridge, Adam&lt;/author&gt;&lt;/authors&gt;&lt;/contributors&gt;&lt;titles&gt;&lt;title&gt;Planning the night-time city&lt;/title&gt;&lt;/titles&gt;&lt;dates&gt;&lt;year&gt;2012&lt;/year&gt;&lt;/dates&gt;&lt;publisher&gt;Routledge&lt;/publisher&gt;&lt;isbn&gt;113602462X&lt;/isbn&gt;&lt;urls&gt;&lt;/urls&gt;&lt;/record&gt;&lt;/Cite&gt;&lt;/EndNote&gt;</w:instrText>
      </w:r>
      <w:r w:rsidR="00E650F2">
        <w:fldChar w:fldCharType="separate"/>
      </w:r>
      <w:r w:rsidR="006535F5">
        <w:rPr>
          <w:noProof/>
        </w:rPr>
        <w:t>(37)</w:t>
      </w:r>
      <w:r w:rsidR="00E650F2">
        <w:fldChar w:fldCharType="end"/>
      </w:r>
      <w:r>
        <w:t>.</w:t>
      </w:r>
    </w:p>
    <w:p w14:paraId="700D021B" w14:textId="77777777" w:rsidR="0093407B" w:rsidRPr="0093407B" w:rsidRDefault="0093407B" w:rsidP="009D6689">
      <w:pPr>
        <w:pStyle w:val="Heading3"/>
        <w:numPr>
          <w:ilvl w:val="2"/>
          <w:numId w:val="8"/>
        </w:numPr>
      </w:pPr>
      <w:bookmarkStart w:id="32" w:name="_Toc24278149"/>
      <w:r w:rsidRPr="00665B24">
        <w:t>National Competition Policy</w:t>
      </w:r>
      <w:bookmarkEnd w:id="32"/>
    </w:p>
    <w:p w14:paraId="3E16B920" w14:textId="77777777" w:rsidR="00665B24" w:rsidRDefault="00665B24" w:rsidP="00DD31ED">
      <w:pPr>
        <w:spacing w:line="360" w:lineRule="auto"/>
      </w:pPr>
      <w:r w:rsidRPr="00665B24">
        <w:t xml:space="preserve">The next major step in the process of licensing liberalisation came in the late 1990s, driven by the newly enacted National Competition Policy (NCP) and the competition principles agreed to by all states via the Council of Australian Governments (COAG) in 1995 </w:t>
      </w:r>
      <w:r w:rsidR="00C21880">
        <w:fldChar w:fldCharType="begin"/>
      </w:r>
      <w:r w:rsidR="006535F5">
        <w:instrText xml:space="preserve"> ADDIN EN.CITE &lt;EndNote&gt;&lt;Cite&gt;&lt;Author&gt;Kain&lt;/Author&gt;&lt;Year&gt;2003&lt;/Year&gt;&lt;RecNum&gt;50&lt;/RecNum&gt;&lt;DisplayText&gt;(38)&lt;/DisplayText&gt;&lt;record&gt;&lt;rec-number&gt;50&lt;/rec-number&gt;&lt;foreign-keys&gt;&lt;key app="EN" db-id="avr05stv7arzs9erswtvftvb5xwz5ew2prxr" timestamp="0"&gt;50&lt;/key&gt;&lt;/foreign-keys&gt;&lt;ref-type name="Book"&gt;6&lt;/ref-type&gt;&lt;contributors&gt;&lt;authors&gt;&lt;author&gt;Kain, John&lt;/author&gt;&lt;author&gt;Kuruppu, Indra&lt;/author&gt;&lt;author&gt;O&amp;apos;Sullivan, Nicholas&lt;/author&gt;&lt;/authors&gt;&lt;/contributors&gt;&lt;titles&gt;&lt;title&gt;Australia&amp;apos;s National Competition Policy: its evolution and operation&lt;/title&gt;&lt;/titles&gt;&lt;dates&gt;&lt;year&gt;2003&lt;/year&gt;&lt;/dates&gt;&lt;publisher&gt;Parliament of Australia, Parliamentary Library&lt;/publisher&gt;&lt;urls&gt;&lt;related-urls&gt;&lt;url&gt;http://www.aph.gov.au/library/intguide/econ/ncp_ebrief.htm.&lt;/url&gt;&lt;/related-urls&gt;&lt;/urls&gt;&lt;/record&gt;&lt;/Cite&gt;&lt;/EndNote&gt;</w:instrText>
      </w:r>
      <w:r w:rsidR="00C21880">
        <w:fldChar w:fldCharType="separate"/>
      </w:r>
      <w:r w:rsidR="006535F5">
        <w:rPr>
          <w:noProof/>
        </w:rPr>
        <w:t>(38)</w:t>
      </w:r>
      <w:r w:rsidR="00C21880">
        <w:fldChar w:fldCharType="end"/>
      </w:r>
      <w:r w:rsidRPr="00665B24">
        <w:t>. Under the NCP, states were required to review all legislation that restricted competition and to ensure that the public benefits of these restrictions outweighed the costs. Liquor licensing was a key area reviewed by the National Competition Commission (NCC)</w:t>
      </w:r>
      <w:r w:rsidR="003D5EA3">
        <w:t>.</w:t>
      </w:r>
      <w:r w:rsidR="00075CDD">
        <w:t xml:space="preserve"> </w:t>
      </w:r>
      <w:r w:rsidR="003D5EA3">
        <w:t xml:space="preserve">Under this pressure, there were a number of liberalisations of state licensing laws </w:t>
      </w:r>
      <w:r w:rsidR="00396F42">
        <w:t>b</w:t>
      </w:r>
      <w:r w:rsidR="003D5EA3">
        <w:t>ut not enough to satisfy the Commission;</w:t>
      </w:r>
      <w:r w:rsidRPr="00665B24">
        <w:t xml:space="preserve"> a number of states </w:t>
      </w:r>
      <w:r w:rsidR="003D5EA3">
        <w:t xml:space="preserve">were </w:t>
      </w:r>
      <w:r w:rsidRPr="00665B24">
        <w:t xml:space="preserve">eventually fined for maintaining </w:t>
      </w:r>
      <w:r w:rsidR="003D5EA3">
        <w:t xml:space="preserve">provisions in </w:t>
      </w:r>
      <w:r w:rsidRPr="00665B24">
        <w:t>liquor acts deemed by the NCC to be anti-competitive</w:t>
      </w:r>
      <w:r w:rsidR="00C21880">
        <w:t xml:space="preserve"> </w:t>
      </w:r>
      <w:r w:rsidR="003A2C67">
        <w:fldChar w:fldCharType="begin"/>
      </w:r>
      <w:r w:rsidR="006535F5">
        <w:instrText xml:space="preserve"> ADDIN EN.CITE &lt;EndNote&gt;&lt;Cite&gt;&lt;Author&gt;National Competition Council&lt;/Author&gt;&lt;Year&gt;2005&lt;/Year&gt;&lt;RecNum&gt;51&lt;/RecNum&gt;&lt;DisplayText&gt;(39)&lt;/DisplayText&gt;&lt;record&gt;&lt;rec-number&gt;51&lt;/rec-number&gt;&lt;foreign-keys&gt;&lt;key app="EN" db-id="avr05stv7arzs9erswtvftvb5xwz5ew2prxr" timestamp="0"&gt;51&lt;/key&gt;&lt;/foreign-keys&gt;&lt;ref-type name="Report"&gt;27&lt;/ref-type&gt;&lt;contributors&gt;&lt;authors&gt;&lt;author&gt;National Competition Council,&lt;/author&gt;&lt;/authors&gt;&lt;/contributors&gt;&lt;titles&gt;&lt;title&gt; Assessment of governments&amp;apos; progress in implementing the National Competition Policy and related reforms: 2005&lt;/title&gt;&lt;/titles&gt;&lt;dates&gt;&lt;year&gt;2005&lt;/year&gt;&lt;/dates&gt;&lt;pub-location&gt;Melbourne&lt;/pub-location&gt;&lt;publisher&gt;National Competition Council&lt;/publisher&gt;&lt;urls&gt;&lt;/urls&gt;&lt;/record&gt;&lt;/Cite&gt;&lt;/EndNote&gt;</w:instrText>
      </w:r>
      <w:r w:rsidR="003A2C67">
        <w:fldChar w:fldCharType="separate"/>
      </w:r>
      <w:r w:rsidR="006535F5">
        <w:rPr>
          <w:noProof/>
        </w:rPr>
        <w:t>(39)</w:t>
      </w:r>
      <w:r w:rsidR="003A2C67">
        <w:fldChar w:fldCharType="end"/>
      </w:r>
      <w:r w:rsidRPr="00665B24">
        <w:t>.</w:t>
      </w:r>
    </w:p>
    <w:p w14:paraId="08C8C916" w14:textId="77777777" w:rsidR="00DD31ED" w:rsidRPr="000040F2" w:rsidRDefault="00173FEF" w:rsidP="00DD31ED">
      <w:pPr>
        <w:spacing w:line="360" w:lineRule="auto"/>
      </w:pPr>
      <w:r w:rsidRPr="000040F2">
        <w:t>Studies on the effects of the changes in alcohol outlet density</w:t>
      </w:r>
      <w:r w:rsidR="00396F42">
        <w:t xml:space="preserve"> resulting from these changes</w:t>
      </w:r>
      <w:r w:rsidRPr="000040F2">
        <w:t xml:space="preserve"> are captured in our systematic review of the research evidence</w:t>
      </w:r>
      <w:r w:rsidR="00396F42">
        <w:t xml:space="preserve"> (Chapter 6)</w:t>
      </w:r>
      <w:r w:rsidRPr="000040F2">
        <w:t>.</w:t>
      </w:r>
    </w:p>
    <w:p w14:paraId="19D6F6E9" w14:textId="77777777" w:rsidR="0051111E" w:rsidRDefault="00024861" w:rsidP="00DD31ED">
      <w:pPr>
        <w:pStyle w:val="Heading2"/>
        <w:numPr>
          <w:ilvl w:val="1"/>
          <w:numId w:val="8"/>
        </w:numPr>
      </w:pPr>
      <w:bookmarkStart w:id="33" w:name="_Toc24278150"/>
      <w:r>
        <w:t>A</w:t>
      </w:r>
      <w:r w:rsidR="00D36B63">
        <w:t xml:space="preserve">lcohol </w:t>
      </w:r>
      <w:r>
        <w:t xml:space="preserve">availability </w:t>
      </w:r>
      <w:r w:rsidR="00D36B63">
        <w:t>in the new millennium</w:t>
      </w:r>
      <w:bookmarkEnd w:id="33"/>
    </w:p>
    <w:p w14:paraId="66CAF8AC" w14:textId="77777777" w:rsidR="004864A5" w:rsidRPr="004864A5" w:rsidRDefault="004864A5" w:rsidP="00204D11">
      <w:pPr>
        <w:pStyle w:val="Heading3"/>
        <w:numPr>
          <w:ilvl w:val="2"/>
          <w:numId w:val="8"/>
        </w:numPr>
      </w:pPr>
      <w:bookmarkStart w:id="34" w:name="_Toc24278151"/>
      <w:r>
        <w:t>Packaged liquor</w:t>
      </w:r>
      <w:bookmarkEnd w:id="34"/>
    </w:p>
    <w:p w14:paraId="13B2C8E3" w14:textId="77777777" w:rsidR="001F6538" w:rsidRDefault="001F6538" w:rsidP="001F6538">
      <w:pPr>
        <w:spacing w:line="360" w:lineRule="auto"/>
      </w:pPr>
      <w:r>
        <w:lastRenderedPageBreak/>
        <w:t xml:space="preserve">The effects of the </w:t>
      </w:r>
      <w:r w:rsidR="00396F42">
        <w:t>NCP</w:t>
      </w:r>
      <w:r>
        <w:t xml:space="preserve"> were felt across most Australian jurisdictions, with amendments to liquor acts introduced in most states</w:t>
      </w:r>
      <w:r w:rsidR="00146CB1">
        <w:t>, almost entirely focussed on packaged liquor availability</w:t>
      </w:r>
      <w:r>
        <w:t>. Most notably,</w:t>
      </w:r>
      <w:r w:rsidR="00D04C9D">
        <w:t xml:space="preserve"> many jurisdictions </w:t>
      </w:r>
      <w:r w:rsidR="003D5EA3">
        <w:t xml:space="preserve">had </w:t>
      </w:r>
      <w:r w:rsidR="00D04C9D">
        <w:t xml:space="preserve">included some form of ‘needs test’ within their regulatory systems, which allowed for the refusal of a new licence on the basis that there were already sufficient outlets in a particular area </w:t>
      </w:r>
      <w:r w:rsidR="00317D27">
        <w:fldChar w:fldCharType="begin"/>
      </w:r>
      <w:r w:rsidR="006535F5">
        <w:instrText xml:space="preserve"> ADDIN EN.CITE &lt;EndNote&gt;&lt;Cite&gt;&lt;Author&gt;Associates&lt;/Author&gt;&lt;Year&gt;2005&lt;/Year&gt;&lt;RecNum&gt;251&lt;/RecNum&gt;&lt;DisplayText&gt;(40)&lt;/DisplayText&gt;&lt;record&gt;&lt;rec-number&gt;251&lt;/rec-number&gt;&lt;foreign-keys&gt;&lt;key app="EN" db-id="avr05stv7arzs9erswtvftvb5xwz5ew2prxr" timestamp="1489638574"&gt;251&lt;/key&gt;&lt;/foreign-keys&gt;&lt;ref-type name="Report"&gt;27&lt;/ref-type&gt;&lt;contributors&gt;&lt;authors&gt;&lt;author&gt;Marsden Jacob Associates&lt;/author&gt;&lt;/authors&gt;&lt;/contributors&gt;&lt;titles&gt;&lt;title&gt;Identifying a framework for regulation in packaged liquor retailing: Report by Marsden Jacob Associates for the National Competition Council&lt;/title&gt;&lt;/titles&gt;&lt;dates&gt;&lt;year&gt;2005&lt;/year&gt;&lt;/dates&gt;&lt;urls&gt;&lt;/urls&gt;&lt;/record&gt;&lt;/Cite&gt;&lt;/EndNote&gt;</w:instrText>
      </w:r>
      <w:r w:rsidR="00317D27">
        <w:fldChar w:fldCharType="separate"/>
      </w:r>
      <w:r w:rsidR="006535F5">
        <w:rPr>
          <w:noProof/>
        </w:rPr>
        <w:t>(40)</w:t>
      </w:r>
      <w:r w:rsidR="00317D27">
        <w:fldChar w:fldCharType="end"/>
      </w:r>
      <w:r w:rsidR="00D04C9D">
        <w:t xml:space="preserve">. </w:t>
      </w:r>
      <w:r w:rsidR="00203C23">
        <w:t xml:space="preserve">In Victoria, the 8% cap on the proportion of packaged liquor outlets that could be owned by a single entity was lifted, while in Queensland the number of packaged outlets that could be operated in conjunction with a hotel licence increased from </w:t>
      </w:r>
      <w:r w:rsidR="00396F42">
        <w:t>one</w:t>
      </w:r>
      <w:r w:rsidR="00203C23">
        <w:t xml:space="preserve"> to </w:t>
      </w:r>
      <w:r w:rsidR="00396F42">
        <w:t>three</w:t>
      </w:r>
      <w:r w:rsidR="00203C23">
        <w:t>. As Jones has argued</w:t>
      </w:r>
      <w:r w:rsidR="003A2C67">
        <w:t xml:space="preserve"> </w:t>
      </w:r>
      <w:r w:rsidR="003A2C67">
        <w:fldChar w:fldCharType="begin"/>
      </w:r>
      <w:r w:rsidR="002C232D">
        <w:instrText xml:space="preserve"> ADDIN EN.CITE &lt;EndNote&gt;&lt;Cite&gt;&lt;Author&gt;Jones&lt;/Author&gt;&lt;Year&gt;2005&lt;/Year&gt;&lt;RecNum&gt;29&lt;/RecNum&gt;&lt;DisplayText&gt;(41)&lt;/DisplayText&gt;&lt;record&gt;&lt;rec-number&gt;29&lt;/rec-number&gt;&lt;foreign-keys&gt;&lt;key app="EN" db-id="tsxd9trf1x0aate22x2v5wecedrws2wrazdw" timestamp="0"&gt;29&lt;/key&gt;&lt;/foreign-keys&gt;&lt;ref-type name="Journal Article"&gt;17&lt;/ref-type&gt;&lt;contributors&gt;&lt;authors&gt;&lt;author&gt;Jones, Evan&lt;/author&gt;&lt;/authors&gt;&lt;/contributors&gt;&lt;titles&gt;&lt;title&gt;Liquor retailing and the Woolworths/Coles juggernaut&lt;/title&gt;&lt;secondary-title&gt;Journal of Australian Political Economy, The&lt;/secondary-title&gt;&lt;/titles&gt;&lt;pages&gt;23&lt;/pages&gt;&lt;number&gt;55&lt;/number&gt;&lt;dates&gt;&lt;year&gt;2005&lt;/year&gt;&lt;/dates&gt;&lt;urls&gt;&lt;/urls&gt;&lt;/record&gt;&lt;/Cite&gt;&lt;/EndNote&gt;</w:instrText>
      </w:r>
      <w:r w:rsidR="003A2C67">
        <w:fldChar w:fldCharType="separate"/>
      </w:r>
      <w:r w:rsidR="006535F5">
        <w:rPr>
          <w:noProof/>
        </w:rPr>
        <w:t>(41)</w:t>
      </w:r>
      <w:r w:rsidR="003A2C67">
        <w:fldChar w:fldCharType="end"/>
      </w:r>
      <w:r w:rsidR="00203C23">
        <w:t xml:space="preserve">, these regulatory shifts had the effect of greatly increasing the influence of the two major grocery chains (Woolworths and </w:t>
      </w:r>
      <w:r w:rsidR="003D5EA3">
        <w:t>Coles/</w:t>
      </w:r>
      <w:r w:rsidR="00203C23">
        <w:t>Wesfarmers) on the Australian liquor market, who have a combined market share of over 60% of the packaged liquor market</w:t>
      </w:r>
      <w:r w:rsidR="003A2C67">
        <w:t xml:space="preserve"> </w:t>
      </w:r>
      <w:r w:rsidR="003A2C67">
        <w:fldChar w:fldCharType="begin"/>
      </w:r>
      <w:r w:rsidR="002C232D">
        <w:instrText xml:space="preserve"> ADDIN EN.CITE &lt;EndNote&gt;&lt;Cite&gt;&lt;Author&gt;A&lt;/Author&gt;&lt;Year&gt;2016&lt;/Year&gt;&lt;RecNum&gt;12&lt;/RecNum&gt;&lt;DisplayText&gt;(42)&lt;/DisplayText&gt;&lt;record&gt;&lt;rec-number&gt;12&lt;/rec-number&gt;&lt;foreign-keys&gt;&lt;key app="EN" db-id="tsxd9trf1x0aate22x2v5wecedrws2wrazdw" timestamp="0"&gt;12&lt;/key&gt;&lt;/foreign-keys&gt;&lt;ref-type name="Journal Article"&gt;17&lt;/ref-type&gt;&lt;contributors&gt;&lt;authors&gt;&lt;author&gt;Gmel, Gerhard&lt;/author&gt;&lt;author&gt;Holmes, John&lt;/author&gt;&lt;author&gt;Studer, Joseph&lt;/author&gt;&lt;/authors&gt;&lt;/contributors&gt;&lt;titles&gt;&lt;title&gt;Are alcohol outlet densities strongly associated with alcohol‐related outcomes? A critical review of recent evidence&lt;/title&gt;&lt;secondary-title&gt;Drug and Alcohol Review&lt;/secondary-title&gt;&lt;/titles&gt;&lt;periodical&gt;&lt;full-title&gt;Drug and alcohol review&lt;/full-title&gt;&lt;/periodical&gt;&lt;pages&gt;40-54&lt;/pages&gt;&lt;volume&gt;35&lt;/volume&gt;&lt;number&gt;1&lt;/number&gt;&lt;dates&gt;&lt;year&gt;2016&lt;/year&gt;&lt;/dates&gt;&lt;isbn&gt;0959-5236&lt;/isbn&gt;&lt;urls&gt;&lt;/urls&gt;&lt;/record&gt;&lt;/Cite&gt;&lt;/EndNote&gt;</w:instrText>
      </w:r>
      <w:r w:rsidR="003A2C67">
        <w:fldChar w:fldCharType="separate"/>
      </w:r>
      <w:r w:rsidR="006535F5">
        <w:rPr>
          <w:noProof/>
        </w:rPr>
        <w:t>(42)</w:t>
      </w:r>
      <w:r w:rsidR="003A2C67">
        <w:fldChar w:fldCharType="end"/>
      </w:r>
      <w:r w:rsidR="00203C23">
        <w:t>.</w:t>
      </w:r>
    </w:p>
    <w:p w14:paraId="4CD15D3E" w14:textId="77777777" w:rsidR="0076046B" w:rsidRDefault="0076046B" w:rsidP="001F6538">
      <w:pPr>
        <w:spacing w:line="360" w:lineRule="auto"/>
      </w:pPr>
      <w:r>
        <w:t>In most jurisdictions, the number of packaged liquor outlets has increased roughly in line with population growth since the competition-related reforms in the early 2000s. However, there has been a marked shift in the type of alcohol outlets, with a sharp growth in big</w:t>
      </w:r>
      <w:r w:rsidR="00075CDD">
        <w:t>-</w:t>
      </w:r>
      <w:r>
        <w:t>box liquor stores like Dan Murphy’s and First Choice. These stores, which typically sell alcohol more cheaply than other packaged outlets</w:t>
      </w:r>
      <w:r w:rsidR="003A2C67">
        <w:t xml:space="preserve"> </w:t>
      </w:r>
      <w:r w:rsidR="003A2C67">
        <w:fldChar w:fldCharType="begin"/>
      </w:r>
      <w:r w:rsidR="006535F5">
        <w:instrText xml:space="preserve"> ADDIN EN.CITE &lt;EndNote&gt;&lt;Cite&gt;&lt;Author&gt;Jiang&lt;/Author&gt;&lt;Year&gt;2016&lt;/Year&gt;&lt;RecNum&gt;13&lt;/RecNum&gt;&lt;DisplayText&gt;(43)&lt;/DisplayText&gt;&lt;record&gt;&lt;rec-number&gt;13&lt;/rec-number&gt;&lt;foreign-keys&gt;&lt;key app="EN" db-id="avr05stv7arzs9erswtvftvb5xwz5ew2prxr" timestamp="0"&gt;13&lt;/key&gt;&lt;/foreign-keys&gt;&lt;ref-type name="Journal Article"&gt;17&lt;/ref-type&gt;&lt;contributors&gt;&lt;authors&gt;&lt;author&gt;Jiang, Heng&lt;/author&gt;&lt;author&gt;Callinan, Sarah&lt;/author&gt;&lt;author&gt;Livingston, Michael&lt;/author&gt;&lt;author&gt;Room, Robin&lt;/author&gt;&lt;/authors&gt;&lt;/contributors&gt;&lt;titles&gt;&lt;title&gt;Off‐premise alcohol purchasing in Australia: Variations by age group, income level and annual amount purchased&lt;/title&gt;&lt;secondary-title&gt;Drug and alcohol review&lt;/secondary-title&gt;&lt;/titles&gt;&lt;periodical&gt;&lt;full-title&gt;Drug and alcohol review&lt;/full-title&gt;&lt;/periodical&gt;&lt;dates&gt;&lt;year&gt;2016&lt;/year&gt;&lt;/dates&gt;&lt;isbn&gt;1465-3362&lt;/isbn&gt;&lt;urls&gt;&lt;/urls&gt;&lt;/record&gt;&lt;/Cite&gt;&lt;/EndNote&gt;</w:instrText>
      </w:r>
      <w:r w:rsidR="003A2C67">
        <w:fldChar w:fldCharType="separate"/>
      </w:r>
      <w:r w:rsidR="006535F5">
        <w:rPr>
          <w:noProof/>
        </w:rPr>
        <w:t>(43)</w:t>
      </w:r>
      <w:r w:rsidR="003A2C67">
        <w:fldChar w:fldCharType="end"/>
      </w:r>
      <w:r>
        <w:t xml:space="preserve">, have grown from just a handful in 2000 to more than </w:t>
      </w:r>
      <w:r w:rsidR="007117D6">
        <w:t>3</w:t>
      </w:r>
      <w:r>
        <w:t xml:space="preserve">00 stores across Australia in 2017. </w:t>
      </w:r>
      <w:r w:rsidR="007117D6">
        <w:t>Research has shown that this growth in big-box stores is likely to have contributed to increasing rates of alcohol-related harms, with a Western Australian study finding that the amount of alcohol sold was an important predictor of local level harms</w:t>
      </w:r>
      <w:r w:rsidR="003A2C67">
        <w:t xml:space="preserve"> </w:t>
      </w:r>
      <w:r w:rsidR="003A2C67">
        <w:fldChar w:fldCharType="begin"/>
      </w:r>
      <w:r w:rsidR="006535F5">
        <w:instrText xml:space="preserve"> ADDIN EN.CITE &lt;EndNote&gt;&lt;Cite&gt;&lt;Author&gt;Liang&lt;/Author&gt;&lt;Year&gt;2011&lt;/Year&gt;&lt;RecNum&gt;14&lt;/RecNum&gt;&lt;DisplayText&gt;(44)&lt;/DisplayText&gt;&lt;record&gt;&lt;rec-number&gt;14&lt;/rec-number&gt;&lt;foreign-keys&gt;&lt;key app="EN" db-id="avr05stv7arzs9erswtvftvb5xwz5ew2prxr" timestamp="0"&gt;14&lt;/key&gt;&lt;/foreign-keys&gt;&lt;ref-type name="Journal Article"&gt;17&lt;/ref-type&gt;&lt;contributors&gt;&lt;authors&gt;&lt;author&gt;Liang, Wenbin&lt;/author&gt;&lt;author&gt;Chikritzhs, Tanya&lt;/author&gt;&lt;/authors&gt;&lt;/contributors&gt;&lt;titles&gt;&lt;title&gt;Revealing the link between licensed outlets and violence: counting venues versus measuring alcohol availability&lt;/title&gt;&lt;secondary-title&gt;Drug and alcohol review&lt;/secondary-title&gt;&lt;/titles&gt;&lt;periodical&gt;&lt;full-title&gt;Drug and alcohol review&lt;/full-title&gt;&lt;/periodical&gt;&lt;pages&gt;524-535&lt;/pages&gt;&lt;volume&gt;30&lt;/volume&gt;&lt;number&gt;5&lt;/number&gt;&lt;dates&gt;&lt;year&gt;2011&lt;/year&gt;&lt;/dates&gt;&lt;isbn&gt;1465-3362&lt;/isbn&gt;&lt;urls&gt;&lt;/urls&gt;&lt;/record&gt;&lt;/Cite&gt;&lt;/EndNote&gt;</w:instrText>
      </w:r>
      <w:r w:rsidR="003A2C67">
        <w:fldChar w:fldCharType="separate"/>
      </w:r>
      <w:r w:rsidR="006535F5">
        <w:rPr>
          <w:noProof/>
        </w:rPr>
        <w:t>(44)</w:t>
      </w:r>
      <w:r w:rsidR="003A2C67">
        <w:fldChar w:fldCharType="end"/>
      </w:r>
      <w:r w:rsidR="007117D6">
        <w:t xml:space="preserve">, while a Victorian study suggested that packaged </w:t>
      </w:r>
      <w:r w:rsidR="00E243E2">
        <w:t xml:space="preserve">liquor </w:t>
      </w:r>
      <w:r w:rsidR="007117D6">
        <w:t>outlets run by the major chains were associated with higher rates of harm than independent outlets</w:t>
      </w:r>
      <w:r w:rsidR="003A2C67">
        <w:t xml:space="preserve"> </w:t>
      </w:r>
      <w:r w:rsidR="003A2C67">
        <w:fldChar w:fldCharType="begin"/>
      </w:r>
      <w:r w:rsidR="006535F5">
        <w:instrText xml:space="preserve"> ADDIN EN.CITE &lt;EndNote&gt;&lt;Cite&gt;&lt;Author&gt;Morrison&lt;/Author&gt;&lt;Year&gt;2016&lt;/Year&gt;&lt;RecNum&gt;15&lt;/RecNum&gt;&lt;DisplayText&gt;(45)&lt;/DisplayText&gt;&lt;record&gt;&lt;rec-number&gt;15&lt;/rec-number&gt;&lt;foreign-keys&gt;&lt;key app="EN" db-id="avr05stv7arzs9erswtvftvb5xwz5ew2prxr" timestamp="0"&gt;15&lt;/key&gt;&lt;/foreign-keys&gt;&lt;ref-type name="Journal Article"&gt;17&lt;/ref-type&gt;&lt;contributors&gt;&lt;authors&gt;&lt;author&gt;Morrison, Christopher&lt;/author&gt;&lt;author&gt;Smith, Karen&lt;/author&gt;&lt;author&gt;Gruenewald, Paul J&lt;/author&gt;&lt;author&gt;Ponicki, William R&lt;/author&gt;&lt;author&gt;Lee, Juliet P&lt;/author&gt;&lt;author&gt;Cameron, Peter&lt;/author&gt;&lt;/authors&gt;&lt;/contributors&gt;&lt;titles&gt;&lt;title&gt;Relating off‐premises alcohol outlet density to intentional and unintentional injuries&lt;/title&gt;&lt;secondary-title&gt;Addiction&lt;/secondary-title&gt;&lt;/titles&gt;&lt;periodical&gt;&lt;full-title&gt;Addiction&lt;/full-title&gt;&lt;/periodical&gt;&lt;pages&gt;56-64&lt;/pages&gt;&lt;volume&gt;111&lt;/volume&gt;&lt;number&gt;1&lt;/number&gt;&lt;dates&gt;&lt;year&gt;2016&lt;/year&gt;&lt;/dates&gt;&lt;isbn&gt;1360-0443&lt;/isbn&gt;&lt;urls&gt;&lt;/urls&gt;&lt;/record&gt;&lt;/Cite&gt;&lt;/EndNote&gt;</w:instrText>
      </w:r>
      <w:r w:rsidR="003A2C67">
        <w:fldChar w:fldCharType="separate"/>
      </w:r>
      <w:r w:rsidR="006535F5">
        <w:rPr>
          <w:noProof/>
        </w:rPr>
        <w:t>(45)</w:t>
      </w:r>
      <w:r w:rsidR="003A2C67">
        <w:fldChar w:fldCharType="end"/>
      </w:r>
      <w:r w:rsidR="007117D6">
        <w:t>.</w:t>
      </w:r>
    </w:p>
    <w:p w14:paraId="16F2F6E2" w14:textId="77777777" w:rsidR="00146CB1" w:rsidRDefault="00146CB1" w:rsidP="001F6538">
      <w:pPr>
        <w:spacing w:line="360" w:lineRule="auto"/>
      </w:pPr>
      <w:r>
        <w:t xml:space="preserve">In recent years there has been a steady growth in online sales of alcohol as the major chains compete aggressively for market share </w:t>
      </w:r>
      <w:r w:rsidR="003A2C67">
        <w:fldChar w:fldCharType="begin"/>
      </w:r>
      <w:r w:rsidR="006535F5">
        <w:instrText xml:space="preserve"> ADDIN EN.CITE &lt;EndNote&gt;&lt;Cite&gt;&lt;Author&gt;Allday&lt;/Author&gt;&lt;Year&gt;2017&lt;/Year&gt;&lt;RecNum&gt;16&lt;/RecNum&gt;&lt;DisplayText&gt;(46)&lt;/DisplayText&gt;&lt;record&gt;&lt;rec-number&gt;16&lt;/rec-number&gt;&lt;foreign-keys&gt;&lt;key app="EN" db-id="avr05stv7arzs9erswtvftvb5xwz5ew2prxr" timestamp="0"&gt;16&lt;/key&gt;&lt;/foreign-keys&gt;&lt;ref-type name="Report"&gt;27&lt;/ref-type&gt;&lt;contributors&gt;&lt;authors&gt;&lt;author&gt;Allday, A&lt;/author&gt;&lt;/authors&gt;&lt;/contributors&gt;&lt;titles&gt;&lt;title&gt;IBISWorld Industry Report OD4087 Online Beer, Wine and Liquor Sales in Australia&lt;/title&gt;&lt;/titles&gt;&lt;dates&gt;&lt;year&gt;2017&lt;/year&gt;&lt;/dates&gt;&lt;pub-location&gt;Melbourne&lt;/pub-location&gt;&lt;publisher&gt;IBISWorld&lt;/publisher&gt;&lt;urls&gt;&lt;/urls&gt;&lt;/record&gt;&lt;/Cite&gt;&lt;/EndNote&gt;</w:instrText>
      </w:r>
      <w:r w:rsidR="003A2C67">
        <w:fldChar w:fldCharType="separate"/>
      </w:r>
      <w:r w:rsidR="006535F5">
        <w:rPr>
          <w:noProof/>
        </w:rPr>
        <w:t>(46)</w:t>
      </w:r>
      <w:r w:rsidR="003A2C67">
        <w:fldChar w:fldCharType="end"/>
      </w:r>
      <w:r>
        <w:t xml:space="preserve">. </w:t>
      </w:r>
      <w:r w:rsidR="003D5EA3">
        <w:t>But</w:t>
      </w:r>
      <w:r>
        <w:t xml:space="preserve"> online sales still represent a very small piece of the liquor market, with recent research estimating that just 2.5% of Australians who purchased takeaway alcohol over a four week period </w:t>
      </w:r>
      <w:r w:rsidR="003D5EA3">
        <w:t xml:space="preserve">had </w:t>
      </w:r>
      <w:r>
        <w:t>us</w:t>
      </w:r>
      <w:r w:rsidR="003D5EA3">
        <w:t>ed</w:t>
      </w:r>
      <w:r>
        <w:t xml:space="preserve"> an online store</w:t>
      </w:r>
      <w:r w:rsidR="003A2C67">
        <w:t xml:space="preserve"> </w:t>
      </w:r>
      <w:r w:rsidR="003A2C67">
        <w:fldChar w:fldCharType="begin"/>
      </w:r>
      <w:r w:rsidR="006535F5">
        <w:instrText xml:space="preserve"> ADDIN EN.CITE &lt;EndNote&gt;&lt;Cite&gt;&lt;Author&gt;Roy Morgan Research&lt;/Author&gt;&lt;Year&gt;2014&lt;/Year&gt;&lt;RecNum&gt;17&lt;/RecNum&gt;&lt;DisplayText&gt;(47)&lt;/DisplayText&gt;&lt;record&gt;&lt;rec-number&gt;17&lt;/rec-number&gt;&lt;foreign-keys&gt;&lt;key app="EN" db-id="avr05stv7arzs9erswtvftvb5xwz5ew2prxr" timestamp="0"&gt;17&lt;/key&gt;&lt;/foreign-keys&gt;&lt;ref-type name="Report"&gt;27&lt;/ref-type&gt;&lt;contributors&gt;&lt;authors&gt;&lt;author&gt;Roy Morgan Research,&lt;/author&gt;&lt;/authors&gt;&lt;/contributors&gt;&lt;titles&gt;&lt;title&gt;The virtual bottle shop: buying booze online&lt;/title&gt;&lt;/titles&gt;&lt;dates&gt;&lt;year&gt;2014&lt;/year&gt;&lt;/dates&gt;&lt;pub-location&gt;Melbourne&lt;/pub-location&gt;&lt;publisher&gt;Roy Morgan Research&lt;/publisher&gt;&lt;urls&gt;&lt;/urls&gt;&lt;/record&gt;&lt;/Cite&gt;&lt;/EndNote&gt;</w:instrText>
      </w:r>
      <w:r w:rsidR="003A2C67">
        <w:fldChar w:fldCharType="separate"/>
      </w:r>
      <w:r w:rsidR="006535F5">
        <w:rPr>
          <w:noProof/>
        </w:rPr>
        <w:t>(47)</w:t>
      </w:r>
      <w:r w:rsidR="003A2C67">
        <w:fldChar w:fldCharType="end"/>
      </w:r>
      <w:r>
        <w:t xml:space="preserve">. The regulatory mechanisms for online alcohol sales are still being refined and </w:t>
      </w:r>
      <w:r w:rsidR="004864A5">
        <w:t xml:space="preserve">there are concerns about online retailers who provide short turn-around late-night deliveries of alcohol </w:t>
      </w:r>
      <w:r w:rsidR="00317D27">
        <w:fldChar w:fldCharType="begin"/>
      </w:r>
      <w:r w:rsidR="006535F5">
        <w:instrText xml:space="preserve"> ADDIN EN.CITE &lt;EndNote&gt;&lt;Cite&gt;&lt;Author&gt;Perkins&lt;/Author&gt;&lt;Year&gt;2016&lt;/Year&gt;&lt;RecNum&gt;18&lt;/RecNum&gt;&lt;DisplayText&gt;(48)&lt;/DisplayText&gt;&lt;record&gt;&lt;rec-number&gt;18&lt;/rec-number&gt;&lt;foreign-keys&gt;&lt;key app="EN" db-id="avr05stv7arzs9erswtvftvb5xwz5ew2prxr" timestamp="0"&gt;18&lt;/key&gt;&lt;/foreign-keys&gt;&lt;ref-type name="Newspaper Article"&gt;23&lt;/ref-type&gt;&lt;contributors&gt;&lt;authors&gt;&lt;author&gt;Perkins, Miki&lt;/author&gt;&lt;/authors&gt;&lt;/contributors&gt;&lt;titles&gt;&lt;title&gt;Alcohol delivered to your door via app: logical step or too much licence with liquor&lt;/title&gt;&lt;secondary-title&gt;The Age&lt;/secondary-title&gt;&lt;/titles&gt;&lt;dates&gt;&lt;year&gt;2016&lt;/year&gt;&lt;pub-dates&gt;&lt;date&gt;June 5&lt;/date&gt;&lt;/pub-dates&gt;&lt;/dates&gt;&lt;pub-location&gt;Melbourne&lt;/pub-location&gt;&lt;work-type&gt;Online&lt;/work-type&gt;&lt;urls&gt;&lt;related-urls&gt;&lt;url&gt;http://www.theage.com.au/victoria/alcohol-via-app-logical-step-or-too-much-license-with-liquor-20160603-gpba5m.html&lt;/url&gt;&lt;/related-urls&gt;&lt;/urls&gt;&lt;/record&gt;&lt;/Cite&gt;&lt;/EndNote&gt;</w:instrText>
      </w:r>
      <w:r w:rsidR="00317D27">
        <w:fldChar w:fldCharType="separate"/>
      </w:r>
      <w:r w:rsidR="006535F5">
        <w:rPr>
          <w:noProof/>
        </w:rPr>
        <w:t>(48)</w:t>
      </w:r>
      <w:r w:rsidR="00317D27">
        <w:fldChar w:fldCharType="end"/>
      </w:r>
      <w:r w:rsidR="004864A5">
        <w:t>.</w:t>
      </w:r>
    </w:p>
    <w:p w14:paraId="01F5EA09" w14:textId="77777777" w:rsidR="00146CB1" w:rsidRPr="004864A5" w:rsidRDefault="004864A5" w:rsidP="00204D11">
      <w:pPr>
        <w:pStyle w:val="Heading3"/>
        <w:numPr>
          <w:ilvl w:val="2"/>
          <w:numId w:val="8"/>
        </w:numPr>
      </w:pPr>
      <w:bookmarkStart w:id="35" w:name="_Toc24278152"/>
      <w:r>
        <w:t>The night-time economy</w:t>
      </w:r>
      <w:bookmarkEnd w:id="35"/>
    </w:p>
    <w:p w14:paraId="52201C02" w14:textId="77777777" w:rsidR="00146CB1" w:rsidRDefault="004864A5" w:rsidP="001F6538">
      <w:pPr>
        <w:spacing w:line="360" w:lineRule="auto"/>
      </w:pPr>
      <w:r>
        <w:t>Throughout the first decade of the 2000s, most Australian cities saw a steady expansion of their night-time economies, with restrictions on late-night trading weakened or removed</w:t>
      </w:r>
      <w:r w:rsidR="00B834D0">
        <w:t xml:space="preserve"> </w:t>
      </w:r>
      <w:r w:rsidR="003A2C67">
        <w:fldChar w:fldCharType="begin"/>
      </w:r>
      <w:r w:rsidR="006535F5">
        <w:instrText xml:space="preserve"> ADDIN EN.CITE &lt;EndNote&gt;&lt;Cite&gt;&lt;Author&gt;Manton&lt;/Author&gt;&lt;Year&gt;2014&lt;/Year&gt;&lt;RecNum&gt;19&lt;/RecNum&gt;&lt;DisplayText&gt;(49)&lt;/DisplayText&gt;&lt;record&gt;&lt;rec-number&gt;19&lt;/rec-number&gt;&lt;foreign-keys&gt;&lt;key app="EN" db-id="avr05stv7arzs9erswtvftvb5xwz5ew2prxr" timestamp="0"&gt;19&lt;/key&gt;&lt;/foreign-keys&gt;&lt;ref-type name="Book"&gt;6&lt;/ref-type&gt;&lt;contributors&gt;&lt;authors&gt;&lt;author&gt;Manton, Elizabeth&lt;/author&gt;&lt;author&gt;Room, Robin&lt;/author&gt;&lt;author&gt;Livingston, Michael&lt;/author&gt;&lt;/authors&gt;&lt;secondary-authors&gt;&lt;author&gt;Manton, Elizabeth&lt;/author&gt;&lt;author&gt;Room, Robin&lt;/author&gt;&lt;author&gt;Thorn, Michael&lt;/author&gt;&lt;/secondary-authors&gt;&lt;/contributors&gt;&lt;titles&gt;&lt;title&gt;Limits on trading hours, particularly late-night trading&lt;/title&gt;&lt;secondary-title&gt;Stemming the tide of alcohol: liquor licensing and the public interest&lt;/secondary-title&gt;&lt;/titles&gt;&lt;dates&gt;&lt;year&gt;2014&lt;/year&gt;&lt;/dates&gt;&lt;pub-location&gt;Canberra&lt;/pub-location&gt;&lt;publisher&gt;Foundation for Alcohol Research &amp;amp; Education&lt;/publisher&gt;&lt;isbn&gt;0992497868&lt;/isbn&gt;&lt;urls&gt;&lt;/urls&gt;&lt;/record&gt;&lt;/Cite&gt;&lt;/EndNote&gt;</w:instrText>
      </w:r>
      <w:r w:rsidR="003A2C67">
        <w:fldChar w:fldCharType="separate"/>
      </w:r>
      <w:r w:rsidR="006535F5">
        <w:rPr>
          <w:noProof/>
        </w:rPr>
        <w:t>(49)</w:t>
      </w:r>
      <w:r w:rsidR="003A2C67">
        <w:fldChar w:fldCharType="end"/>
      </w:r>
      <w:r>
        <w:t>. However, since the late 2000s</w:t>
      </w:r>
      <w:r w:rsidR="002C6FFA">
        <w:t xml:space="preserve">, public opinion has shifted towards greater concern about drinking-related problems </w:t>
      </w:r>
      <w:r w:rsidR="003A2C67">
        <w:fldChar w:fldCharType="begin"/>
      </w:r>
      <w:r w:rsidR="006535F5">
        <w:instrText xml:space="preserve"> ADDIN EN.CITE &lt;EndNote&gt;&lt;Cite&gt;&lt;Author&gt;Azar&lt;/Author&gt;&lt;Year&gt;2014&lt;/Year&gt;&lt;RecNum&gt;20&lt;/RecNum&gt;&lt;DisplayText&gt;(50)&lt;/DisplayText&gt;&lt;record&gt;&lt;rec-number&gt;20&lt;/rec-number&gt;&lt;foreign-keys&gt;&lt;key app="EN" db-id="avr05stv7arzs9erswtvftvb5xwz5ew2prxr" timestamp="0"&gt;20&lt;/key&gt;&lt;/foreign-keys&gt;&lt;ref-type name="Journal Article"&gt;17&lt;/ref-type&gt;&lt;contributors&gt;&lt;authors&gt;&lt;author&gt;Azar, Denise&lt;/author&gt;&lt;author&gt;White, Victoria&lt;/author&gt;&lt;author&gt;Bland, Stephanie&lt;/author&gt;&lt;author&gt;Livingston, Michael&lt;/author&gt;&lt;author&gt;Room, Robin&lt;/author&gt;&lt;author&gt;Chikritzhs, Tanya&lt;/author&gt;&lt;author&gt;Durkin, Sarah&lt;/author&gt;&lt;author&gt;Gilmore, William&lt;/author&gt;&lt;author&gt;Wakefield, Melanie&lt;/author&gt;&lt;/authors&gt;&lt;/contributors&gt;&lt;titles&gt;&lt;title&gt;‘Something&amp;apos;s Brewing’: the changing trends in alcohol coverage in Australian newspapers 2000–2011&lt;/title&gt;&lt;secondary-title&gt;Alcohol and Alcoholism&lt;/secondary-title&gt;&lt;/titles&gt;&lt;periodical&gt;&lt;full-title&gt;Alcohol and alcoholism&lt;/full-title&gt;&lt;/periodical&gt;&lt;pages&gt;336-342&lt;/pages&gt;&lt;volume&gt;49&lt;/volume&gt;&lt;number&gt;3&lt;/number&gt;&lt;dates&gt;&lt;year&gt;2014&lt;/year&gt;&lt;/dates&gt;&lt;isbn&gt;0735-0414&lt;/isbn&gt;&lt;urls&gt;&lt;/urls&gt;&lt;/record&gt;&lt;/Cite&gt;&lt;/EndNote&gt;</w:instrText>
      </w:r>
      <w:r w:rsidR="003A2C67">
        <w:fldChar w:fldCharType="separate"/>
      </w:r>
      <w:r w:rsidR="006535F5">
        <w:rPr>
          <w:noProof/>
        </w:rPr>
        <w:t>(50)</w:t>
      </w:r>
      <w:r w:rsidR="003A2C67">
        <w:fldChar w:fldCharType="end"/>
      </w:r>
      <w:r w:rsidR="002C6FFA">
        <w:t xml:space="preserve"> and towards more restrictive availability policies </w:t>
      </w:r>
      <w:r w:rsidR="003A2C67">
        <w:fldChar w:fldCharType="begin"/>
      </w:r>
      <w:r w:rsidR="006535F5">
        <w:instrText xml:space="preserve"> ADDIN EN.CITE &lt;EndNote&gt;&lt;Cite&gt;&lt;Author&gt;Callinan&lt;/Author&gt;&lt;Year&gt;2014&lt;/Year&gt;&lt;RecNum&gt;21&lt;/RecNum&gt;&lt;DisplayText&gt;(51)&lt;/DisplayText&gt;&lt;record&gt;&lt;rec-number&gt;21&lt;/rec-number&gt;&lt;foreign-keys&gt;&lt;key app="EN" db-id="avr05stv7arzs9erswtvftvb5xwz5ew2prxr" timestamp="0"&gt;21&lt;/key&gt;&lt;/foreign-keys&gt;&lt;ref-type name="Journal Article"&gt;17&lt;/ref-type&gt;&lt;contributors&gt;&lt;authors&gt;&lt;author&gt;Callinan, Sarah&lt;/author&gt;&lt;author&gt;Room, Robin&lt;/author&gt;&lt;author&gt;Livingston, Michael&lt;/author&gt;&lt;/authors&gt;&lt;/contributors&gt;&lt;titles&gt;&lt;title&gt;Changes in Australian attitudes to alcohol policy: 1995–2010&lt;/title&gt;&lt;secondary-title&gt;Drug and alcohol review&lt;/secondary-title&gt;&lt;/titles&gt;&lt;periodical&gt;&lt;full-title&gt;Drug and alcohol review&lt;/full-title&gt;&lt;/periodical&gt;&lt;pages&gt;227-234&lt;/pages&gt;&lt;volume&gt;33&lt;/volume&gt;&lt;number&gt;3&lt;/number&gt;&lt;dates&gt;&lt;year&gt;2014&lt;/year&gt;&lt;/dates&gt;&lt;isbn&gt;1465-3362&lt;/isbn&gt;&lt;urls&gt;&lt;/urls&gt;&lt;/record&gt;&lt;/Cite&gt;&lt;/EndNote&gt;</w:instrText>
      </w:r>
      <w:r w:rsidR="003A2C67">
        <w:fldChar w:fldCharType="separate"/>
      </w:r>
      <w:r w:rsidR="006535F5">
        <w:rPr>
          <w:noProof/>
        </w:rPr>
        <w:t>(51)</w:t>
      </w:r>
      <w:r w:rsidR="003A2C67">
        <w:fldChar w:fldCharType="end"/>
      </w:r>
      <w:r w:rsidR="002C6FFA">
        <w:t xml:space="preserve">. In this context, </w:t>
      </w:r>
      <w:r w:rsidR="00FA6D7D">
        <w:t xml:space="preserve">some limited </w:t>
      </w:r>
      <w:r w:rsidR="001F43EA">
        <w:t xml:space="preserve">restrictions </w:t>
      </w:r>
      <w:r w:rsidR="00FA6D7D">
        <w:t xml:space="preserve">have been </w:t>
      </w:r>
      <w:r w:rsidR="001F43EA">
        <w:t xml:space="preserve">implemented around Australia aiming to reduce the late-night availability of alcohol. These include primarily </w:t>
      </w:r>
      <w:proofErr w:type="gramStart"/>
      <w:r w:rsidR="001F43EA">
        <w:t>lock-outs</w:t>
      </w:r>
      <w:proofErr w:type="gramEnd"/>
      <w:r w:rsidR="001F43EA">
        <w:t xml:space="preserve"> (whereby new patrons are not permitted to enter </w:t>
      </w:r>
      <w:r w:rsidR="001F43EA">
        <w:lastRenderedPageBreak/>
        <w:t>premises after a certain time), last drinks restrictions (whereby venues cannot sell alcohol after a certain time) or freezes on the granting of new late night licences.</w:t>
      </w:r>
    </w:p>
    <w:p w14:paraId="34DF502C" w14:textId="77777777" w:rsidR="001F43EA" w:rsidRDefault="001F43EA" w:rsidP="001F6538">
      <w:pPr>
        <w:spacing w:line="360" w:lineRule="auto"/>
      </w:pPr>
      <w:r>
        <w:t xml:space="preserve">The most well-known interventions have been the combined lock-out and trading hours restrictions implemented in two cities in New South Wales (Newcastle and Sydney), both of which have been shown to have reduced violence in rigorous evaluations (see </w:t>
      </w:r>
      <w:r w:rsidR="00FF0F28">
        <w:t>Chapter 5</w:t>
      </w:r>
      <w:r>
        <w:t xml:space="preserve"> for more details). Similar restrictions on last drinks were recently implemented in Queensland, although the lockouts that were originally proposed as part of the intervention were recently scrapped under significant political pressure </w:t>
      </w:r>
      <w:r w:rsidR="00317D27">
        <w:fldChar w:fldCharType="begin"/>
      </w:r>
      <w:r w:rsidR="006535F5">
        <w:instrText xml:space="preserve"> ADDIN EN.CITE &lt;EndNote&gt;&lt;Cite&gt;&lt;Author&gt;Vogler&lt;/Author&gt;&lt;Year&gt;2017&lt;/Year&gt;&lt;RecNum&gt;22&lt;/RecNum&gt;&lt;DisplayText&gt;(52)&lt;/DisplayText&gt;&lt;record&gt;&lt;rec-number&gt;22&lt;/rec-number&gt;&lt;foreign-keys&gt;&lt;key app="EN" db-id="avr05stv7arzs9erswtvftvb5xwz5ew2prxr" timestamp="0"&gt;22&lt;/key&gt;&lt;/foreign-keys&gt;&lt;ref-type name="Newspaper Article"&gt;23&lt;/ref-type&gt;&lt;contributors&gt;&lt;authors&gt;&lt;author&gt;Vogler, Sarah&lt;/author&gt;&lt;/authors&gt;&lt;/contributors&gt;&lt;titles&gt;&lt;title&gt;Lockout lawsL: Cabinet votes to scrap lockout in Queensland nightclubs&lt;/title&gt;&lt;secondary-title&gt;The Courier Mail&lt;/secondary-title&gt;&lt;/titles&gt;&lt;dates&gt;&lt;year&gt;2017&lt;/year&gt;&lt;pub-dates&gt;&lt;date&gt;January 23&lt;/date&gt;&lt;/pub-dates&gt;&lt;/dates&gt;&lt;pub-location&gt;Queensland&lt;/pub-location&gt;&lt;work-type&gt;Online&lt;/work-type&gt;&lt;urls&gt;&lt;related-urls&gt;&lt;url&gt;http://www.couriermail.com.au/news/queensland/queensland-government/lockout-laws-cabinet-votes-to-scrap-lockout-in-queensland-nightclubs/news-story/24db04a15af400ab18a7635a8f419970&lt;/url&gt;&lt;/related-urls&gt;&lt;/urls&gt;&lt;/record&gt;&lt;/Cite&gt;&lt;/EndNote&gt;</w:instrText>
      </w:r>
      <w:r w:rsidR="00317D27">
        <w:fldChar w:fldCharType="separate"/>
      </w:r>
      <w:r w:rsidR="006535F5">
        <w:rPr>
          <w:noProof/>
        </w:rPr>
        <w:t>(52)</w:t>
      </w:r>
      <w:r w:rsidR="00317D27">
        <w:fldChar w:fldCharType="end"/>
      </w:r>
      <w:r>
        <w:t>. Other jurisdictions have taken more gradual approaches to reducing the late</w:t>
      </w:r>
      <w:r w:rsidR="00FF0F28">
        <w:t>-</w:t>
      </w:r>
      <w:r>
        <w:t xml:space="preserve">night availability of alcohol via freezes on new licences </w:t>
      </w:r>
      <w:proofErr w:type="gramStart"/>
      <w:r>
        <w:t>in particular areas</w:t>
      </w:r>
      <w:proofErr w:type="gramEnd"/>
      <w:r>
        <w:t>. Freezes of late</w:t>
      </w:r>
      <w:r w:rsidR="00FF0F28">
        <w:t>-</w:t>
      </w:r>
      <w:r>
        <w:t>night licences have been implemented in Melbourne, Brisbane and Sydney over the past decade, although there have no rigorous evaluations of this approach.</w:t>
      </w:r>
    </w:p>
    <w:p w14:paraId="7613717C" w14:textId="77777777" w:rsidR="00BB62BB" w:rsidRDefault="001F43EA" w:rsidP="00745571">
      <w:pPr>
        <w:spacing w:line="360" w:lineRule="auto"/>
      </w:pPr>
      <w:proofErr w:type="gramStart"/>
      <w:r>
        <w:t>In spite of</w:t>
      </w:r>
      <w:proofErr w:type="gramEnd"/>
      <w:r>
        <w:t xml:space="preserve"> these restrictions, there has been a sharp growth overall in the number of on-premise liquor outlets across Australian jurisdictions</w:t>
      </w:r>
      <w:r w:rsidR="00745571">
        <w:t xml:space="preserve"> (see Figure 2) which, alongside the previously discussed shifts in the packaged liquor market, means that the last fifteen years have seen a variety of important shifts in Australian alcohol availability. </w:t>
      </w:r>
      <w:r>
        <w:t xml:space="preserve">The following chapter will examine the </w:t>
      </w:r>
      <w:r w:rsidR="00396F42">
        <w:t xml:space="preserve">Australian and </w:t>
      </w:r>
      <w:r>
        <w:t>international evidence assessing the relationship of alcohol availability to alcohol-related harms</w:t>
      </w:r>
      <w:r w:rsidR="00745571">
        <w:t>, summarising the likely effects of changing alcohol availability in Australia.</w:t>
      </w:r>
    </w:p>
    <w:p w14:paraId="62F5A984" w14:textId="77777777" w:rsidR="00816232" w:rsidRDefault="003E0460" w:rsidP="00E25EDD">
      <w:pPr>
        <w:pStyle w:val="Heading1"/>
        <w:numPr>
          <w:ilvl w:val="0"/>
          <w:numId w:val="8"/>
        </w:numPr>
      </w:pPr>
      <w:r>
        <w:br w:type="page"/>
      </w:r>
      <w:bookmarkStart w:id="36" w:name="_Toc24278153"/>
      <w:bookmarkEnd w:id="3"/>
      <w:r w:rsidR="00822093" w:rsidRPr="00822093">
        <w:rPr>
          <w:i/>
          <w:noProof/>
          <w:lang w:eastAsia="en-AU"/>
        </w:rPr>
        <w:lastRenderedPageBreak/>
        <mc:AlternateContent>
          <mc:Choice Requires="wps">
            <w:drawing>
              <wp:anchor distT="45720" distB="45720" distL="114300" distR="114300" simplePos="0" relativeHeight="251661312" behindDoc="0" locked="0" layoutInCell="1" allowOverlap="1" wp14:anchorId="3672D022" wp14:editId="6DA77E4B">
                <wp:simplePos x="0" y="0"/>
                <wp:positionH relativeFrom="margin">
                  <wp:posOffset>-2540</wp:posOffset>
                </wp:positionH>
                <wp:positionV relativeFrom="paragraph">
                  <wp:posOffset>351790</wp:posOffset>
                </wp:positionV>
                <wp:extent cx="5718175" cy="1404620"/>
                <wp:effectExtent l="0" t="0" r="15875" b="2540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404620"/>
                        </a:xfrm>
                        <a:prstGeom prst="rect">
                          <a:avLst/>
                        </a:prstGeom>
                        <a:solidFill>
                          <a:srgbClr val="FFFFFF"/>
                        </a:solidFill>
                        <a:ln w="9525">
                          <a:solidFill>
                            <a:srgbClr val="000000"/>
                          </a:solidFill>
                          <a:miter lim="800000"/>
                          <a:headEnd/>
                          <a:tailEnd/>
                        </a:ln>
                      </wps:spPr>
                      <wps:txbx>
                        <w:txbxContent>
                          <w:p w14:paraId="2665CA85" w14:textId="77777777" w:rsidR="00DB2FE2" w:rsidRPr="00592D72" w:rsidRDefault="00DB2FE2" w:rsidP="00592D72">
                            <w:pPr>
                              <w:rPr>
                                <w:b/>
                                <w:i/>
                              </w:rPr>
                            </w:pPr>
                            <w:r w:rsidRPr="00592D72">
                              <w:rPr>
                                <w:b/>
                                <w:i/>
                              </w:rPr>
                              <w:t>Chapter Summary</w:t>
                            </w:r>
                          </w:p>
                          <w:p w14:paraId="2A171FD1" w14:textId="77777777" w:rsidR="00DB2FE2" w:rsidRPr="002915E7" w:rsidRDefault="00DB2FE2" w:rsidP="0051111E">
                            <w:pPr>
                              <w:pStyle w:val="ListParagraph"/>
                              <w:numPr>
                                <w:ilvl w:val="0"/>
                                <w:numId w:val="7"/>
                              </w:numPr>
                              <w:spacing w:line="240" w:lineRule="auto"/>
                            </w:pPr>
                            <w:r w:rsidRPr="002915E7">
                              <w:t xml:space="preserve">Twenty-one studies examined the impacts of changes in outlet trading hours: </w:t>
                            </w:r>
                          </w:p>
                          <w:p w14:paraId="542C640D" w14:textId="77777777" w:rsidR="00DB2FE2" w:rsidRPr="002915E7" w:rsidRDefault="00DB2FE2" w:rsidP="0051111E">
                            <w:pPr>
                              <w:pStyle w:val="ListParagraph"/>
                              <w:numPr>
                                <w:ilvl w:val="1"/>
                                <w:numId w:val="7"/>
                              </w:numPr>
                              <w:spacing w:line="240" w:lineRule="auto"/>
                            </w:pPr>
                            <w:r w:rsidRPr="002915E7">
                              <w:t xml:space="preserve">Thirteen studies reported on policies that extended permissible trading hours; </w:t>
                            </w:r>
                          </w:p>
                          <w:p w14:paraId="4607195E" w14:textId="77777777" w:rsidR="00DB2FE2" w:rsidRPr="002915E7" w:rsidRDefault="00DB2FE2" w:rsidP="0051111E">
                            <w:pPr>
                              <w:pStyle w:val="ListParagraph"/>
                              <w:numPr>
                                <w:ilvl w:val="1"/>
                                <w:numId w:val="7"/>
                              </w:numPr>
                              <w:spacing w:line="240" w:lineRule="auto"/>
                            </w:pPr>
                            <w:r w:rsidRPr="002915E7">
                              <w:t xml:space="preserve">Seven studies reported on policies that reduced trading hours, and </w:t>
                            </w:r>
                          </w:p>
                          <w:p w14:paraId="19651267" w14:textId="77777777" w:rsidR="00DB2FE2" w:rsidRPr="002915E7" w:rsidRDefault="00DB2FE2" w:rsidP="0051111E">
                            <w:pPr>
                              <w:pStyle w:val="ListParagraph"/>
                              <w:numPr>
                                <w:ilvl w:val="1"/>
                                <w:numId w:val="7"/>
                              </w:numPr>
                              <w:spacing w:line="240" w:lineRule="auto"/>
                            </w:pPr>
                            <w:r w:rsidRPr="002915E7">
                              <w:t>One study reported on municipal policies that both extended and restricted trading hours.</w:t>
                            </w:r>
                          </w:p>
                          <w:p w14:paraId="557FB86F" w14:textId="77777777" w:rsidR="00DB2FE2" w:rsidRPr="002915E7" w:rsidRDefault="00DB2FE2" w:rsidP="0051111E">
                            <w:pPr>
                              <w:pStyle w:val="ListParagraph"/>
                              <w:numPr>
                                <w:ilvl w:val="0"/>
                                <w:numId w:val="7"/>
                              </w:numPr>
                              <w:spacing w:line="240" w:lineRule="auto"/>
                            </w:pPr>
                            <w:r w:rsidRPr="002915E7">
                              <w:t xml:space="preserve">Only two of the 21 studies examine changing off-premise outlet trading hours, the remainder examine </w:t>
                            </w:r>
                            <w:r w:rsidRPr="002915E7">
                              <w:rPr>
                                <w:lang w:val="en"/>
                              </w:rPr>
                              <w:t>changing on-premise outlet trading hours.</w:t>
                            </w:r>
                          </w:p>
                          <w:p w14:paraId="1FD34AF3" w14:textId="77777777" w:rsidR="00DB2FE2" w:rsidRPr="002915E7" w:rsidRDefault="00DB2FE2" w:rsidP="0051111E">
                            <w:pPr>
                              <w:pStyle w:val="ListParagraph"/>
                              <w:numPr>
                                <w:ilvl w:val="0"/>
                                <w:numId w:val="7"/>
                              </w:numPr>
                              <w:autoSpaceDE w:val="0"/>
                              <w:autoSpaceDN w:val="0"/>
                              <w:adjustRightInd w:val="0"/>
                              <w:spacing w:after="0" w:line="240" w:lineRule="auto"/>
                            </w:pPr>
                            <w:r w:rsidRPr="002915E7">
                              <w:t xml:space="preserve">There was suffıcient evidence to conclude that decreasing hours of sale </w:t>
                            </w:r>
                            <w:r>
                              <w:t xml:space="preserve">at on-premise outlets </w:t>
                            </w:r>
                            <w:r w:rsidRPr="002915E7">
                              <w:t>reduces alcohol-related harms.</w:t>
                            </w:r>
                          </w:p>
                          <w:p w14:paraId="07EF10D7" w14:textId="77777777" w:rsidR="00DB2FE2" w:rsidRPr="002915E7" w:rsidRDefault="00DB2FE2" w:rsidP="00E243E2">
                            <w:pPr>
                              <w:pStyle w:val="ListParagraph"/>
                              <w:numPr>
                                <w:ilvl w:val="0"/>
                                <w:numId w:val="7"/>
                              </w:numPr>
                              <w:autoSpaceDE w:val="0"/>
                              <w:autoSpaceDN w:val="0"/>
                              <w:adjustRightInd w:val="0"/>
                              <w:spacing w:after="0" w:line="240" w:lineRule="auto"/>
                            </w:pPr>
                            <w:r>
                              <w:t>There is some evidence that reducing hours of packaged liquor outlets reduces harms among adolescents and young adults, although this evidence comes from a context where alcohol was much more widely available making the generalizability of such findings to Australia uncle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72D022" id="_x0000_s1027" type="#_x0000_t202" style="position:absolute;left:0;text-align:left;margin-left:-.2pt;margin-top:27.7pt;width:450.2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">
                <v:textbox style="mso-fit-shape-to-text:t">
                  <w:txbxContent>
                    <w:p w14:paraId="2665CA85" w14:textId="77777777" w:rsidR="00DB2FE2" w:rsidRPr="00592D72" w:rsidRDefault="00DB2FE2" w:rsidP="00592D72">
                      <w:pPr>
                        <w:rPr>
                          <w:b/>
                          <w:i/>
                        </w:rPr>
                      </w:pPr>
                      <w:r w:rsidRPr="00592D72">
                        <w:rPr>
                          <w:b/>
                          <w:i/>
                        </w:rPr>
                        <w:t>Chapter Summary</w:t>
                      </w:r>
                    </w:p>
                    <w:p w14:paraId="2A171FD1" w14:textId="77777777" w:rsidR="00DB2FE2" w:rsidRPr="002915E7" w:rsidRDefault="00DB2FE2" w:rsidP="0051111E">
                      <w:pPr>
                        <w:pStyle w:val="ListParagraph"/>
                        <w:numPr>
                          <w:ilvl w:val="0"/>
                          <w:numId w:val="7"/>
                        </w:numPr>
                        <w:spacing w:line="240" w:lineRule="auto"/>
                      </w:pPr>
                      <w:r w:rsidRPr="002915E7">
                        <w:t xml:space="preserve">Twenty-one studies examined the impacts of changes in outlet trading hours: </w:t>
                      </w:r>
                    </w:p>
                    <w:p w14:paraId="542C640D" w14:textId="77777777" w:rsidR="00DB2FE2" w:rsidRPr="002915E7" w:rsidRDefault="00DB2FE2" w:rsidP="0051111E">
                      <w:pPr>
                        <w:pStyle w:val="ListParagraph"/>
                        <w:numPr>
                          <w:ilvl w:val="1"/>
                          <w:numId w:val="7"/>
                        </w:numPr>
                        <w:spacing w:line="240" w:lineRule="auto"/>
                      </w:pPr>
                      <w:r w:rsidRPr="002915E7">
                        <w:t xml:space="preserve">Thirteen studies reported on policies that extended permissible trading hours; </w:t>
                      </w:r>
                    </w:p>
                    <w:p w14:paraId="4607195E" w14:textId="77777777" w:rsidR="00DB2FE2" w:rsidRPr="002915E7" w:rsidRDefault="00DB2FE2" w:rsidP="0051111E">
                      <w:pPr>
                        <w:pStyle w:val="ListParagraph"/>
                        <w:numPr>
                          <w:ilvl w:val="1"/>
                          <w:numId w:val="7"/>
                        </w:numPr>
                        <w:spacing w:line="240" w:lineRule="auto"/>
                      </w:pPr>
                      <w:r w:rsidRPr="002915E7">
                        <w:t xml:space="preserve">Seven studies reported on policies that reduced trading hours, and </w:t>
                      </w:r>
                    </w:p>
                    <w:p w14:paraId="19651267" w14:textId="77777777" w:rsidR="00DB2FE2" w:rsidRPr="002915E7" w:rsidRDefault="00DB2FE2" w:rsidP="0051111E">
                      <w:pPr>
                        <w:pStyle w:val="ListParagraph"/>
                        <w:numPr>
                          <w:ilvl w:val="1"/>
                          <w:numId w:val="7"/>
                        </w:numPr>
                        <w:spacing w:line="240" w:lineRule="auto"/>
                      </w:pPr>
                      <w:r w:rsidRPr="002915E7">
                        <w:t>One study reported on municipal policies that both extended and restricted trading hours.</w:t>
                      </w:r>
                    </w:p>
                    <w:p w14:paraId="557FB86F" w14:textId="77777777" w:rsidR="00DB2FE2" w:rsidRPr="002915E7" w:rsidRDefault="00DB2FE2" w:rsidP="0051111E">
                      <w:pPr>
                        <w:pStyle w:val="ListParagraph"/>
                        <w:numPr>
                          <w:ilvl w:val="0"/>
                          <w:numId w:val="7"/>
                        </w:numPr>
                        <w:spacing w:line="240" w:lineRule="auto"/>
                      </w:pPr>
                      <w:r w:rsidRPr="002915E7">
                        <w:t xml:space="preserve">Only two of the 21 studies examine changing off-premise outlet trading hours, the remainder examine </w:t>
                      </w:r>
                      <w:r w:rsidRPr="002915E7">
                        <w:rPr>
                          <w:lang w:val="en"/>
                        </w:rPr>
                        <w:t>changing on-premise outlet trading hours.</w:t>
                      </w:r>
                    </w:p>
                    <w:p w14:paraId="1FD34AF3" w14:textId="77777777" w:rsidR="00DB2FE2" w:rsidRPr="002915E7" w:rsidRDefault="00DB2FE2" w:rsidP="0051111E">
                      <w:pPr>
                        <w:pStyle w:val="ListParagraph"/>
                        <w:numPr>
                          <w:ilvl w:val="0"/>
                          <w:numId w:val="7"/>
                        </w:numPr>
                        <w:autoSpaceDE w:val="0"/>
                        <w:autoSpaceDN w:val="0"/>
                        <w:adjustRightInd w:val="0"/>
                        <w:spacing w:after="0" w:line="240" w:lineRule="auto"/>
                      </w:pPr>
                      <w:r w:rsidRPr="002915E7">
                        <w:t xml:space="preserve">There was suffıcient evidence to conclude that decreasing hours of sale </w:t>
                      </w:r>
                      <w:r>
                        <w:t xml:space="preserve">at on-premise outlets </w:t>
                      </w:r>
                      <w:r w:rsidRPr="002915E7">
                        <w:t>reduces alcohol-related harms.</w:t>
                      </w:r>
                    </w:p>
                    <w:p w14:paraId="07EF10D7" w14:textId="77777777" w:rsidR="00DB2FE2" w:rsidRPr="002915E7" w:rsidRDefault="00DB2FE2" w:rsidP="00E243E2">
                      <w:pPr>
                        <w:pStyle w:val="ListParagraph"/>
                        <w:numPr>
                          <w:ilvl w:val="0"/>
                          <w:numId w:val="7"/>
                        </w:numPr>
                        <w:autoSpaceDE w:val="0"/>
                        <w:autoSpaceDN w:val="0"/>
                        <w:adjustRightInd w:val="0"/>
                        <w:spacing w:after="0" w:line="240" w:lineRule="auto"/>
                      </w:pPr>
                      <w:r>
                        <w:t>There is some evidence that reducing hours of packaged liquor outlets reduces harms among adolescents and young adults, although this evidence comes from a context where alcohol was much more widely available making the generalizability of such findings to Australia unclear.</w:t>
                      </w:r>
                    </w:p>
                  </w:txbxContent>
                </v:textbox>
                <w10:wrap type="square" anchorx="margin"/>
              </v:shape>
            </w:pict>
          </mc:Fallback>
        </mc:AlternateContent>
      </w:r>
      <w:r w:rsidR="00816232" w:rsidRPr="00816232">
        <w:t xml:space="preserve">Limits on </w:t>
      </w:r>
      <w:r w:rsidR="005B0DD8">
        <w:t>Trading Hours</w:t>
      </w:r>
      <w:bookmarkEnd w:id="36"/>
    </w:p>
    <w:p w14:paraId="7965C34C" w14:textId="77777777" w:rsidR="007D6AD6" w:rsidRPr="007D6AD6" w:rsidRDefault="007D6AD6" w:rsidP="007D6AD6"/>
    <w:p w14:paraId="5002277B" w14:textId="77777777" w:rsidR="00822093" w:rsidRPr="00A5542F" w:rsidRDefault="00822093" w:rsidP="00E25EDD">
      <w:pPr>
        <w:pStyle w:val="Heading2"/>
        <w:numPr>
          <w:ilvl w:val="1"/>
          <w:numId w:val="8"/>
        </w:numPr>
      </w:pPr>
      <w:bookmarkStart w:id="37" w:name="_Toc24278154"/>
      <w:r w:rsidRPr="00A5542F">
        <w:t>Sample</w:t>
      </w:r>
      <w:bookmarkEnd w:id="37"/>
    </w:p>
    <w:p w14:paraId="7DB170AC" w14:textId="77777777" w:rsidR="00CB2445" w:rsidRPr="00A345CF" w:rsidRDefault="00027109" w:rsidP="00C674C1">
      <w:pPr>
        <w:spacing w:line="360" w:lineRule="auto"/>
      </w:pPr>
      <w:r>
        <w:t xml:space="preserve">The </w:t>
      </w:r>
      <w:r w:rsidRPr="00027109">
        <w:t>21 studies</w:t>
      </w:r>
      <w:r w:rsidR="00AA5F59">
        <w:t xml:space="preserve"> were</w:t>
      </w:r>
      <w:r w:rsidRPr="00027109">
        <w:t xml:space="preserve"> </w:t>
      </w:r>
      <w:r w:rsidR="00BE6076">
        <w:t xml:space="preserve">of five events of increasing trading hours, four of reductions in trading hours and one of both </w:t>
      </w:r>
      <w:r w:rsidR="00A345CF">
        <w:t xml:space="preserve">increases and decreases in trading hours (Table 3). Studies were conducted in </w:t>
      </w:r>
      <w:r w:rsidRPr="00027109">
        <w:t>Australia (7</w:t>
      </w:r>
      <w:r w:rsidR="00CB2445" w:rsidRPr="00CB2445">
        <w:t xml:space="preserve"> </w:t>
      </w:r>
      <w:r w:rsidR="00CB2445">
        <w:t>studies</w:t>
      </w:r>
      <w:r w:rsidRPr="00027109">
        <w:t>), UK (6</w:t>
      </w:r>
      <w:r w:rsidR="00A345CF">
        <w:t xml:space="preserve"> studies</w:t>
      </w:r>
      <w:r w:rsidRPr="00027109">
        <w:t>), Canada (3</w:t>
      </w:r>
      <w:r w:rsidR="00A345CF">
        <w:t xml:space="preserve"> studies</w:t>
      </w:r>
      <w:r w:rsidRPr="00027109">
        <w:t xml:space="preserve">), and one each from Germany, The Netherlands, Norway, Switzerland and the USA. </w:t>
      </w:r>
      <w:r w:rsidR="002B4E3D" w:rsidRPr="00CB2445">
        <w:rPr>
          <w:rFonts w:cs="Times New Roman"/>
          <w:color w:val="000000" w:themeColor="text1"/>
        </w:rPr>
        <w:t xml:space="preserve">Two studies examine impacts of </w:t>
      </w:r>
      <w:r w:rsidR="00A345CF">
        <w:rPr>
          <w:rFonts w:cs="Times New Roman"/>
          <w:color w:val="000000" w:themeColor="text1"/>
        </w:rPr>
        <w:t>changing off-premise trading hours</w:t>
      </w:r>
      <w:r w:rsidR="002B4E3D" w:rsidRPr="00CB2445">
        <w:rPr>
          <w:rFonts w:cs="Times New Roman"/>
          <w:color w:val="000000" w:themeColor="text1"/>
        </w:rPr>
        <w:t>, the remain</w:t>
      </w:r>
      <w:r w:rsidR="00CB2445" w:rsidRPr="00CB2445">
        <w:rPr>
          <w:rFonts w:cs="Times New Roman"/>
          <w:color w:val="000000" w:themeColor="text1"/>
        </w:rPr>
        <w:t>der</w:t>
      </w:r>
      <w:r w:rsidR="002B4E3D" w:rsidRPr="00CB2445">
        <w:rPr>
          <w:rFonts w:cs="Times New Roman"/>
          <w:color w:val="000000" w:themeColor="text1"/>
        </w:rPr>
        <w:t xml:space="preserve"> examine chang</w:t>
      </w:r>
      <w:r w:rsidR="00A345CF">
        <w:rPr>
          <w:rFonts w:cs="Times New Roman"/>
          <w:color w:val="000000" w:themeColor="text1"/>
        </w:rPr>
        <w:t>ing</w:t>
      </w:r>
      <w:r w:rsidR="002B4E3D" w:rsidRPr="00CB2445">
        <w:rPr>
          <w:rFonts w:cs="Times New Roman"/>
          <w:color w:val="000000" w:themeColor="text1"/>
        </w:rPr>
        <w:t xml:space="preserve"> on-premise </w:t>
      </w:r>
      <w:r w:rsidR="00A345CF">
        <w:rPr>
          <w:rFonts w:cs="Times New Roman"/>
          <w:color w:val="000000" w:themeColor="text1"/>
        </w:rPr>
        <w:t>trading hours</w:t>
      </w:r>
      <w:r w:rsidR="002B4E3D" w:rsidRPr="00CB2445">
        <w:rPr>
          <w:rFonts w:cs="Times New Roman"/>
          <w:color w:val="000000" w:themeColor="text1"/>
        </w:rPr>
        <w:t xml:space="preserve">. </w:t>
      </w:r>
    </w:p>
    <w:p w14:paraId="1B3C7245" w14:textId="77777777" w:rsidR="007C0342" w:rsidRPr="00867FE5" w:rsidRDefault="006464E3" w:rsidP="00E25EDD">
      <w:pPr>
        <w:pStyle w:val="Heading2"/>
        <w:numPr>
          <w:ilvl w:val="1"/>
          <w:numId w:val="8"/>
        </w:numPr>
      </w:pPr>
      <w:bookmarkStart w:id="38" w:name="_Toc24278155"/>
      <w:r w:rsidRPr="00867FE5">
        <w:t>Increasing hours of sale</w:t>
      </w:r>
      <w:r w:rsidR="006A7B75" w:rsidRPr="00867FE5">
        <w:t xml:space="preserve">, particularly </w:t>
      </w:r>
      <w:r w:rsidR="00E33A2E">
        <w:t>for</w:t>
      </w:r>
      <w:r w:rsidR="006A7B75" w:rsidRPr="00867FE5">
        <w:t xml:space="preserve"> on-premise </w:t>
      </w:r>
      <w:r w:rsidR="00445981">
        <w:t>outlets</w:t>
      </w:r>
      <w:r w:rsidR="006A7B75" w:rsidRPr="00867FE5">
        <w:t xml:space="preserve"> (e.g. bars, clubs and pubs)</w:t>
      </w:r>
      <w:bookmarkEnd w:id="38"/>
    </w:p>
    <w:p w14:paraId="78F8773D" w14:textId="77777777" w:rsidR="00B277F2" w:rsidRDefault="00B277F2" w:rsidP="00C674C1">
      <w:pPr>
        <w:spacing w:line="360" w:lineRule="auto"/>
      </w:pPr>
      <w:r>
        <w:t xml:space="preserve">Several studies have examined the impact of policies that have permitted the extension of on-premise trading hours by one hour. In 1993 </w:t>
      </w:r>
      <w:r w:rsidRPr="00AA58E1">
        <w:t>Perth</w:t>
      </w:r>
      <w:r>
        <w:t xml:space="preserve"> </w:t>
      </w:r>
      <w:r w:rsidRPr="00AA58E1">
        <w:t>granted ‘extended-trading permits’ to some inner-city hotels</w:t>
      </w:r>
      <w:r>
        <w:t>, extending trading from 12am to 1am</w:t>
      </w:r>
      <w:r w:rsidRPr="00AA58E1">
        <w:t xml:space="preserve">. </w:t>
      </w:r>
      <w:r>
        <w:t>Findings of t</w:t>
      </w:r>
      <w:r w:rsidRPr="00AA58E1">
        <w:t xml:space="preserve">wo studies </w:t>
      </w:r>
      <w:r>
        <w:t xml:space="preserve">were inconclusive: there was </w:t>
      </w:r>
      <w:r w:rsidRPr="00AA58E1">
        <w:t xml:space="preserve">some evidence of increases in traffic crashes </w:t>
      </w:r>
      <w:r w:rsidR="00953927">
        <w:fldChar w:fldCharType="begin"/>
      </w:r>
      <w:r w:rsidR="006535F5">
        <w:instrText xml:space="preserve"> ADDIN EN.CITE &lt;EndNote&gt;&lt;Cite&gt;&lt;Author&gt;Chikritzhs&lt;/Author&gt;&lt;Year&gt;2006&lt;/Year&gt;&lt;RecNum&gt;78&lt;/RecNum&gt;&lt;DisplayText&gt;(53)&lt;/DisplayText&gt;&lt;record&gt;&lt;rec-number&gt;78&lt;/rec-number&gt;&lt;foreign-keys&gt;&lt;key app="EN" db-id="avr05stv7arzs9erswtvftvb5xwz5ew2prxr" timestamp="1489632504"&gt;78&lt;/key&gt;&lt;/foreign-keys&gt;&lt;ref-type name="Journal Article"&gt;17&lt;/ref-type&gt;&lt;contributors&gt;&lt;authors&gt;&lt;author&gt;Chikritzhs, Tanya&lt;/author&gt;&lt;author&gt;Stockwell, Tim&lt;/author&gt;&lt;/authors&gt;&lt;/contributors&gt;&lt;titles&gt;&lt;title&gt;The impact of later trading hours for hotels on levels of impaired driver road crashes and driver breath alcohol levels&lt;/title&gt;&lt;secondary-title&gt;Addiction (Abingdon, England)&lt;/secondary-title&gt;&lt;/titles&gt;&lt;periodical&gt;&lt;full-title&gt;Addiction (Abingdon, England)&lt;/full-title&gt;&lt;/periodical&gt;&lt;pages&gt;1254-64&lt;/pages&gt;&lt;volume&gt;101&lt;/volume&gt;&lt;number&gt;9&lt;/number&gt;&lt;dates&gt;&lt;year&gt;2006&lt;/year&gt;&lt;pub-dates&gt;&lt;date&gt;2006&lt;/date&gt;&lt;/pub-dates&gt;&lt;/dates&gt;&lt;isbn&gt;0965-2140&lt;/isbn&gt;&lt;accession-num&gt;MEDLINE:16911724&lt;/accession-num&gt;&lt;urls&gt;&lt;related-urls&gt;&lt;url&gt;&amp;lt;Go to ISI&amp;gt;://MEDLINE:16911724&lt;/url&gt;&lt;url&gt;http://onlinelibrary.wiley.com/doi/10.1111/j.1360-0443.2006.01487.x/abstract&lt;/url&gt;&lt;/related-urls&gt;&lt;/urls&gt;&lt;custom1&gt;Accept&lt;/custom1&gt;&lt;custom2&gt;Accept&lt;/custom2&gt;&lt;custom3&gt;Accept&lt;/custom3&gt;&lt;electronic-resource-num&gt;10.1111/j.1360-0443.2006.01487.x&lt;/electronic-resource-num&gt;&lt;remote-database-name&gt; MEDLINE - retrieved 14DEC2015&lt;/remote-database-name&gt;&lt;/record&gt;&lt;/Cite&gt;&lt;/EndNote&gt;</w:instrText>
      </w:r>
      <w:r w:rsidR="00953927">
        <w:fldChar w:fldCharType="separate"/>
      </w:r>
      <w:r w:rsidR="006535F5">
        <w:rPr>
          <w:noProof/>
        </w:rPr>
        <w:t>(53)</w:t>
      </w:r>
      <w:r w:rsidR="00953927">
        <w:fldChar w:fldCharType="end"/>
      </w:r>
      <w:r w:rsidRPr="00AA58E1">
        <w:t xml:space="preserve"> although the effects on the blood-alcohol level of drivers who’d been drinking at late-trading hotels were mixed </w:t>
      </w:r>
      <w:r w:rsidR="00953927">
        <w:fldChar w:fldCharType="begin"/>
      </w:r>
      <w:r w:rsidR="006535F5">
        <w:instrText xml:space="preserve"> ADDIN EN.CITE &lt;EndNote&gt;&lt;Cite&gt;&lt;Author&gt;Chikritzhs&lt;/Author&gt;&lt;Year&gt;2007&lt;/Year&gt;&lt;RecNum&gt;79&lt;/RecNum&gt;&lt;DisplayText&gt;(54)&lt;/DisplayText&gt;&lt;record&gt;&lt;rec-number&gt;79&lt;/rec-number&gt;&lt;foreign-keys&gt;&lt;key app="EN" db-id="avr05stv7arzs9erswtvftvb5xwz5ew2prxr" timestamp="1489632505"&gt;79&lt;/key&gt;&lt;/foreign-keys&gt;&lt;ref-type name="Journal Article"&gt;17&lt;/ref-type&gt;&lt;contributors&gt;&lt;authors&gt;&lt;author&gt;Chikritzhs, Tanya&lt;/author&gt;&lt;author&gt;Stockwell, Tim&lt;/author&gt;&lt;/authors&gt;&lt;/contributors&gt;&lt;titles&gt;&lt;title&gt;The impact of later trading hours for hotels (public houses) on breath alcohol levels of apprehended impaired drivers&lt;/title&gt;&lt;secondary-title&gt;Addiction (Abingdon, England)&lt;/secondary-title&gt;&lt;/titles&gt;&lt;periodical&gt;&lt;full-title&gt;Addiction (Abingdon, England)&lt;/full-title&gt;&lt;/periodical&gt;&lt;pages&gt;1609-17&lt;/pages&gt;&lt;volume&gt;102&lt;/volume&gt;&lt;number&gt;10&lt;/number&gt;&lt;dates&gt;&lt;year&gt;2007&lt;/year&gt;&lt;pub-dates&gt;&lt;date&gt;2007&lt;/date&gt;&lt;/pub-dates&gt;&lt;/dates&gt;&lt;isbn&gt;0965-2140&lt;/isbn&gt;&lt;accession-num&gt;MEDLINE:17854337&lt;/accession-num&gt;&lt;urls&gt;&lt;related-urls&gt;&lt;url&gt;&amp;lt;Go to ISI&amp;gt;://MEDLINE:17854337&lt;/url&gt;&lt;url&gt;http://onlinelibrary.wiley.com/doi/10.1111/j.1360-0443.2007.01981.x/abstract&lt;/url&gt;&lt;/related-urls&gt;&lt;/urls&gt;&lt;custom1&gt;Accept&lt;/custom1&gt;&lt;custom2&gt;Accept&lt;/custom2&gt;&lt;custom3&gt;Accept&lt;/custom3&gt;&lt;electronic-resource-num&gt;10.1111/j.1360-0443.2007.01981.x&lt;/electronic-resource-num&gt;&lt;remote-database-name&gt; MEDLINE - retrieved 14DEC2015&lt;/remote-database-name&gt;&lt;/record&gt;&lt;/Cite&gt;&lt;/EndNote&gt;</w:instrText>
      </w:r>
      <w:r w:rsidR="00953927">
        <w:fldChar w:fldCharType="separate"/>
      </w:r>
      <w:r w:rsidR="006535F5">
        <w:rPr>
          <w:noProof/>
        </w:rPr>
        <w:t>(54)</w:t>
      </w:r>
      <w:r w:rsidR="00953927">
        <w:fldChar w:fldCharType="end"/>
      </w:r>
      <w:r w:rsidRPr="00AA58E1">
        <w:t xml:space="preserve">. </w:t>
      </w:r>
      <w:r>
        <w:t xml:space="preserve">Three studies </w:t>
      </w:r>
      <w:r>
        <w:fldChar w:fldCharType="begin">
          <w:fldData xml:space="preserve">PEVuZE5vdGU+PENpdGU+PEF1dGhvcj5WaW5naWxpczwvQXV0aG9yPjxZZWFyPjIwMDg8L1llYXI+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</w:fldData>
        </w:fldChar>
      </w:r>
      <w:r w:rsidR="006535F5">
        <w:instrText xml:space="preserve"> ADDIN EN.CITE </w:instrText>
      </w:r>
      <w:r w:rsidR="006535F5">
        <w:fldChar w:fldCharType="begin">
          <w:fldData xml:space="preserve">PEVuZE5vdGU+PENpdGU+PEF1dGhvcj5WaW5naWxpczwvQXV0aG9yPjxZZWFyPjIwMDg8L1llYXI+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</w:fldData>
        </w:fldChar>
      </w:r>
      <w:r w:rsidR="006535F5">
        <w:instrText xml:space="preserve"> ADDIN EN.CITE.DATA </w:instrText>
      </w:r>
      <w:r w:rsidR="006535F5">
        <w:fldChar w:fldCharType="end"/>
      </w:r>
      <w:r>
        <w:fldChar w:fldCharType="separate"/>
      </w:r>
      <w:r w:rsidR="006535F5">
        <w:rPr>
          <w:noProof/>
        </w:rPr>
        <w:t>(55-57)</w:t>
      </w:r>
      <w:r>
        <w:fldChar w:fldCharType="end"/>
      </w:r>
      <w:r>
        <w:t xml:space="preserve"> examine the effect of a 1-hr extension of trading hours for on-premise outlets in Ontario in 1996 from 1am to 2am. One study found </w:t>
      </w:r>
      <w:r w:rsidR="006A7B75">
        <w:fldChar w:fldCharType="begin"/>
      </w:r>
      <w:r w:rsidR="006535F5">
        <w:instrText xml:space="preserve"> ADDIN EN.CITE &lt;EndNote&gt;&lt;Cite&gt;&lt;Author&gt;Vingilis&lt;/Author&gt;&lt;Year&gt;2008&lt;/Year&gt;&lt;RecNum&gt;55&lt;/RecNum&gt;&lt;DisplayText&gt;(55)&lt;/DisplayText&gt;&lt;record&gt;&lt;rec-number&gt;55&lt;/rec-number&gt;&lt;foreign-keys&gt;&lt;key app="EN" db-id="avr05stv7arzs9erswtvftvb5xwz5ew2prxr" timestamp="1489632480"&gt;55&lt;/key&gt;&lt;/foreign-keys&gt;&lt;ref-type name="Journal Article"&gt;17&lt;/ref-type&gt;&lt;contributors&gt;&lt;authors&gt;&lt;author&gt;Vingilis, Evelyn&lt;/author&gt;&lt;author&gt;McLeod, A. Ian&lt;/author&gt;&lt;author&gt;Mann, Robert E.&lt;/author&gt;&lt;author&gt;Seeley, Jane&lt;/author&gt;&lt;/authors&gt;&lt;/contributors&gt;&lt;titles&gt;&lt;title&gt;A tale of two cities: the effect of extended drinking hours in licensed establishments on impaired driving and assault charges&lt;/title&gt;&lt;secondary-title&gt;Traffic injury prevention&lt;/secondary-title&gt;&lt;/titles&gt;&lt;periodical&gt;&lt;full-title&gt;Traffic injury prevention&lt;/full-title&gt;&lt;/periodical&gt;&lt;pages&gt;527-33&lt;/pages&gt;&lt;volume&gt;9&lt;/volume&gt;&lt;number&gt;6&lt;/number&gt;&lt;dates&gt;&lt;year&gt;2008&lt;/year&gt;&lt;pub-dates&gt;&lt;date&gt;2008&lt;/date&gt;&lt;/pub-dates&gt;&lt;/dates&gt;&lt;isbn&gt;1538-957X&lt;/isbn&gt;&lt;accession-num&gt;MEDLINE:19058098&lt;/accession-num&gt;&lt;urls&gt;&lt;related-urls&gt;&lt;url&gt;&amp;lt;Go to ISI&amp;gt;://MEDLINE:19058098&lt;/url&gt;&lt;/related-urls&gt;&lt;/urls&gt;&lt;custom1&gt;Accept&lt;/custom1&gt;&lt;custom2&gt;Accept&lt;/custom2&gt;&lt;custom3&gt;Accept&lt;/custom3&gt;&lt;electronic-resource-num&gt;10.1080/15389580802344788&lt;/electronic-resource-num&gt;&lt;remote-database-name&gt; MEDLINE - retrieved 14DEC2015&lt;/remote-database-name&gt;&lt;/record&gt;&lt;/Cite&gt;&lt;/EndNote&gt;</w:instrText>
      </w:r>
      <w:r w:rsidR="006A7B75">
        <w:fldChar w:fldCharType="separate"/>
      </w:r>
      <w:r w:rsidR="006535F5">
        <w:rPr>
          <w:noProof/>
        </w:rPr>
        <w:t>(55)</w:t>
      </w:r>
      <w:r w:rsidR="006A7B75">
        <w:fldChar w:fldCharType="end"/>
      </w:r>
      <w:r w:rsidR="006A7B75">
        <w:t xml:space="preserve"> </w:t>
      </w:r>
      <w:r w:rsidRPr="00A345CF">
        <w:t xml:space="preserve">no impact on assault rates, although this study did not include </w:t>
      </w:r>
      <w:r w:rsidR="00E44AEC">
        <w:t xml:space="preserve">a </w:t>
      </w:r>
      <w:r w:rsidRPr="00A345CF">
        <w:t xml:space="preserve">control </w:t>
      </w:r>
      <w:r w:rsidR="00E44AEC">
        <w:t>site</w:t>
      </w:r>
      <w:r w:rsidR="006A7B75">
        <w:t xml:space="preserve">. A </w:t>
      </w:r>
      <w:r w:rsidR="00EE20F5">
        <w:t xml:space="preserve">further two studies found no significant impacts on motor vehicle crashes and drink driving </w:t>
      </w:r>
      <w:r w:rsidR="00EE20F5">
        <w:fldChar w:fldCharType="begin">
          <w:fldData xml:space="preserve">PEVuZE5vdGU+PENpdGU+PEF1dGhvcj5WaW5naWxpczwvQXV0aG9yPjxZZWFyPjIwMDU8L1llYXI+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</w:fldData>
        </w:fldChar>
      </w:r>
      <w:r w:rsidR="006535F5">
        <w:instrText xml:space="preserve"> ADDIN EN.CITE </w:instrText>
      </w:r>
      <w:r w:rsidR="006535F5">
        <w:fldChar w:fldCharType="begin">
          <w:fldData xml:space="preserve">PEVuZE5vdGU+PENpdGU+PEF1dGhvcj5WaW5naWxpczwvQXV0aG9yPjxZZWFyPjIwMDU8L1llYXI+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</w:fldData>
        </w:fldChar>
      </w:r>
      <w:r w:rsidR="006535F5">
        <w:instrText xml:space="preserve"> ADDIN EN.CITE.DATA </w:instrText>
      </w:r>
      <w:r w:rsidR="006535F5">
        <w:fldChar w:fldCharType="end"/>
      </w:r>
      <w:r w:rsidR="00EE20F5">
        <w:fldChar w:fldCharType="separate"/>
      </w:r>
      <w:r w:rsidR="006535F5">
        <w:rPr>
          <w:noProof/>
        </w:rPr>
        <w:t>(56, 57)</w:t>
      </w:r>
      <w:r w:rsidR="00EE20F5">
        <w:fldChar w:fldCharType="end"/>
      </w:r>
      <w:r w:rsidR="00EE20F5">
        <w:t>.</w:t>
      </w:r>
      <w:r>
        <w:t xml:space="preserve"> </w:t>
      </w:r>
      <w:r w:rsidR="000B0E9E">
        <w:t>Lastly, one study assessed the impact of a one</w:t>
      </w:r>
      <w:r w:rsidR="00AA5F59">
        <w:t>-</w:t>
      </w:r>
      <w:r w:rsidR="000B0E9E">
        <w:t>hour exten</w:t>
      </w:r>
      <w:r w:rsidR="00573923">
        <w:t>sion to closing times for licens</w:t>
      </w:r>
      <w:r w:rsidR="000B0E9E">
        <w:t xml:space="preserve">ed ‘eating and social establishments’ in the state of Minnesota in 2003 </w:t>
      </w:r>
      <w:r w:rsidR="000B0E9E">
        <w:fldChar w:fldCharType="begin"/>
      </w:r>
      <w:r w:rsidR="006535F5">
        <w:instrText xml:space="preserve"> ADDIN EN.CITE &lt;EndNote&gt;&lt;Cite&gt;&lt;Author&gt;Bouffard&lt;/Author&gt;&lt;Year&gt;2007&lt;/Year&gt;&lt;RecNum&gt;58&lt;/RecNum&gt;&lt;DisplayText&gt;(58)&lt;/DisplayText&gt;&lt;record&gt;&lt;rec-number&gt;58&lt;/rec-number&gt;&lt;foreign-keys&gt;&lt;key app="EN" db-id="avr05stv7arzs9erswtvftvb5xwz5ew2prxr" timestamp="1489632483"&gt;58&lt;/key&gt;&lt;/foreign-keys&gt;&lt;ref-type name="Journal Article"&gt;17&lt;/ref-type&gt;&lt;contributors&gt;&lt;authors&gt;&lt;author&gt;Bouffard, L. A.&lt;/author&gt;&lt;author&gt;Bergeron, L. E.&lt;/author&gt;&lt;author&gt;Bouffard, J. A.&lt;/author&gt;&lt;/authors&gt;&lt;/contributors&gt;&lt;titles&gt;&lt;title&gt;Investigating the impact of extended bar closing times on police stops for DUI&lt;/title&gt;&lt;secondary-title&gt;Journal of Criminal Justice&lt;/secondary-title&gt;&lt;/titles&gt;&lt;periodical&gt;&lt;full-title&gt;Journal of Criminal Justice&lt;/full-title&gt;&lt;/periodical&gt;&lt;pages&gt;537-545&lt;/pages&gt;&lt;volume&gt;35&lt;/volume&gt;&lt;number&gt;5&lt;/number&gt;&lt;dates&gt;&lt;year&gt;2007&lt;/year&gt;&lt;pub-dates&gt;&lt;date&gt;Sep-Oct&lt;/date&gt;&lt;/pub-dates&gt;&lt;/dates&gt;&lt;isbn&gt;0047-2352&lt;/isbn&gt;&lt;accession-num&gt;WOS:000250270200006&lt;/accession-num&gt;&lt;urls&gt;&lt;related-urls&gt;&lt;url&gt;&amp;lt;Go to ISI&amp;gt;://WOS:000250270200006&lt;/url&gt;&lt;url&gt;http://ac.els-cdn.com/S0047235207000839/1-s2.0-S0047235207000839-main.pdf?_tid=a3103640-a9c7-11e5-baf5-00000aacb361&amp;amp;acdnat=1450911240_869f869f078b042c6cf1167c7811b837&lt;/url&gt;&lt;/related-urls&gt;&lt;/urls&gt;&lt;custom1&gt;Accept&lt;/custom1&gt;&lt;custom2&gt;Accept&lt;/custom2&gt;&lt;custom3&gt;Accept&lt;/custom3&gt;&lt;electronic-resource-num&gt;10.1016/j.jcrimjus.2007.07.006&lt;/electronic-resource-num&gt;&lt;remote-database-name&gt;  Core Collection - 14 DEC 2015&amp;#xD;&lt;/remote-database-name&gt;&lt;/record&gt;&lt;/Cite&gt;&lt;/EndNote&gt;</w:instrText>
      </w:r>
      <w:r w:rsidR="000B0E9E">
        <w:fldChar w:fldCharType="separate"/>
      </w:r>
      <w:r w:rsidR="006535F5">
        <w:rPr>
          <w:noProof/>
        </w:rPr>
        <w:t>(58)</w:t>
      </w:r>
      <w:r w:rsidR="000B0E9E">
        <w:fldChar w:fldCharType="end"/>
      </w:r>
      <w:r w:rsidR="000B0E9E">
        <w:t>. The study found significant increases in motor vehicle crashes and drink driving incidents.</w:t>
      </w:r>
    </w:p>
    <w:p w14:paraId="6F034582" w14:textId="77777777" w:rsidR="00B277F2" w:rsidRDefault="007C0342" w:rsidP="00C674C1">
      <w:pPr>
        <w:spacing w:line="360" w:lineRule="auto"/>
      </w:pPr>
      <w:r>
        <w:lastRenderedPageBreak/>
        <w:t xml:space="preserve">In 2005, a new Licensing Act came into effect </w:t>
      </w:r>
      <w:r w:rsidR="002C0056">
        <w:t xml:space="preserve">in England and Wales </w:t>
      </w:r>
      <w:r>
        <w:t>(Licensing Act 2003),</w:t>
      </w:r>
      <w:r w:rsidRPr="007C0342">
        <w:t xml:space="preserve"> </w:t>
      </w:r>
      <w:r>
        <w:t xml:space="preserve">which repealed 11pm closing and permitted </w:t>
      </w:r>
      <w:r w:rsidR="00E33A2E">
        <w:t>24-hour</w:t>
      </w:r>
      <w:r>
        <w:t xml:space="preserve"> trading. </w:t>
      </w:r>
      <w:r w:rsidR="00B277F2">
        <w:t>Six</w:t>
      </w:r>
      <w:r>
        <w:t xml:space="preserve"> studies examined the effect o</w:t>
      </w:r>
      <w:r w:rsidR="0075020B">
        <w:t>f</w:t>
      </w:r>
      <w:r>
        <w:t xml:space="preserve"> this policy </w:t>
      </w:r>
      <w:r w:rsidR="00602DDD">
        <w:fldChar w:fldCharType="begin">
          <w:fldData xml:space="preserve">PEVuZE5vdGU+PENpdGU+PEF1dGhvcj5Ib3VnaDwvQXV0aG9yPjxZZWFyPjIwMDg8L1llYXI+PFJl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</w:fldData>
        </w:fldChar>
      </w:r>
      <w:r w:rsidR="006535F5">
        <w:instrText xml:space="preserve"> ADDIN EN.CITE </w:instrText>
      </w:r>
      <w:r w:rsidR="006535F5">
        <w:fldChar w:fldCharType="begin">
          <w:fldData xml:space="preserve">PEVuZE5vdGU+PENpdGU+PEF1dGhvcj5Ib3VnaDwvQXV0aG9yPjxZZWFyPjIwMDg8L1llYXI+PFJl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</w:fldData>
        </w:fldChar>
      </w:r>
      <w:r w:rsidR="006535F5">
        <w:instrText xml:space="preserve"> ADDIN EN.CITE.DATA </w:instrText>
      </w:r>
      <w:r w:rsidR="006535F5">
        <w:fldChar w:fldCharType="end"/>
      </w:r>
      <w:r w:rsidR="00602DDD">
        <w:fldChar w:fldCharType="separate"/>
      </w:r>
      <w:r w:rsidR="006535F5">
        <w:rPr>
          <w:noProof/>
        </w:rPr>
        <w:t>(59-64)</w:t>
      </w:r>
      <w:r w:rsidR="00602DDD">
        <w:fldChar w:fldCharType="end"/>
      </w:r>
      <w:r w:rsidR="0075020B">
        <w:t>;</w:t>
      </w:r>
      <w:r w:rsidR="00D94EEB">
        <w:t xml:space="preserve"> however</w:t>
      </w:r>
      <w:r w:rsidR="0075020B">
        <w:t>,</w:t>
      </w:r>
      <w:r w:rsidR="00D94EEB">
        <w:t xml:space="preserve"> findings are somewhat inconsistent</w:t>
      </w:r>
      <w:r>
        <w:t>.</w:t>
      </w:r>
      <w:r w:rsidR="00B277F2">
        <w:t xml:space="preserve"> One study found increases in hospitalisations for the relaxation</w:t>
      </w:r>
      <w:r w:rsidR="00EE20F5">
        <w:t xml:space="preserve"> </w:t>
      </w:r>
      <w:r w:rsidR="00B277F2">
        <w:fldChar w:fldCharType="begin"/>
      </w:r>
      <w:r w:rsidR="006535F5">
        <w:instrText xml:space="preserve"> ADDIN EN.CITE &lt;EndNote&gt;&lt;Cite&gt;&lt;Author&gt;Newton&lt;/Author&gt;&lt;Year&gt;2007&lt;/Year&gt;&lt;RecNum&gt;64&lt;/RecNum&gt;&lt;DisplayText&gt;(64)&lt;/DisplayText&gt;&lt;record&gt;&lt;rec-number&gt;64&lt;/rec-number&gt;&lt;foreign-keys&gt;&lt;key app="EN" db-id="avr05stv7arzs9erswtvftvb5xwz5ew2prxr" timestamp="1489632489"&gt;64&lt;/key&gt;&lt;/foreign-keys&gt;&lt;ref-type name="Journal Article"&gt;17&lt;/ref-type&gt;&lt;contributors&gt;&lt;authors&gt;&lt;author&gt;Newton, Alastair&lt;/author&gt;&lt;/authors&gt;&lt;/contributors&gt;&lt;titles&gt;&lt;title&gt;Impact of the new UK licensing law on emergency hospital attendances: a cohort study.&lt;/title&gt;&lt;secondary-title&gt;Emergency Medicine Journal&lt;/secondary-title&gt;&lt;/titles&gt;&lt;periodical&gt;&lt;full-title&gt;Emergency Medicine Journal&lt;/full-title&gt;&lt;/periodical&gt;&lt;pages&gt;532-534&lt;/pages&gt;&lt;volume&gt;24&lt;/volume&gt;&lt;number&gt;8&lt;/number&gt;&lt;dates&gt;&lt;year&gt;2007&lt;/year&gt;&lt;/dates&gt;&lt;urls&gt;&lt;/urls&gt;&lt;/record&gt;&lt;/Cite&gt;&lt;/EndNote&gt;</w:instrText>
      </w:r>
      <w:r w:rsidR="00B277F2">
        <w:fldChar w:fldCharType="separate"/>
      </w:r>
      <w:r w:rsidR="006535F5">
        <w:rPr>
          <w:noProof/>
        </w:rPr>
        <w:t>(64)</w:t>
      </w:r>
      <w:r w:rsidR="00B277F2">
        <w:fldChar w:fldCharType="end"/>
      </w:r>
      <w:r w:rsidR="00B277F2">
        <w:t>.</w:t>
      </w:r>
      <w:r>
        <w:t xml:space="preserve"> </w:t>
      </w:r>
      <w:r w:rsidR="00D94EEB">
        <w:t xml:space="preserve">Four studies </w:t>
      </w:r>
      <w:r w:rsidR="00D94EEB">
        <w:fldChar w:fldCharType="begin">
          <w:fldData xml:space="preserve">PEVuZE5vdGU+PENpdGU+PEF1dGhvcj5Ib3VnaDwvQXV0aG9yPjxZZWFyPjIwMDg8L1llYXI+PFJl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</w:fldData>
        </w:fldChar>
      </w:r>
      <w:r w:rsidR="006535F5">
        <w:instrText xml:space="preserve"> ADDIN EN.CITE </w:instrText>
      </w:r>
      <w:r w:rsidR="006535F5">
        <w:fldChar w:fldCharType="begin">
          <w:fldData xml:space="preserve">PEVuZE5vdGU+PENpdGU+PEF1dGhvcj5Ib3VnaDwvQXV0aG9yPjxZZWFyPjIwMDg8L1llYXI+PFJl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</w:fldData>
        </w:fldChar>
      </w:r>
      <w:r w:rsidR="006535F5">
        <w:instrText xml:space="preserve"> ADDIN EN.CITE.DATA </w:instrText>
      </w:r>
      <w:r w:rsidR="006535F5">
        <w:fldChar w:fldCharType="end"/>
      </w:r>
      <w:r w:rsidR="00D94EEB">
        <w:fldChar w:fldCharType="separate"/>
      </w:r>
      <w:r w:rsidR="006535F5">
        <w:rPr>
          <w:noProof/>
        </w:rPr>
        <w:t>(59-62)</w:t>
      </w:r>
      <w:r w:rsidR="00D94EEB">
        <w:fldChar w:fldCharType="end"/>
      </w:r>
      <w:r w:rsidR="00D94EEB">
        <w:t xml:space="preserve"> examined the impact of these changes on violence, with the most sophisticated explicitly measuring the degree extensions to trading hours were taken up</w:t>
      </w:r>
      <w:r w:rsidR="00B277F2">
        <w:t xml:space="preserve"> </w:t>
      </w:r>
      <w:r w:rsidR="00B277F2">
        <w:fldChar w:fldCharType="begin"/>
      </w:r>
      <w:r w:rsidR="006535F5">
        <w:instrText xml:space="preserve"> ADDIN EN.CITE &lt;EndNote&gt;&lt;Cite&gt;&lt;Author&gt;Humphreys&lt;/Author&gt;&lt;Year&gt;2014&lt;/Year&gt;&lt;RecNum&gt;60&lt;/RecNum&gt;&lt;DisplayText&gt;(60)&lt;/DisplayText&gt;&lt;record&gt;&lt;rec-number&gt;60&lt;/rec-number&gt;&lt;foreign-keys&gt;&lt;key app="EN" db-id="avr05stv7arzs9erswtvftvb5xwz5ew2prxr" timestamp="1489632485"&gt;60&lt;/key&gt;&lt;/foreign-keys&gt;&lt;ref-type name="Journal Article"&gt;17&lt;/ref-type&gt;&lt;contributors&gt;&lt;authors&gt;&lt;author&gt;Humphreys, David K.&lt;/author&gt;&lt;author&gt;Eisner, Manuel P.&lt;/author&gt;&lt;/authors&gt;&lt;/contributors&gt;&lt;titles&gt;&lt;title&gt;Do flexible alcohol trading hours reduce violence? A theory-based natural experiment in alcohol policy&lt;/title&gt;&lt;secondary-title&gt;Social science &amp;amp; medicine (1982)&lt;/secondary-title&gt;&lt;/titles&gt;&lt;periodical&gt;&lt;full-title&gt;Social science &amp;amp; medicine (1982)&lt;/full-title&gt;&lt;/periodical&gt;&lt;pages&gt;1-9&lt;/pages&gt;&lt;volume&gt;102&lt;/volume&gt;&lt;dates&gt;&lt;year&gt;2014&lt;/year&gt;&lt;pub-dates&gt;&lt;date&gt;2014 Feb (Epub 2013 Nov&lt;/date&gt;&lt;/pub-dates&gt;&lt;/dates&gt;&lt;isbn&gt;1873-5347&lt;/isbn&gt;&lt;accession-num&gt;MEDLINE:24565135&lt;/accession-num&gt;&lt;urls&gt;&lt;related-urls&gt;&lt;url&gt;&amp;lt;Go to ISI&amp;gt;://MEDLINE:24565135&lt;/url&gt;&lt;/related-urls&gt;&lt;/urls&gt;&lt;custom1&gt;Accept&lt;/custom1&gt;&lt;custom2&gt;Accept&lt;/custom2&gt;&lt;custom3&gt;Accept&lt;/custom3&gt;&lt;electronic-resource-num&gt;10.1016/j.socscimed.2013.11.038&lt;/electronic-resource-num&gt;&lt;remote-database-name&gt; MEDLINE - retrieved 14DEC2015&lt;/remote-database-name&gt;&lt;/record&gt;&lt;/Cite&gt;&lt;/EndNote&gt;</w:instrText>
      </w:r>
      <w:r w:rsidR="00B277F2">
        <w:fldChar w:fldCharType="separate"/>
      </w:r>
      <w:r w:rsidR="006535F5">
        <w:rPr>
          <w:noProof/>
        </w:rPr>
        <w:t>(60)</w:t>
      </w:r>
      <w:r w:rsidR="00B277F2">
        <w:fldChar w:fldCharType="end"/>
      </w:r>
      <w:r w:rsidR="00D94EEB">
        <w:t xml:space="preserve">. None found any relationship between extensions in hours of sale and violence rates. A </w:t>
      </w:r>
      <w:r w:rsidR="00B277F2">
        <w:t>sixth</w:t>
      </w:r>
      <w:r w:rsidR="00D94EEB">
        <w:t xml:space="preserve"> study found that the extension to trading hours reduced rates of traffic accidents </w:t>
      </w:r>
      <w:r w:rsidR="00D94EEB">
        <w:fldChar w:fldCharType="begin"/>
      </w:r>
      <w:r w:rsidR="006535F5">
        <w:instrText xml:space="preserve"> ADDIN EN.CITE &lt;EndNote&gt;&lt;Cite&gt;&lt;Author&gt;Green&lt;/Author&gt;&lt;Year&gt;2014&lt;/Year&gt;&lt;RecNum&gt;63&lt;/RecNum&gt;&lt;DisplayText&gt;(63)&lt;/DisplayText&gt;&lt;record&gt;&lt;rec-number&gt;63&lt;/rec-number&gt;&lt;foreign-keys&gt;&lt;key app="EN" db-id="avr05stv7arzs9erswtvftvb5xwz5ew2prxr" timestamp="1489632488"&gt;63&lt;/key&gt;&lt;/foreign-keys&gt;&lt;ref-type name="Journal Article"&gt;17&lt;/ref-type&gt;&lt;contributors&gt;&lt;authors&gt;&lt;author&gt;Green, Colin P.&lt;/author&gt;&lt;author&gt;Heywood, John S.&lt;/author&gt;&lt;author&gt;Navarro, Maria&lt;/author&gt;&lt;/authors&gt;&lt;/contributors&gt;&lt;titles&gt;&lt;title&gt;Did liberalising bar hours decrease traffic accidents?&lt;/title&gt;&lt;secondary-title&gt;Journal of health economics&lt;/secondary-title&gt;&lt;/titles&gt;&lt;periodical&gt;&lt;full-title&gt;Journal of health economics&lt;/full-title&gt;&lt;/periodical&gt;&lt;pages&gt;189-98&lt;/pages&gt;&lt;volume&gt;35&lt;/volume&gt;&lt;dates&gt;&lt;year&gt;2014&lt;/year&gt;&lt;pub-dates&gt;&lt;date&gt;2014 May (Epub 2014 Mar&lt;/date&gt;&lt;/pub-dates&gt;&lt;/dates&gt;&lt;isbn&gt;1879-1646&lt;/isbn&gt;&lt;accession-num&gt;MEDLINE:24721184&lt;/accession-num&gt;&lt;urls&gt;&lt;related-urls&gt;&lt;url&gt;&amp;lt;Go to ISI&amp;gt;://MEDLINE:24721184&lt;/url&gt;&lt;url&gt;http://ac.els-cdn.com/S0167629614000368/1-s2.0-S0167629614000368-main.pdf?_tid=2f48e1b6-a9c8-11e5-a143-00000aacb35f&amp;amp;acdnat=1450911475_f6b8501f485f2c8ff57932561657c236&lt;/url&gt;&lt;/related-urls&gt;&lt;/urls&gt;&lt;custom1&gt;Accept&lt;/custom1&gt;&lt;custom2&gt;Accept&lt;/custom2&gt;&lt;custom3&gt;Accept&lt;/custom3&gt;&lt;electronic-resource-num&gt;10.1016/j.jhealeco.2014.03.007&lt;/electronic-resource-num&gt;&lt;remote-database-name&gt; MEDLINE - retrieved 14DEC2015&lt;/remote-database-name&gt;&lt;/record&gt;&lt;/Cite&gt;&lt;/EndNote&gt;</w:instrText>
      </w:r>
      <w:r w:rsidR="00D94EEB">
        <w:fldChar w:fldCharType="separate"/>
      </w:r>
      <w:r w:rsidR="006535F5">
        <w:rPr>
          <w:noProof/>
        </w:rPr>
        <w:t>(63)</w:t>
      </w:r>
      <w:r w:rsidR="00D94EEB">
        <w:fldChar w:fldCharType="end"/>
      </w:r>
      <w:r w:rsidR="00D94EEB">
        <w:t xml:space="preserve">. </w:t>
      </w:r>
      <w:r w:rsidR="00B277F2">
        <w:t xml:space="preserve">Actual </w:t>
      </w:r>
      <w:r w:rsidR="00D94EEB">
        <w:t>extensions to trading hours were modest (that is not all venues and only for an hour or two)</w:t>
      </w:r>
      <w:r w:rsidR="00B277F2">
        <w:t xml:space="preserve"> </w:t>
      </w:r>
      <w:r w:rsidR="00B277F2">
        <w:fldChar w:fldCharType="begin"/>
      </w:r>
      <w:r w:rsidR="006535F5">
        <w:instrText xml:space="preserve"> ADDIN EN.CITE &lt;EndNote&gt;&lt;Cite&gt;&lt;Author&gt;Humphreys&lt;/Author&gt;&lt;Year&gt;2014&lt;/Year&gt;&lt;RecNum&gt;60&lt;/RecNum&gt;&lt;DisplayText&gt;(60)&lt;/DisplayText&gt;&lt;record&gt;&lt;rec-number&gt;60&lt;/rec-number&gt;&lt;foreign-keys&gt;&lt;key app="EN" db-id="avr05stv7arzs9erswtvftvb5xwz5ew2prxr" timestamp="1489632485"&gt;60&lt;/key&gt;&lt;/foreign-keys&gt;&lt;ref-type name="Journal Article"&gt;17&lt;/ref-type&gt;&lt;contributors&gt;&lt;authors&gt;&lt;author&gt;Humphreys, David K.&lt;/author&gt;&lt;author&gt;Eisner, Manuel P.&lt;/author&gt;&lt;/authors&gt;&lt;/contributors&gt;&lt;titles&gt;&lt;title&gt;Do flexible alcohol trading hours reduce violence? A theory-based natural experiment in alcohol policy&lt;/title&gt;&lt;secondary-title&gt;Social science &amp;amp; medicine (1982)&lt;/secondary-title&gt;&lt;/titles&gt;&lt;periodical&gt;&lt;full-title&gt;Social science &amp;amp; medicine (1982)&lt;/full-title&gt;&lt;/periodical&gt;&lt;pages&gt;1-9&lt;/pages&gt;&lt;volume&gt;102&lt;/volume&gt;&lt;dates&gt;&lt;year&gt;2014&lt;/year&gt;&lt;pub-dates&gt;&lt;date&gt;2014 Feb (Epub 2013 Nov&lt;/date&gt;&lt;/pub-dates&gt;&lt;/dates&gt;&lt;isbn&gt;1873-5347&lt;/isbn&gt;&lt;accession-num&gt;MEDLINE:24565135&lt;/accession-num&gt;&lt;urls&gt;&lt;related-urls&gt;&lt;url&gt;&amp;lt;Go to ISI&amp;gt;://MEDLINE:24565135&lt;/url&gt;&lt;/related-urls&gt;&lt;/urls&gt;&lt;custom1&gt;Accept&lt;/custom1&gt;&lt;custom2&gt;Accept&lt;/custom2&gt;&lt;custom3&gt;Accept&lt;/custom3&gt;&lt;electronic-resource-num&gt;10.1016/j.socscimed.2013.11.038&lt;/electronic-resource-num&gt;&lt;remote-database-name&gt; MEDLINE - retrieved 14DEC2015&lt;/remote-database-name&gt;&lt;/record&gt;&lt;/Cite&gt;&lt;/EndNote&gt;</w:instrText>
      </w:r>
      <w:r w:rsidR="00B277F2">
        <w:fldChar w:fldCharType="separate"/>
      </w:r>
      <w:r w:rsidR="006535F5">
        <w:rPr>
          <w:noProof/>
        </w:rPr>
        <w:t>(60)</w:t>
      </w:r>
      <w:r w:rsidR="00B277F2">
        <w:fldChar w:fldCharType="end"/>
      </w:r>
      <w:r w:rsidR="00B277F2">
        <w:t xml:space="preserve">. Furthermore, </w:t>
      </w:r>
      <w:r w:rsidR="00D94EEB">
        <w:t xml:space="preserve">there had already been the potential for pubs to trade beyond 11pm through special entertainment permits </w:t>
      </w:r>
      <w:r w:rsidR="00D94EEB">
        <w:fldChar w:fldCharType="begin"/>
      </w:r>
      <w:r w:rsidR="006535F5">
        <w:instrText xml:space="preserve"> ADDIN EN.CITE &lt;EndNote&gt;&lt;Cite&gt;&lt;Author&gt;Hadfield&lt;/Author&gt;&lt;Year&gt;2006&lt;/Year&gt;&lt;RecNum&gt;65&lt;/RecNum&gt;&lt;Suffix&gt; pp.39-60`, 215-258&lt;/Suffix&gt;&lt;DisplayText&gt;(65 pp.39-60, 215-258)&lt;/DisplayText&gt;&lt;record&gt;&lt;rec-number&gt;65&lt;/rec-number&gt;&lt;foreign-keys&gt;&lt;key app="EN" db-id="avr05stv7arzs9erswtvftvb5xwz5ew2prxr" timestamp="1489632491"&gt;65&lt;/key&gt;&lt;/foreign-keys&gt;&lt;ref-type name="Book"&gt;6&lt;/ref-type&gt;&lt;contributors&gt;&lt;authors&gt;&lt;author&gt;Hadfield, Phil&lt;/author&gt;&lt;/authors&gt;&lt;/contributors&gt;&lt;titles&gt;&lt;title&gt;Bar wars: Contesting the night in contemporary British cities&lt;/title&gt;&lt;/titles&gt;&lt;dates&gt;&lt;year&gt;2006&lt;/year&gt;&lt;/dates&gt;&lt;publisher&gt;Oxford University Press on Demand&lt;/publisher&gt;&lt;isbn&gt;0199297851&lt;/isbn&gt;&lt;urls&gt;&lt;/urls&gt;&lt;/record&gt;&lt;/Cite&gt;&lt;/EndNote&gt;</w:instrText>
      </w:r>
      <w:r w:rsidR="00D94EEB">
        <w:fldChar w:fldCharType="separate"/>
      </w:r>
      <w:r w:rsidR="006535F5">
        <w:rPr>
          <w:noProof/>
        </w:rPr>
        <w:t>(65 pp.39-60, 215-258)</w:t>
      </w:r>
      <w:r w:rsidR="00D94EEB">
        <w:fldChar w:fldCharType="end"/>
      </w:r>
      <w:r w:rsidR="00D94EEB" w:rsidRPr="00B66885">
        <w:t>.</w:t>
      </w:r>
      <w:r w:rsidR="00B277F2">
        <w:t xml:space="preserve"> The trading hours at baseline and the </w:t>
      </w:r>
      <w:r w:rsidR="00573923">
        <w:t xml:space="preserve">limited and varying </w:t>
      </w:r>
      <w:r w:rsidR="00B277F2">
        <w:t>degree of change may be important factors for explaining the otherwise unexpected findings from this policy change.</w:t>
      </w:r>
    </w:p>
    <w:p w14:paraId="6B8E9139" w14:textId="77777777" w:rsidR="006464E3" w:rsidRPr="00867FE5" w:rsidRDefault="006464E3" w:rsidP="00E25EDD">
      <w:pPr>
        <w:pStyle w:val="Heading2"/>
        <w:numPr>
          <w:ilvl w:val="1"/>
          <w:numId w:val="8"/>
        </w:numPr>
      </w:pPr>
      <w:bookmarkStart w:id="39" w:name="_Toc24278156"/>
      <w:r w:rsidRPr="00867FE5">
        <w:t>Decreasing hours of sale</w:t>
      </w:r>
      <w:r w:rsidR="006B4A10" w:rsidRPr="00867FE5">
        <w:t xml:space="preserve"> </w:t>
      </w:r>
      <w:r w:rsidR="00E33A2E">
        <w:t>for</w:t>
      </w:r>
      <w:r w:rsidR="006B4A10" w:rsidRPr="00867FE5">
        <w:t xml:space="preserve"> on-premise settings (e.g. bars, pubs, clubs)</w:t>
      </w:r>
      <w:bookmarkEnd w:id="39"/>
    </w:p>
    <w:p w14:paraId="5766216E" w14:textId="77777777" w:rsidR="007C0342" w:rsidRPr="00E657AE" w:rsidRDefault="009D4922" w:rsidP="00C674C1">
      <w:pPr>
        <w:spacing w:line="360" w:lineRule="auto"/>
      </w:pPr>
      <w:r>
        <w:t xml:space="preserve">Five </w:t>
      </w:r>
      <w:r w:rsidR="006B4A10" w:rsidRPr="00006EB6">
        <w:t>studies</w:t>
      </w:r>
      <w:r w:rsidR="009360EC">
        <w:t xml:space="preserve"> </w:t>
      </w:r>
      <w:r w:rsidR="009360EC">
        <w:fldChar w:fldCharType="begin"/>
      </w:r>
      <w:r w:rsidR="006535F5">
        <w:instrText xml:space="preserve"> ADDIN EN.CITE &lt;EndNote&gt;&lt;Cite&gt;&lt;Author&gt;Fulde&lt;/Author&gt;&lt;Year&gt;2015&lt;/Year&gt;&lt;RecNum&gt;66&lt;/RecNum&gt;&lt;DisplayText&gt;(66)&lt;/DisplayText&gt;&lt;record&gt;&lt;rec-number&gt;66&lt;/rec-number&gt;&lt;foreign-keys&gt;&lt;key app="EN" db-id="avr05stv7arzs9erswtvftvb5xwz5ew2prxr" timestamp="1489632492"&gt;66&lt;/key&gt;&lt;/foreign-keys&gt;&lt;ref-type name="Journal Article"&gt;17&lt;/ref-type&gt;&lt;contributors&gt;&lt;authors&gt;&lt;author&gt;Fulde, G., &lt;/author&gt;&lt;author&gt;Smith &lt;/author&gt;&lt;author&gt;Forster&lt;/author&gt;&lt;/authors&gt;&lt;/contributors&gt;&lt;titles&gt;&lt;title&gt;Presentations with alcohol-related serious injury to a major Sydney trauma hospital after 2014 changes to liquor laws&lt;/title&gt;&lt;secondary-title&gt;Medical Journal of Australia&lt;/secondary-title&gt;&lt;/titles&gt;&lt;periodical&gt;&lt;full-title&gt;Medical Journal of Australia&lt;/full-title&gt;&lt;/periodical&gt;&lt;volume&gt;203&lt;/volume&gt;&lt;number&gt;9&lt;/number&gt;&lt;dates&gt;&lt;year&gt;2015&lt;/year&gt;&lt;/dates&gt;&lt;urls&gt;&lt;/urls&gt;&lt;/record&gt;&lt;/Cite&gt;&lt;/EndNote&gt;</w:instrText>
      </w:r>
      <w:r w:rsidR="009360EC">
        <w:fldChar w:fldCharType="separate"/>
      </w:r>
      <w:r w:rsidR="006535F5">
        <w:rPr>
          <w:noProof/>
        </w:rPr>
        <w:t>(66)</w:t>
      </w:r>
      <w:r w:rsidR="009360EC">
        <w:fldChar w:fldCharType="end"/>
      </w:r>
      <w:r w:rsidR="006B4A10">
        <w:rPr>
          <w:i/>
        </w:rPr>
        <w:t xml:space="preserve"> </w:t>
      </w:r>
      <w:r w:rsidR="0071750D" w:rsidRPr="00E61FD3">
        <w:t>assess two events</w:t>
      </w:r>
      <w:r w:rsidR="00E61FD3" w:rsidRPr="00E61FD3">
        <w:t xml:space="preserve"> of reductions in trading hours. </w:t>
      </w:r>
      <w:r w:rsidR="0071750D">
        <w:t xml:space="preserve">All five studies </w:t>
      </w:r>
      <w:r>
        <w:t xml:space="preserve">come from recent </w:t>
      </w:r>
      <w:r w:rsidR="006B4A10">
        <w:t xml:space="preserve">policy changes in NSW, Australia. In 2008, a range of restrictions on hotels trading in the central business district of Newcastle were introduced in what is now colloquially called the ‘Newcastle solution’. The restrictions included closing hotels at </w:t>
      </w:r>
      <w:r w:rsidR="006B4A10" w:rsidRPr="00B34A8F">
        <w:t>3:30am (initially 3am)</w:t>
      </w:r>
      <w:r w:rsidR="006B4A10">
        <w:t xml:space="preserve"> and a</w:t>
      </w:r>
      <w:r w:rsidR="006B4A10" w:rsidRPr="00B34A8F">
        <w:t xml:space="preserve"> lock-out from</w:t>
      </w:r>
      <w:r w:rsidR="006B4A10" w:rsidRPr="00E1648B">
        <w:rPr>
          <w:color w:val="FF0000"/>
        </w:rPr>
        <w:t xml:space="preserve"> </w:t>
      </w:r>
      <w:r w:rsidR="006B4A10" w:rsidRPr="00B34A8F">
        <w:t xml:space="preserve">1:30am (initially 1am). </w:t>
      </w:r>
      <w:r w:rsidR="00AA58E1">
        <w:t xml:space="preserve">Three studies </w:t>
      </w:r>
      <w:r w:rsidR="00E657AE">
        <w:t xml:space="preserve">assessed the impact of this decrease in hours of sale. The first study </w:t>
      </w:r>
      <w:r w:rsidR="00E657AE">
        <w:fldChar w:fldCharType="begin"/>
      </w:r>
      <w:r w:rsidR="006535F5">
        <w:instrText xml:space="preserve"> ADDIN EN.CITE &lt;EndNote&gt;&lt;Cite&gt;&lt;Author&gt;Kypri&lt;/Author&gt;&lt;Year&gt;2011&lt;/Year&gt;&lt;RecNum&gt;67&lt;/RecNum&gt;&lt;DisplayText&gt;(67)&lt;/DisplayText&gt;&lt;record&gt;&lt;rec-number&gt;67&lt;/rec-number&gt;&lt;foreign-keys&gt;&lt;key app="EN" db-id="avr05stv7arzs9erswtvftvb5xwz5ew2prxr" timestamp="1489632493"&gt;67&lt;/key&gt;&lt;/foreign-keys&gt;&lt;ref-type name="Journal Article"&gt;17&lt;/ref-type&gt;&lt;contributors&gt;&lt;authors&gt;&lt;author&gt;Kypri, Kypros&lt;/author&gt;&lt;author&gt;Jones, Craig&lt;/author&gt;&lt;author&gt;McElduff, Patrick&lt;/author&gt;&lt;author&gt;Barker, Daniel&lt;/author&gt;&lt;/authors&gt;&lt;/contributors&gt;&lt;titles&gt;&lt;title&gt;Effects of restricting pub closing times on night-time assaults in an Australian city&lt;/title&gt;&lt;secondary-title&gt;Addiction (Abingdon, England)&lt;/secondary-title&gt;&lt;/titles&gt;&lt;periodical&gt;&lt;full-title&gt;Addiction (Abingdon, England)&lt;/full-title&gt;&lt;/periodical&gt;&lt;pages&gt;303-10&lt;/pages&gt;&lt;volume&gt;106&lt;/volume&gt;&lt;number&gt;2&lt;/number&gt;&lt;dates&gt;&lt;year&gt;2011&lt;/year&gt;&lt;pub-dates&gt;&lt;date&gt;2011 Feb (Epub 2010 Sep&lt;/date&gt;&lt;/pub-dates&gt;&lt;/dates&gt;&lt;isbn&gt;1360-0443&lt;/isbn&gt;&lt;accession-num&gt;MEDLINE:20840191&lt;/accession-num&gt;&lt;urls&gt;&lt;related-urls&gt;&lt;url&gt;&amp;lt;Go to ISI&amp;gt;://MEDLINE:20840191&lt;/url&gt;&lt;/related-urls&gt;&lt;/urls&gt;&lt;custom1&gt;Accept&lt;/custom1&gt;&lt;custom2&gt;Accept&lt;/custom2&gt;&lt;custom3&gt;Accept&lt;/custom3&gt;&lt;electronic-resource-num&gt;10.1111/j.1360-0443.2010.03125.x&lt;/electronic-resource-num&gt;&lt;remote-database-name&gt; MEDLINE - retrieved 14DEC2015&lt;/remote-database-name&gt;&lt;/record&gt;&lt;/Cite&gt;&lt;/EndNote&gt;</w:instrText>
      </w:r>
      <w:r w:rsidR="00E657AE">
        <w:fldChar w:fldCharType="separate"/>
      </w:r>
      <w:r w:rsidR="006535F5">
        <w:rPr>
          <w:noProof/>
        </w:rPr>
        <w:t>(67)</w:t>
      </w:r>
      <w:r w:rsidR="00E657AE">
        <w:fldChar w:fldCharType="end"/>
      </w:r>
      <w:r w:rsidR="0071750D">
        <w:t>,</w:t>
      </w:r>
      <w:r w:rsidR="00E657AE">
        <w:t xml:space="preserve"> us</w:t>
      </w:r>
      <w:r w:rsidR="00573923">
        <w:t>ing</w:t>
      </w:r>
      <w:r w:rsidR="00E657AE">
        <w:t xml:space="preserve"> a</w:t>
      </w:r>
      <w:r w:rsidR="006B4A10" w:rsidRPr="00B34A8F">
        <w:t xml:space="preserve"> </w:t>
      </w:r>
      <w:r w:rsidR="00E657AE">
        <w:t>n</w:t>
      </w:r>
      <w:r w:rsidR="006B4A10" w:rsidRPr="00B34A8F">
        <w:t xml:space="preserve">eighbouring </w:t>
      </w:r>
      <w:r w:rsidR="00E657AE">
        <w:t>suburb</w:t>
      </w:r>
      <w:r w:rsidR="0071750D">
        <w:t xml:space="preserve"> (Hamilton)</w:t>
      </w:r>
      <w:r w:rsidR="00E657AE">
        <w:t xml:space="preserve"> </w:t>
      </w:r>
      <w:r w:rsidR="006B4A10" w:rsidRPr="00B34A8F">
        <w:t>as a control site</w:t>
      </w:r>
      <w:r w:rsidR="0071750D">
        <w:t xml:space="preserve">, found </w:t>
      </w:r>
      <w:r w:rsidR="0071750D" w:rsidRPr="00CB1CCA">
        <w:t>a 37% reduction in assaults</w:t>
      </w:r>
      <w:r w:rsidR="006B4A10" w:rsidRPr="00B34A8F">
        <w:rPr>
          <w:noProof/>
        </w:rPr>
        <w:t>.</w:t>
      </w:r>
      <w:r w:rsidR="006B4A10" w:rsidRPr="00B34A8F">
        <w:t xml:space="preserve"> Importantly, </w:t>
      </w:r>
      <w:r w:rsidR="0071750D">
        <w:t xml:space="preserve">the control site </w:t>
      </w:r>
      <w:r w:rsidR="006B4A10" w:rsidRPr="00B34A8F">
        <w:t xml:space="preserve">implemented the same restrictions as Newcastle </w:t>
      </w:r>
      <w:r w:rsidR="00E33A2E" w:rsidRPr="00B34A8F">
        <w:t>except for</w:t>
      </w:r>
      <w:r w:rsidR="006B4A10" w:rsidRPr="00B34A8F">
        <w:t xml:space="preserve"> the lock-out and trading </w:t>
      </w:r>
      <w:r w:rsidR="00573923">
        <w:t>hour</w:t>
      </w:r>
      <w:r w:rsidR="0071750D" w:rsidRPr="00B34A8F">
        <w:t>s</w:t>
      </w:r>
      <w:r w:rsidR="006B4A10" w:rsidRPr="00B34A8F">
        <w:t xml:space="preserve"> changes, meaning any differential effects could reasonably be attributed to these </w:t>
      </w:r>
      <w:r w:rsidR="00E33A2E" w:rsidRPr="00B34A8F">
        <w:t>interventions</w:t>
      </w:r>
      <w:r w:rsidR="006B4A10" w:rsidRPr="00B34A8F">
        <w:t>.</w:t>
      </w:r>
      <w:r w:rsidR="006B4A10" w:rsidRPr="00CB1CCA">
        <w:t xml:space="preserve"> </w:t>
      </w:r>
      <w:r w:rsidR="00E657AE">
        <w:t xml:space="preserve">The second study found that the </w:t>
      </w:r>
      <w:r w:rsidR="006B4A10" w:rsidRPr="00CB1CCA">
        <w:t>reductions</w:t>
      </w:r>
      <w:r w:rsidR="0071750D">
        <w:t xml:space="preserve"> in assault rates</w:t>
      </w:r>
      <w:r w:rsidR="006B4A10" w:rsidRPr="00CB1CCA">
        <w:t xml:space="preserve"> had been sustained</w:t>
      </w:r>
      <w:r w:rsidR="00E657AE">
        <w:t xml:space="preserve"> five years after the intervention</w:t>
      </w:r>
      <w:r w:rsidR="006B4A10" w:rsidRPr="00CB1CCA">
        <w:t xml:space="preserve"> </w:t>
      </w:r>
      <w:r w:rsidR="00953927">
        <w:fldChar w:fldCharType="begin"/>
      </w:r>
      <w:r w:rsidR="006535F5">
        <w:instrText xml:space="preserve"> ADDIN EN.CITE &lt;EndNote&gt;&lt;Cite&gt;&lt;Author&gt;Kypri&lt;/Author&gt;&lt;Year&gt;2014&lt;/Year&gt;&lt;RecNum&gt;81&lt;/RecNum&gt;&lt;DisplayText&gt;(68)&lt;/DisplayText&gt;&lt;record&gt;&lt;rec-number&gt;81&lt;/rec-number&gt;&lt;foreign-keys&gt;&lt;key app="EN" db-id="avr05stv7arzs9erswtvftvb5xwz5ew2prxr" timestamp="1489632508"&gt;81&lt;/key&gt;&lt;/foreign-keys&gt;&lt;ref-type name="Journal Article"&gt;17&lt;/ref-type&gt;&lt;contributors&gt;&lt;authors&gt;&lt;author&gt;Kypri, Kypros&lt;/author&gt;&lt;author&gt;McElduff, Patrick&lt;/author&gt;&lt;author&gt;Miller, Peter&lt;/author&gt;&lt;/authors&gt;&lt;/contributors&gt;&lt;titles&gt;&lt;title&gt;Restrictions in pub closing times and lockouts in Newcastle, Australia five years on&lt;/title&gt;&lt;secondary-title&gt;Drug and alcohol review&lt;/secondary-title&gt;&lt;/titles&gt;&lt;periodical&gt;&lt;full-title&gt;Drug and alcohol review&lt;/full-title&gt;&lt;/periodical&gt;&lt;pages&gt;323-6&lt;/pages&gt;&lt;volume&gt;33&lt;/volume&gt;&lt;number&gt;3&lt;/number&gt;&lt;dates&gt;&lt;year&gt;2014&lt;/year&gt;&lt;pub-dates&gt;&lt;date&gt;2014 May (Epub 2014 Mar&lt;/date&gt;&lt;/pub-dates&gt;&lt;/dates&gt;&lt;isbn&gt;1465-3362&lt;/isbn&gt;&lt;accession-num&gt;MEDLINE:24589092&lt;/accession-num&gt;&lt;urls&gt;&lt;related-urls&gt;&lt;url&gt;&amp;lt;Go to ISI&amp;gt;://MEDLINE:24589092&lt;/url&gt;&lt;/related-urls&gt;&lt;/urls&gt;&lt;custom1&gt;Accept&lt;/custom1&gt;&lt;custom2&gt;Accept&lt;/custom2&gt;&lt;custom3&gt;Accept&lt;/custom3&gt;&lt;electronic-resource-num&gt;10.1111/dar.12123&lt;/electronic-resource-num&gt;&lt;remote-database-name&gt; MEDLINE - retrieved 14DEC2015&lt;/remote-database-name&gt;&lt;/record&gt;&lt;/Cite&gt;&lt;/EndNote&gt;</w:instrText>
      </w:r>
      <w:r w:rsidR="00953927">
        <w:fldChar w:fldCharType="separate"/>
      </w:r>
      <w:r w:rsidR="006535F5">
        <w:rPr>
          <w:noProof/>
        </w:rPr>
        <w:t>(68)</w:t>
      </w:r>
      <w:r w:rsidR="00953927">
        <w:fldChar w:fldCharType="end"/>
      </w:r>
      <w:r w:rsidR="006B4A10" w:rsidRPr="00CB1CCA">
        <w:t xml:space="preserve">. </w:t>
      </w:r>
      <w:r w:rsidR="00E33A2E" w:rsidRPr="00CB1CCA">
        <w:t>Most of</w:t>
      </w:r>
      <w:r w:rsidR="006B4A10" w:rsidRPr="00CB1CCA">
        <w:t xml:space="preserve"> the reduction came </w:t>
      </w:r>
      <w:r w:rsidR="006B4A10" w:rsidRPr="0071750D">
        <w:t xml:space="preserve">after 3am, with little impact between 1am and 3am, suggesting that the trading hour restrictions and not the lock-out was the key policy. </w:t>
      </w:r>
      <w:r w:rsidR="00E657AE" w:rsidRPr="0071750D">
        <w:t xml:space="preserve">The third study </w:t>
      </w:r>
      <w:r w:rsidR="0071750D" w:rsidRPr="0071750D">
        <w:fldChar w:fldCharType="begin"/>
      </w:r>
      <w:r w:rsidR="006535F5">
        <w:instrText xml:space="preserve"> ADDIN EN.CITE &lt;EndNote&gt;&lt;Cite&gt;&lt;Author&gt;Miller&lt;/Author&gt;&lt;Year&gt;2014&lt;/Year&gt;&lt;RecNum&gt;68&lt;/RecNum&gt;&lt;DisplayText&gt;(69)&lt;/DisplayText&gt;&lt;record&gt;&lt;rec-number&gt;68&lt;/rec-number&gt;&lt;foreign-keys&gt;&lt;key app="EN" db-id="avr05stv7arzs9erswtvftvb5xwz5ew2prxr" timestamp="1489632494"&gt;68&lt;/key&gt;&lt;/foreign-keys&gt;&lt;ref-type name="Journal Article"&gt;17&lt;/ref-type&gt;&lt;contributors&gt;&lt;authors&gt;&lt;author&gt;Miller, Peter&lt;/author&gt;&lt;author&gt;Curtis, Ashlee&lt;/author&gt;&lt;author&gt;Palmer, Darren&lt;/author&gt;&lt;author&gt;Busija, Lucy&lt;/author&gt;&lt;author&gt;Tindall, Jennifer&lt;/author&gt;&lt;author&gt;Droste, Nicolas&lt;/author&gt;&lt;author&gt;Gillham, Karen&lt;/author&gt;&lt;author&gt;Coomber, Kerri&lt;/author&gt;&lt;author&gt;Wiggers, John&lt;/author&gt;&lt;/authors&gt;&lt;/contributors&gt;&lt;titles&gt;&lt;title&gt;Changes in injury-related hospital emergency department presentations associated with the imposition of regulatory versus voluntary licensing conditions on licensed venues in two cities&lt;/title&gt;&lt;secondary-title&gt;Drug and alcohol review&lt;/secondary-title&gt;&lt;/titles&gt;&lt;periodical&gt;&lt;full-title&gt;Drug and alcohol review&lt;/full-title&gt;&lt;/periodical&gt;&lt;pages&gt;314-22&lt;/pages&gt;&lt;volume&gt;33&lt;/volume&gt;&lt;number&gt;3&lt;/number&gt;&lt;dates&gt;&lt;year&gt;2014&lt;/year&gt;&lt;pub-dates&gt;&lt;date&gt;2014 May (Epub 2014 Feb&lt;/date&gt;&lt;/pub-dates&gt;&lt;/dates&gt;&lt;isbn&gt;1465-3362&lt;/isbn&gt;&lt;accession-num&gt;MEDLINE:24612319&lt;/accession-num&gt;&lt;urls&gt;&lt;related-urls&gt;&lt;url&gt;&amp;lt;Go to ISI&amp;gt;://MEDLINE:24612319&lt;/url&gt;&lt;/related-urls&gt;&lt;/urls&gt;&lt;custom1&gt;Accept&lt;/custom1&gt;&lt;custom2&gt;Accept&lt;/custom2&gt;&lt;custom3&gt;Accept&lt;/custom3&gt;&lt;electronic-resource-num&gt;10.1111/dar.12118&lt;/electronic-resource-num&gt;&lt;remote-database-name&gt; MEDLINE - retrieved 14DEC2015&lt;/remote-database-name&gt;&lt;/record&gt;&lt;/Cite&gt;&lt;/EndNote&gt;</w:instrText>
      </w:r>
      <w:r w:rsidR="0071750D" w:rsidRPr="0071750D">
        <w:fldChar w:fldCharType="separate"/>
      </w:r>
      <w:r w:rsidR="006535F5">
        <w:rPr>
          <w:noProof/>
        </w:rPr>
        <w:t>(69)</w:t>
      </w:r>
      <w:r w:rsidR="0071750D" w:rsidRPr="0071750D">
        <w:fldChar w:fldCharType="end"/>
      </w:r>
      <w:r w:rsidR="0071750D" w:rsidRPr="0071750D">
        <w:t xml:space="preserve"> contrasted </w:t>
      </w:r>
      <w:r w:rsidR="007C0342" w:rsidRPr="0071750D">
        <w:t xml:space="preserve">Newcastle with Geelong </w:t>
      </w:r>
      <w:r w:rsidR="00AA5F59">
        <w:t xml:space="preserve">– a similar regional city centre in Victoria – </w:t>
      </w:r>
      <w:r w:rsidR="0071750D" w:rsidRPr="0071750D">
        <w:t xml:space="preserve">to provide </w:t>
      </w:r>
      <w:r w:rsidR="007C0342" w:rsidRPr="0071750D">
        <w:t xml:space="preserve">further evidence that trading hours restrictions are more effective than various policing and safety measures implemented in Geelong (e.g. safe taxi ranks, night watch radio program, ID scanners, high visibility policing). </w:t>
      </w:r>
    </w:p>
    <w:p w14:paraId="041D5E31" w14:textId="77777777" w:rsidR="006B4A10" w:rsidRPr="00E1648B" w:rsidRDefault="007C0342" w:rsidP="00C674C1">
      <w:pPr>
        <w:spacing w:line="360" w:lineRule="auto"/>
        <w:jc w:val="both"/>
        <w:rPr>
          <w:color w:val="FF0000"/>
        </w:rPr>
      </w:pPr>
      <w:r w:rsidRPr="007C0342">
        <w:t>In 2014, a</w:t>
      </w:r>
      <w:r w:rsidR="006B4A10" w:rsidRPr="007C0342">
        <w:t xml:space="preserve"> similar set of interventions </w:t>
      </w:r>
      <w:r w:rsidR="00F25AEF" w:rsidRPr="007C0342">
        <w:t>were</w:t>
      </w:r>
      <w:r w:rsidR="006B4A10" w:rsidRPr="007C0342">
        <w:t xml:space="preserve"> implemented in </w:t>
      </w:r>
      <w:r w:rsidRPr="007C0342">
        <w:t xml:space="preserve">central </w:t>
      </w:r>
      <w:r w:rsidR="006B4A10" w:rsidRPr="007C0342">
        <w:t>Sydney</w:t>
      </w:r>
      <w:r w:rsidR="009360EC">
        <w:t>. Two studies</w:t>
      </w:r>
      <w:r w:rsidR="0071750D">
        <w:t xml:space="preserve"> have since </w:t>
      </w:r>
      <w:r w:rsidR="009360EC">
        <w:t>examine</w:t>
      </w:r>
      <w:r w:rsidR="0071750D">
        <w:t>d</w:t>
      </w:r>
      <w:r w:rsidR="009360EC">
        <w:t xml:space="preserve"> </w:t>
      </w:r>
      <w:r w:rsidR="00573923">
        <w:t xml:space="preserve">effects of </w:t>
      </w:r>
      <w:r w:rsidR="009360EC">
        <w:t xml:space="preserve">this event </w:t>
      </w:r>
      <w:r w:rsidR="009360EC">
        <w:fldChar w:fldCharType="begin"/>
      </w:r>
      <w:r w:rsidR="006535F5">
        <w:instrText xml:space="preserve"> ADDIN EN.CITE &lt;EndNote&gt;&lt;Cite&gt;&lt;Author&gt;Menéndez&lt;/Author&gt;&lt;Year&gt;2015&lt;/Year&gt;&lt;RecNum&gt;69&lt;/RecNum&gt;&lt;DisplayText&gt;(66, 70)&lt;/DisplayText&gt;&lt;record&gt;&lt;rec-number&gt;69&lt;/rec-number&gt;&lt;foreign-keys&gt;&lt;key app="EN" db-id="avr05stv7arzs9erswtvftvb5xwz5ew2prxr" timestamp="1489632495"&gt;69&lt;/key&gt;&lt;/foreign-keys&gt;&lt;ref-type name="Magazine Article"&gt;19&lt;/ref-type&gt;&lt;contributors&gt;&lt;authors&gt;&lt;author&gt;Menéndez, Patricia &lt;/author&gt;&lt;author&gt;Weatherburn, Don&lt;/author&gt;&lt;author&gt;Kypri, Kypros &lt;/author&gt;&lt;author&gt;Fitzgerald, Jacqueline&lt;/author&gt;&lt;/authors&gt;&lt;/contributors&gt;&lt;titles&gt;&lt;title&gt;Lockouts and last drinks: The impact of the January 2014 liquor licence reforms on assaults in NSW, Australia&lt;/title&gt;&lt;/titles&gt;&lt;volume&gt;183&lt;/volume&gt;&lt;dates&gt;&lt;year&gt;2015&lt;/year&gt;&lt;/dates&gt;&lt;publisher&gt;NSW Bureau of Crime Statistics and Research&lt;/publisher&gt;&lt;urls&gt;&lt;/urls&gt;&lt;/record&gt;&lt;/Cite&gt;&lt;Cite&gt;&lt;Author&gt;Fulde&lt;/Author&gt;&lt;Year&gt;2015&lt;/Year&gt;&lt;RecNum&gt;66&lt;/RecNum&gt;&lt;record&gt;&lt;rec-number&gt;66&lt;/rec-number&gt;&lt;foreign-keys&gt;&lt;key app="EN" db-id="avr05stv7arzs9erswtvftvb5xwz5ew2prxr" timestamp="1489632492"&gt;66&lt;/key&gt;&lt;/foreign-keys&gt;&lt;ref-type name="Journal Article"&gt;17&lt;/ref-type&gt;&lt;contributors&gt;&lt;authors&gt;&lt;author&gt;Fulde, G., &lt;/author&gt;&lt;author&gt;Smith &lt;/author&gt;&lt;author&gt;Forster&lt;/author&gt;&lt;/authors&gt;&lt;/contributors&gt;&lt;titles&gt;&lt;title&gt;Presentations with alcohol-related serious injury to a major Sydney trauma hospital after 2014 changes to liquor laws&lt;/title&gt;&lt;secondary-title&gt;Medical Journal of Australia&lt;/secondary-title&gt;&lt;/titles&gt;&lt;periodical&gt;&lt;full-title&gt;Medical Journal of Australia&lt;/full-title&gt;&lt;/periodical&gt;&lt;volume&gt;203&lt;/volume&gt;&lt;number&gt;9&lt;/number&gt;&lt;dates&gt;&lt;year&gt;2015&lt;/year&gt;&lt;/dates&gt;&lt;urls&gt;&lt;/urls&gt;&lt;/record&gt;&lt;/Cite&gt;&lt;/EndNote&gt;</w:instrText>
      </w:r>
      <w:r w:rsidR="009360EC">
        <w:fldChar w:fldCharType="separate"/>
      </w:r>
      <w:r w:rsidR="006535F5">
        <w:rPr>
          <w:noProof/>
        </w:rPr>
        <w:t>(66, 70)</w:t>
      </w:r>
      <w:r w:rsidR="009360EC">
        <w:fldChar w:fldCharType="end"/>
      </w:r>
      <w:r w:rsidRPr="007C0342">
        <w:t>.</w:t>
      </w:r>
      <w:r w:rsidR="006B4A10" w:rsidRPr="007C0342">
        <w:t xml:space="preserve"> </w:t>
      </w:r>
      <w:r w:rsidR="009360EC">
        <w:t xml:space="preserve">The first </w:t>
      </w:r>
      <w:r w:rsidR="006B4A10" w:rsidRPr="007C0342">
        <w:t xml:space="preserve">examined the impact of these restrictions on assault rates, with appropriate controls and tests for whether harms were simply displaced from the restricted areas to other parts of Sydney. </w:t>
      </w:r>
      <w:r w:rsidR="00DF6B78" w:rsidRPr="00DF6B78">
        <w:t>The study</w:t>
      </w:r>
      <w:r w:rsidR="006B4A10" w:rsidRPr="00DF6B78">
        <w:t xml:space="preserve"> found assaults d</w:t>
      </w:r>
      <w:r w:rsidR="00DF6B78" w:rsidRPr="00DF6B78">
        <w:t xml:space="preserve">ropped </w:t>
      </w:r>
      <w:r w:rsidR="006B4A10" w:rsidRPr="00DF6B78">
        <w:t>by between 26% and 32%. There was little evidence of displacement to other areas (</w:t>
      </w:r>
      <w:r w:rsidR="00E61FD3">
        <w:t xml:space="preserve">see also </w:t>
      </w:r>
      <w:r w:rsidR="00E61FD3">
        <w:fldChar w:fldCharType="begin"/>
      </w:r>
      <w:r w:rsidR="006535F5">
        <w:instrText xml:space="preserve"> ADDIN EN.CITE &lt;EndNote&gt;&lt;Cite&gt;&lt;Author&gt;Donnelly N&lt;/Author&gt;&lt;Year&gt;2016&lt;/Year&gt;&lt;RecNum&gt;70&lt;/RecNum&gt;&lt;DisplayText&gt;(71)&lt;/DisplayText&gt;&lt;record&gt;&lt;rec-number&gt;70&lt;/rec-number&gt;&lt;foreign-keys&gt;&lt;key app="EN" db-id="avr05stv7arzs9erswtvftvb5xwz5ew2prxr" timestamp="1489632496"&gt;70&lt;/key&gt;&lt;/foreign-keys&gt;&lt;ref-type name="Report"&gt;27&lt;/ref-type&gt;&lt;contributors&gt;&lt;authors&gt;&lt;author&gt;Donnelly N, &lt;/author&gt;&lt;author&gt;Weatherburn D, &lt;/author&gt;&lt;author&gt;Routledge K, &lt;/author&gt;&lt;author&gt;Ramsey S, &lt;/author&gt;&lt;author&gt;Mahoney N.  &lt;/author&gt;&lt;/authors&gt;&lt;/contributors&gt;&lt;titles&gt;&lt;title&gt;Did the ‘lockout law’ reforms increase assaults at The Star casino, Pyrmont?&lt;/title&gt;&lt;/titles&gt;&lt;dates&gt;&lt;year&gt;2016&lt;/year&gt;&lt;/dates&gt;&lt;publisher&gt;Bureau of Crime Statistics and Research&lt;/publisher&gt;&lt;urls&gt;&lt;related-urls&gt;&lt;url&gt;www.bocsar.nsw.gov.au/Documents/BB/Report-Did-the-lockout-law-reformsincrease-assaults-at-The-Star-casino-Pyrmont-bb114.pdf&lt;/url&gt;&lt;/related-urls&gt;&lt;/urls&gt;&lt;/record&gt;&lt;/Cite&gt;&lt;/EndNote&gt;</w:instrText>
      </w:r>
      <w:r w:rsidR="00E61FD3">
        <w:fldChar w:fldCharType="separate"/>
      </w:r>
      <w:r w:rsidR="006535F5">
        <w:rPr>
          <w:noProof/>
        </w:rPr>
        <w:t>(71)</w:t>
      </w:r>
      <w:r w:rsidR="00E61FD3">
        <w:fldChar w:fldCharType="end"/>
      </w:r>
      <w:r w:rsidR="006B4A10" w:rsidRPr="00DF6B78">
        <w:t xml:space="preserve">). This </w:t>
      </w:r>
      <w:r w:rsidRPr="00DF6B78">
        <w:t xml:space="preserve">finding </w:t>
      </w:r>
      <w:r w:rsidR="006B4A10" w:rsidRPr="00DF6B78">
        <w:t xml:space="preserve">is supported by a less robust study of presentations to an inner-Sydney emergency department that </w:t>
      </w:r>
      <w:r w:rsidR="006B4A10" w:rsidRPr="00DF6B78">
        <w:lastRenderedPageBreak/>
        <w:t xml:space="preserve">found reductions in alcohol-related presentations following the </w:t>
      </w:r>
      <w:r w:rsidR="00DF6B78" w:rsidRPr="00DF6B78">
        <w:t>intervention, particularly late</w:t>
      </w:r>
      <w:r w:rsidR="00573923">
        <w:t xml:space="preserve"> </w:t>
      </w:r>
      <w:r w:rsidR="006B4A10" w:rsidRPr="00DF6B78">
        <w:t>at</w:t>
      </w:r>
      <w:r w:rsidR="00573923">
        <w:t xml:space="preserve"> </w:t>
      </w:r>
      <w:r w:rsidR="006B4A10" w:rsidRPr="00DF6B78">
        <w:t xml:space="preserve">night </w:t>
      </w:r>
      <w:r w:rsidR="009D4922">
        <w:fldChar w:fldCharType="begin"/>
      </w:r>
      <w:r w:rsidR="006535F5">
        <w:instrText xml:space="preserve"> ADDIN EN.CITE &lt;EndNote&gt;&lt;Cite&gt;&lt;Author&gt;Fulde&lt;/Author&gt;&lt;Year&gt;2015&lt;/Year&gt;&lt;RecNum&gt;66&lt;/RecNum&gt;&lt;DisplayText&gt;(66)&lt;/DisplayText&gt;&lt;record&gt;&lt;rec-number&gt;66&lt;/rec-number&gt;&lt;foreign-keys&gt;&lt;key app="EN" db-id="avr05stv7arzs9erswtvftvb5xwz5ew2prxr" timestamp="1489632492"&gt;66&lt;/key&gt;&lt;/foreign-keys&gt;&lt;ref-type name="Journal Article"&gt;17&lt;/ref-type&gt;&lt;contributors&gt;&lt;authors&gt;&lt;author&gt;Fulde, G., &lt;/author&gt;&lt;author&gt;Smith &lt;/author&gt;&lt;author&gt;Forster&lt;/author&gt;&lt;/authors&gt;&lt;/contributors&gt;&lt;titles&gt;&lt;title&gt;Presentations with alcohol-related serious injury to a major Sydney trauma hospital after 2014 changes to liquor laws&lt;/title&gt;&lt;secondary-title&gt;Medical Journal of Australia&lt;/secondary-title&gt;&lt;/titles&gt;&lt;periodical&gt;&lt;full-title&gt;Medical Journal of Australia&lt;/full-title&gt;&lt;/periodical&gt;&lt;volume&gt;203&lt;/volume&gt;&lt;number&gt;9&lt;/number&gt;&lt;dates&gt;&lt;year&gt;2015&lt;/year&gt;&lt;/dates&gt;&lt;urls&gt;&lt;/urls&gt;&lt;/record&gt;&lt;/Cite&gt;&lt;/EndNote&gt;</w:instrText>
      </w:r>
      <w:r w:rsidR="009D4922">
        <w:fldChar w:fldCharType="separate"/>
      </w:r>
      <w:r w:rsidR="006535F5">
        <w:rPr>
          <w:noProof/>
        </w:rPr>
        <w:t>(66)</w:t>
      </w:r>
      <w:r w:rsidR="009D4922">
        <w:fldChar w:fldCharType="end"/>
      </w:r>
      <w:r w:rsidR="006B4A10" w:rsidRPr="00DF6B78">
        <w:t>.</w:t>
      </w:r>
    </w:p>
    <w:p w14:paraId="75B3407C" w14:textId="77777777" w:rsidR="006B4A10" w:rsidRDefault="006B4A10" w:rsidP="00E25EDD">
      <w:pPr>
        <w:pStyle w:val="Heading2"/>
        <w:numPr>
          <w:ilvl w:val="1"/>
          <w:numId w:val="8"/>
        </w:numPr>
      </w:pPr>
      <w:bookmarkStart w:id="40" w:name="_Toc24278157"/>
      <w:r w:rsidRPr="006B4A10">
        <w:rPr>
          <w:bCs/>
        </w:rPr>
        <w:t xml:space="preserve">Decreasing hours of sale </w:t>
      </w:r>
      <w:r w:rsidR="00E33A2E">
        <w:rPr>
          <w:bCs/>
        </w:rPr>
        <w:t>for</w:t>
      </w:r>
      <w:r w:rsidRPr="006B4A10">
        <w:rPr>
          <w:bCs/>
        </w:rPr>
        <w:t xml:space="preserve"> </w:t>
      </w:r>
      <w:r w:rsidR="00F25AEF">
        <w:rPr>
          <w:bCs/>
        </w:rPr>
        <w:t>o</w:t>
      </w:r>
      <w:r>
        <w:t>ff-premise outlets (e.g. bottle-shops, convenience stores)</w:t>
      </w:r>
      <w:bookmarkEnd w:id="40"/>
    </w:p>
    <w:p w14:paraId="78BDC835" w14:textId="77777777" w:rsidR="006B2AE8" w:rsidRDefault="00027109" w:rsidP="00C674C1">
      <w:pPr>
        <w:spacing w:line="360" w:lineRule="auto"/>
      </w:pPr>
      <w:r>
        <w:t>Two studies focus on the impact of restricting trading hours of off-premise liquor licences</w:t>
      </w:r>
      <w:r w:rsidR="008941DA">
        <w:t xml:space="preserve"> </w:t>
      </w:r>
      <w:r w:rsidR="008941DA">
        <w:fldChar w:fldCharType="begin">
          <w:fldData xml:space="preserve">PEVuZE5vdGU+PENpdGU+PEF1dGhvcj5XaWNraTwvQXV0aG9yPjxZZWFyPjIwMTE8L1llYXI+PFJl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</w:fldData>
        </w:fldChar>
      </w:r>
      <w:r w:rsidR="006535F5">
        <w:instrText xml:space="preserve"> ADDIN EN.CITE </w:instrText>
      </w:r>
      <w:r w:rsidR="006535F5">
        <w:fldChar w:fldCharType="begin">
          <w:fldData xml:space="preserve">PEVuZE5vdGU+PENpdGU+PEF1dGhvcj5XaWNraTwvQXV0aG9yPjxZZWFyPjIwMTE8L1llYXI+PFJl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</w:fldData>
        </w:fldChar>
      </w:r>
      <w:r w:rsidR="006535F5">
        <w:instrText xml:space="preserve"> ADDIN EN.CITE.DATA </w:instrText>
      </w:r>
      <w:r w:rsidR="006535F5">
        <w:fldChar w:fldCharType="end"/>
      </w:r>
      <w:r w:rsidR="008941DA">
        <w:fldChar w:fldCharType="separate"/>
      </w:r>
      <w:r w:rsidR="006535F5">
        <w:rPr>
          <w:noProof/>
        </w:rPr>
        <w:t>(72, 73)</w:t>
      </w:r>
      <w:r w:rsidR="008941DA">
        <w:fldChar w:fldCharType="end"/>
      </w:r>
      <w:r w:rsidR="00602DDD">
        <w:t xml:space="preserve">. </w:t>
      </w:r>
      <w:r w:rsidR="00D6241D" w:rsidRPr="0053494A">
        <w:t xml:space="preserve">A </w:t>
      </w:r>
      <w:r w:rsidR="0053494A" w:rsidRPr="0053494A">
        <w:t>study based in Switzerland</w:t>
      </w:r>
      <w:r w:rsidR="008941DA">
        <w:t xml:space="preserve"> </w:t>
      </w:r>
      <w:r w:rsidR="008941DA">
        <w:fldChar w:fldCharType="begin"/>
      </w:r>
      <w:r w:rsidR="006535F5">
        <w:instrText xml:space="preserve"> ADDIN EN.CITE &lt;EndNote&gt;&lt;Cite&gt;&lt;Author&gt;Wicki&lt;/Author&gt;&lt;Year&gt;2011&lt;/Year&gt;&lt;RecNum&gt;71&lt;/RecNum&gt;&lt;DisplayText&gt;(72)&lt;/DisplayText&gt;&lt;record&gt;&lt;rec-number&gt;71&lt;/rec-number&gt;&lt;foreign-keys&gt;&lt;key app="EN" db-id="avr05stv7arzs9erswtvftvb5xwz5ew2prxr" timestamp="1489632497"&gt;71&lt;/key&gt;&lt;/foreign-keys&gt;&lt;ref-type name="Journal Article"&gt;17&lt;/ref-type&gt;&lt;contributors&gt;&lt;authors&gt;&lt;author&gt;Wicki, Matthias&lt;/author&gt;&lt;author&gt;Gmel, Gerhard&lt;/author&gt;&lt;/authors&gt;&lt;/contributors&gt;&lt;titles&gt;&lt;title&gt;Hospital admission rates for alcoholic intoxication after policy changes in the canton of Geneva, Switzerland&lt;/title&gt;&lt;secondary-title&gt;Drug and alcohol dependence&lt;/secondary-title&gt;&lt;/titles&gt;&lt;periodical&gt;&lt;full-title&gt;Drug and alcohol dependence&lt;/full-title&gt;&lt;/periodical&gt;&lt;pages&gt;209-15&lt;/pages&gt;&lt;volume&gt;118&lt;/volume&gt;&lt;number&gt;2-3&lt;/number&gt;&lt;dates&gt;&lt;year&gt;2011&lt;/year&gt;&lt;pub-dates&gt;&lt;date&gt;2011 Nov 1 (Epub 2011 Apr&lt;/date&gt;&lt;/pub-dates&gt;&lt;/dates&gt;&lt;isbn&gt;1879-0046&lt;/isbn&gt;&lt;accession-num&gt;MEDLINE:21515005&lt;/accession-num&gt;&lt;urls&gt;&lt;related-urls&gt;&lt;url&gt;&amp;lt;Go to ISI&amp;gt;://MEDLINE:21515005&lt;/url&gt;&lt;/related-urls&gt;&lt;/urls&gt;&lt;custom1&gt;Accept&lt;/custom1&gt;&lt;custom2&gt;Accept&lt;/custom2&gt;&lt;custom3&gt;Accept&lt;/custom3&gt;&lt;electronic-resource-num&gt;10.1016/j.drugalcdep.2011.03.020&lt;/electronic-resource-num&gt;&lt;remote-database-name&gt; MEDLINE - retrieved 14DEC2015&lt;/remote-database-name&gt;&lt;/record&gt;&lt;/Cite&gt;&lt;/EndNote&gt;</w:instrText>
      </w:r>
      <w:r w:rsidR="008941DA">
        <w:fldChar w:fldCharType="separate"/>
      </w:r>
      <w:r w:rsidR="006535F5">
        <w:rPr>
          <w:noProof/>
        </w:rPr>
        <w:t>(72)</w:t>
      </w:r>
      <w:r w:rsidR="008941DA">
        <w:fldChar w:fldCharType="end"/>
      </w:r>
      <w:r w:rsidR="0053494A" w:rsidRPr="0053494A">
        <w:t xml:space="preserve"> examined the impact of two changes to the availability of take-away alcohol in the experimental area of Geneva compared to the rest of Sw</w:t>
      </w:r>
      <w:r w:rsidR="008941DA">
        <w:t>itzerland between 2002 and 2007</w:t>
      </w:r>
      <w:r w:rsidR="0053494A" w:rsidRPr="0053494A">
        <w:t xml:space="preserve">. In 2005 the Canton of Geneva banned the off-premise sale of alcoholic beverages between 9pm and </w:t>
      </w:r>
      <w:r w:rsidR="00E33A2E" w:rsidRPr="0053494A">
        <w:t>7am and</w:t>
      </w:r>
      <w:r w:rsidR="0053494A" w:rsidRPr="0053494A">
        <w:t xml:space="preserve"> banned their sale in gas stations and video stores. The authors found a r</w:t>
      </w:r>
      <w:r w:rsidR="00D6241D" w:rsidRPr="0053494A">
        <w:t xml:space="preserve">eduction of 25%-40% in </w:t>
      </w:r>
      <w:r w:rsidR="0053494A">
        <w:t>hospital admission rates for alcoholic intoxication</w:t>
      </w:r>
      <w:r w:rsidR="00573923">
        <w:t xml:space="preserve"> among youth</w:t>
      </w:r>
      <w:r w:rsidR="0053494A">
        <w:t>.</w:t>
      </w:r>
      <w:r w:rsidR="00F25AEF">
        <w:t xml:space="preserve"> </w:t>
      </w:r>
      <w:r w:rsidR="0053494A" w:rsidRPr="0053494A">
        <w:t xml:space="preserve">The second study </w:t>
      </w:r>
      <w:r w:rsidR="0053494A">
        <w:t>i</w:t>
      </w:r>
      <w:r w:rsidR="0053494A" w:rsidRPr="0053494A">
        <w:t>s based in Germany</w:t>
      </w:r>
      <w:r w:rsidR="00922624">
        <w:t xml:space="preserve">. </w:t>
      </w:r>
      <w:r w:rsidR="006B2AE8">
        <w:t xml:space="preserve">It </w:t>
      </w:r>
      <w:r w:rsidR="0053494A" w:rsidRPr="0053494A">
        <w:t xml:space="preserve">examined </w:t>
      </w:r>
      <w:r w:rsidR="0053494A">
        <w:t>the impact</w:t>
      </w:r>
      <w:r w:rsidR="00922624">
        <w:t xml:space="preserve"> of a 2010 ban on the off-premise sale of alcoholic beverages between 10pm and 5am in the German state of </w:t>
      </w:r>
      <w:r w:rsidR="006B2AE8">
        <w:t>Baden-Württemberg on hospitalisations between 2007 and 2011. The authors found alcohol-related hospitalizations among adolescents and young adults dropped by approximately 7</w:t>
      </w:r>
      <w:r w:rsidR="006B2AE8" w:rsidRPr="006B2AE8">
        <w:t>%</w:t>
      </w:r>
      <w:r w:rsidR="008941DA">
        <w:t xml:space="preserve"> </w:t>
      </w:r>
      <w:r w:rsidR="008941DA">
        <w:fldChar w:fldCharType="begin"/>
      </w:r>
      <w:r w:rsidR="006535F5">
        <w:instrText xml:space="preserve"> ADDIN EN.CITE &lt;EndNote&gt;&lt;Cite&gt;&lt;Author&gt;Marcus&lt;/Author&gt;&lt;Year&gt;2015&lt;/Year&gt;&lt;RecNum&gt;72&lt;/RecNum&gt;&lt;DisplayText&gt;(73)&lt;/DisplayText&gt;&lt;record&gt;&lt;rec-number&gt;72&lt;/rec-number&gt;&lt;foreign-keys&gt;&lt;key app="EN" db-id="avr05stv7arzs9erswtvftvb5xwz5ew2prxr" timestamp="1489632498"&gt;72&lt;/key&gt;&lt;/foreign-keys&gt;&lt;ref-type name="Journal Article"&gt;17&lt;/ref-type&gt;&lt;contributors&gt;&lt;authors&gt;&lt;author&gt;Marcus, J.&lt;/author&gt;&lt;author&gt;Siedler, T.&lt;/author&gt;&lt;/authors&gt;&lt;/contributors&gt;&lt;titles&gt;&lt;title&gt;Reducing binge drinking? The effect of a ban on late-night off-premise alcohol sales on alcohol-related hospital stays in Germany&lt;/title&gt;&lt;secondary-title&gt;Journal of Public Economics&lt;/secondary-title&gt;&lt;/titles&gt;&lt;periodical&gt;&lt;full-title&gt;Journal of Public Economics&lt;/full-title&gt;&lt;/periodical&gt;&lt;pages&gt;55-77&lt;/pages&gt;&lt;volume&gt;123&lt;/volume&gt;&lt;dates&gt;&lt;year&gt;2015&lt;/year&gt;&lt;pub-dates&gt;&lt;date&gt;Mar&lt;/date&gt;&lt;/pub-dates&gt;&lt;/dates&gt;&lt;isbn&gt;0047-2727&lt;/isbn&gt;&lt;accession-num&gt;WOS:000353083100005&lt;/accession-num&gt;&lt;urls&gt;&lt;related-urls&gt;&lt;url&gt;&amp;lt;Go to ISI&amp;gt;://WOS:000353083100005&lt;/url&gt;&lt;/related-urls&gt;&lt;/urls&gt;&lt;custom1&gt;Accept&lt;/custom1&gt;&lt;custom2&gt;Accept&lt;/custom2&gt;&lt;custom3&gt;Accept&lt;/custom3&gt;&lt;electronic-resource-num&gt;10.1016/j.jpubeco.2014.12.010&lt;/electronic-resource-num&gt;&lt;remote-database-name&gt;  Core Collection - 14 DEC 2015&amp;#xD;&lt;/remote-database-name&gt;&lt;/record&gt;&lt;/Cite&gt;&lt;/EndNote&gt;</w:instrText>
      </w:r>
      <w:r w:rsidR="008941DA">
        <w:fldChar w:fldCharType="separate"/>
      </w:r>
      <w:r w:rsidR="006535F5">
        <w:rPr>
          <w:noProof/>
        </w:rPr>
        <w:t>(73)</w:t>
      </w:r>
      <w:r w:rsidR="008941DA">
        <w:fldChar w:fldCharType="end"/>
      </w:r>
      <w:r w:rsidR="006B2AE8">
        <w:t>.</w:t>
      </w:r>
    </w:p>
    <w:p w14:paraId="23B6A080" w14:textId="77777777" w:rsidR="00F25AEF" w:rsidRDefault="00F25AEF" w:rsidP="00E25EDD">
      <w:pPr>
        <w:pStyle w:val="Heading2"/>
        <w:numPr>
          <w:ilvl w:val="1"/>
          <w:numId w:val="8"/>
        </w:numPr>
      </w:pPr>
      <w:bookmarkStart w:id="41" w:name="_Toc24278158"/>
      <w:r>
        <w:t xml:space="preserve">Increasing and </w:t>
      </w:r>
      <w:r w:rsidR="00DB7991" w:rsidRPr="006B4A10">
        <w:t>decreasing</w:t>
      </w:r>
      <w:r w:rsidRPr="006B4A10">
        <w:t xml:space="preserve"> hours of sale in</w:t>
      </w:r>
      <w:r w:rsidR="00EE20F5">
        <w:t xml:space="preserve"> on-premise outlets</w:t>
      </w:r>
      <w:bookmarkEnd w:id="41"/>
    </w:p>
    <w:p w14:paraId="30382318" w14:textId="77777777" w:rsidR="00F25AEF" w:rsidRDefault="00F25AEF" w:rsidP="00C674C1">
      <w:pPr>
        <w:spacing w:line="360" w:lineRule="auto"/>
        <w:rPr>
          <w:szCs w:val="24"/>
        </w:rPr>
      </w:pPr>
      <w:r>
        <w:rPr>
          <w:szCs w:val="24"/>
        </w:rPr>
        <w:t>One study</w:t>
      </w:r>
      <w:r w:rsidR="008941DA">
        <w:rPr>
          <w:szCs w:val="24"/>
        </w:rPr>
        <w:t xml:space="preserve"> </w:t>
      </w:r>
      <w:r w:rsidR="008941DA">
        <w:rPr>
          <w:szCs w:val="24"/>
        </w:rPr>
        <w:fldChar w:fldCharType="begin"/>
      </w:r>
      <w:r w:rsidR="006535F5">
        <w:rPr>
          <w:szCs w:val="24"/>
        </w:rPr>
        <w:instrText xml:space="preserve"> ADDIN EN.CITE &lt;EndNote&gt;&lt;Cite&gt;&lt;Author&gt;Rossow&lt;/Author&gt;&lt;Year&gt;2012&lt;/Year&gt;&lt;RecNum&gt;73&lt;/RecNum&gt;&lt;DisplayText&gt;(74)&lt;/DisplayText&gt;&lt;record&gt;&lt;rec-number&gt;73&lt;/rec-number&gt;&lt;foreign-keys&gt;&lt;key app="EN" db-id="avr05stv7arzs9erswtvftvb5xwz5ew2prxr" timestamp="1489632499"&gt;73&lt;/key&gt;&lt;/foreign-keys&gt;&lt;ref-type name="Journal Article"&gt;17&lt;/ref-type&gt;&lt;contributors&gt;&lt;authors&gt;&lt;author&gt;Rossow, Ingeborg&lt;/author&gt;&lt;author&gt;Norstrom, Thor&lt;/author&gt;&lt;/authors&gt;&lt;/contributors&gt;&lt;titles&gt;&lt;title&gt;The impact of small changes in bar closing hours on violence. The Norwegian experience from 18 cities&lt;/title&gt;&lt;secondary-title&gt;Addiction (Abingdon, England)&lt;/secondary-title&gt;&lt;/titles&gt;&lt;periodical&gt;&lt;full-title&gt;Addiction (Abingdon, England)&lt;/full-title&gt;&lt;/periodical&gt;&lt;pages&gt;530-7&lt;/pages&gt;&lt;volume&gt;107&lt;/volume&gt;&lt;number&gt;3&lt;/number&gt;&lt;dates&gt;&lt;year&gt;2012&lt;/year&gt;&lt;pub-dates&gt;&lt;date&gt;2012 Mar (Epub 2011 Nov&lt;/date&gt;&lt;/pub-dates&gt;&lt;/dates&gt;&lt;isbn&gt;1360-0443&lt;/isbn&gt;&lt;accession-num&gt;MEDLINE:21906198&lt;/accession-num&gt;&lt;urls&gt;&lt;related-urls&gt;&lt;url&gt;&amp;lt;Go to ISI&amp;gt;://MEDLINE:21906198&lt;/url&gt;&lt;/related-urls&gt;&lt;/urls&gt;&lt;custom1&gt;Accept&lt;/custom1&gt;&lt;custom2&gt;Accept&lt;/custom2&gt;&lt;custom3&gt;Accept&lt;/custom3&gt;&lt;electronic-resource-num&gt;10.1111/j.1360-0443.2011.03643.x&lt;/electronic-resource-num&gt;&lt;remote-database-name&gt; MEDLINE - retrieved 14DEC2015&lt;/remote-database-name&gt;&lt;/record&gt;&lt;/Cite&gt;&lt;/EndNote&gt;</w:instrText>
      </w:r>
      <w:r w:rsidR="008941DA">
        <w:rPr>
          <w:szCs w:val="24"/>
        </w:rPr>
        <w:fldChar w:fldCharType="separate"/>
      </w:r>
      <w:r w:rsidR="006535F5">
        <w:rPr>
          <w:noProof/>
          <w:szCs w:val="24"/>
        </w:rPr>
        <w:t>(74)</w:t>
      </w:r>
      <w:r w:rsidR="008941DA">
        <w:rPr>
          <w:szCs w:val="24"/>
        </w:rPr>
        <w:fldChar w:fldCharType="end"/>
      </w:r>
      <w:r>
        <w:rPr>
          <w:szCs w:val="24"/>
        </w:rPr>
        <w:t xml:space="preserve"> </w:t>
      </w:r>
      <w:r w:rsidRPr="00F25AEF">
        <w:rPr>
          <w:szCs w:val="24"/>
        </w:rPr>
        <w:t xml:space="preserve">examined the impact of small changes (&lt;2 hours) in late-night trading for bars in 18 Norwegian </w:t>
      </w:r>
      <w:r w:rsidR="00BE6076">
        <w:rPr>
          <w:szCs w:val="24"/>
        </w:rPr>
        <w:t>municipalities</w:t>
      </w:r>
      <w:r w:rsidR="00602DDD">
        <w:rPr>
          <w:rStyle w:val="FootnoteReference"/>
          <w:szCs w:val="24"/>
        </w:rPr>
        <w:footnoteReference w:id="2"/>
      </w:r>
      <w:r>
        <w:rPr>
          <w:noProof/>
          <w:szCs w:val="24"/>
        </w:rPr>
        <w:t>.</w:t>
      </w:r>
      <w:r w:rsidRPr="00F25AEF">
        <w:rPr>
          <w:szCs w:val="24"/>
        </w:rPr>
        <w:t xml:space="preserve"> The</w:t>
      </w:r>
      <w:r>
        <w:rPr>
          <w:szCs w:val="24"/>
        </w:rPr>
        <w:t xml:space="preserve"> study </w:t>
      </w:r>
      <w:r w:rsidRPr="00F25AEF">
        <w:rPr>
          <w:szCs w:val="24"/>
        </w:rPr>
        <w:t xml:space="preserve">found each </w:t>
      </w:r>
      <w:r w:rsidR="002C232D" w:rsidRPr="00F25AEF">
        <w:rPr>
          <w:szCs w:val="24"/>
        </w:rPr>
        <w:t>1-hour</w:t>
      </w:r>
      <w:r w:rsidRPr="00F25AEF">
        <w:rPr>
          <w:szCs w:val="24"/>
        </w:rPr>
        <w:t xml:space="preserve"> change in allowable hours was associated with a 16% </w:t>
      </w:r>
      <w:r w:rsidR="00573923">
        <w:rPr>
          <w:szCs w:val="24"/>
        </w:rPr>
        <w:t xml:space="preserve">change </w:t>
      </w:r>
      <w:r w:rsidRPr="00F25AEF">
        <w:rPr>
          <w:szCs w:val="24"/>
        </w:rPr>
        <w:t xml:space="preserve">in recorded assaults. This is the only study to include both extensions and restrictions on trading hours and the findings were similar for changes in both directions, adding more evidence that effects were causally related to the policy changes. </w:t>
      </w:r>
    </w:p>
    <w:p w14:paraId="4C5C7FD6" w14:textId="77777777" w:rsidR="00BA793C" w:rsidRPr="00F25AEF" w:rsidRDefault="00BA793C" w:rsidP="00E25EDD">
      <w:pPr>
        <w:pStyle w:val="Heading2"/>
        <w:numPr>
          <w:ilvl w:val="1"/>
          <w:numId w:val="8"/>
        </w:numPr>
      </w:pPr>
      <w:bookmarkStart w:id="42" w:name="_Toc24278159"/>
      <w:r w:rsidRPr="00F25AEF">
        <w:t>Research gaps</w:t>
      </w:r>
      <w:bookmarkEnd w:id="42"/>
    </w:p>
    <w:p w14:paraId="13A10F2F" w14:textId="77777777" w:rsidR="00BA793C" w:rsidRPr="00F25AEF" w:rsidRDefault="00BA793C" w:rsidP="00BA793C">
      <w:pPr>
        <w:autoSpaceDE w:val="0"/>
        <w:autoSpaceDN w:val="0"/>
        <w:adjustRightInd w:val="0"/>
        <w:spacing w:after="120" w:line="360" w:lineRule="auto"/>
        <w:rPr>
          <w:sz w:val="20"/>
        </w:rPr>
      </w:pPr>
      <w:r w:rsidRPr="0071750D">
        <w:t xml:space="preserve">The few studies of changes to off-premise trading hours have been conducted in Europe. </w:t>
      </w:r>
      <w:r>
        <w:t xml:space="preserve">In general, compared to Australia, alcohol is widely available for </w:t>
      </w:r>
      <w:proofErr w:type="gramStart"/>
      <w:r>
        <w:t>off-premise</w:t>
      </w:r>
      <w:proofErr w:type="gramEnd"/>
      <w:r>
        <w:t xml:space="preserve"> purchasing in Europe through gas stations, </w:t>
      </w:r>
      <w:r w:rsidRPr="006B2AE8">
        <w:t>convenience stores</w:t>
      </w:r>
      <w:r>
        <w:t xml:space="preserve"> and supermarkets. </w:t>
      </w:r>
      <w:r w:rsidRPr="0071750D">
        <w:t>It would be</w:t>
      </w:r>
      <w:r>
        <w:t xml:space="preserve"> useful to have studies of changes in off-premise outlets in Australian settings to confirm results from other settings. Policy changes in 2016 </w:t>
      </w:r>
      <w:r w:rsidR="00E63275">
        <w:t>requiring 10pm closing for</w:t>
      </w:r>
      <w:r>
        <w:t xml:space="preserve"> off-premise outlets in NSW</w:t>
      </w:r>
      <w:r w:rsidR="008C3764">
        <w:t xml:space="preserve">, </w:t>
      </w:r>
      <w:r w:rsidR="00E63275">
        <w:t xml:space="preserve">(since the Callinan Review rolled back to 11pm) </w:t>
      </w:r>
      <w:r>
        <w:t>provide an opportunity to examine this relationship in the Australian context.</w:t>
      </w:r>
    </w:p>
    <w:p w14:paraId="24D03AC5" w14:textId="77777777" w:rsidR="006B4A10" w:rsidRPr="006B4A10" w:rsidRDefault="006B4A10" w:rsidP="00E25EDD">
      <w:pPr>
        <w:pStyle w:val="Heading2"/>
        <w:numPr>
          <w:ilvl w:val="1"/>
          <w:numId w:val="8"/>
        </w:numPr>
      </w:pPr>
      <w:bookmarkStart w:id="43" w:name="_Toc24278160"/>
      <w:r w:rsidRPr="006B4A10">
        <w:t>Summary</w:t>
      </w:r>
      <w:bookmarkEnd w:id="43"/>
    </w:p>
    <w:p w14:paraId="636B4FFC" w14:textId="77777777" w:rsidR="00B57AA7" w:rsidRDefault="006B4A10" w:rsidP="00BA793C">
      <w:pPr>
        <w:spacing w:line="360" w:lineRule="auto"/>
      </w:pPr>
      <w:r>
        <w:t>T</w:t>
      </w:r>
      <w:r w:rsidR="00487CD0">
        <w:t>he</w:t>
      </w:r>
      <w:r w:rsidR="00213439">
        <w:t xml:space="preserve">re </w:t>
      </w:r>
      <w:r w:rsidR="002C232D">
        <w:t>are many</w:t>
      </w:r>
      <w:r w:rsidR="00F25AEF">
        <w:t xml:space="preserve"> studies that</w:t>
      </w:r>
      <w:r w:rsidR="002C232D">
        <w:t xml:space="preserve"> find</w:t>
      </w:r>
      <w:r w:rsidR="00F25AEF">
        <w:t xml:space="preserve"> </w:t>
      </w:r>
      <w:r w:rsidR="00213439">
        <w:t>reducing trading hours of alcohol-outlets is an effective means of reducing alcohol-related harms, particularly violence. S</w:t>
      </w:r>
      <w:r w:rsidR="00487CD0" w:rsidRPr="00487CD0">
        <w:t>ome of the most compelling studies come from recent restrictions introduced in different parts of New South Wales.</w:t>
      </w:r>
      <w:r w:rsidR="00487CD0">
        <w:t xml:space="preserve"> </w:t>
      </w:r>
      <w:r w:rsidR="00B622F5">
        <w:t xml:space="preserve">The findings from the UK </w:t>
      </w:r>
      <w:r w:rsidR="00B622F5">
        <w:lastRenderedPageBreak/>
        <w:t xml:space="preserve">are not particularly consistent with the findings in other </w:t>
      </w:r>
      <w:r w:rsidR="002C232D">
        <w:t>jurisdictions but</w:t>
      </w:r>
      <w:r w:rsidR="00B622F5">
        <w:t xml:space="preserve"> may be explained because of the modest and gradual nature of the policy change. </w:t>
      </w:r>
      <w:r w:rsidR="008C7C50">
        <w:t xml:space="preserve">There is some evidence that reducing hours of packaged liquor outlets reduces harms </w:t>
      </w:r>
      <w:r w:rsidR="00573923">
        <w:t>among</w:t>
      </w:r>
      <w:r w:rsidR="008C7C50">
        <w:t xml:space="preserve"> adolescents and young adults.</w:t>
      </w:r>
    </w:p>
    <w:p w14:paraId="26E86E22" w14:textId="77777777" w:rsidR="00B57AA7" w:rsidRDefault="00B57AA7">
      <w:r>
        <w:br w:type="page"/>
      </w:r>
    </w:p>
    <w:p w14:paraId="3DD5E44B" w14:textId="77777777" w:rsidR="00BF208C" w:rsidRPr="00816232" w:rsidRDefault="00822093" w:rsidP="00E25EDD">
      <w:pPr>
        <w:pStyle w:val="Heading1"/>
        <w:numPr>
          <w:ilvl w:val="0"/>
          <w:numId w:val="8"/>
        </w:numPr>
      </w:pPr>
      <w:bookmarkStart w:id="44" w:name="_Toc24278161"/>
      <w:r w:rsidRPr="00822093">
        <w:rPr>
          <w:i/>
          <w:noProof/>
          <w:lang w:eastAsia="en-AU"/>
        </w:rPr>
        <w:lastRenderedPageBreak/>
        <mc:AlternateContent>
          <mc:Choice Requires="wps">
            <w:drawing>
              <wp:anchor distT="45720" distB="45720" distL="114300" distR="114300" simplePos="0" relativeHeight="251663360" behindDoc="0" locked="0" layoutInCell="1" allowOverlap="1" wp14:anchorId="4DA4EA32" wp14:editId="4AB9702E">
                <wp:simplePos x="0" y="0"/>
                <wp:positionH relativeFrom="margin">
                  <wp:align>right</wp:align>
                </wp:positionH>
                <wp:positionV relativeFrom="paragraph">
                  <wp:posOffset>403614</wp:posOffset>
                </wp:positionV>
                <wp:extent cx="5718175" cy="1404620"/>
                <wp:effectExtent l="0" t="0" r="15875" b="127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404620"/>
                        </a:xfrm>
                        <a:prstGeom prst="rect">
                          <a:avLst/>
                        </a:prstGeom>
                        <a:solidFill>
                          <a:srgbClr val="FFFFFF"/>
                        </a:solidFill>
                        <a:ln w="9525">
                          <a:solidFill>
                            <a:srgbClr val="000000"/>
                          </a:solidFill>
                          <a:miter lim="800000"/>
                          <a:headEnd/>
                          <a:tailEnd/>
                        </a:ln>
                      </wps:spPr>
                      <wps:txbx>
                        <w:txbxContent>
                          <w:p w14:paraId="29A3C204" w14:textId="77777777" w:rsidR="00DB2FE2" w:rsidRPr="00592D72" w:rsidRDefault="00DB2FE2" w:rsidP="00592D72">
                            <w:pPr>
                              <w:rPr>
                                <w:b/>
                                <w:i/>
                              </w:rPr>
                            </w:pPr>
                            <w:r w:rsidRPr="00592D72">
                              <w:rPr>
                                <w:b/>
                                <w:i/>
                              </w:rPr>
                              <w:t>Chapter Summary</w:t>
                            </w:r>
                          </w:p>
                          <w:p w14:paraId="0A56D684" w14:textId="77777777" w:rsidR="00DB2FE2" w:rsidRPr="00D07518" w:rsidRDefault="00DB2FE2" w:rsidP="0051111E">
                            <w:pPr>
                              <w:pStyle w:val="ListParagraph"/>
                              <w:numPr>
                                <w:ilvl w:val="0"/>
                                <w:numId w:val="7"/>
                              </w:numPr>
                              <w:spacing w:line="276" w:lineRule="auto"/>
                              <w:rPr>
                                <w:u w:val="single"/>
                              </w:rPr>
                            </w:pPr>
                            <w:r>
                              <w:t>One hundred and sixty-five studies examined the relationship between the density of alcohol outlets and alcohol consumption or alcohol-related harms.</w:t>
                            </w:r>
                          </w:p>
                          <w:p w14:paraId="40704F3C" w14:textId="77777777" w:rsidR="00DB2FE2" w:rsidRPr="009604E2" w:rsidRDefault="00DB2FE2" w:rsidP="0051111E">
                            <w:pPr>
                              <w:pStyle w:val="ListParagraph"/>
                              <w:numPr>
                                <w:ilvl w:val="0"/>
                                <w:numId w:val="7"/>
                              </w:numPr>
                              <w:spacing w:line="276" w:lineRule="auto"/>
                              <w:rPr>
                                <w:u w:val="single"/>
                              </w:rPr>
                            </w:pPr>
                            <w:r>
                              <w:t xml:space="preserve">All but a handful examined the impact of </w:t>
                            </w:r>
                            <w:r w:rsidRPr="009604E2">
                              <w:rPr>
                                <w:i/>
                              </w:rPr>
                              <w:t>increasing</w:t>
                            </w:r>
                            <w:r>
                              <w:t xml:space="preserve"> alcohol outlet density on alcohol-related outcomes – whether immediate from a policy change, or gradual increases in availability over time. </w:t>
                            </w:r>
                          </w:p>
                          <w:p w14:paraId="2F9C7D00" w14:textId="77777777" w:rsidR="00DB2FE2" w:rsidRPr="002F0D6C" w:rsidRDefault="00DB2FE2" w:rsidP="0051111E">
                            <w:pPr>
                              <w:pStyle w:val="ListParagraph"/>
                              <w:numPr>
                                <w:ilvl w:val="0"/>
                                <w:numId w:val="7"/>
                              </w:numPr>
                              <w:spacing w:line="276" w:lineRule="auto"/>
                            </w:pPr>
                            <w:r>
                              <w:t>Forty-four studies included measurement over time and are the strongest form of evidence.</w:t>
                            </w:r>
                          </w:p>
                          <w:p w14:paraId="2174386D" w14:textId="77777777" w:rsidR="00DB2FE2" w:rsidRDefault="00DB2FE2" w:rsidP="0051111E">
                            <w:pPr>
                              <w:pStyle w:val="ListParagraph"/>
                              <w:numPr>
                                <w:ilvl w:val="0"/>
                                <w:numId w:val="7"/>
                              </w:numPr>
                              <w:spacing w:after="0"/>
                            </w:pPr>
                            <w:r w:rsidRPr="002F0D6C">
                              <w:t xml:space="preserve">There is </w:t>
                            </w:r>
                            <w:r>
                              <w:t>high-quality</w:t>
                            </w:r>
                            <w:r w:rsidRPr="002F0D6C">
                              <w:t>, locally-relevant evidence that alcohol outlet density is associated with violence</w:t>
                            </w:r>
                            <w:r>
                              <w:t xml:space="preserve"> and good evidence that outlets are associated with </w:t>
                            </w:r>
                            <w:r w:rsidRPr="002F0D6C">
                              <w:t>alcohol-related mortality and morbidity</w:t>
                            </w:r>
                            <w:r>
                              <w:t xml:space="preserve">. </w:t>
                            </w:r>
                          </w:p>
                          <w:p w14:paraId="02A575C2" w14:textId="77777777" w:rsidR="00DB2FE2" w:rsidRDefault="00DB2FE2" w:rsidP="0051111E">
                            <w:pPr>
                              <w:pStyle w:val="ListParagraph"/>
                              <w:numPr>
                                <w:ilvl w:val="0"/>
                                <w:numId w:val="7"/>
                              </w:numPr>
                              <w:spacing w:after="0"/>
                            </w:pPr>
                            <w:r>
                              <w:t xml:space="preserve">There is some evidence that outlets are associated with risky drinking and intimate partner violence, and evidence from overseas suggests outlets are positively associated with child maltreatment, sexually transmitted infections and suicide. </w:t>
                            </w:r>
                          </w:p>
                          <w:p w14:paraId="20A343E2" w14:textId="77777777" w:rsidR="00DB2FE2" w:rsidRDefault="00DB2FE2" w:rsidP="0051111E">
                            <w:pPr>
                              <w:pStyle w:val="ListParagraph"/>
                              <w:numPr>
                                <w:ilvl w:val="0"/>
                                <w:numId w:val="7"/>
                              </w:numPr>
                              <w:spacing w:after="0"/>
                            </w:pPr>
                            <w:r>
                              <w:t>There is mixed evidence about associations of outlets to traffic accidents and drunk-driving as well as underage drinking.</w:t>
                            </w:r>
                          </w:p>
                          <w:p w14:paraId="326FF59E" w14:textId="77777777" w:rsidR="00DB2FE2" w:rsidRDefault="00DB2FE2" w:rsidP="002F0D6C">
                            <w:pPr>
                              <w:pStyle w:val="ListParagraph"/>
                              <w:numPr>
                                <w:ilvl w:val="0"/>
                                <w:numId w:val="7"/>
                              </w:numPr>
                              <w:spacing w:after="0"/>
                            </w:pPr>
                            <w:r w:rsidRPr="00245169">
                              <w:t>There remain substantial weaknesses in the outlet density literature, and improvements in data and analytical approaches are needed to ensure the best quality evidence is available to inform policy.</w:t>
                            </w:r>
                          </w:p>
                          <w:p w14:paraId="0C2E87F1" w14:textId="77777777" w:rsidR="00DB2FE2" w:rsidRPr="002F0D6C" w:rsidRDefault="00DB2FE2" w:rsidP="002F0D6C">
                            <w:pPr>
                              <w:pStyle w:val="ListParagraph"/>
                              <w:numPr>
                                <w:ilvl w:val="0"/>
                                <w:numId w:val="7"/>
                              </w:numPr>
                              <w:spacing w:after="0"/>
                            </w:pPr>
                            <w:r>
                              <w:t xml:space="preserve">Alcohol sales data are rarely available for outlets in an area, however, research that is able to include sales data, suggest the amount of alcohol sold significantly predicts local problems rather than the density of outlets. There is a </w:t>
                            </w:r>
                            <w:r w:rsidRPr="003247D7">
                              <w:t>need for detailed alcohol sales data to be collected in each state and territory and made available to research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A4EA32" id="_x0000_s1028" type="#_x0000_t202" style="position:absolute;left:0;text-align:left;margin-left:399.05pt;margin-top:31.8pt;width:450.2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">
                <v:textbox style="mso-fit-shape-to-text:t">
                  <w:txbxContent>
                    <w:p w14:paraId="29A3C204" w14:textId="77777777" w:rsidR="00DB2FE2" w:rsidRPr="00592D72" w:rsidRDefault="00DB2FE2" w:rsidP="00592D72">
                      <w:pPr>
                        <w:rPr>
                          <w:b/>
                          <w:i/>
                        </w:rPr>
                      </w:pPr>
                      <w:r w:rsidRPr="00592D72">
                        <w:rPr>
                          <w:b/>
                          <w:i/>
                        </w:rPr>
                        <w:t>Chapter Summary</w:t>
                      </w:r>
                    </w:p>
                    <w:p w14:paraId="0A56D684" w14:textId="77777777" w:rsidR="00DB2FE2" w:rsidRPr="00D07518" w:rsidRDefault="00DB2FE2" w:rsidP="0051111E">
                      <w:pPr>
                        <w:pStyle w:val="ListParagraph"/>
                        <w:numPr>
                          <w:ilvl w:val="0"/>
                          <w:numId w:val="7"/>
                        </w:numPr>
                        <w:spacing w:line="276" w:lineRule="auto"/>
                        <w:rPr>
                          <w:u w:val="single"/>
                        </w:rPr>
                      </w:pPr>
                      <w:r>
                        <w:t>One hundred and sixty-five studies examined the relationship between the density of alcohol outlets and alcohol consumption or alcohol-related harms.</w:t>
                      </w:r>
                    </w:p>
                    <w:p w14:paraId="40704F3C" w14:textId="77777777" w:rsidR="00DB2FE2" w:rsidRPr="009604E2" w:rsidRDefault="00DB2FE2" w:rsidP="0051111E">
                      <w:pPr>
                        <w:pStyle w:val="ListParagraph"/>
                        <w:numPr>
                          <w:ilvl w:val="0"/>
                          <w:numId w:val="7"/>
                        </w:numPr>
                        <w:spacing w:line="276" w:lineRule="auto"/>
                        <w:rPr>
                          <w:u w:val="single"/>
                        </w:rPr>
                      </w:pPr>
                      <w:r>
                        <w:t xml:space="preserve">All but a handful examined the impact of </w:t>
                      </w:r>
                      <w:r w:rsidRPr="009604E2">
                        <w:rPr>
                          <w:i/>
                        </w:rPr>
                        <w:t>increasing</w:t>
                      </w:r>
                      <w:r>
                        <w:t xml:space="preserve"> alcohol outlet density on alcohol-related outcomes – whether immediate from a policy change, or gradual increases in availability over time. </w:t>
                      </w:r>
                    </w:p>
                    <w:p w14:paraId="2F9C7D00" w14:textId="77777777" w:rsidR="00DB2FE2" w:rsidRPr="002F0D6C" w:rsidRDefault="00DB2FE2" w:rsidP="0051111E">
                      <w:pPr>
                        <w:pStyle w:val="ListParagraph"/>
                        <w:numPr>
                          <w:ilvl w:val="0"/>
                          <w:numId w:val="7"/>
                        </w:numPr>
                        <w:spacing w:line="276" w:lineRule="auto"/>
                      </w:pPr>
                      <w:r>
                        <w:t>Forty-four studies included measurement over time and are the strongest form of evidence.</w:t>
                      </w:r>
                    </w:p>
                    <w:p w14:paraId="2174386D" w14:textId="77777777" w:rsidR="00DB2FE2" w:rsidRDefault="00DB2FE2" w:rsidP="0051111E">
                      <w:pPr>
                        <w:pStyle w:val="ListParagraph"/>
                        <w:numPr>
                          <w:ilvl w:val="0"/>
                          <w:numId w:val="7"/>
                        </w:numPr>
                        <w:spacing w:after="0"/>
                      </w:pPr>
                      <w:r w:rsidRPr="002F0D6C">
                        <w:t xml:space="preserve">There is </w:t>
                      </w:r>
                      <w:r>
                        <w:t>high-quality</w:t>
                      </w:r>
                      <w:r w:rsidRPr="002F0D6C">
                        <w:t>, locally-relevant evidence that alcohol outlet density is associated with violence</w:t>
                      </w:r>
                      <w:r>
                        <w:t xml:space="preserve"> and good evidence that outlets are associated with </w:t>
                      </w:r>
                      <w:r w:rsidRPr="002F0D6C">
                        <w:t>alcohol-related mortality and morbidity</w:t>
                      </w:r>
                      <w:r>
                        <w:t xml:space="preserve">. </w:t>
                      </w:r>
                    </w:p>
                    <w:p w14:paraId="02A575C2" w14:textId="77777777" w:rsidR="00DB2FE2" w:rsidRDefault="00DB2FE2" w:rsidP="0051111E">
                      <w:pPr>
                        <w:pStyle w:val="ListParagraph"/>
                        <w:numPr>
                          <w:ilvl w:val="0"/>
                          <w:numId w:val="7"/>
                        </w:numPr>
                        <w:spacing w:after="0"/>
                      </w:pPr>
                      <w:r>
                        <w:t xml:space="preserve">There is some evidence that outlets are associated with risky drinking and intimate partner violence, and evidence from overseas suggests outlets are positively associated with child maltreatment, sexually transmitted infections and suicide. </w:t>
                      </w:r>
                    </w:p>
                    <w:p w14:paraId="20A343E2" w14:textId="77777777" w:rsidR="00DB2FE2" w:rsidRDefault="00DB2FE2" w:rsidP="0051111E">
                      <w:pPr>
                        <w:pStyle w:val="ListParagraph"/>
                        <w:numPr>
                          <w:ilvl w:val="0"/>
                          <w:numId w:val="7"/>
                        </w:numPr>
                        <w:spacing w:after="0"/>
                      </w:pPr>
                      <w:r>
                        <w:t>There is mixed evidence about associations of outlets to traffic accidents and drunk-driving as well as underage drinking.</w:t>
                      </w:r>
                    </w:p>
                    <w:p w14:paraId="326FF59E" w14:textId="77777777" w:rsidR="00DB2FE2" w:rsidRDefault="00DB2FE2" w:rsidP="002F0D6C">
                      <w:pPr>
                        <w:pStyle w:val="ListParagraph"/>
                        <w:numPr>
                          <w:ilvl w:val="0"/>
                          <w:numId w:val="7"/>
                        </w:numPr>
                        <w:spacing w:after="0"/>
                      </w:pPr>
                      <w:r w:rsidRPr="00245169">
                        <w:t>There remain substantial weaknesses in the outlet density literature, and improvements in data and analytical approaches are needed to ensure the best quality evidence is available to inform policy.</w:t>
                      </w:r>
                    </w:p>
                    <w:p w14:paraId="0C2E87F1" w14:textId="77777777" w:rsidR="00DB2FE2" w:rsidRPr="002F0D6C" w:rsidRDefault="00DB2FE2" w:rsidP="002F0D6C">
                      <w:pPr>
                        <w:pStyle w:val="ListParagraph"/>
                        <w:numPr>
                          <w:ilvl w:val="0"/>
                          <w:numId w:val="7"/>
                        </w:numPr>
                        <w:spacing w:after="0"/>
                      </w:pPr>
                      <w:r>
                        <w:t xml:space="preserve">Alcohol sales data are rarely available for outlets in an area, however, research that is able to include sales data, suggest the amount of alcohol sold significantly predicts local problems rather than the density of outlets. There is a </w:t>
                      </w:r>
                      <w:r w:rsidRPr="003247D7">
                        <w:t>need for detailed alcohol sales data to be collected in each state and territory and made available to researchers.</w:t>
                      </w:r>
                    </w:p>
                  </w:txbxContent>
                </v:textbox>
                <w10:wrap type="square" anchorx="margin"/>
              </v:shape>
            </w:pict>
          </mc:Fallback>
        </mc:AlternateContent>
      </w:r>
      <w:r w:rsidR="00BF208C" w:rsidRPr="00816232">
        <w:t>Density of alcohol outlets</w:t>
      </w:r>
      <w:bookmarkEnd w:id="44"/>
    </w:p>
    <w:p w14:paraId="7021DE59" w14:textId="77777777" w:rsidR="00D07518" w:rsidRPr="00A5542F" w:rsidRDefault="00D07518" w:rsidP="00E25EDD">
      <w:pPr>
        <w:pStyle w:val="Heading2"/>
        <w:numPr>
          <w:ilvl w:val="1"/>
          <w:numId w:val="8"/>
        </w:numPr>
      </w:pPr>
      <w:bookmarkStart w:id="45" w:name="_Toc24278162"/>
      <w:r w:rsidRPr="00A5542F">
        <w:t>Sample</w:t>
      </w:r>
      <w:bookmarkEnd w:id="45"/>
    </w:p>
    <w:p w14:paraId="5E5BE634" w14:textId="77777777" w:rsidR="00D07518" w:rsidRDefault="00D07518" w:rsidP="00C674C1">
      <w:pPr>
        <w:spacing w:line="360" w:lineRule="auto"/>
      </w:pPr>
      <w:r>
        <w:t xml:space="preserve">Studies which examined associations with the density of alcohol outlets are summarised in Tables </w:t>
      </w:r>
      <w:r w:rsidR="002609AD">
        <w:t>6</w:t>
      </w:r>
      <w:r w:rsidRPr="002609AD">
        <w:t>-</w:t>
      </w:r>
      <w:r w:rsidR="002609AD">
        <w:t>8 (</w:t>
      </w:r>
      <w:r w:rsidR="002609AD" w:rsidRPr="002609AD">
        <w:t>see Appendices)</w:t>
      </w:r>
      <w:r>
        <w:t xml:space="preserve">. Here we focus on summarizing the best-quality studies – predominantly longitudinal </w:t>
      </w:r>
      <w:r w:rsidR="002A52C9">
        <w:t>(</w:t>
      </w:r>
      <w:r w:rsidR="002A52C9" w:rsidRPr="002609AD">
        <w:t xml:space="preserve">Table </w:t>
      </w:r>
      <w:r w:rsidR="002609AD" w:rsidRPr="002609AD">
        <w:t>6</w:t>
      </w:r>
      <w:r w:rsidR="002A52C9" w:rsidRPr="002609AD">
        <w:t xml:space="preserve">) </w:t>
      </w:r>
      <w:r w:rsidRPr="002609AD">
        <w:t>–</w:t>
      </w:r>
      <w:r>
        <w:t xml:space="preserve"> as well as studies </w:t>
      </w:r>
      <w:r w:rsidR="0080652E">
        <w:t>undertaken in Australia</w:t>
      </w:r>
      <w:r w:rsidR="002609AD">
        <w:t xml:space="preserve"> (or in a couple of instances New Zealand)</w:t>
      </w:r>
      <w:r>
        <w:t xml:space="preserve">. </w:t>
      </w:r>
      <w:r w:rsidR="002C232D">
        <w:t>Most of</w:t>
      </w:r>
      <w:r>
        <w:t xml:space="preserve"> the studies</w:t>
      </w:r>
      <w:r w:rsidR="002609AD">
        <w:t xml:space="preserve"> (Tables 7-8) </w:t>
      </w:r>
      <w:r>
        <w:t xml:space="preserve">were cross-sectional studies, which allow </w:t>
      </w:r>
      <w:r w:rsidR="00A21CF9">
        <w:t>only a weak</w:t>
      </w:r>
      <w:r>
        <w:t xml:space="preserve"> inference of causality.</w:t>
      </w:r>
    </w:p>
    <w:p w14:paraId="069B4C0F" w14:textId="77777777" w:rsidR="00D07518" w:rsidRDefault="00D07518" w:rsidP="00C674C1">
      <w:pPr>
        <w:spacing w:line="360" w:lineRule="auto"/>
      </w:pPr>
      <w:r>
        <w:t xml:space="preserve">In contrast to the studies </w:t>
      </w:r>
      <w:r w:rsidR="002A52C9">
        <w:t xml:space="preserve">reviewed in Chapter </w:t>
      </w:r>
      <w:r w:rsidR="006535F5">
        <w:t>4</w:t>
      </w:r>
      <w:r w:rsidR="00EA36B0">
        <w:t xml:space="preserve"> </w:t>
      </w:r>
      <w:r w:rsidR="002A52C9">
        <w:t xml:space="preserve">on the effects of extensions and restrictions in alcohol trading hours on alcohol-related harms, </w:t>
      </w:r>
      <w:r>
        <w:t xml:space="preserve">the density studies are a mix of studies assessing the effects of </w:t>
      </w:r>
      <w:r w:rsidR="002A52C9">
        <w:t xml:space="preserve">policies </w:t>
      </w:r>
      <w:r>
        <w:t>that resulted in changes in outlet density, as well as studies assessing the consequences of changes in outlet density in which the cause of density change is unknown (i.e. changes over time).</w:t>
      </w:r>
      <w:r w:rsidR="002A52C9">
        <w:t xml:space="preserve"> For this reason, studies are summarised according to their key outcome, rather than the policy change.</w:t>
      </w:r>
    </w:p>
    <w:p w14:paraId="0EC195E6" w14:textId="77777777" w:rsidR="000D5767" w:rsidRDefault="000D5767" w:rsidP="00C674C1">
      <w:pPr>
        <w:spacing w:line="360" w:lineRule="auto"/>
      </w:pPr>
      <w:r>
        <w:t xml:space="preserve">The chapter ends by summarizing four </w:t>
      </w:r>
      <w:r>
        <w:rPr>
          <w:lang w:val="en"/>
        </w:rPr>
        <w:t>studies of note conducted since our systematic review.</w:t>
      </w:r>
    </w:p>
    <w:p w14:paraId="33A03FBE" w14:textId="77777777" w:rsidR="002A52C9" w:rsidRPr="002A52C9" w:rsidRDefault="002A52C9" w:rsidP="00E25EDD">
      <w:pPr>
        <w:pStyle w:val="Heading2"/>
        <w:numPr>
          <w:ilvl w:val="1"/>
          <w:numId w:val="8"/>
        </w:numPr>
      </w:pPr>
      <w:bookmarkStart w:id="46" w:name="_Toc24278163"/>
      <w:r w:rsidRPr="002A52C9">
        <w:t>Problem drinking and consumption</w:t>
      </w:r>
      <w:r>
        <w:t xml:space="preserve"> among adults</w:t>
      </w:r>
      <w:bookmarkEnd w:id="46"/>
    </w:p>
    <w:p w14:paraId="25BA35CA" w14:textId="77777777" w:rsidR="0080652E" w:rsidRDefault="002A52C9" w:rsidP="00C674C1">
      <w:pPr>
        <w:spacing w:line="360" w:lineRule="auto"/>
      </w:pPr>
      <w:r>
        <w:lastRenderedPageBreak/>
        <w:t>Seven studies examined the effects of changes in outlet density on alcohol consumption</w:t>
      </w:r>
      <w:r w:rsidR="00327FF9">
        <w:t>;</w:t>
      </w:r>
      <w:r w:rsidR="0080652E">
        <w:t xml:space="preserve"> however, </w:t>
      </w:r>
      <w:r w:rsidR="00327FF9">
        <w:t>none of these</w:t>
      </w:r>
      <w:r w:rsidR="0080652E">
        <w:t xml:space="preserve"> are from Australia</w:t>
      </w:r>
      <w:r>
        <w:t xml:space="preserve">. </w:t>
      </w:r>
    </w:p>
    <w:p w14:paraId="73AE5115" w14:textId="77777777" w:rsidR="002A52C9" w:rsidRDefault="002A52C9" w:rsidP="00C674C1">
      <w:pPr>
        <w:spacing w:line="360" w:lineRule="auto"/>
      </w:pPr>
      <w:r>
        <w:t>One study assessed the effects of partial</w:t>
      </w:r>
      <w:r w:rsidR="00327FF9">
        <w:t xml:space="preserve"> </w:t>
      </w:r>
      <w:r>
        <w:t>privatization of the off-premise alcohol monopoly in British Columbia, Canada. The study found that</w:t>
      </w:r>
      <w:r w:rsidR="00CC3C15">
        <w:t xml:space="preserve">, all else being equal, </w:t>
      </w:r>
      <w:r>
        <w:t xml:space="preserve">the number of private off-premise outlets in a neighbourhood was significantly and positively associated with alcohol sales </w:t>
      </w:r>
      <w:r w:rsidR="000D2A8C">
        <w:fldChar w:fldCharType="begin"/>
      </w:r>
      <w:r w:rsidR="006535F5">
        <w:instrText xml:space="preserve"> ADDIN EN.CITE &lt;EndNote&gt;&lt;Cite&gt;&lt;Author&gt;Stockwell&lt;/Author&gt;&lt;Year&gt;2009&lt;/Year&gt;&lt;RecNum&gt;113&lt;/RecNum&gt;&lt;DisplayText&gt;(75)&lt;/DisplayText&gt;&lt;record&gt;&lt;rec-number&gt;113&lt;/rec-number&gt;&lt;foreign-keys&gt;&lt;key app="EN" db-id="avr05stv7arzs9erswtvftvb5xwz5ew2prxr" timestamp="1489632537"&gt;113&lt;/key&gt;&lt;/foreign-keys&gt;&lt;ref-type name="Journal Article"&gt;17&lt;/ref-type&gt;&lt;contributors&gt;&lt;authors&gt;&lt;author&gt;Stockwell, Tim&lt;/author&gt;&lt;author&gt;Zhao, Jinhui&lt;/author&gt;&lt;author&gt;Macdonald, Scott&lt;/author&gt;&lt;author&gt;Pakula, Basia&lt;/author&gt;&lt;author&gt;Gruenewald, Paul&lt;/author&gt;&lt;author&gt;Holder, Harold&lt;/author&gt;&lt;/authors&gt;&lt;/contributors&gt;&lt;titles&gt;&lt;title&gt;Changes in per capita alcohol sales during the partial privatization of British Columbia&amp;apos;s retail alcohol monopoly 2003-2008: a multi-level local area analysis&lt;/title&gt;&lt;secondary-title&gt;Addiction (Abingdon, England)&lt;/secondary-title&gt;&lt;/titles&gt;&lt;periodical&gt;&lt;full-title&gt;Addiction (Abingdon, England)&lt;/full-title&gt;&lt;/periodical&gt;&lt;pages&gt;1827-36&lt;/pages&gt;&lt;volume&gt;104&lt;/volume&gt;&lt;number&gt;11&lt;/number&gt;&lt;dates&gt;&lt;year&gt;2009&lt;/year&gt;&lt;pub-dates&gt;&lt;date&gt;2009 Nov (Epub 2009 Aug&lt;/date&gt;&lt;/pub-dates&gt;&lt;/dates&gt;&lt;isbn&gt;1360-0443&lt;/isbn&gt;&lt;accession-num&gt;MEDLINE:19681801&lt;/accession-num&gt;&lt;urls&gt;&lt;related-urls&gt;&lt;url&gt;&amp;lt;Go to ISI&amp;gt;://MEDLINE:19681801&lt;/url&gt;&lt;url&gt;http://onlinelibrary.wiley.com/store/10.1111/j.1360-0443.2009.02658.x/asset/j.1360-0443.2009.02658.x.pdf?v=1&amp;amp;t=iiim0iwa&amp;amp;s=b5b76fd5694e580a451e43f641638d58b0902d66&lt;/url&gt;&lt;/related-urls&gt;&lt;/urls&gt;&lt;custom1&gt;Reject&lt;/custom1&gt;&lt;custom2&gt;Accept&lt;/custom2&gt;&lt;custom6&gt;Accept (sales as outcome?)&lt;/custom6&gt;&lt;electronic-resource-num&gt;10.1111/j.1360-0443.2009.02658.x&lt;/electronic-resource-num&gt;&lt;remote-database-name&gt; MEDLINE - retrieved 14DEC2015&lt;/remote-database-name&gt;&lt;/record&gt;&lt;/Cite&gt;&lt;/EndNote&gt;</w:instrText>
      </w:r>
      <w:r w:rsidR="000D2A8C">
        <w:fldChar w:fldCharType="separate"/>
      </w:r>
      <w:r w:rsidR="006535F5">
        <w:rPr>
          <w:noProof/>
        </w:rPr>
        <w:t>(75)</w:t>
      </w:r>
      <w:r w:rsidR="000D2A8C">
        <w:fldChar w:fldCharType="end"/>
      </w:r>
      <w:r w:rsidR="00CC3C15">
        <w:t xml:space="preserve"> even after adjustment for the number of government-run stores, restaurants and bars</w:t>
      </w:r>
      <w:r>
        <w:t>.</w:t>
      </w:r>
    </w:p>
    <w:p w14:paraId="01699682" w14:textId="77777777" w:rsidR="002A52C9" w:rsidRPr="001F5ADD" w:rsidRDefault="002A52C9" w:rsidP="00C674C1">
      <w:pPr>
        <w:spacing w:line="360" w:lineRule="auto"/>
      </w:pPr>
      <w:r>
        <w:t xml:space="preserve">Three studies used data from the Finnish Public Sector Study, which is an ongoing prospective epidemiological cohort study of public sector employees. </w:t>
      </w:r>
      <w:r w:rsidR="009530D4">
        <w:t>The studies examine to what degree changes in drinking patterns correspond to changes in the number of alcohol outlets in the respondents</w:t>
      </w:r>
      <w:r w:rsidR="00327FF9">
        <w:t>’</w:t>
      </w:r>
      <w:r w:rsidR="009530D4">
        <w:t xml:space="preserve"> neighbourhood</w:t>
      </w:r>
      <w:r w:rsidR="00327FF9">
        <w:t>,</w:t>
      </w:r>
      <w:r w:rsidR="009530D4">
        <w:t xml:space="preserve"> amongst a sample of respondents who move residential address over the study period </w:t>
      </w:r>
      <w:r w:rsidR="00396F42">
        <w:fldChar w:fldCharType="begin">
          <w:fldData xml:space="preserve">PEVuZE5vdGU+PENpdGU+PEF1dGhvcj5IYWxvbmVuPC9BdXRob3I+PFllYXI+MjAxNDwvWWVhcj48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==
</w:fldData>
        </w:fldChar>
      </w:r>
      <w:r w:rsidR="006535F5">
        <w:instrText xml:space="preserve"> ADDIN EN.CITE </w:instrText>
      </w:r>
      <w:r w:rsidR="006535F5">
        <w:fldChar w:fldCharType="begin">
          <w:fldData xml:space="preserve">PEVuZE5vdGU+PENpdGU+PEF1dGhvcj5IYWxvbmVuPC9BdXRob3I+PFllYXI+MjAxNDwvWWVhcj48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==
</w:fldData>
        </w:fldChar>
      </w:r>
      <w:r w:rsidR="006535F5">
        <w:instrText xml:space="preserve"> ADDIN EN.CITE.DATA </w:instrText>
      </w:r>
      <w:r w:rsidR="006535F5">
        <w:fldChar w:fldCharType="end"/>
      </w:r>
      <w:r w:rsidR="00396F42">
        <w:fldChar w:fldCharType="separate"/>
      </w:r>
      <w:r w:rsidR="006535F5">
        <w:rPr>
          <w:noProof/>
        </w:rPr>
        <w:t>(76-78)</w:t>
      </w:r>
      <w:r w:rsidR="00396F42">
        <w:fldChar w:fldCharType="end"/>
      </w:r>
      <w:r>
        <w:t>.</w:t>
      </w:r>
      <w:r w:rsidR="009530D4">
        <w:t xml:space="preserve"> </w:t>
      </w:r>
      <w:r w:rsidR="0080652E">
        <w:t xml:space="preserve">After respondents move closer to alcohol outlets their drinking increases, particularly for women. The applicability of the Finnish studies </w:t>
      </w:r>
      <w:r w:rsidR="00327FF9">
        <w:t>to Australian circumstances is</w:t>
      </w:r>
      <w:r w:rsidR="0080652E">
        <w:t xml:space="preserve"> questionable. Like parts of Canada, Finland has an alcohol retail monopoly for off-premise sales. Furthermore, the study cohort has </w:t>
      </w:r>
      <w:proofErr w:type="gramStart"/>
      <w:r w:rsidR="0080652E">
        <w:t>particular characteristics</w:t>
      </w:r>
      <w:proofErr w:type="gramEnd"/>
      <w:r w:rsidR="0080652E">
        <w:t xml:space="preserve"> - 80% women, socio-economically advantaged – which limit generalisations to a more diverse sample.</w:t>
      </w:r>
      <w:r w:rsidR="00935BC3">
        <w:t xml:space="preserve"> </w:t>
      </w:r>
      <w:r w:rsidR="001F5ADD">
        <w:t>A</w:t>
      </w:r>
      <w:r w:rsidR="00935BC3">
        <w:t xml:space="preserve"> study from WA </w:t>
      </w:r>
      <w:r w:rsidR="00542598">
        <w:fldChar w:fldCharType="begin"/>
      </w:r>
      <w:r w:rsidR="00542598">
        <w:instrText xml:space="preserve"> ADDIN EN.CITE &lt;EndNote&gt;&lt;Cite&gt;&lt;Author&gt;Pereira&lt;/Author&gt;&lt;Year&gt;2013&lt;/Year&gt;&lt;RecNum&gt;293&lt;/RecNum&gt;&lt;DisplayText&gt;(79)&lt;/DisplayText&gt;&lt;record&gt;&lt;rec-number&gt;293&lt;/rec-number&gt;&lt;foreign-keys&gt;&lt;key app="EN" db-id="avr05stv7arzs9erswtvftvb5xwz5ew2prxr" timestamp="1498717683"&gt;293&lt;/key&gt;&lt;/foreign-keys&gt;&lt;ref-type name="Journal Article"&gt;17&lt;/ref-type&gt;&lt;contributors&gt;&lt;authors&gt;&lt;author&gt;Pereira, Gavin&lt;/author&gt;&lt;author&gt;Wood, Lisa&lt;/author&gt;&lt;author&gt;Foster, Sarah&lt;/author&gt;&lt;author&gt;Haggar, Fatima&lt;/author&gt;&lt;/authors&gt;&lt;/contributors&gt;&lt;titles&gt;&lt;title&gt;Access to alcohol outlets, alcohol consumption and mental health&lt;/title&gt;&lt;secondary-title&gt;PloS one&lt;/secondary-title&gt;&lt;/titles&gt;&lt;periodical&gt;&lt;full-title&gt;PloS one&lt;/full-title&gt;&lt;/periodical&gt;&lt;pages&gt;e53461&lt;/pages&gt;&lt;volume&gt;8&lt;/volume&gt;&lt;number&gt;1&lt;/number&gt;&lt;dates&gt;&lt;year&gt;2013&lt;/year&gt;&lt;/dates&gt;&lt;isbn&gt;1932-6203&lt;/isbn&gt;&lt;urls&gt;&lt;/urls&gt;&lt;/record&gt;&lt;/Cite&gt;&lt;/EndNote&gt;</w:instrText>
      </w:r>
      <w:r w:rsidR="00542598">
        <w:fldChar w:fldCharType="separate"/>
      </w:r>
      <w:r w:rsidR="00542598">
        <w:rPr>
          <w:noProof/>
        </w:rPr>
        <w:t>(79)</w:t>
      </w:r>
      <w:r w:rsidR="00542598">
        <w:fldChar w:fldCharType="end"/>
      </w:r>
      <w:r w:rsidR="001F5ADD">
        <w:t xml:space="preserve"> </w:t>
      </w:r>
      <w:r w:rsidR="00935BC3">
        <w:t>foun</w:t>
      </w:r>
      <w:r w:rsidR="001F5ADD">
        <w:t xml:space="preserve">d </w:t>
      </w:r>
      <w:r w:rsidR="00A5452A">
        <w:t xml:space="preserve">a strong association between local alcohol availability and alcohol consumption and a small association of local availability with </w:t>
      </w:r>
      <w:r w:rsidR="00A5452A">
        <w:rPr>
          <w:rFonts w:cs="Arial"/>
          <w:color w:val="333333"/>
          <w:lang w:val="en"/>
        </w:rPr>
        <w:t>hospital contacts for anxiety, stress, and depression</w:t>
      </w:r>
      <w:r w:rsidR="001F5ADD">
        <w:t xml:space="preserve">. However, the study was </w:t>
      </w:r>
      <w:proofErr w:type="gramStart"/>
      <w:r w:rsidR="001F5ADD">
        <w:t>cross-sectional</w:t>
      </w:r>
      <w:proofErr w:type="gramEnd"/>
      <w:r w:rsidR="001F5ADD">
        <w:t xml:space="preserve"> and authors cannot infer </w:t>
      </w:r>
      <w:r w:rsidR="001F5ADD" w:rsidRPr="001F5ADD">
        <w:t xml:space="preserve">causality. </w:t>
      </w:r>
    </w:p>
    <w:p w14:paraId="4ABFA0B7" w14:textId="77777777" w:rsidR="00162065" w:rsidRDefault="0080652E" w:rsidP="00C674C1">
      <w:pPr>
        <w:pStyle w:val="Default"/>
        <w:spacing w:line="360" w:lineRule="auto"/>
        <w:rPr>
          <w:rFonts w:asciiTheme="minorHAnsi" w:hAnsiTheme="minorHAnsi" w:cstheme="minorBidi"/>
          <w:color w:val="auto"/>
          <w:sz w:val="22"/>
          <w:szCs w:val="22"/>
        </w:rPr>
      </w:pPr>
      <w:r w:rsidRPr="00162065">
        <w:rPr>
          <w:rFonts w:asciiTheme="minorHAnsi" w:hAnsiTheme="minorHAnsi" w:cstheme="minorBidi"/>
          <w:color w:val="auto"/>
          <w:sz w:val="22"/>
          <w:szCs w:val="22"/>
        </w:rPr>
        <w:t>Three papers from the USA provide reasonable evidence that increasing the availability of alcohol is associated with higher rates of heavy drinking. However, each study has key</w:t>
      </w:r>
      <w:r w:rsidR="00162065" w:rsidRPr="00162065">
        <w:rPr>
          <w:rFonts w:asciiTheme="minorHAnsi" w:hAnsiTheme="minorHAnsi" w:cstheme="minorBidi"/>
          <w:color w:val="auto"/>
          <w:sz w:val="22"/>
          <w:szCs w:val="22"/>
        </w:rPr>
        <w:t xml:space="preserve"> </w:t>
      </w:r>
      <w:r w:rsidRPr="00162065">
        <w:rPr>
          <w:rFonts w:asciiTheme="minorHAnsi" w:hAnsiTheme="minorHAnsi" w:cstheme="minorBidi"/>
          <w:color w:val="auto"/>
          <w:sz w:val="22"/>
          <w:szCs w:val="22"/>
        </w:rPr>
        <w:t>weaknesses</w:t>
      </w:r>
      <w:r w:rsidR="00162065" w:rsidRPr="00162065">
        <w:rPr>
          <w:rFonts w:asciiTheme="minorHAnsi" w:hAnsiTheme="minorHAnsi" w:cstheme="minorBidi"/>
          <w:color w:val="auto"/>
          <w:sz w:val="22"/>
          <w:szCs w:val="22"/>
        </w:rPr>
        <w:t xml:space="preserve"> </w:t>
      </w:r>
      <w:r w:rsidR="009B3192">
        <w:rPr>
          <w:rFonts w:asciiTheme="minorHAnsi" w:hAnsiTheme="minorHAnsi" w:cstheme="minorBidi"/>
          <w:color w:val="auto"/>
          <w:sz w:val="22"/>
          <w:szCs w:val="22"/>
        </w:rPr>
        <w:fldChar w:fldCharType="begin"/>
      </w:r>
      <w:r w:rsidR="002C232D">
        <w:rPr>
          <w:rFonts w:asciiTheme="minorHAnsi" w:hAnsiTheme="minorHAnsi" w:cstheme="minorBidi"/>
          <w:color w:val="auto"/>
          <w:sz w:val="22"/>
          <w:szCs w:val="22"/>
        </w:rPr>
        <w:instrText xml:space="preserve"> ADDIN EN.CITE &lt;EndNote&gt;&lt;Cite&gt;&lt;Author&gt;Picone&lt;/Author&gt;&lt;Year&gt;2010&lt;/Year&gt;&lt;RecNum&gt;110&lt;/RecNum&gt;&lt;Prefix&gt;e.g. &lt;/Prefix&gt;&lt;Suffix&gt; focuses only on bars`, and does not control for off-premise outlets&lt;/Suffix&gt;&lt;DisplayText&gt;(e.g. 80 focuses only on bars, and does not control for off-premise outlets)&lt;/DisplayText&gt;&lt;record&gt;&lt;rec-number&gt;110&lt;/rec-number&gt;&lt;foreign-keys&gt;&lt;key app="EN" db-id="avr05stv7arzs9erswtvftvb5xwz5ew2prxr" timestamp="1489632534"&gt;110&lt;/key&gt;&lt;/foreign-keys&gt;&lt;ref-type name="Journal Article"&gt;17&lt;/ref-type&gt;&lt;contributors&gt;&lt;authors&gt;&lt;author&gt;Picone, G.&lt;/author&gt;&lt;author&gt;MacDougald, J.&lt;/author&gt;&lt;author&gt;Sloan, F.&lt;/author&gt;&lt;author&gt;Platt, A.&lt;/author&gt;&lt;author&gt;Kertesz, S.&lt;/author&gt;&lt;/authors&gt;&lt;/contributors&gt;&lt;titles&gt;&lt;title&gt;The effects of residential proximity to bars on alcohol consumption&lt;/title&gt;&lt;secondary-title&gt;International Journal of Health Care Finance &amp;amp; Economics&lt;/secondary-title&gt;&lt;/titles&gt;&lt;periodical&gt;&lt;full-title&gt;International Journal of Health Care Finance &amp;amp; Economics&lt;/full-title&gt;&lt;/periodical&gt;&lt;pages&gt;347-367&lt;/pages&gt;&lt;volume&gt;10&lt;/volume&gt;&lt;number&gt;4&lt;/number&gt;&lt;dates&gt;&lt;year&gt;2010&lt;/year&gt;&lt;pub-dates&gt;&lt;date&gt;Dec&lt;/date&gt;&lt;/pub-dates&gt;&lt;/dates&gt;&lt;isbn&gt;1389-6563&lt;/isbn&gt;&lt;accession-num&gt;WOS:000284600600003&lt;/accession-num&gt;&lt;urls&gt;&lt;related-urls&gt;&lt;url&gt;&amp;lt;Go to ISI&amp;gt;://WOS:000284600600003&lt;/url&gt;&lt;url&gt;http://download.springer.com/static/pdf/431/art%253A10.1007%252Fs10754-010-9084-0.pdf?originUrl=http%3A%2F%2Flink.springer.com%2Farticle%2F10.1007%2Fs10754-010-9084-0&amp;amp;token2=exp=1450864043~acl=%2Fstatic%2Fpdf%2F431%2Fart%25253A10.1007%25252Fs10754-010-9084-0.pdf%3ForiginUrl%3Dhttp%253A%252F%252Flink.springer.com%252Farticle%252F10.1007%252Fs10754-010-9084-0*~hmac=3fc90d79ff013d2907da7950108f6741d6d091cfc8c2b8a9a479d46cceafcdd8&lt;/url&gt;&lt;/related-urls&gt;&lt;/urls&gt;&lt;custom1&gt;Accept&lt;/custom1&gt;&lt;custom2&gt;Accept&lt;/custom2&gt;&lt;electronic-resource-num&gt;10.1007/s10754-010-9084-0&lt;/electronic-resource-num&gt;&lt;remote-database-name&gt;  Core Collection - 14 DEC 2015&amp;#xD;&lt;/remote-database-name&gt;&lt;/record&gt;&lt;/Cite&gt;&lt;/EndNote&gt;</w:instrText>
      </w:r>
      <w:r w:rsidR="009B3192">
        <w:rPr>
          <w:rFonts w:asciiTheme="minorHAnsi" w:hAnsiTheme="minorHAnsi" w:cstheme="minorBidi"/>
          <w:color w:val="auto"/>
          <w:sz w:val="22"/>
          <w:szCs w:val="22"/>
        </w:rPr>
        <w:fldChar w:fldCharType="separate"/>
      </w:r>
      <w:r w:rsidR="002C232D">
        <w:rPr>
          <w:rFonts w:asciiTheme="minorHAnsi" w:hAnsiTheme="minorHAnsi" w:cstheme="minorBidi"/>
          <w:noProof/>
          <w:color w:val="auto"/>
          <w:sz w:val="22"/>
          <w:szCs w:val="22"/>
        </w:rPr>
        <w:t>(e.g. 80 focuses only on bars, and does not control for off-premise outlets)</w:t>
      </w:r>
      <w:r w:rsidR="009B3192">
        <w:rPr>
          <w:rFonts w:asciiTheme="minorHAnsi" w:hAnsiTheme="minorHAnsi" w:cstheme="minorBidi"/>
          <w:color w:val="auto"/>
          <w:sz w:val="22"/>
          <w:szCs w:val="22"/>
        </w:rPr>
        <w:fldChar w:fldCharType="end"/>
      </w:r>
      <w:r w:rsidR="00162065" w:rsidRPr="00162065">
        <w:rPr>
          <w:rFonts w:asciiTheme="minorHAnsi" w:hAnsiTheme="minorHAnsi" w:cstheme="minorBidi"/>
          <w:color w:val="auto"/>
          <w:sz w:val="22"/>
          <w:szCs w:val="22"/>
        </w:rPr>
        <w:t xml:space="preserve"> or </w:t>
      </w:r>
      <w:r w:rsidR="00327FF9">
        <w:rPr>
          <w:rFonts w:asciiTheme="minorHAnsi" w:hAnsiTheme="minorHAnsi" w:cstheme="minorBidi"/>
          <w:color w:val="auto"/>
          <w:sz w:val="22"/>
          <w:szCs w:val="22"/>
        </w:rPr>
        <w:t>is</w:t>
      </w:r>
      <w:r w:rsidR="002609AD">
        <w:rPr>
          <w:rFonts w:asciiTheme="minorHAnsi" w:hAnsiTheme="minorHAnsi" w:cstheme="minorBidi"/>
          <w:color w:val="auto"/>
          <w:sz w:val="22"/>
          <w:szCs w:val="22"/>
        </w:rPr>
        <w:t xml:space="preserve"> </w:t>
      </w:r>
      <w:r w:rsidR="00162065" w:rsidRPr="00162065">
        <w:rPr>
          <w:rFonts w:asciiTheme="minorHAnsi" w:hAnsiTheme="minorHAnsi" w:cstheme="minorBidi"/>
          <w:color w:val="auto"/>
          <w:sz w:val="22"/>
          <w:szCs w:val="22"/>
        </w:rPr>
        <w:t xml:space="preserve">conducted in a very specific context </w:t>
      </w:r>
      <w:r w:rsidR="009B3192">
        <w:rPr>
          <w:rFonts w:asciiTheme="minorHAnsi" w:hAnsiTheme="minorHAnsi" w:cstheme="minorBidi"/>
          <w:color w:val="auto"/>
          <w:sz w:val="22"/>
          <w:szCs w:val="22"/>
        </w:rPr>
        <w:fldChar w:fldCharType="begin"/>
      </w:r>
      <w:r w:rsidR="002C232D">
        <w:rPr>
          <w:rFonts w:asciiTheme="minorHAnsi" w:hAnsiTheme="minorHAnsi" w:cstheme="minorBidi"/>
          <w:color w:val="auto"/>
          <w:sz w:val="22"/>
          <w:szCs w:val="22"/>
        </w:rPr>
        <w:instrText xml:space="preserve"> ADDIN EN.CITE &lt;EndNote&gt;&lt;Cite&gt;&lt;Author&gt;Cooper&lt;/Author&gt;&lt;Year&gt;2013&lt;/Year&gt;&lt;RecNum&gt;89&lt;/RecNum&gt;&lt;Prefix&gt;e.g. &lt;/Prefix&gt;&lt;Suffix&gt; examined drinking in relocated public housing tenants in Atlanta in the US&lt;/Suffix&gt;&lt;DisplayText&gt;(e.g. 81 examined drinking in relocated public housing tenants in Atlanta in the US)&lt;/DisplayText&gt;&lt;record&gt;&lt;rec-number&gt;89&lt;/rec-number&gt;&lt;foreign-keys&gt;&lt;key app="EN" db-id="avr05stv7arzs9erswtvftvb5xwz5ew2prxr" timestamp="1489632516"&gt;89&lt;/key&gt;&lt;/foreign-keys&gt;&lt;ref-type name="Journal Article"&gt;17&lt;/ref-type&gt;&lt;contributors&gt;&lt;authors&gt;&lt;author&gt;Cooper, Hannah L.&lt;/author&gt;&lt;author&gt;Bonney, Loida E.&lt;/author&gt;&lt;author&gt;Ross, Zev&lt;/author&gt;&lt;author&gt;Karnes, Conny&lt;/author&gt;&lt;author&gt;Hunter-Jones, Josalin&lt;/author&gt;&lt;author&gt;Kelley, Mary E.&lt;/author&gt;&lt;author&gt;Rothenberg, Richard&lt;/author&gt;&lt;/authors&gt;&lt;/contributors&gt;&lt;titles&gt;&lt;title&gt;The aftermath of public housing relocation: relationship to substance misuse&lt;/title&gt;&lt;secondary-title&gt;Drug and alcohol dependence&lt;/secondary-title&gt;&lt;/titles&gt;&lt;periodical&gt;&lt;full-title&gt;Drug and alcohol dependence&lt;/full-title&gt;&lt;/periodical&gt;&lt;pages&gt;37-44&lt;/pages&gt;&lt;volume&gt;133&lt;/volume&gt;&lt;number&gt;1&lt;/number&gt;&lt;dates&gt;&lt;year&gt;2013&lt;/year&gt;&lt;pub-dates&gt;&lt;date&gt;2013 Nov 1 (Epub 2013 Jul&lt;/date&gt;&lt;/pub-dates&gt;&lt;/dates&gt;&lt;isbn&gt;1879-0046&lt;/isbn&gt;&lt;accession-num&gt;MEDLINE:23850372&lt;/accession-num&gt;&lt;urls&gt;&lt;related-urls&gt;&lt;url&gt;&amp;lt;Go to ISI&amp;gt;://MEDLINE:23850372&lt;/url&gt;&lt;url&gt;http://ac.els-cdn.com/S0376871613002226/1-s2.0-S0376871613002226-main.pdf?_tid=86cdfc54-a956-11e5-b972-00000aacb362&amp;amp;acdnat=1450862660_6b77f8cdb31e206d50a2fdf7e7e18776&lt;/url&gt;&lt;/related-urls&gt;&lt;/urls&gt;&lt;custom1&gt;Accept&lt;/custom1&gt;&lt;custom2&gt;Accept&lt;/custom2&gt;&lt;electronic-resource-num&gt;10.1016/j.drugalcdep.2013.06.003&lt;/electronic-resource-num&gt;&lt;remote-database-name&gt; MEDLINE - retrieved 14DEC2015&lt;/remote-database-name&gt;&lt;/record&gt;&lt;/Cite&gt;&lt;/EndNote&gt;</w:instrText>
      </w:r>
      <w:r w:rsidR="009B3192">
        <w:rPr>
          <w:rFonts w:asciiTheme="minorHAnsi" w:hAnsiTheme="minorHAnsi" w:cstheme="minorBidi"/>
          <w:color w:val="auto"/>
          <w:sz w:val="22"/>
          <w:szCs w:val="22"/>
        </w:rPr>
        <w:fldChar w:fldCharType="separate"/>
      </w:r>
      <w:r w:rsidR="002C232D">
        <w:rPr>
          <w:rFonts w:asciiTheme="minorHAnsi" w:hAnsiTheme="minorHAnsi" w:cstheme="minorBidi"/>
          <w:noProof/>
          <w:color w:val="auto"/>
          <w:sz w:val="22"/>
          <w:szCs w:val="22"/>
        </w:rPr>
        <w:t>(e.g. 81 examined drinking in relocated public housing tenants in Atlanta in the US)</w:t>
      </w:r>
      <w:r w:rsidR="009B3192">
        <w:rPr>
          <w:rFonts w:asciiTheme="minorHAnsi" w:hAnsiTheme="minorHAnsi" w:cstheme="minorBidi"/>
          <w:color w:val="auto"/>
          <w:sz w:val="22"/>
          <w:szCs w:val="22"/>
        </w:rPr>
        <w:fldChar w:fldCharType="end"/>
      </w:r>
      <w:r w:rsidR="00327FF9">
        <w:rPr>
          <w:rFonts w:asciiTheme="minorHAnsi" w:hAnsiTheme="minorHAnsi" w:cstheme="minorBidi"/>
          <w:color w:val="auto"/>
          <w:sz w:val="22"/>
          <w:szCs w:val="22"/>
        </w:rPr>
        <w:t>,</w:t>
      </w:r>
      <w:r w:rsidR="00162065">
        <w:rPr>
          <w:rFonts w:asciiTheme="minorHAnsi" w:hAnsiTheme="minorHAnsi" w:cstheme="minorBidi"/>
          <w:color w:val="auto"/>
          <w:sz w:val="22"/>
          <w:szCs w:val="22"/>
        </w:rPr>
        <w:t xml:space="preserve"> which makes it difficult to generalise their results to the Australian context.</w:t>
      </w:r>
    </w:p>
    <w:p w14:paraId="34855BC2" w14:textId="77777777" w:rsidR="00162065" w:rsidRDefault="00162065" w:rsidP="00C674C1">
      <w:pPr>
        <w:pStyle w:val="Default"/>
        <w:spacing w:line="360" w:lineRule="auto"/>
        <w:rPr>
          <w:rFonts w:asciiTheme="minorHAnsi" w:hAnsiTheme="minorHAnsi" w:cstheme="minorBidi"/>
          <w:color w:val="auto"/>
          <w:sz w:val="22"/>
          <w:szCs w:val="22"/>
        </w:rPr>
      </w:pPr>
    </w:p>
    <w:p w14:paraId="7B1DE728" w14:textId="77777777" w:rsidR="00162065" w:rsidRDefault="00162065" w:rsidP="00C674C1">
      <w:pPr>
        <w:pStyle w:val="Default"/>
        <w:spacing w:line="360" w:lineRule="auto"/>
        <w:rPr>
          <w:rFonts w:asciiTheme="minorHAnsi" w:hAnsiTheme="minorHAnsi" w:cstheme="minorBidi"/>
          <w:color w:val="auto"/>
          <w:sz w:val="22"/>
          <w:szCs w:val="22"/>
        </w:rPr>
      </w:pPr>
      <w:r>
        <w:rPr>
          <w:rFonts w:asciiTheme="minorHAnsi" w:hAnsiTheme="minorHAnsi" w:cstheme="minorBidi"/>
          <w:color w:val="auto"/>
          <w:sz w:val="22"/>
          <w:szCs w:val="22"/>
        </w:rPr>
        <w:t xml:space="preserve">Research from </w:t>
      </w:r>
      <w:r w:rsidRPr="00162065">
        <w:rPr>
          <w:rFonts w:asciiTheme="minorHAnsi" w:hAnsiTheme="minorHAnsi" w:cstheme="minorBidi"/>
          <w:color w:val="auto"/>
          <w:sz w:val="22"/>
          <w:szCs w:val="22"/>
        </w:rPr>
        <w:t>cross-sectional</w:t>
      </w:r>
      <w:r>
        <w:rPr>
          <w:rFonts w:asciiTheme="minorHAnsi" w:hAnsiTheme="minorHAnsi" w:cstheme="minorBidi"/>
          <w:color w:val="auto"/>
          <w:sz w:val="22"/>
          <w:szCs w:val="22"/>
        </w:rPr>
        <w:t xml:space="preserve"> studies</w:t>
      </w:r>
      <w:r w:rsidRPr="00162065">
        <w:rPr>
          <w:rFonts w:asciiTheme="minorHAnsi" w:hAnsiTheme="minorHAnsi" w:cstheme="minorBidi"/>
          <w:color w:val="auto"/>
          <w:sz w:val="22"/>
          <w:szCs w:val="22"/>
        </w:rPr>
        <w:t xml:space="preserve"> provides a more mixed picture, with some studies finding little association between availability</w:t>
      </w:r>
      <w:r>
        <w:rPr>
          <w:rFonts w:asciiTheme="minorHAnsi" w:hAnsiTheme="minorHAnsi" w:cstheme="minorBidi"/>
          <w:color w:val="auto"/>
          <w:sz w:val="22"/>
          <w:szCs w:val="22"/>
        </w:rPr>
        <w:t xml:space="preserve"> and consumption </w:t>
      </w:r>
      <w:r w:rsidR="003E323D">
        <w:rPr>
          <w:rFonts w:asciiTheme="minorHAnsi" w:hAnsiTheme="minorHAnsi" w:cstheme="minorBidi"/>
          <w:color w:val="auto"/>
          <w:sz w:val="22"/>
          <w:szCs w:val="22"/>
        </w:rPr>
        <w:fldChar w:fldCharType="begin">
          <w:fldData xml:space="preserve">PEVuZE5vdGU+PENpdGU+PEF1dGhvcj5NY0tpbm5leTwvQXV0aG9yPjxZZWFyPjIwMTI8L1llYXI+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</w:fldData>
        </w:fldChar>
      </w:r>
      <w:r w:rsidR="00542598">
        <w:rPr>
          <w:rFonts w:asciiTheme="minorHAnsi" w:hAnsiTheme="minorHAnsi" w:cstheme="minorBidi"/>
          <w:color w:val="auto"/>
          <w:sz w:val="22"/>
          <w:szCs w:val="22"/>
        </w:rPr>
        <w:instrText xml:space="preserve"> ADDIN EN.CITE </w:instrText>
      </w:r>
      <w:r w:rsidR="00542598">
        <w:rPr>
          <w:rFonts w:asciiTheme="minorHAnsi" w:hAnsiTheme="minorHAnsi" w:cstheme="minorBidi"/>
          <w:color w:val="auto"/>
          <w:sz w:val="22"/>
          <w:szCs w:val="22"/>
        </w:rPr>
        <w:fldChar w:fldCharType="begin">
          <w:fldData xml:space="preserve">PEVuZE5vdGU+PENpdGU+PEF1dGhvcj5NY0tpbm5leTwvQXV0aG9yPjxZZWFyPjIwMTI8L1llYXI+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</w:fldData>
        </w:fldChar>
      </w:r>
      <w:r w:rsidR="00542598">
        <w:rPr>
          <w:rFonts w:asciiTheme="minorHAnsi" w:hAnsiTheme="minorHAnsi" w:cstheme="minorBidi"/>
          <w:color w:val="auto"/>
          <w:sz w:val="22"/>
          <w:szCs w:val="22"/>
        </w:rPr>
        <w:instrText xml:space="preserve"> ADDIN EN.CITE.DATA </w:instrText>
      </w:r>
      <w:r w:rsidR="00542598">
        <w:rPr>
          <w:rFonts w:asciiTheme="minorHAnsi" w:hAnsiTheme="minorHAnsi" w:cstheme="minorBidi"/>
          <w:color w:val="auto"/>
          <w:sz w:val="22"/>
          <w:szCs w:val="22"/>
        </w:rPr>
      </w:r>
      <w:r w:rsidR="00542598">
        <w:rPr>
          <w:rFonts w:asciiTheme="minorHAnsi" w:hAnsiTheme="minorHAnsi" w:cstheme="minorBidi"/>
          <w:color w:val="auto"/>
          <w:sz w:val="22"/>
          <w:szCs w:val="22"/>
        </w:rPr>
        <w:fldChar w:fldCharType="end"/>
      </w:r>
      <w:r w:rsidR="003E323D">
        <w:rPr>
          <w:rFonts w:asciiTheme="minorHAnsi" w:hAnsiTheme="minorHAnsi" w:cstheme="minorBidi"/>
          <w:color w:val="auto"/>
          <w:sz w:val="22"/>
          <w:szCs w:val="22"/>
        </w:rPr>
      </w:r>
      <w:r w:rsidR="003E323D">
        <w:rPr>
          <w:rFonts w:asciiTheme="minorHAnsi" w:hAnsiTheme="minorHAnsi" w:cstheme="minorBidi"/>
          <w:color w:val="auto"/>
          <w:sz w:val="22"/>
          <w:szCs w:val="22"/>
        </w:rPr>
        <w:fldChar w:fldCharType="separate"/>
      </w:r>
      <w:r w:rsidR="00542598">
        <w:rPr>
          <w:rFonts w:asciiTheme="minorHAnsi" w:hAnsiTheme="minorHAnsi" w:cstheme="minorBidi"/>
          <w:noProof/>
          <w:color w:val="auto"/>
          <w:sz w:val="22"/>
          <w:szCs w:val="22"/>
        </w:rPr>
        <w:t>(82-85)</w:t>
      </w:r>
      <w:r w:rsidR="003E323D">
        <w:rPr>
          <w:rFonts w:asciiTheme="minorHAnsi" w:hAnsiTheme="minorHAnsi" w:cstheme="minorBidi"/>
          <w:color w:val="auto"/>
          <w:sz w:val="22"/>
          <w:szCs w:val="22"/>
        </w:rPr>
        <w:fldChar w:fldCharType="end"/>
      </w:r>
      <w:r w:rsidRPr="00162065">
        <w:rPr>
          <w:rFonts w:asciiTheme="minorHAnsi" w:hAnsiTheme="minorHAnsi" w:cstheme="minorBidi"/>
          <w:color w:val="auto"/>
          <w:sz w:val="22"/>
          <w:szCs w:val="22"/>
        </w:rPr>
        <w:t xml:space="preserve">, while others </w:t>
      </w:r>
      <w:r>
        <w:rPr>
          <w:rFonts w:asciiTheme="minorHAnsi" w:hAnsiTheme="minorHAnsi" w:cstheme="minorBidi"/>
          <w:color w:val="auto"/>
          <w:sz w:val="22"/>
          <w:szCs w:val="22"/>
        </w:rPr>
        <w:t>find</w:t>
      </w:r>
      <w:r w:rsidRPr="00162065">
        <w:rPr>
          <w:rFonts w:asciiTheme="minorHAnsi" w:hAnsiTheme="minorHAnsi" w:cstheme="minorBidi"/>
          <w:color w:val="auto"/>
          <w:sz w:val="22"/>
          <w:szCs w:val="22"/>
        </w:rPr>
        <w:t xml:space="preserve"> different effects for different outlet types,</w:t>
      </w:r>
      <w:r>
        <w:rPr>
          <w:rFonts w:asciiTheme="minorHAnsi" w:hAnsiTheme="minorHAnsi" w:cstheme="minorBidi"/>
          <w:color w:val="auto"/>
          <w:sz w:val="22"/>
          <w:szCs w:val="22"/>
        </w:rPr>
        <w:t xml:space="preserve"> </w:t>
      </w:r>
      <w:r w:rsidRPr="00162065">
        <w:rPr>
          <w:rFonts w:asciiTheme="minorHAnsi" w:hAnsiTheme="minorHAnsi" w:cstheme="minorBidi"/>
          <w:color w:val="auto"/>
          <w:sz w:val="22"/>
          <w:szCs w:val="22"/>
        </w:rPr>
        <w:t>definitions of density or drinking measures</w:t>
      </w:r>
      <w:r w:rsidR="00294CE0">
        <w:rPr>
          <w:rFonts w:asciiTheme="minorHAnsi" w:hAnsiTheme="minorHAnsi" w:cstheme="minorBidi"/>
          <w:color w:val="auto"/>
          <w:sz w:val="22"/>
          <w:szCs w:val="22"/>
        </w:rPr>
        <w:t xml:space="preserve"> </w:t>
      </w:r>
      <w:r w:rsidR="00294CE0">
        <w:rPr>
          <w:rFonts w:asciiTheme="minorHAnsi" w:hAnsiTheme="minorHAnsi" w:cstheme="minorBidi"/>
          <w:color w:val="auto"/>
          <w:sz w:val="22"/>
          <w:szCs w:val="22"/>
        </w:rPr>
        <w:fldChar w:fldCharType="begin">
          <w:fldData xml:space="preserve">PEVuZE5vdGU+PENpdGU+PEF1dGhvcj5Bc3R1ZGlsbG88L0F1dGhvcj48WWVhcj4yMDE0PC9ZZWFy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</w:fldData>
        </w:fldChar>
      </w:r>
      <w:r w:rsidR="00542598">
        <w:rPr>
          <w:rFonts w:asciiTheme="minorHAnsi" w:hAnsiTheme="minorHAnsi" w:cstheme="minorBidi"/>
          <w:color w:val="auto"/>
          <w:sz w:val="22"/>
          <w:szCs w:val="22"/>
        </w:rPr>
        <w:instrText xml:space="preserve"> ADDIN EN.CITE </w:instrText>
      </w:r>
      <w:r w:rsidR="00542598">
        <w:rPr>
          <w:rFonts w:asciiTheme="minorHAnsi" w:hAnsiTheme="minorHAnsi" w:cstheme="minorBidi"/>
          <w:color w:val="auto"/>
          <w:sz w:val="22"/>
          <w:szCs w:val="22"/>
        </w:rPr>
        <w:fldChar w:fldCharType="begin">
          <w:fldData xml:space="preserve">PEVuZE5vdGU+PENpdGU+PEF1dGhvcj5Bc3R1ZGlsbG88L0F1dGhvcj48WWVhcj4yMDE0PC9ZZWFy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</w:fldData>
        </w:fldChar>
      </w:r>
      <w:r w:rsidR="00542598">
        <w:rPr>
          <w:rFonts w:asciiTheme="minorHAnsi" w:hAnsiTheme="minorHAnsi" w:cstheme="minorBidi"/>
          <w:color w:val="auto"/>
          <w:sz w:val="22"/>
          <w:szCs w:val="22"/>
        </w:rPr>
        <w:instrText xml:space="preserve"> ADDIN EN.CITE.DATA </w:instrText>
      </w:r>
      <w:r w:rsidR="00542598">
        <w:rPr>
          <w:rFonts w:asciiTheme="minorHAnsi" w:hAnsiTheme="minorHAnsi" w:cstheme="minorBidi"/>
          <w:color w:val="auto"/>
          <w:sz w:val="22"/>
          <w:szCs w:val="22"/>
        </w:rPr>
      </w:r>
      <w:r w:rsidR="00542598">
        <w:rPr>
          <w:rFonts w:asciiTheme="minorHAnsi" w:hAnsiTheme="minorHAnsi" w:cstheme="minorBidi"/>
          <w:color w:val="auto"/>
          <w:sz w:val="22"/>
          <w:szCs w:val="22"/>
        </w:rPr>
        <w:fldChar w:fldCharType="end"/>
      </w:r>
      <w:r w:rsidR="00294CE0">
        <w:rPr>
          <w:rFonts w:asciiTheme="minorHAnsi" w:hAnsiTheme="minorHAnsi" w:cstheme="minorBidi"/>
          <w:color w:val="auto"/>
          <w:sz w:val="22"/>
          <w:szCs w:val="22"/>
        </w:rPr>
      </w:r>
      <w:r w:rsidR="00294CE0">
        <w:rPr>
          <w:rFonts w:asciiTheme="minorHAnsi" w:hAnsiTheme="minorHAnsi" w:cstheme="minorBidi"/>
          <w:color w:val="auto"/>
          <w:sz w:val="22"/>
          <w:szCs w:val="22"/>
        </w:rPr>
        <w:fldChar w:fldCharType="separate"/>
      </w:r>
      <w:r w:rsidR="00542598">
        <w:rPr>
          <w:rFonts w:asciiTheme="minorHAnsi" w:hAnsiTheme="minorHAnsi" w:cstheme="minorBidi"/>
          <w:noProof/>
          <w:color w:val="auto"/>
          <w:sz w:val="22"/>
          <w:szCs w:val="22"/>
        </w:rPr>
        <w:t>(86-89)</w:t>
      </w:r>
      <w:r w:rsidR="00294CE0">
        <w:rPr>
          <w:rFonts w:asciiTheme="minorHAnsi" w:hAnsiTheme="minorHAnsi" w:cstheme="minorBidi"/>
          <w:color w:val="auto"/>
          <w:sz w:val="22"/>
          <w:szCs w:val="22"/>
        </w:rPr>
        <w:fldChar w:fldCharType="end"/>
      </w:r>
      <w:r w:rsidR="00294CE0">
        <w:rPr>
          <w:rFonts w:asciiTheme="minorHAnsi" w:hAnsiTheme="minorHAnsi" w:cstheme="minorBidi"/>
          <w:color w:val="auto"/>
          <w:sz w:val="22"/>
          <w:szCs w:val="22"/>
        </w:rPr>
        <w:t>.</w:t>
      </w:r>
    </w:p>
    <w:p w14:paraId="4539E6E3" w14:textId="77777777" w:rsidR="00162065" w:rsidRDefault="00162065" w:rsidP="00C674C1">
      <w:pPr>
        <w:pStyle w:val="Default"/>
        <w:spacing w:line="360" w:lineRule="auto"/>
        <w:rPr>
          <w:rFonts w:asciiTheme="minorHAnsi" w:hAnsiTheme="minorHAnsi" w:cstheme="minorBidi"/>
          <w:color w:val="auto"/>
          <w:sz w:val="22"/>
          <w:szCs w:val="22"/>
        </w:rPr>
      </w:pPr>
    </w:p>
    <w:p w14:paraId="595B67F5" w14:textId="77777777" w:rsidR="00162065" w:rsidRPr="00162065" w:rsidRDefault="00162065" w:rsidP="00C674C1">
      <w:pPr>
        <w:pStyle w:val="Default"/>
        <w:spacing w:line="360" w:lineRule="auto"/>
        <w:rPr>
          <w:rFonts w:asciiTheme="minorHAnsi" w:hAnsiTheme="minorHAnsi" w:cstheme="minorBidi"/>
          <w:color w:val="auto"/>
          <w:sz w:val="22"/>
          <w:szCs w:val="22"/>
        </w:rPr>
      </w:pPr>
      <w:r>
        <w:rPr>
          <w:rFonts w:asciiTheme="minorHAnsi" w:hAnsiTheme="minorHAnsi" w:cstheme="minorBidi"/>
          <w:color w:val="auto"/>
          <w:sz w:val="22"/>
          <w:szCs w:val="22"/>
        </w:rPr>
        <w:t xml:space="preserve">The </w:t>
      </w:r>
      <w:r w:rsidRPr="00162065">
        <w:rPr>
          <w:rFonts w:asciiTheme="minorHAnsi" w:hAnsiTheme="minorHAnsi" w:cstheme="minorBidi"/>
          <w:color w:val="auto"/>
          <w:sz w:val="22"/>
          <w:szCs w:val="22"/>
        </w:rPr>
        <w:t xml:space="preserve">cross-sectional </w:t>
      </w:r>
      <w:r>
        <w:rPr>
          <w:rFonts w:asciiTheme="minorHAnsi" w:hAnsiTheme="minorHAnsi" w:cstheme="minorBidi"/>
          <w:color w:val="auto"/>
          <w:sz w:val="22"/>
          <w:szCs w:val="22"/>
        </w:rPr>
        <w:t>s</w:t>
      </w:r>
      <w:r w:rsidRPr="00162065">
        <w:rPr>
          <w:rFonts w:asciiTheme="minorHAnsi" w:hAnsiTheme="minorHAnsi" w:cstheme="minorBidi"/>
          <w:color w:val="auto"/>
          <w:sz w:val="22"/>
          <w:szCs w:val="22"/>
        </w:rPr>
        <w:t>tudies from Australia and New Zealand provide the most relevant evidence. Two studies of the general population in New Zealand produced inconsistent findings. In the first, Connor et al.</w:t>
      </w:r>
      <w:r w:rsidR="009C5255">
        <w:rPr>
          <w:rFonts w:asciiTheme="minorHAnsi" w:hAnsiTheme="minorHAnsi" w:cstheme="minorBidi"/>
          <w:color w:val="auto"/>
          <w:sz w:val="22"/>
          <w:szCs w:val="22"/>
        </w:rPr>
        <w:t xml:space="preserve"> </w:t>
      </w:r>
      <w:r w:rsidR="009C5255">
        <w:rPr>
          <w:rFonts w:asciiTheme="minorHAnsi" w:hAnsiTheme="minorHAnsi" w:cstheme="minorBidi"/>
          <w:color w:val="auto"/>
          <w:sz w:val="22"/>
          <w:szCs w:val="22"/>
        </w:rPr>
        <w:fldChar w:fldCharType="begin"/>
      </w:r>
      <w:r w:rsidR="00542598">
        <w:rPr>
          <w:rFonts w:asciiTheme="minorHAnsi" w:hAnsiTheme="minorHAnsi" w:cstheme="minorBidi"/>
          <w:color w:val="auto"/>
          <w:sz w:val="22"/>
          <w:szCs w:val="22"/>
        </w:rPr>
        <w:instrText xml:space="preserve"> ADDIN EN.CITE &lt;EndNote&gt;&lt;Cite&gt;&lt;Author&gt;Connor&lt;/Author&gt;&lt;Year&gt;2011&lt;/Year&gt;&lt;RecNum&gt;132&lt;/RecNum&gt;&lt;DisplayText&gt;(90)&lt;/DisplayText&gt;&lt;record&gt;&lt;rec-number&gt;132&lt;/rec-number&gt;&lt;foreign-keys&gt;&lt;key app="EN" db-id="avr05stv7arzs9erswtvftvb5xwz5ew2prxr" timestamp="1489632555"&gt;132&lt;/key&gt;&lt;/foreign-keys&gt;&lt;ref-type name="Journal Article"&gt;17&lt;/ref-type&gt;&lt;contributors&gt;&lt;authors&gt;&lt;author&gt;Connor, Jennie L.&lt;/author&gt;&lt;author&gt;Kypri, Kypros&lt;/author&gt;&lt;author&gt;Bell, Melanie L.&lt;/author&gt;&lt;author&gt;Cousins, Kimberly&lt;/author&gt;&lt;/authors&gt;&lt;/contributors&gt;&lt;titles&gt;&lt;title&gt;Alcohol outlet density, levels of drinking and alcohol-related harm in New Zealand: a national study&lt;/title&gt;&lt;secondary-title&gt;Journal of epidemiology and community health&lt;/secondary-title&gt;&lt;/titles&gt;&lt;periodical&gt;&lt;full-title&gt;Journal of epidemiology and community health&lt;/full-title&gt;&lt;/periodical&gt;&lt;pages&gt;841-6&lt;/pages&gt;&lt;volume&gt;65&lt;/volume&gt;&lt;number&gt;10&lt;/number&gt;&lt;dates&gt;&lt;year&gt;2011&lt;/year&gt;&lt;pub-dates&gt;&lt;date&gt;2011 Oct (Epub 2010 Oct&lt;/date&gt;&lt;/pub-dates&gt;&lt;/dates&gt;&lt;isbn&gt;1470-2738&lt;/isbn&gt;&lt;accession-num&gt;MEDLINE:20947871&lt;/accession-num&gt;&lt;urls&gt;&lt;related-urls&gt;&lt;url&gt;&amp;lt;Go to ISI&amp;gt;://MEDLINE:20947871&lt;/url&gt;&lt;url&gt;http://jech.bmj.com/content/65/10/841.full.pdf&lt;/url&gt;&lt;/related-urls&gt;&lt;/urls&gt;&lt;custom1&gt;Accept&lt;/custom1&gt;&lt;custom2&gt;Accept&lt;/custom2&gt;&lt;electronic-resource-num&gt;10.1136/jech.2009.104935&lt;/electronic-resource-num&gt;&lt;remote-database-name&gt; MEDLINE - retrieved 14DEC2015&lt;/remote-database-name&gt;&lt;/record&gt;&lt;/Cite&gt;&lt;/EndNote&gt;</w:instrText>
      </w:r>
      <w:r w:rsidR="009C5255">
        <w:rPr>
          <w:rFonts w:asciiTheme="minorHAnsi" w:hAnsiTheme="minorHAnsi" w:cstheme="minorBidi"/>
          <w:color w:val="auto"/>
          <w:sz w:val="22"/>
          <w:szCs w:val="22"/>
        </w:rPr>
        <w:fldChar w:fldCharType="separate"/>
      </w:r>
      <w:r w:rsidR="00542598">
        <w:rPr>
          <w:rFonts w:asciiTheme="minorHAnsi" w:hAnsiTheme="minorHAnsi" w:cstheme="minorBidi"/>
          <w:noProof/>
          <w:color w:val="auto"/>
          <w:sz w:val="22"/>
          <w:szCs w:val="22"/>
        </w:rPr>
        <w:t>(90)</w:t>
      </w:r>
      <w:r w:rsidR="009C5255">
        <w:rPr>
          <w:rFonts w:asciiTheme="minorHAnsi" w:hAnsiTheme="minorHAnsi" w:cstheme="minorBidi"/>
          <w:color w:val="auto"/>
          <w:sz w:val="22"/>
          <w:szCs w:val="22"/>
        </w:rPr>
        <w:fldChar w:fldCharType="end"/>
      </w:r>
      <w:r w:rsidRPr="00162065">
        <w:rPr>
          <w:rFonts w:asciiTheme="minorHAnsi" w:hAnsiTheme="minorHAnsi" w:cstheme="minorBidi"/>
          <w:color w:val="auto"/>
          <w:sz w:val="22"/>
          <w:szCs w:val="22"/>
        </w:rPr>
        <w:t xml:space="preserve"> found no association between any measures of outlet density and drinking volume, but a significant link between off-premise density and binge drinking. In the second,</w:t>
      </w:r>
      <w:r w:rsidR="0039095D">
        <w:rPr>
          <w:rFonts w:asciiTheme="minorHAnsi" w:hAnsiTheme="minorHAnsi" w:cstheme="minorBidi"/>
          <w:color w:val="auto"/>
          <w:sz w:val="22"/>
          <w:szCs w:val="22"/>
        </w:rPr>
        <w:t xml:space="preserve"> </w:t>
      </w:r>
      <w:r w:rsidR="0039095D" w:rsidRPr="0039095D">
        <w:rPr>
          <w:rFonts w:asciiTheme="minorHAnsi" w:hAnsiTheme="minorHAnsi" w:cstheme="minorBidi"/>
          <w:color w:val="auto"/>
          <w:sz w:val="22"/>
          <w:szCs w:val="22"/>
        </w:rPr>
        <w:t>Ayuka et al</w:t>
      </w:r>
      <w:r w:rsidR="00327FF9">
        <w:rPr>
          <w:rFonts w:asciiTheme="minorHAnsi" w:hAnsiTheme="minorHAnsi" w:cstheme="minorBidi"/>
          <w:color w:val="auto"/>
          <w:sz w:val="22"/>
          <w:szCs w:val="22"/>
        </w:rPr>
        <w:t>.</w:t>
      </w:r>
      <w:r w:rsidR="0039095D" w:rsidRPr="0039095D">
        <w:rPr>
          <w:rFonts w:asciiTheme="minorHAnsi" w:hAnsiTheme="minorHAnsi" w:cstheme="minorBidi"/>
          <w:color w:val="auto"/>
          <w:sz w:val="22"/>
          <w:szCs w:val="22"/>
        </w:rPr>
        <w:t xml:space="preserve"> </w:t>
      </w:r>
      <w:r w:rsidR="00271ABC">
        <w:rPr>
          <w:rFonts w:asciiTheme="minorHAnsi" w:hAnsiTheme="minorHAnsi" w:cstheme="minorBidi"/>
          <w:color w:val="auto"/>
          <w:sz w:val="22"/>
          <w:szCs w:val="22"/>
        </w:rPr>
        <w:fldChar w:fldCharType="begin"/>
      </w:r>
      <w:r w:rsidR="00542598">
        <w:rPr>
          <w:rFonts w:asciiTheme="minorHAnsi" w:hAnsiTheme="minorHAnsi" w:cstheme="minorBidi"/>
          <w:color w:val="auto"/>
          <w:sz w:val="22"/>
          <w:szCs w:val="22"/>
        </w:rPr>
        <w:instrText xml:space="preserve"> ADDIN EN.CITE &lt;EndNote&gt;&lt;Cite&gt;&lt;Author&gt;Ayuka&lt;/Author&gt;&lt;Year&gt;2014&lt;/Year&gt;&lt;RecNum&gt;127&lt;/RecNum&gt;&lt;DisplayText&gt;(91)&lt;/DisplayText&gt;&lt;record&gt;&lt;rec-number&gt;127&lt;/rec-number&gt;&lt;foreign-keys&gt;&lt;key app="EN" db-id="avr05stv7arzs9erswtvftvb5xwz5ew2prxr" timestamp="1489632550"&gt;127&lt;/key&gt;&lt;/foreign-keys&gt;&lt;ref-type name="Journal Article"&gt;17&lt;/ref-type&gt;&lt;contributors&gt;&lt;authors&gt;&lt;author&gt;Ayuka, Francis&lt;/author&gt;&lt;author&gt;Barnett, Ross&lt;/author&gt;&lt;author&gt;Pearce, Jamie&lt;/author&gt;&lt;/authors&gt;&lt;/contributors&gt;&lt;titles&gt;&lt;title&gt;Neighbourhood availability of alcohol outlets and hazardous alcohol consumption in New Zealand&lt;/title&gt;&lt;secondary-title&gt;Health &amp;amp; place&lt;/secondary-title&gt;&lt;/titles&gt;&lt;periodical&gt;&lt;full-title&gt;Health &amp;amp; place&lt;/full-title&gt;&lt;/periodical&gt;&lt;pages&gt;186-99&lt;/pages&gt;&lt;volume&gt;29&lt;/volume&gt;&lt;dates&gt;&lt;year&gt;2014&lt;/year&gt;&lt;pub-dates&gt;&lt;date&gt;2014 Sep (Epub 2014 Aug&lt;/date&gt;&lt;/pub-dates&gt;&lt;/dates&gt;&lt;isbn&gt;1873-2054&lt;/isbn&gt;&lt;accession-num&gt;MEDLINE:25128780&lt;/accession-num&gt;&lt;urls&gt;&lt;related-urls&gt;&lt;url&gt;&amp;lt;Go to ISI&amp;gt;://MEDLINE:25128780&lt;/url&gt;&lt;url&gt;http://ac.els-cdn.com/S135382921400094X/1-s2.0-S135382921400094X-main.pdf?_tid=63f9ff02-a956-11e5-955a-00000aacb362&amp;amp;acdnat=1450862601_00548b957886549cbb593df165b66fcf&lt;/url&gt;&lt;/related-urls&gt;&lt;/urls&gt;&lt;custom1&gt;Accept&lt;/custom1&gt;&lt;custom2&gt;Accept&lt;/custom2&gt;&lt;electronic-resource-num&gt;10.1016/j.healthplace.2014.07.002&lt;/electronic-resource-num&gt;&lt;remote-database-name&gt; MEDLINE - retrieved 14DEC2015&lt;/remote-database-name&gt;&lt;/record&gt;&lt;/Cite&gt;&lt;/EndNote&gt;</w:instrText>
      </w:r>
      <w:r w:rsidR="00271ABC">
        <w:rPr>
          <w:rFonts w:asciiTheme="minorHAnsi" w:hAnsiTheme="minorHAnsi" w:cstheme="minorBidi"/>
          <w:color w:val="auto"/>
          <w:sz w:val="22"/>
          <w:szCs w:val="22"/>
        </w:rPr>
        <w:fldChar w:fldCharType="separate"/>
      </w:r>
      <w:r w:rsidR="00542598">
        <w:rPr>
          <w:rFonts w:asciiTheme="minorHAnsi" w:hAnsiTheme="minorHAnsi" w:cstheme="minorBidi"/>
          <w:noProof/>
          <w:color w:val="auto"/>
          <w:sz w:val="22"/>
          <w:szCs w:val="22"/>
        </w:rPr>
        <w:t>(91)</w:t>
      </w:r>
      <w:r w:rsidR="00271ABC">
        <w:rPr>
          <w:rFonts w:asciiTheme="minorHAnsi" w:hAnsiTheme="minorHAnsi" w:cstheme="minorBidi"/>
          <w:color w:val="auto"/>
          <w:sz w:val="22"/>
          <w:szCs w:val="22"/>
        </w:rPr>
        <w:fldChar w:fldCharType="end"/>
      </w:r>
      <w:r w:rsidR="0039095D" w:rsidRPr="0039095D">
        <w:rPr>
          <w:rFonts w:ascii="Segoe UI" w:hAnsi="Segoe UI" w:cs="Segoe UI"/>
          <w:sz w:val="18"/>
          <w:szCs w:val="18"/>
        </w:rPr>
        <w:t xml:space="preserve"> </w:t>
      </w:r>
      <w:r w:rsidR="0039095D" w:rsidRPr="00C674C1">
        <w:rPr>
          <w:rFonts w:asciiTheme="minorHAnsi" w:hAnsiTheme="minorHAnsi" w:cs="Segoe UI"/>
          <w:sz w:val="22"/>
          <w:szCs w:val="22"/>
        </w:rPr>
        <w:t xml:space="preserve">found </w:t>
      </w:r>
      <w:r w:rsidRPr="00C674C1">
        <w:rPr>
          <w:rFonts w:asciiTheme="minorHAnsi" w:hAnsiTheme="minorHAnsi" w:cstheme="minorBidi"/>
          <w:color w:val="auto"/>
          <w:sz w:val="22"/>
          <w:szCs w:val="22"/>
        </w:rPr>
        <w:t>no ove</w:t>
      </w:r>
      <w:r w:rsidR="0039095D" w:rsidRPr="00C674C1">
        <w:rPr>
          <w:rFonts w:asciiTheme="minorHAnsi" w:hAnsiTheme="minorHAnsi" w:cstheme="minorBidi"/>
          <w:color w:val="auto"/>
          <w:sz w:val="22"/>
          <w:szCs w:val="22"/>
        </w:rPr>
        <w:t>rarching</w:t>
      </w:r>
      <w:r w:rsidR="0039095D">
        <w:rPr>
          <w:rFonts w:asciiTheme="minorHAnsi" w:hAnsiTheme="minorHAnsi" w:cstheme="minorBidi"/>
          <w:color w:val="auto"/>
          <w:sz w:val="22"/>
          <w:szCs w:val="22"/>
        </w:rPr>
        <w:t xml:space="preserve"> outlet density effects</w:t>
      </w:r>
      <w:r w:rsidRPr="00162065">
        <w:rPr>
          <w:rFonts w:asciiTheme="minorHAnsi" w:hAnsiTheme="minorHAnsi" w:cstheme="minorBidi"/>
          <w:color w:val="auto"/>
          <w:sz w:val="22"/>
          <w:szCs w:val="22"/>
        </w:rPr>
        <w:t xml:space="preserve">, but </w:t>
      </w:r>
      <w:r w:rsidR="0039095D">
        <w:rPr>
          <w:rFonts w:asciiTheme="minorHAnsi" w:hAnsiTheme="minorHAnsi" w:cstheme="minorBidi"/>
          <w:color w:val="auto"/>
          <w:sz w:val="22"/>
          <w:szCs w:val="22"/>
        </w:rPr>
        <w:t xml:space="preserve">when the sample was </w:t>
      </w:r>
      <w:r w:rsidRPr="00162065">
        <w:rPr>
          <w:rFonts w:asciiTheme="minorHAnsi" w:hAnsiTheme="minorHAnsi" w:cstheme="minorBidi"/>
          <w:color w:val="auto"/>
          <w:sz w:val="22"/>
          <w:szCs w:val="22"/>
        </w:rPr>
        <w:t>stratified</w:t>
      </w:r>
      <w:r w:rsidR="0039095D">
        <w:rPr>
          <w:rFonts w:asciiTheme="minorHAnsi" w:hAnsiTheme="minorHAnsi" w:cstheme="minorBidi"/>
          <w:color w:val="auto"/>
          <w:sz w:val="22"/>
          <w:szCs w:val="22"/>
        </w:rPr>
        <w:t xml:space="preserve"> by sub-</w:t>
      </w:r>
      <w:r w:rsidR="0039095D">
        <w:rPr>
          <w:rFonts w:asciiTheme="minorHAnsi" w:hAnsiTheme="minorHAnsi" w:cstheme="minorBidi"/>
          <w:color w:val="auto"/>
          <w:sz w:val="22"/>
          <w:szCs w:val="22"/>
        </w:rPr>
        <w:lastRenderedPageBreak/>
        <w:t>population</w:t>
      </w:r>
      <w:r w:rsidRPr="00162065">
        <w:rPr>
          <w:rFonts w:asciiTheme="minorHAnsi" w:hAnsiTheme="minorHAnsi" w:cstheme="minorBidi"/>
          <w:color w:val="auto"/>
          <w:sz w:val="22"/>
          <w:szCs w:val="22"/>
        </w:rPr>
        <w:t xml:space="preserve"> </w:t>
      </w:r>
      <w:r w:rsidR="0039095D">
        <w:rPr>
          <w:rFonts w:asciiTheme="minorHAnsi" w:hAnsiTheme="minorHAnsi" w:cstheme="minorBidi"/>
          <w:color w:val="auto"/>
          <w:sz w:val="22"/>
          <w:szCs w:val="22"/>
        </w:rPr>
        <w:t xml:space="preserve">there was evidence to </w:t>
      </w:r>
      <w:r w:rsidRPr="00162065">
        <w:rPr>
          <w:rFonts w:asciiTheme="minorHAnsi" w:hAnsiTheme="minorHAnsi" w:cstheme="minorBidi"/>
          <w:color w:val="auto"/>
          <w:sz w:val="22"/>
          <w:szCs w:val="22"/>
        </w:rPr>
        <w:t>suggest availability may influence the consumption of some population sub-groups</w:t>
      </w:r>
      <w:r w:rsidR="00E71384">
        <w:rPr>
          <w:rFonts w:asciiTheme="minorHAnsi" w:hAnsiTheme="minorHAnsi" w:cstheme="minorBidi"/>
          <w:color w:val="auto"/>
          <w:sz w:val="22"/>
          <w:szCs w:val="22"/>
        </w:rPr>
        <w:t xml:space="preserve"> </w:t>
      </w:r>
      <w:r w:rsidR="00E71384" w:rsidRPr="00E71384">
        <w:rPr>
          <w:rFonts w:asciiTheme="minorHAnsi" w:hAnsiTheme="minorHAnsi" w:cstheme="minorHAnsi"/>
          <w:color w:val="auto"/>
          <w:sz w:val="22"/>
          <w:szCs w:val="22"/>
        </w:rPr>
        <w:t>(</w:t>
      </w:r>
      <w:r w:rsidR="00E71384" w:rsidRPr="00E71384">
        <w:rPr>
          <w:rFonts w:asciiTheme="minorHAnsi" w:hAnsiTheme="minorHAnsi" w:cstheme="minorHAnsi"/>
          <w:sz w:val="22"/>
          <w:szCs w:val="22"/>
        </w:rPr>
        <w:t>younger Māori and Pacific peoples males; younger European females; middle-aged European men; and older men)</w:t>
      </w:r>
      <w:r w:rsidRPr="00E71384">
        <w:rPr>
          <w:rFonts w:asciiTheme="minorHAnsi" w:hAnsiTheme="minorHAnsi" w:cstheme="minorHAnsi"/>
          <w:color w:val="auto"/>
          <w:sz w:val="22"/>
          <w:szCs w:val="22"/>
        </w:rPr>
        <w:t>.</w:t>
      </w:r>
      <w:r w:rsidRPr="00162065">
        <w:rPr>
          <w:rFonts w:asciiTheme="minorHAnsi" w:hAnsiTheme="minorHAnsi" w:cstheme="minorBidi"/>
          <w:color w:val="auto"/>
          <w:sz w:val="22"/>
          <w:szCs w:val="22"/>
        </w:rPr>
        <w:t xml:space="preserve"> Studies of young adults in New Zealand and Australia both f</w:t>
      </w:r>
      <w:r w:rsidR="0039095D">
        <w:rPr>
          <w:rFonts w:asciiTheme="minorHAnsi" w:hAnsiTheme="minorHAnsi" w:cstheme="minorBidi"/>
          <w:color w:val="auto"/>
          <w:sz w:val="22"/>
          <w:szCs w:val="22"/>
        </w:rPr>
        <w:t xml:space="preserve">ind </w:t>
      </w:r>
      <w:r w:rsidRPr="00162065">
        <w:rPr>
          <w:rFonts w:asciiTheme="minorHAnsi" w:hAnsiTheme="minorHAnsi" w:cstheme="minorBidi"/>
          <w:color w:val="auto"/>
          <w:sz w:val="22"/>
          <w:szCs w:val="22"/>
        </w:rPr>
        <w:t xml:space="preserve">evidence that higher densities of off-premise outlets </w:t>
      </w:r>
      <w:r w:rsidR="0039095D">
        <w:rPr>
          <w:rFonts w:asciiTheme="minorHAnsi" w:hAnsiTheme="minorHAnsi" w:cstheme="minorBidi"/>
          <w:color w:val="auto"/>
          <w:sz w:val="22"/>
          <w:szCs w:val="22"/>
        </w:rPr>
        <w:t>are</w:t>
      </w:r>
      <w:r w:rsidRPr="00162065">
        <w:rPr>
          <w:rFonts w:asciiTheme="minorHAnsi" w:hAnsiTheme="minorHAnsi" w:cstheme="minorBidi"/>
          <w:color w:val="auto"/>
          <w:sz w:val="22"/>
          <w:szCs w:val="22"/>
        </w:rPr>
        <w:t xml:space="preserve"> associated with heavier drinking</w:t>
      </w:r>
      <w:r w:rsidR="00C21ACA">
        <w:rPr>
          <w:rFonts w:asciiTheme="minorHAnsi" w:hAnsiTheme="minorHAnsi" w:cstheme="minorBidi"/>
          <w:color w:val="auto"/>
          <w:sz w:val="22"/>
          <w:szCs w:val="22"/>
        </w:rPr>
        <w:t xml:space="preserve"> </w:t>
      </w:r>
      <w:r w:rsidR="00C21ACA">
        <w:rPr>
          <w:rFonts w:asciiTheme="minorHAnsi" w:hAnsiTheme="minorHAnsi" w:cstheme="minorBidi"/>
          <w:color w:val="auto"/>
          <w:sz w:val="22"/>
          <w:szCs w:val="22"/>
        </w:rPr>
        <w:fldChar w:fldCharType="begin">
          <w:fldData xml:space="preserve">PEVuZE5vdGU+PENpdGU+PEF1dGhvcj5LeXByaTwvQXV0aG9yPjxZZWFyPjIwMDg8L1llYXI+PFJl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=
</w:fldData>
        </w:fldChar>
      </w:r>
      <w:r w:rsidR="00542598">
        <w:rPr>
          <w:rFonts w:asciiTheme="minorHAnsi" w:hAnsiTheme="minorHAnsi" w:cstheme="minorBidi"/>
          <w:color w:val="auto"/>
          <w:sz w:val="22"/>
          <w:szCs w:val="22"/>
        </w:rPr>
        <w:instrText xml:space="preserve"> ADDIN EN.CITE </w:instrText>
      </w:r>
      <w:r w:rsidR="00542598">
        <w:rPr>
          <w:rFonts w:asciiTheme="minorHAnsi" w:hAnsiTheme="minorHAnsi" w:cstheme="minorBidi"/>
          <w:color w:val="auto"/>
          <w:sz w:val="22"/>
          <w:szCs w:val="22"/>
        </w:rPr>
        <w:fldChar w:fldCharType="begin">
          <w:fldData xml:space="preserve">PEVuZE5vdGU+PENpdGU+PEF1dGhvcj5LeXByaTwvQXV0aG9yPjxZZWFyPjIwMDg8L1llYXI+PFJl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=
</w:fldData>
        </w:fldChar>
      </w:r>
      <w:r w:rsidR="00542598">
        <w:rPr>
          <w:rFonts w:asciiTheme="minorHAnsi" w:hAnsiTheme="minorHAnsi" w:cstheme="minorBidi"/>
          <w:color w:val="auto"/>
          <w:sz w:val="22"/>
          <w:szCs w:val="22"/>
        </w:rPr>
        <w:instrText xml:space="preserve"> ADDIN EN.CITE.DATA </w:instrText>
      </w:r>
      <w:r w:rsidR="00542598">
        <w:rPr>
          <w:rFonts w:asciiTheme="minorHAnsi" w:hAnsiTheme="minorHAnsi" w:cstheme="minorBidi"/>
          <w:color w:val="auto"/>
          <w:sz w:val="22"/>
          <w:szCs w:val="22"/>
        </w:rPr>
      </w:r>
      <w:r w:rsidR="00542598">
        <w:rPr>
          <w:rFonts w:asciiTheme="minorHAnsi" w:hAnsiTheme="minorHAnsi" w:cstheme="minorBidi"/>
          <w:color w:val="auto"/>
          <w:sz w:val="22"/>
          <w:szCs w:val="22"/>
        </w:rPr>
        <w:fldChar w:fldCharType="end"/>
      </w:r>
      <w:r w:rsidR="00C21ACA">
        <w:rPr>
          <w:rFonts w:asciiTheme="minorHAnsi" w:hAnsiTheme="minorHAnsi" w:cstheme="minorBidi"/>
          <w:color w:val="auto"/>
          <w:sz w:val="22"/>
          <w:szCs w:val="22"/>
        </w:rPr>
      </w:r>
      <w:r w:rsidR="00C21ACA">
        <w:rPr>
          <w:rFonts w:asciiTheme="minorHAnsi" w:hAnsiTheme="minorHAnsi" w:cstheme="minorBidi"/>
          <w:color w:val="auto"/>
          <w:sz w:val="22"/>
          <w:szCs w:val="22"/>
        </w:rPr>
        <w:fldChar w:fldCharType="separate"/>
      </w:r>
      <w:r w:rsidR="00542598">
        <w:rPr>
          <w:rFonts w:asciiTheme="minorHAnsi" w:hAnsiTheme="minorHAnsi" w:cstheme="minorBidi"/>
          <w:noProof/>
          <w:color w:val="auto"/>
          <w:sz w:val="22"/>
          <w:szCs w:val="22"/>
        </w:rPr>
        <w:t>(92, 93)</w:t>
      </w:r>
      <w:r w:rsidR="00C21ACA">
        <w:rPr>
          <w:rFonts w:asciiTheme="minorHAnsi" w:hAnsiTheme="minorHAnsi" w:cstheme="minorBidi"/>
          <w:color w:val="auto"/>
          <w:sz w:val="22"/>
          <w:szCs w:val="22"/>
        </w:rPr>
        <w:fldChar w:fldCharType="end"/>
      </w:r>
      <w:r w:rsidRPr="00162065">
        <w:rPr>
          <w:rFonts w:asciiTheme="minorHAnsi" w:hAnsiTheme="minorHAnsi" w:cstheme="minorBidi"/>
          <w:color w:val="auto"/>
          <w:sz w:val="22"/>
          <w:szCs w:val="22"/>
        </w:rPr>
        <w:t>.</w:t>
      </w:r>
      <w:r w:rsidRPr="00162065">
        <w:rPr>
          <w:rFonts w:asciiTheme="minorHAnsi" w:hAnsiTheme="minorHAnsi" w:cstheme="minorBidi"/>
          <w:color w:val="auto"/>
          <w:sz w:val="22"/>
          <w:szCs w:val="22"/>
          <w:vertAlign w:val="superscript"/>
        </w:rPr>
        <w:t xml:space="preserve"> </w:t>
      </w:r>
    </w:p>
    <w:p w14:paraId="22B00583" w14:textId="77777777" w:rsidR="00162065" w:rsidRPr="00162065" w:rsidRDefault="00162065" w:rsidP="00C674C1">
      <w:pPr>
        <w:pStyle w:val="Default"/>
        <w:spacing w:line="360" w:lineRule="auto"/>
        <w:rPr>
          <w:rFonts w:asciiTheme="minorHAnsi" w:hAnsiTheme="minorHAnsi" w:cstheme="minorBidi"/>
          <w:color w:val="auto"/>
          <w:sz w:val="22"/>
          <w:szCs w:val="22"/>
        </w:rPr>
      </w:pPr>
    </w:p>
    <w:p w14:paraId="55D02E75" w14:textId="77777777" w:rsidR="00162065" w:rsidRPr="00162065" w:rsidRDefault="00162065" w:rsidP="00C674C1">
      <w:pPr>
        <w:pStyle w:val="Default"/>
        <w:spacing w:line="360" w:lineRule="auto"/>
        <w:rPr>
          <w:rFonts w:asciiTheme="minorHAnsi" w:hAnsiTheme="minorHAnsi" w:cstheme="minorBidi"/>
          <w:color w:val="auto"/>
          <w:sz w:val="22"/>
          <w:szCs w:val="22"/>
        </w:rPr>
      </w:pPr>
      <w:r w:rsidRPr="00162065">
        <w:rPr>
          <w:rFonts w:asciiTheme="minorHAnsi" w:hAnsiTheme="minorHAnsi" w:cstheme="minorBidi"/>
          <w:color w:val="auto"/>
          <w:sz w:val="22"/>
          <w:szCs w:val="22"/>
        </w:rPr>
        <w:t>These studies all have significant limitations, including low survey response rates, potential biases in self-reported measures of consumption and the likelihood that some of the variation in drinking patterns is due to individual or community factors</w:t>
      </w:r>
      <w:r w:rsidR="00327FF9">
        <w:rPr>
          <w:rFonts w:asciiTheme="minorHAnsi" w:hAnsiTheme="minorHAnsi" w:cstheme="minorBidi"/>
          <w:color w:val="auto"/>
          <w:sz w:val="22"/>
          <w:szCs w:val="22"/>
        </w:rPr>
        <w:t>, which are</w:t>
      </w:r>
      <w:r w:rsidRPr="00162065">
        <w:rPr>
          <w:rFonts w:asciiTheme="minorHAnsi" w:hAnsiTheme="minorHAnsi" w:cstheme="minorBidi"/>
          <w:color w:val="auto"/>
          <w:sz w:val="22"/>
          <w:szCs w:val="22"/>
        </w:rPr>
        <w:t xml:space="preserve"> not controlled for in these cross-sectional models.</w:t>
      </w:r>
    </w:p>
    <w:p w14:paraId="2E931D5D" w14:textId="77777777" w:rsidR="00162065" w:rsidRPr="00162065" w:rsidRDefault="00162065" w:rsidP="00162065">
      <w:pPr>
        <w:pStyle w:val="Default"/>
        <w:spacing w:line="276" w:lineRule="auto"/>
      </w:pPr>
    </w:p>
    <w:p w14:paraId="5CDA50F9" w14:textId="77777777" w:rsidR="00A5542F" w:rsidRDefault="0085544D" w:rsidP="00E25EDD">
      <w:pPr>
        <w:pStyle w:val="Heading2"/>
        <w:numPr>
          <w:ilvl w:val="1"/>
          <w:numId w:val="8"/>
        </w:numPr>
      </w:pPr>
      <w:bookmarkStart w:id="47" w:name="_Toc24278164"/>
      <w:r>
        <w:t>Underage drinking</w:t>
      </w:r>
      <w:bookmarkEnd w:id="47"/>
    </w:p>
    <w:p w14:paraId="3E6158A4" w14:textId="77777777" w:rsidR="00C70471" w:rsidRDefault="00C70471" w:rsidP="005704C5">
      <w:pPr>
        <w:spacing w:line="360" w:lineRule="auto"/>
      </w:pPr>
      <w:r>
        <w:t xml:space="preserve">As with </w:t>
      </w:r>
      <w:r w:rsidR="00327FF9">
        <w:t>most of</w:t>
      </w:r>
      <w:r>
        <w:t xml:space="preserve"> the studies assessing impacts on adult alcohol consumption, studies on underage drinking are nearly all constrained by their reliance on self-reported alcohol consumption (rather than sales data</w:t>
      </w:r>
      <w:r w:rsidR="00327FF9">
        <w:t>, for instance</w:t>
      </w:r>
      <w:r>
        <w:t xml:space="preserve">) in surveys with relatively low response rates. We found three longitudinal studies, all from the US, that asses the effect on underage alcohol consumption of changes in local alcohol availability. All three found that increased </w:t>
      </w:r>
      <w:r w:rsidR="00347F98">
        <w:t xml:space="preserve">local alcohol </w:t>
      </w:r>
      <w:r>
        <w:t>availability w</w:t>
      </w:r>
      <w:r w:rsidR="00327FF9">
        <w:t>as</w:t>
      </w:r>
      <w:r>
        <w:t xml:space="preserve"> associated with earlier onset of drinking</w:t>
      </w:r>
      <w:r w:rsidR="0017259A">
        <w:t xml:space="preserve"> </w:t>
      </w:r>
      <w:r w:rsidR="0017259A">
        <w:fldChar w:fldCharType="begin">
          <w:fldData xml:space="preserve">PEVuZE5vdGU+PENpdGU+PEF1dGhvcj5DaGVuPC9BdXRob3I+PFllYXI+MjAwOTwvWWVhcj48UmVj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</w:fldData>
        </w:fldChar>
      </w:r>
      <w:r w:rsidR="00542598">
        <w:instrText xml:space="preserve"> ADDIN EN.CITE </w:instrText>
      </w:r>
      <w:r w:rsidR="00542598">
        <w:fldChar w:fldCharType="begin">
          <w:fldData xml:space="preserve">PEVuZE5vdGU+PENpdGU+PEF1dGhvcj5DaGVuPC9BdXRob3I+PFllYXI+MjAwOTwvWWVhcj48UmVj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</w:fldData>
        </w:fldChar>
      </w:r>
      <w:r w:rsidR="00542598">
        <w:instrText xml:space="preserve"> ADDIN EN.CITE.DATA </w:instrText>
      </w:r>
      <w:r w:rsidR="00542598">
        <w:fldChar w:fldCharType="end"/>
      </w:r>
      <w:r w:rsidR="0017259A">
        <w:fldChar w:fldCharType="separate"/>
      </w:r>
      <w:r w:rsidR="00542598">
        <w:rPr>
          <w:noProof/>
        </w:rPr>
        <w:t>(94-96)</w:t>
      </w:r>
      <w:r w:rsidR="0017259A">
        <w:fldChar w:fldCharType="end"/>
      </w:r>
      <w:r w:rsidR="00347F98" w:rsidRPr="00C70471">
        <w:t>.</w:t>
      </w:r>
      <w:r w:rsidR="00347F98">
        <w:t xml:space="preserve"> However</w:t>
      </w:r>
      <w:r>
        <w:t xml:space="preserve">, </w:t>
      </w:r>
      <w:r w:rsidR="00347F98">
        <w:t>differences in drinking behaviour</w:t>
      </w:r>
      <w:r>
        <w:t xml:space="preserve"> even</w:t>
      </w:r>
      <w:r w:rsidR="00347F98">
        <w:t>ed</w:t>
      </w:r>
      <w:r>
        <w:t xml:space="preserve"> out over time </w:t>
      </w:r>
      <w:r w:rsidR="00347F98">
        <w:t>as the young people approached adulthood.</w:t>
      </w:r>
    </w:p>
    <w:p w14:paraId="379272E8" w14:textId="77777777" w:rsidR="00C70471" w:rsidRPr="00C70471" w:rsidRDefault="00C70471" w:rsidP="005704C5">
      <w:pPr>
        <w:spacing w:line="360" w:lineRule="auto"/>
      </w:pPr>
      <w:r>
        <w:t>For relevance to an Australian setting, there is one Australian and one New Zealand study</w:t>
      </w:r>
      <w:r w:rsidR="00327FF9">
        <w:t>,</w:t>
      </w:r>
      <w:r>
        <w:t xml:space="preserve"> although both use a cross-sectional research study design. In New Zealand, a combined measure of outlet density (on- and off-premise outlets together) was a</w:t>
      </w:r>
      <w:r w:rsidR="00CB5F67">
        <w:t xml:space="preserve">ssociated with teenage drinking </w:t>
      </w:r>
      <w:r w:rsidR="00CB5F67">
        <w:fldChar w:fldCharType="begin"/>
      </w:r>
      <w:r w:rsidR="00542598">
        <w:instrText xml:space="preserve"> ADDIN EN.CITE &lt;EndNote&gt;&lt;Cite&gt;&lt;Author&gt;Huckle&lt;/Author&gt;&lt;Year&gt;2008&lt;/Year&gt;&lt;RecNum&gt;142&lt;/RecNum&gt;&lt;DisplayText&gt;(97)&lt;/DisplayText&gt;&lt;record&gt;&lt;rec-number&gt;142&lt;/rec-number&gt;&lt;foreign-keys&gt;&lt;key app="EN" db-id="avr05stv7arzs9erswtvftvb5xwz5ew2prxr" timestamp="1489632566"&gt;142&lt;/key&gt;&lt;/foreign-keys&gt;&lt;ref-type name="Journal Article"&gt;17&lt;/ref-type&gt;&lt;contributors&gt;&lt;authors&gt;&lt;author&gt;Huckle, Taisia&lt;/author&gt;&lt;author&gt;Huakau, John&lt;/author&gt;&lt;author&gt;Sweetsur, Paul&lt;/author&gt;&lt;author&gt;Huisman, Otto&lt;/author&gt;&lt;author&gt;Casswell, Sally&lt;/author&gt;&lt;/authors&gt;&lt;/contributors&gt;&lt;titles&gt;&lt;title&gt;Density of alcohol outlets and teenage drinking: living in an alcogenic environment is associated with higher consumption in a metropolitan setting&lt;/title&gt;&lt;secondary-title&gt;Addiction (Abingdon, England)&lt;/secondary-title&gt;&lt;/titles&gt;&lt;periodical&gt;&lt;full-title&gt;Addiction (Abingdon, England)&lt;/full-title&gt;&lt;/periodical&gt;&lt;pages&gt;1614-21&lt;/pages&gt;&lt;volume&gt;103&lt;/volume&gt;&lt;number&gt;10&lt;/number&gt;&lt;dates&gt;&lt;year&gt;2008&lt;/year&gt;&lt;pub-dates&gt;&lt;date&gt;2008&lt;/date&gt;&lt;/pub-dates&gt;&lt;/dates&gt;&lt;isbn&gt;1360-0443&lt;/isbn&gt;&lt;accession-num&gt;MEDLINE:18821871&lt;/accession-num&gt;&lt;call-num&gt;Accept&lt;/call-num&gt;&lt;reviewed-item&gt;Accept&lt;/reviewed-item&gt;&lt;urls&gt;&lt;related-urls&gt;&lt;url&gt;&amp;lt;Go to ISI&amp;gt;://MEDLINE:18821871&lt;/url&gt;&lt;url&gt;http://onlinelibrary.wiley.com/store/10.1111/j.1360-0443.2008.02318.x/asset/j.1360-0443.2008.02318.x.pdf?v=1&amp;amp;t=iiim62z7&amp;amp;s=e3aedb44bb916510f7a389e53dc250be08cf3708&lt;/url&gt;&lt;/related-urls&gt;&lt;/urls&gt;&lt;custom1&gt;Accept&lt;/custom1&gt;&lt;custom2&gt;Accept&lt;/custom2&gt;&lt;custom6&gt;Accept&lt;/custom6&gt;&lt;custom7&gt;Accept&lt;/custom7&gt;&lt;electronic-resource-num&gt;10.1111/j.1360-0443.2008.02318.x&lt;/electronic-resource-num&gt;&lt;remote-database-name&gt; MEDLINE - retrieved 14DEC2015&lt;/remote-database-name&gt;&lt;/record&gt;&lt;/Cite&gt;&lt;/EndNote&gt;</w:instrText>
      </w:r>
      <w:r w:rsidR="00CB5F67">
        <w:fldChar w:fldCharType="separate"/>
      </w:r>
      <w:r w:rsidR="00542598">
        <w:rPr>
          <w:noProof/>
        </w:rPr>
        <w:t>(97)</w:t>
      </w:r>
      <w:r w:rsidR="00CB5F67">
        <w:fldChar w:fldCharType="end"/>
      </w:r>
      <w:r>
        <w:t xml:space="preserve">. The Australian study found that densities of </w:t>
      </w:r>
      <w:r w:rsidR="00327FF9">
        <w:t xml:space="preserve">outlets of </w:t>
      </w:r>
      <w:r>
        <w:t>all types were associated with risky drinking among young teenagers (12-14 year olds) but not older teenagers (15-17 year olds)</w:t>
      </w:r>
      <w:r w:rsidR="00397CC6">
        <w:t xml:space="preserve"> </w:t>
      </w:r>
      <w:r w:rsidR="00397CC6">
        <w:fldChar w:fldCharType="begin"/>
      </w:r>
      <w:r w:rsidR="00542598">
        <w:instrText xml:space="preserve"> ADDIN EN.CITE &lt;EndNote&gt;&lt;Cite&gt;&lt;Author&gt;Rowland&lt;/Author&gt;&lt;Year&gt;2014&lt;/Year&gt;&lt;RecNum&gt;167&lt;/RecNum&gt;&lt;DisplayText&gt;(98)&lt;/DisplayText&gt;&lt;record&gt;&lt;rec-number&gt;167&lt;/rec-number&gt;&lt;foreign-keys&gt;&lt;key app="EN" db-id="avr05stv7arzs9erswtvftvb5xwz5ew2prxr" timestamp="1489632596"&gt;167&lt;/key&gt;&lt;/foreign-keys&gt;&lt;ref-type name="Journal Article"&gt;17&lt;/ref-type&gt;&lt;contributors&gt;&lt;authors&gt;&lt;author&gt;Rowland, B.&lt;/author&gt;&lt;author&gt;Toumbourou, J. W.&lt;/author&gt;&lt;author&gt;Satyen, L.&lt;/author&gt;&lt;author&gt;Tooley, G.&lt;/author&gt;&lt;author&gt;Hall, J.&lt;/author&gt;&lt;author&gt;Livingston, M.&lt;/author&gt;&lt;author&gt;Williams, J.&lt;/author&gt;&lt;/authors&gt;&lt;/contributors&gt;&lt;titles&gt;&lt;title&gt;Associations between alcohol outlet densities and adolescent alcohol consumption: a study in Australian students&lt;/title&gt;&lt;secondary-title&gt;Addictive behaviors&lt;/secondary-title&gt;&lt;/titles&gt;&lt;periodical&gt;&lt;full-title&gt;Addictive behaviors&lt;/full-title&gt;&lt;/periodical&gt;&lt;pages&gt;282-8&lt;/pages&gt;&lt;volume&gt;39&lt;/volume&gt;&lt;number&gt;1&lt;/number&gt;&lt;dates&gt;&lt;year&gt;2014&lt;/year&gt;&lt;pub-dates&gt;&lt;date&gt;2014 Jan (Epub 2013 Oct&lt;/date&gt;&lt;/pub-dates&gt;&lt;/dates&gt;&lt;isbn&gt;1873-6327&lt;/isbn&gt;&lt;accession-num&gt;MEDLINE:24183302&lt;/accession-num&gt;&lt;urls&gt;&lt;related-urls&gt;&lt;url&gt;&amp;lt;Go to ISI&amp;gt;://MEDLINE:24183302&lt;/url&gt;&lt;url&gt;http://ac.els-cdn.com/S0306460313003031/1-s2.0-S0306460313003031-main.pdf?_tid=81c389bc-a957-11e5-9232-00000aab0f26&amp;amp;acdnat=1450863080_3d32f6189e3efed3dbc57744229e830f&lt;/url&gt;&lt;/related-urls&gt;&lt;/urls&gt;&lt;custom1&gt;Accept&lt;/custom1&gt;&lt;custom2&gt;Accept&lt;/custom2&gt;&lt;electronic-resource-num&gt;10.1016/j.addbeh.2013.10.001&lt;/electronic-resource-num&gt;&lt;remote-database-name&gt; MEDLINE - retrieved 14DEC2015&lt;/remote-database-name&gt;&lt;/record&gt;&lt;/Cite&gt;&lt;/EndNote&gt;</w:instrText>
      </w:r>
      <w:r w:rsidR="00397CC6">
        <w:fldChar w:fldCharType="separate"/>
      </w:r>
      <w:r w:rsidR="00542598">
        <w:rPr>
          <w:noProof/>
        </w:rPr>
        <w:t>(98)</w:t>
      </w:r>
      <w:r w:rsidR="00397CC6">
        <w:fldChar w:fldCharType="end"/>
      </w:r>
      <w:r w:rsidR="00397CC6">
        <w:t>.</w:t>
      </w:r>
      <w:r>
        <w:t xml:space="preserve"> </w:t>
      </w:r>
      <w:r w:rsidR="005F3ED9">
        <w:t>A number of studies have examined the mechanisms by which outlet density may be associated with underage drinking – whether through parental supply or underage purchasing</w:t>
      </w:r>
      <w:r w:rsidR="00327FF9">
        <w:t>;</w:t>
      </w:r>
      <w:r w:rsidR="005F3ED9">
        <w:t xml:space="preserve"> however</w:t>
      </w:r>
      <w:r w:rsidR="00327FF9">
        <w:t>,</w:t>
      </w:r>
      <w:r w:rsidR="005F3ED9">
        <w:t xml:space="preserve"> they show inconclusive results</w:t>
      </w:r>
      <w:r w:rsidR="00CA356B">
        <w:t xml:space="preserve"> </w:t>
      </w:r>
      <w:r w:rsidR="00CA356B">
        <w:fldChar w:fldCharType="begin">
          <w:fldData xml:space="preserve">PEVuZE5vdGU+PENpdGU+PEF1dGhvcj5Sb3dsYW5kPC9BdXRob3I+PFllYXI+MjAxNTwvWWVhcj48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</w:fldData>
        </w:fldChar>
      </w:r>
      <w:r w:rsidR="00542598">
        <w:instrText xml:space="preserve"> ADDIN EN.CITE </w:instrText>
      </w:r>
      <w:r w:rsidR="00542598">
        <w:fldChar w:fldCharType="begin">
          <w:fldData xml:space="preserve">PEVuZE5vdGU+PENpdGU+PEF1dGhvcj5Sb3dsYW5kPC9BdXRob3I+PFllYXI+MjAxNTwvWWVhcj48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</w:fldData>
        </w:fldChar>
      </w:r>
      <w:r w:rsidR="00542598">
        <w:instrText xml:space="preserve"> ADDIN EN.CITE.DATA </w:instrText>
      </w:r>
      <w:r w:rsidR="00542598">
        <w:fldChar w:fldCharType="end"/>
      </w:r>
      <w:r w:rsidR="00CA356B">
        <w:fldChar w:fldCharType="separate"/>
      </w:r>
      <w:r w:rsidR="00542598">
        <w:rPr>
          <w:noProof/>
        </w:rPr>
        <w:t>(99-101)</w:t>
      </w:r>
      <w:r w:rsidR="00CA356B">
        <w:fldChar w:fldCharType="end"/>
      </w:r>
      <w:r w:rsidR="005F3ED9">
        <w:t>.</w:t>
      </w:r>
    </w:p>
    <w:p w14:paraId="084EF445" w14:textId="77777777" w:rsidR="00372B9A" w:rsidRDefault="00372B9A" w:rsidP="00E25EDD">
      <w:pPr>
        <w:pStyle w:val="Heading2"/>
        <w:numPr>
          <w:ilvl w:val="1"/>
          <w:numId w:val="8"/>
        </w:numPr>
      </w:pPr>
      <w:bookmarkStart w:id="48" w:name="_Toc24278165"/>
      <w:r>
        <w:t>General Violence</w:t>
      </w:r>
      <w:bookmarkEnd w:id="48"/>
    </w:p>
    <w:p w14:paraId="57FDA134" w14:textId="77777777" w:rsidR="00AB28F3" w:rsidRDefault="009B460C" w:rsidP="005704C5">
      <w:pPr>
        <w:spacing w:line="360" w:lineRule="auto"/>
        <w:rPr>
          <w:iCs/>
        </w:rPr>
      </w:pPr>
      <w:r w:rsidRPr="009B460C">
        <w:rPr>
          <w:iCs/>
        </w:rPr>
        <w:t>There is a large body of evidence</w:t>
      </w:r>
      <w:r>
        <w:rPr>
          <w:iCs/>
        </w:rPr>
        <w:t xml:space="preserve"> indicating a significance relationship between alcohol availability and violence (see Tables </w:t>
      </w:r>
      <w:r w:rsidR="00EA36B0">
        <w:rPr>
          <w:iCs/>
        </w:rPr>
        <w:t>6-8</w:t>
      </w:r>
      <w:r>
        <w:rPr>
          <w:iCs/>
        </w:rPr>
        <w:t xml:space="preserve">). </w:t>
      </w:r>
      <w:r w:rsidR="00F13BAF">
        <w:rPr>
          <w:iCs/>
        </w:rPr>
        <w:t>S</w:t>
      </w:r>
      <w:r w:rsidR="004C2D44" w:rsidRPr="004C2D44">
        <w:rPr>
          <w:iCs/>
        </w:rPr>
        <w:t>tudies use a diverse array of outcomes (police data, health system records, self-reported victimisation and perpetration) and methods and come from a variety of settings (predominantly the US</w:t>
      </w:r>
      <w:r w:rsidR="00AA5F59">
        <w:rPr>
          <w:iCs/>
        </w:rPr>
        <w:t>A</w:t>
      </w:r>
      <w:r w:rsidR="004C2D44" w:rsidRPr="004C2D44">
        <w:rPr>
          <w:iCs/>
        </w:rPr>
        <w:t xml:space="preserve">, Australia and Canada). Nearly all studies find significant associations between violence and alcohol outlet density, although the specifics of the relationship vary. For example, some studies find that the density of off-premise liquor outlets is more important </w:t>
      </w:r>
      <w:r w:rsidR="004C2D44" w:rsidRPr="004C2D44">
        <w:rPr>
          <w:iCs/>
        </w:rPr>
        <w:lastRenderedPageBreak/>
        <w:t xml:space="preserve">for violence than density of on-premise outlets </w:t>
      </w:r>
      <w:r w:rsidR="00371BEC">
        <w:rPr>
          <w:iCs/>
        </w:rPr>
        <w:fldChar w:fldCharType="begin">
          <w:fldData xml:space="preserve">PEVuZE5vdGU+PENpdGU+PEF1dGhvcj5HcnViZXNpYzwvQXV0aG9yPjxZZWFyPjIwMTM8L1llYXI+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</w:fldData>
        </w:fldChar>
      </w:r>
      <w:r w:rsidR="00542598">
        <w:rPr>
          <w:iCs/>
        </w:rPr>
        <w:instrText xml:space="preserve"> ADDIN EN.CITE </w:instrText>
      </w:r>
      <w:r w:rsidR="00542598">
        <w:rPr>
          <w:iCs/>
        </w:rPr>
        <w:fldChar w:fldCharType="begin">
          <w:fldData xml:space="preserve">PEVuZE5vdGU+PENpdGU+PEF1dGhvcj5HcnViZXNpYzwvQXV0aG9yPjxZZWFyPjIwMTM8L1llYXI+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</w:fldData>
        </w:fldChar>
      </w:r>
      <w:r w:rsidR="00542598">
        <w:rPr>
          <w:iCs/>
        </w:rPr>
        <w:instrText xml:space="preserve"> ADDIN EN.CITE.DATA </w:instrText>
      </w:r>
      <w:r w:rsidR="00542598">
        <w:rPr>
          <w:iCs/>
        </w:rPr>
      </w:r>
      <w:r w:rsidR="00542598">
        <w:rPr>
          <w:iCs/>
        </w:rPr>
        <w:fldChar w:fldCharType="end"/>
      </w:r>
      <w:r w:rsidR="00371BEC">
        <w:rPr>
          <w:iCs/>
        </w:rPr>
      </w:r>
      <w:r w:rsidR="00371BEC">
        <w:rPr>
          <w:iCs/>
        </w:rPr>
        <w:fldChar w:fldCharType="separate"/>
      </w:r>
      <w:r w:rsidR="00542598">
        <w:rPr>
          <w:iCs/>
          <w:noProof/>
        </w:rPr>
        <w:t>(102, 103)</w:t>
      </w:r>
      <w:r w:rsidR="00371BEC">
        <w:rPr>
          <w:iCs/>
        </w:rPr>
        <w:fldChar w:fldCharType="end"/>
      </w:r>
      <w:r w:rsidR="004C2D44" w:rsidRPr="004C2D44">
        <w:rPr>
          <w:iCs/>
        </w:rPr>
        <w:t>, while others find the reverse</w:t>
      </w:r>
      <w:r w:rsidR="00371BEC">
        <w:rPr>
          <w:iCs/>
        </w:rPr>
        <w:t xml:space="preserve"> </w:t>
      </w:r>
      <w:r w:rsidR="00371BEC">
        <w:rPr>
          <w:iCs/>
        </w:rPr>
        <w:fldChar w:fldCharType="begin"/>
      </w:r>
      <w:r w:rsidR="00542598">
        <w:rPr>
          <w:iCs/>
        </w:rPr>
        <w:instrText xml:space="preserve"> ADDIN EN.CITE &lt;EndNote&gt;&lt;Cite&gt;&lt;Author&gt;Mair&lt;/Author&gt;&lt;Year&gt;2013&lt;/Year&gt;&lt;RecNum&gt;107&lt;/RecNum&gt;&lt;DisplayText&gt;(104)&lt;/DisplayText&gt;&lt;record&gt;&lt;rec-number&gt;107&lt;/rec-number&gt;&lt;foreign-keys&gt;&lt;key app="EN" db-id="avr05stv7arzs9erswtvftvb5xwz5ew2prxr" timestamp="1489632531"&gt;107&lt;/key&gt;&lt;/foreign-keys&gt;&lt;ref-type name="Journal Article"&gt;17&lt;/ref-type&gt;&lt;contributors&gt;&lt;authors&gt;&lt;author&gt;Mair, Christina&lt;/author&gt;&lt;author&gt;Gruenewald, Paul J.&lt;/author&gt;&lt;author&gt;Ponicki, William R.&lt;/author&gt;&lt;author&gt;Remer, Lillian&lt;/author&gt;&lt;/authors&gt;&lt;/contributors&gt;&lt;titles&gt;&lt;title&gt;Varying impacts of alcohol outlet densities on violent assaults: explaining differences across neighborhoods&lt;/title&gt;&lt;secondary-title&gt;Journal of studies on alcohol and drugs&lt;/secondary-title&gt;&lt;/titles&gt;&lt;periodical&gt;&lt;full-title&gt;Journal of studies on alcohol and drugs&lt;/full-title&gt;&lt;/periodical&gt;&lt;pages&gt;50-8&lt;/pages&gt;&lt;volume&gt;74&lt;/volume&gt;&lt;number&gt;1&lt;/number&gt;&lt;dates&gt;&lt;year&gt;2013&lt;/year&gt;&lt;pub-dates&gt;&lt;date&gt;2013&lt;/date&gt;&lt;/pub-dates&gt;&lt;/dates&gt;&lt;isbn&gt;1938-4114&lt;/isbn&gt;&lt;accession-num&gt;MEDLINE:23200150&lt;/accession-num&gt;&lt;urls&gt;&lt;related-urls&gt;&lt;url&gt;&amp;lt;Go to ISI&amp;gt;://MEDLINE:23200150&lt;/url&gt;&lt;url&gt;http://www.ncbi.nlm.nih.gov/pmc/articles/PMC3517264/pdf/jsad50.pdf&lt;/url&gt;&lt;/related-urls&gt;&lt;/urls&gt;&lt;custom1&gt;Accept&lt;/custom1&gt;&lt;custom2&gt;Accept&lt;/custom2&gt;&lt;remote-database-name&gt; MEDLINE - retrieved 14DEC2015&lt;/remote-database-name&gt;&lt;/record&gt;&lt;/Cite&gt;&lt;/EndNote&gt;</w:instrText>
      </w:r>
      <w:r w:rsidR="00371BEC">
        <w:rPr>
          <w:iCs/>
        </w:rPr>
        <w:fldChar w:fldCharType="separate"/>
      </w:r>
      <w:r w:rsidR="00542598">
        <w:rPr>
          <w:iCs/>
          <w:noProof/>
        </w:rPr>
        <w:t>(104)</w:t>
      </w:r>
      <w:r w:rsidR="00371BEC">
        <w:rPr>
          <w:iCs/>
        </w:rPr>
        <w:fldChar w:fldCharType="end"/>
      </w:r>
      <w:r w:rsidR="00371BEC">
        <w:rPr>
          <w:iCs/>
        </w:rPr>
        <w:t xml:space="preserve">. </w:t>
      </w:r>
      <w:r w:rsidR="004C2D44" w:rsidRPr="004C2D44">
        <w:rPr>
          <w:iCs/>
        </w:rPr>
        <w:t xml:space="preserve">The substantial variation in the cross-sectional findings </w:t>
      </w:r>
      <w:r w:rsidR="00327FF9">
        <w:rPr>
          <w:iCs/>
        </w:rPr>
        <w:t xml:space="preserve">is </w:t>
      </w:r>
      <w:r w:rsidR="004C2D44" w:rsidRPr="004C2D44">
        <w:rPr>
          <w:iCs/>
        </w:rPr>
        <w:t xml:space="preserve">likely </w:t>
      </w:r>
      <w:r w:rsidR="00327FF9">
        <w:rPr>
          <w:iCs/>
        </w:rPr>
        <w:t xml:space="preserve">to </w:t>
      </w:r>
      <w:r w:rsidR="004C2D44" w:rsidRPr="004C2D44">
        <w:rPr>
          <w:iCs/>
        </w:rPr>
        <w:t xml:space="preserve">stem from the </w:t>
      </w:r>
      <w:r w:rsidR="00F13BAF">
        <w:rPr>
          <w:iCs/>
        </w:rPr>
        <w:t>differing</w:t>
      </w:r>
      <w:r w:rsidR="004C2D44" w:rsidRPr="004C2D44">
        <w:rPr>
          <w:iCs/>
        </w:rPr>
        <w:t xml:space="preserve"> study contexts as well as variation in measurement and analytical approach.</w:t>
      </w:r>
    </w:p>
    <w:p w14:paraId="381E3330" w14:textId="77777777" w:rsidR="009B460C" w:rsidRDefault="009B460C" w:rsidP="005704C5">
      <w:pPr>
        <w:spacing w:line="360" w:lineRule="auto"/>
        <w:rPr>
          <w:iCs/>
        </w:rPr>
      </w:pPr>
      <w:r>
        <w:rPr>
          <w:iCs/>
        </w:rPr>
        <w:t xml:space="preserve">Thus, while the overarching message of </w:t>
      </w:r>
      <w:r w:rsidR="00C3739B">
        <w:rPr>
          <w:iCs/>
        </w:rPr>
        <w:t>this body of research is that there is a link between alcohol’s availability and violence, it is important to focus on the longitudinal studies and those from Australia to inform Australian policy.</w:t>
      </w:r>
    </w:p>
    <w:p w14:paraId="799E9678" w14:textId="77777777" w:rsidR="005672DB" w:rsidRDefault="004C2D44" w:rsidP="005704C5">
      <w:pPr>
        <w:spacing w:line="360" w:lineRule="auto"/>
      </w:pPr>
      <w:r>
        <w:t>Nine longitudinal studies examine the impact of changes in the density of outlets in a community o</w:t>
      </w:r>
      <w:r w:rsidR="00E566B3">
        <w:t>n</w:t>
      </w:r>
      <w:r>
        <w:t xml:space="preserve"> changes in rates of violence, including one from Australia. </w:t>
      </w:r>
      <w:r w:rsidR="00F71A6B">
        <w:t>Seven</w:t>
      </w:r>
      <w:r w:rsidR="002C1F0F">
        <w:t xml:space="preserve"> of these find changes in the density of alcohol outlets within communities </w:t>
      </w:r>
      <w:r w:rsidR="00F13BAF">
        <w:t>is</w:t>
      </w:r>
      <w:r w:rsidR="002C1F0F">
        <w:t xml:space="preserve"> associated with changes in </w:t>
      </w:r>
      <w:r w:rsidR="00F13BAF">
        <w:t>rates of violence</w:t>
      </w:r>
      <w:r w:rsidR="002C1F0F">
        <w:t>.</w:t>
      </w:r>
      <w:r w:rsidR="00F71A6B" w:rsidRPr="00F71A6B">
        <w:t xml:space="preserve"> </w:t>
      </w:r>
      <w:r w:rsidR="005672DB">
        <w:t xml:space="preserve">Two studies from the US found increases in the densities of bars and off-premise outlets were associated with changes in rates of violence </w:t>
      </w:r>
      <w:r w:rsidR="009E26DD">
        <w:fldChar w:fldCharType="begin">
          <w:fldData xml:space="preserve">PEVuZE5vdGU+PENpdGU+PEF1dGhvcj5HcnVlbmV3YWxkPC9BdXRob3I+PFllYXI+MjAwNjwvWWVh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</w:fldData>
        </w:fldChar>
      </w:r>
      <w:r w:rsidR="00542598">
        <w:instrText xml:space="preserve"> ADDIN EN.CITE </w:instrText>
      </w:r>
      <w:r w:rsidR="00542598">
        <w:fldChar w:fldCharType="begin">
          <w:fldData xml:space="preserve">PEVuZE5vdGU+PENpdGU+PEF1dGhvcj5HcnVlbmV3YWxkPC9BdXRob3I+PFllYXI+MjAwNjwvWWVh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</w:fldData>
        </w:fldChar>
      </w:r>
      <w:r w:rsidR="00542598">
        <w:instrText xml:space="preserve"> ADDIN EN.CITE.DATA </w:instrText>
      </w:r>
      <w:r w:rsidR="00542598">
        <w:fldChar w:fldCharType="end"/>
      </w:r>
      <w:r w:rsidR="009E26DD">
        <w:fldChar w:fldCharType="separate"/>
      </w:r>
      <w:r w:rsidR="00542598">
        <w:rPr>
          <w:noProof/>
        </w:rPr>
        <w:t>(105, 106)</w:t>
      </w:r>
      <w:r w:rsidR="009E26DD">
        <w:fldChar w:fldCharType="end"/>
      </w:r>
      <w:r w:rsidR="005672DB">
        <w:t>. A sophisticated US study found bar densities were particularly associated with assaults in areas with low mean incomes and high population densities</w:t>
      </w:r>
      <w:r w:rsidR="0081434E">
        <w:t xml:space="preserve"> </w:t>
      </w:r>
      <w:r w:rsidR="0081434E">
        <w:fldChar w:fldCharType="begin"/>
      </w:r>
      <w:r w:rsidR="00542598">
        <w:instrText xml:space="preserve"> ADDIN EN.CITE &lt;EndNote&gt;&lt;Cite&gt;&lt;Author&gt;Mair&lt;/Author&gt;&lt;Year&gt;2013&lt;/Year&gt;&lt;RecNum&gt;107&lt;/RecNum&gt;&lt;DisplayText&gt;(104)&lt;/DisplayText&gt;&lt;record&gt;&lt;rec-number&gt;107&lt;/rec-number&gt;&lt;foreign-keys&gt;&lt;key app="EN" db-id="avr05stv7arzs9erswtvftvb5xwz5ew2prxr" timestamp="1489632531"&gt;107&lt;/key&gt;&lt;/foreign-keys&gt;&lt;ref-type name="Journal Article"&gt;17&lt;/ref-type&gt;&lt;contributors&gt;&lt;authors&gt;&lt;author&gt;Mair, Christina&lt;/author&gt;&lt;author&gt;Gruenewald, Paul J.&lt;/author&gt;&lt;author&gt;Ponicki, William R.&lt;/author&gt;&lt;author&gt;Remer, Lillian&lt;/author&gt;&lt;/authors&gt;&lt;/contributors&gt;&lt;titles&gt;&lt;title&gt;Varying impacts of alcohol outlet densities on violent assaults: explaining differences across neighborhoods&lt;/title&gt;&lt;secondary-title&gt;Journal of studies on alcohol and drugs&lt;/secondary-title&gt;&lt;/titles&gt;&lt;periodical&gt;&lt;full-title&gt;Journal of studies on alcohol and drugs&lt;/full-title&gt;&lt;/periodical&gt;&lt;pages&gt;50-8&lt;/pages&gt;&lt;volume&gt;74&lt;/volume&gt;&lt;number&gt;1&lt;/number&gt;&lt;dates&gt;&lt;year&gt;2013&lt;/year&gt;&lt;pub-dates&gt;&lt;date&gt;2013&lt;/date&gt;&lt;/pub-dates&gt;&lt;/dates&gt;&lt;isbn&gt;1938-4114&lt;/isbn&gt;&lt;accession-num&gt;MEDLINE:23200150&lt;/accession-num&gt;&lt;urls&gt;&lt;related-urls&gt;&lt;url&gt;&amp;lt;Go to ISI&amp;gt;://MEDLINE:23200150&lt;/url&gt;&lt;url&gt;http://www.ncbi.nlm.nih.gov/pmc/articles/PMC3517264/pdf/jsad50.pdf&lt;/url&gt;&lt;/related-urls&gt;&lt;/urls&gt;&lt;custom1&gt;Accept&lt;/custom1&gt;&lt;custom2&gt;Accept&lt;/custom2&gt;&lt;remote-database-name&gt; MEDLINE - retrieved 14DEC2015&lt;/remote-database-name&gt;&lt;/record&gt;&lt;/Cite&gt;&lt;/EndNote&gt;</w:instrText>
      </w:r>
      <w:r w:rsidR="0081434E">
        <w:fldChar w:fldCharType="separate"/>
      </w:r>
      <w:r w:rsidR="00542598">
        <w:rPr>
          <w:noProof/>
        </w:rPr>
        <w:t>(104)</w:t>
      </w:r>
      <w:r w:rsidR="0081434E">
        <w:fldChar w:fldCharType="end"/>
      </w:r>
      <w:r w:rsidR="005672DB">
        <w:t>. An innovative study, using sophisticated spatial clustering</w:t>
      </w:r>
      <w:r w:rsidR="00E566B3">
        <w:t>,</w:t>
      </w:r>
      <w:r w:rsidR="005672DB">
        <w:t xml:space="preserve"> explored the effect of opening new bars in Buffalo, New York. The study found that violent crime clustered around many new outlets, providing the clearest evidence that increasing the density of alcohol outlets in an area can lead to increased violence </w:t>
      </w:r>
      <w:r w:rsidR="0081434E">
        <w:fldChar w:fldCharType="begin"/>
      </w:r>
      <w:r w:rsidR="00542598">
        <w:instrText xml:space="preserve"> ADDIN EN.CITE &lt;EndNote&gt;&lt;Cite&gt;&lt;Author&gt;Conrow&lt;/Author&gt;&lt;Year&gt;2015&lt;/Year&gt;&lt;RecNum&gt;88&lt;/RecNum&gt;&lt;DisplayText&gt;(107)&lt;/DisplayText&gt;&lt;record&gt;&lt;rec-number&gt;88&lt;/rec-number&gt;&lt;foreign-keys&gt;&lt;key app="EN" db-id="avr05stv7arzs9erswtvftvb5xwz5ew2prxr" timestamp="1489632515"&gt;88&lt;/key&gt;&lt;/foreign-keys&gt;&lt;ref-type name="Journal Article"&gt;17&lt;/ref-type&gt;&lt;contributors&gt;&lt;authors&gt;&lt;author&gt;Conrow, L.&lt;/author&gt;&lt;author&gt;Aldstadt, J.&lt;/author&gt;&lt;author&gt;Mendoza, N. S.&lt;/author&gt;&lt;/authors&gt;&lt;/contributors&gt;&lt;titles&gt;&lt;title&gt;A spatio-temporal analysis of on-premises alcohol outlets and violent crime events in Buffalo, NY&lt;/title&gt;&lt;secondary-title&gt;Applied Geography&lt;/secondary-title&gt;&lt;/titles&gt;&lt;periodical&gt;&lt;full-title&gt;Applied Geography&lt;/full-title&gt;&lt;/periodical&gt;&lt;pages&gt;198-205&lt;/pages&gt;&lt;volume&gt;58&lt;/volume&gt;&lt;dates&gt;&lt;year&gt;2015&lt;/year&gt;&lt;pub-dates&gt;&lt;date&gt;Mar&lt;/date&gt;&lt;/pub-dates&gt;&lt;/dates&gt;&lt;isbn&gt;0143-6228&lt;/isbn&gt;&lt;accession-num&gt;WOS:000351790600018&lt;/accession-num&gt;&lt;urls&gt;&lt;related-urls&gt;&lt;url&gt;&amp;lt;Go to ISI&amp;gt;://WOS:000351790600018&lt;/url&gt;&lt;url&gt;http://ac.els-cdn.com/S0143622815000375/1-s2.0-S0143622815000375-main.pdf?_tid=83cd3268-a956-11e5-b132-00000aacb361&amp;amp;acdnat=1450862654_a591c57515138a82c8bb031bb2676615&lt;/url&gt;&lt;/related-urls&gt;&lt;/urls&gt;&lt;custom1&gt;Accept&lt;/custom1&gt;&lt;custom2&gt;Accept&lt;/custom2&gt;&lt;electronic-resource-num&gt;10.1016/j.apgeog.2015.02.006&lt;/electronic-resource-num&gt;&lt;remote-database-name&gt;  Core Collection - 14 DEC 2015&amp;#xD;&lt;/remote-database-name&gt;&lt;/record&gt;&lt;/Cite&gt;&lt;/EndNote&gt;</w:instrText>
      </w:r>
      <w:r w:rsidR="0081434E">
        <w:fldChar w:fldCharType="separate"/>
      </w:r>
      <w:r w:rsidR="00542598">
        <w:rPr>
          <w:noProof/>
        </w:rPr>
        <w:t>(107)</w:t>
      </w:r>
      <w:r w:rsidR="0081434E">
        <w:fldChar w:fldCharType="end"/>
      </w:r>
      <w:r w:rsidR="005672DB">
        <w:t>.</w:t>
      </w:r>
      <w:r w:rsidR="005672DB" w:rsidRPr="005672DB">
        <w:t xml:space="preserve"> </w:t>
      </w:r>
      <w:r w:rsidR="005672DB">
        <w:t>Two longitudinal studies of the after-effects of the civil unrest in Los Angeles in 1992 find evidence that the closure of off-premise outlets in neighbourhood</w:t>
      </w:r>
      <w:r w:rsidR="00E566B3">
        <w:t>s</w:t>
      </w:r>
      <w:r w:rsidR="005672DB">
        <w:t xml:space="preserve"> affected by the riots led to reductions in assault</w:t>
      </w:r>
      <w:r w:rsidR="00E566B3">
        <w:t>s</w:t>
      </w:r>
      <w:r w:rsidR="005672DB">
        <w:t xml:space="preserve"> </w:t>
      </w:r>
      <w:r w:rsidR="00D429B7">
        <w:fldChar w:fldCharType="begin">
          <w:fldData xml:space="preserve">PEVuZE5vdGU+PENpdGU+PEF1dGhvcj5ZdTwvQXV0aG9yPjxZZWFyPjIwMDk8L1llYXI+PFJlY051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</w:fldData>
        </w:fldChar>
      </w:r>
      <w:r w:rsidR="00542598">
        <w:instrText xml:space="preserve"> ADDIN EN.CITE </w:instrText>
      </w:r>
      <w:r w:rsidR="00542598">
        <w:fldChar w:fldCharType="begin">
          <w:fldData xml:space="preserve">PEVuZE5vdGU+PENpdGU+PEF1dGhvcj5ZdTwvQXV0aG9yPjxZZWFyPjIwMDk8L1llYXI+PFJlY051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</w:fldData>
        </w:fldChar>
      </w:r>
      <w:r w:rsidR="00542598">
        <w:instrText xml:space="preserve"> ADDIN EN.CITE.DATA </w:instrText>
      </w:r>
      <w:r w:rsidR="00542598">
        <w:fldChar w:fldCharType="end"/>
      </w:r>
      <w:r w:rsidR="00D429B7">
        <w:fldChar w:fldCharType="separate"/>
      </w:r>
      <w:r w:rsidR="00542598">
        <w:rPr>
          <w:noProof/>
        </w:rPr>
        <w:t>(108, 109)</w:t>
      </w:r>
      <w:r w:rsidR="00D429B7">
        <w:fldChar w:fldCharType="end"/>
      </w:r>
      <w:r w:rsidR="005672DB">
        <w:t>.</w:t>
      </w:r>
    </w:p>
    <w:p w14:paraId="53FF7839" w14:textId="77777777" w:rsidR="005672DB" w:rsidRDefault="005672DB" w:rsidP="005704C5">
      <w:pPr>
        <w:spacing w:line="360" w:lineRule="auto"/>
      </w:pPr>
      <w:r>
        <w:t xml:space="preserve">The one study from Australia found </w:t>
      </w:r>
      <w:r w:rsidR="00E566B3">
        <w:t xml:space="preserve">changes in the </w:t>
      </w:r>
      <w:r>
        <w:t xml:space="preserve">densities of pubs, restaurants and off-premise outlets in Melbourne were all significantly associated with </w:t>
      </w:r>
      <w:r w:rsidR="00E566B3">
        <w:t xml:space="preserve">changes in </w:t>
      </w:r>
      <w:r>
        <w:t>police-recorded assaults</w:t>
      </w:r>
      <w:r w:rsidR="001801EB">
        <w:t xml:space="preserve"> </w:t>
      </w:r>
      <w:r w:rsidR="001801EB">
        <w:fldChar w:fldCharType="begin"/>
      </w:r>
      <w:r w:rsidR="00542598">
        <w:instrText xml:space="preserve"> ADDIN EN.CITE &lt;EndNote&gt;&lt;Cite&gt;&lt;Author&gt;Livingston&lt;/Author&gt;&lt;Year&gt;2008&lt;/Year&gt;&lt;RecNum&gt;104&lt;/RecNum&gt;&lt;DisplayText&gt;(110)&lt;/DisplayText&gt;&lt;record&gt;&lt;rec-number&gt;104&lt;/rec-number&gt;&lt;foreign-keys&gt;&lt;key app="EN" db-id="avr05stv7arzs9erswtvftvb5xwz5ew2prxr" timestamp="1489632529"&gt;104&lt;/key&gt;&lt;/foreign-keys&gt;&lt;ref-type name="Journal Article"&gt;17&lt;/ref-type&gt;&lt;contributors&gt;&lt;authors&gt;&lt;author&gt;Livingston, Michael&lt;/author&gt;&lt;/authors&gt;&lt;/contributors&gt;&lt;titles&gt;&lt;title&gt;A longitudinal analysis of alcohol outlet density and assault&lt;/title&gt;&lt;secondary-title&gt;Alcoholism, clinical and experimental research&lt;/secondary-title&gt;&lt;/titles&gt;&lt;periodical&gt;&lt;full-title&gt;Alcoholism, clinical and experimental research&lt;/full-title&gt;&lt;/periodical&gt;&lt;pages&gt;1074-9&lt;/pages&gt;&lt;volume&gt;32&lt;/volume&gt;&lt;number&gt;6&lt;/number&gt;&lt;dates&gt;&lt;year&gt;2008&lt;/year&gt;&lt;pub-dates&gt;&lt;date&gt;2008 Jun (Epub 2008 Apr&lt;/date&gt;&lt;/pub-dates&gt;&lt;/dates&gt;&lt;isbn&gt;1530-0277&lt;/isbn&gt;&lt;accession-num&gt;MEDLINE:18445114&lt;/accession-num&gt;&lt;urls&gt;&lt;related-urls&gt;&lt;url&gt;&amp;lt;Go to ISI&amp;gt;://MEDLINE:18445114&lt;/url&gt;&lt;url&gt;http://onlinelibrary.wiley.com/store/10.1111/j.1530-0277.2008.00669.x/asset/j.1530-0277.2008.00669.x.pdf?v=1&amp;amp;t=iiim7ilg&amp;amp;s=4f041b69646a1172c25a1012ce7ebc1b9dc35839&lt;/url&gt;&lt;/related-urls&gt;&lt;/urls&gt;&lt;custom1&gt;Accept&lt;/custom1&gt;&lt;custom2&gt;Accept&lt;/custom2&gt;&lt;electronic-resource-num&gt;10.1111/j.1530-0277.2008.00669.x&lt;/electronic-resource-num&gt;&lt;remote-database-name&gt; MEDLINE - retrieved 14DEC2015&lt;/remote-database-name&gt;&lt;/record&gt;&lt;/Cite&gt;&lt;/EndNote&gt;</w:instrText>
      </w:r>
      <w:r w:rsidR="001801EB">
        <w:fldChar w:fldCharType="separate"/>
      </w:r>
      <w:r w:rsidR="00542598">
        <w:rPr>
          <w:noProof/>
        </w:rPr>
        <w:t>(110)</w:t>
      </w:r>
      <w:r w:rsidR="001801EB">
        <w:fldChar w:fldCharType="end"/>
      </w:r>
      <w:r>
        <w:t xml:space="preserve">. Specifically, densities of pubs were associated with violence, particularly in entertainment precincts, while off-premise outlets were associated with violence in suburban areas only. </w:t>
      </w:r>
    </w:p>
    <w:p w14:paraId="0AB3FBA7" w14:textId="77777777" w:rsidR="009604E2" w:rsidRDefault="002C1F0F" w:rsidP="005704C5">
      <w:pPr>
        <w:spacing w:line="360" w:lineRule="auto"/>
      </w:pPr>
      <w:r>
        <w:t>In contrast</w:t>
      </w:r>
      <w:r w:rsidR="005672DB">
        <w:t xml:space="preserve"> to these studies that find an effect on violence</w:t>
      </w:r>
      <w:r>
        <w:t xml:space="preserve">, </w:t>
      </w:r>
      <w:r w:rsidR="00F71A6B">
        <w:t>two</w:t>
      </w:r>
      <w:r>
        <w:t xml:space="preserve"> longitudinal studies find no effect </w:t>
      </w:r>
      <w:r w:rsidR="005672DB">
        <w:t>associated with density changes</w:t>
      </w:r>
      <w:r>
        <w:t xml:space="preserve">. </w:t>
      </w:r>
      <w:r w:rsidR="009604E2">
        <w:t xml:space="preserve">A study of the impact of permitting off-premise outlets to trade after a long period of prohibition found no statistically significant increase in violence, using policy records </w:t>
      </w:r>
      <w:r w:rsidR="0090074D">
        <w:fldChar w:fldCharType="begin"/>
      </w:r>
      <w:r w:rsidR="00542598">
        <w:instrText xml:space="preserve"> ADDIN EN.CITE &lt;EndNote&gt;&lt;Cite&gt;&lt;Author&gt;Han&lt;/Author&gt;&lt;Year&gt;2013&lt;/Year&gt;&lt;RecNum&gt;100&lt;/RecNum&gt;&lt;DisplayText&gt;(111)&lt;/DisplayText&gt;&lt;record&gt;&lt;rec-number&gt;100&lt;/rec-number&gt;&lt;foreign-keys&gt;&lt;key app="EN" db-id="avr05stv7arzs9erswtvftvb5xwz5ew2prxr" timestamp="1489632525"&gt;100&lt;/key&gt;&lt;/foreign-keys&gt;&lt;ref-type name="Journal Article"&gt;17&lt;/ref-type&gt;&lt;contributors&gt;&lt;authors&gt;&lt;author&gt;Han, Daikwon&lt;/author&gt;&lt;author&gt;Gorman, Dennis M.&lt;/author&gt;&lt;/authors&gt;&lt;/contributors&gt;&lt;titles&gt;&lt;title&gt;Evaluating the effects of the introduction of off-sale alcohol outlets on violent crime&lt;/title&gt;&lt;secondary-title&gt;Alcohol and alcoholism (Oxford, Oxfordshire)&lt;/secondary-title&gt;&lt;/titles&gt;&lt;periodical&gt;&lt;full-title&gt;Alcohol and alcoholism (Oxford, Oxfordshire)&lt;/full-title&gt;&lt;/periodical&gt;&lt;pages&gt;370-4&lt;/pages&gt;&lt;volume&gt;48&lt;/volume&gt;&lt;number&gt;3&lt;/number&gt;&lt;dates&gt;&lt;year&gt;2013&lt;/year&gt;&lt;pub-dates&gt;&lt;date&gt;2013 (Epub 2013 Mar&lt;/date&gt;&lt;/pub-dates&gt;&lt;/dates&gt;&lt;isbn&gt;1464-3502&lt;/isbn&gt;&lt;accession-num&gt;MEDLINE:23455369&lt;/accession-num&gt;&lt;urls&gt;&lt;related-urls&gt;&lt;url&gt;&amp;lt;Go to ISI&amp;gt;://MEDLINE:23455369&lt;/url&gt;&lt;url&gt;http://www.ncbi.nlm.nih.gov/pmc/articles/PMC3633363/pdf/agt015.pdf&lt;/url&gt;&lt;/related-urls&gt;&lt;/urls&gt;&lt;custom1&gt;Accept&lt;/custom1&gt;&lt;custom2&gt;Accept&lt;/custom2&gt;&lt;electronic-resource-num&gt;10.1093/alcalc/agt015&lt;/electronic-resource-num&gt;&lt;remote-database-name&gt; MEDLINE - retrieved 14DEC2015&lt;/remote-database-name&gt;&lt;/record&gt;&lt;/Cite&gt;&lt;/EndNote&gt;</w:instrText>
      </w:r>
      <w:r w:rsidR="0090074D">
        <w:fldChar w:fldCharType="separate"/>
      </w:r>
      <w:r w:rsidR="00542598">
        <w:rPr>
          <w:noProof/>
        </w:rPr>
        <w:t>(111)</w:t>
      </w:r>
      <w:r w:rsidR="0090074D">
        <w:fldChar w:fldCharType="end"/>
      </w:r>
      <w:r w:rsidR="009604E2">
        <w:t xml:space="preserve">. Similarly, a study on the effects of increases in densities of private liquor stores on crime outcomes in British Columbia, Canada, during a partial privatization of off-premise liquor sales found </w:t>
      </w:r>
      <w:r w:rsidR="00E94A3D">
        <w:t>no association</w:t>
      </w:r>
      <w:r w:rsidR="00A53F95">
        <w:t xml:space="preserve"> </w:t>
      </w:r>
      <w:r w:rsidR="009A0177">
        <w:fldChar w:fldCharType="begin"/>
      </w:r>
      <w:r w:rsidR="00542598">
        <w:instrText xml:space="preserve"> ADDIN EN.CITE &lt;EndNote&gt;&lt;Cite&gt;&lt;Author&gt;Stockwell&lt;/Author&gt;&lt;Year&gt;2015&lt;/Year&gt;&lt;RecNum&gt;115&lt;/RecNum&gt;&lt;DisplayText&gt;(112)&lt;/DisplayText&gt;&lt;record&gt;&lt;rec-number&gt;115&lt;/rec-number&gt;&lt;foreign-keys&gt;&lt;key app="EN" db-id="avr05stv7arzs9erswtvftvb5xwz5ew2prxr" timestamp="1489632538"&gt;115&lt;/key&gt;&lt;/foreign-keys&gt;&lt;ref-type name="Journal Article"&gt;17&lt;/ref-type&gt;&lt;contributors&gt;&lt;authors&gt;&lt;author&gt;Stockwell, Tim&lt;/author&gt;&lt;author&gt;Zhao, Jinhui&lt;/author&gt;&lt;author&gt;Marzell, Miesha&lt;/author&gt;&lt;author&gt;Gruenewald, Paul J.&lt;/author&gt;&lt;author&gt;Macdonald, Scott&lt;/author&gt;&lt;author&gt;Ponicki, William R.&lt;/author&gt;&lt;author&gt;Martin, Gina&lt;/author&gt;&lt;/authors&gt;&lt;/contributors&gt;&lt;titles&gt;&lt;title&gt;Relationships Between Minimum Alcohol Pricing and Crime During the Partial Privatization of a Canadian Government Alcohol Monopoly&lt;/title&gt;&lt;secondary-title&gt;Journal of studies on alcohol and drugs&lt;/secondary-title&gt;&lt;/titles&gt;&lt;periodical&gt;&lt;full-title&gt;Journal of studies on alcohol and drugs&lt;/full-title&gt;&lt;/periodical&gt;&lt;pages&gt;628-34&lt;/pages&gt;&lt;volume&gt;76&lt;/volume&gt;&lt;number&gt;4&lt;/number&gt;&lt;dates&gt;&lt;year&gt;2015&lt;/year&gt;&lt;pub-dates&gt;&lt;date&gt;2015&lt;/date&gt;&lt;/pub-dates&gt;&lt;/dates&gt;&lt;isbn&gt;1938-4114&lt;/isbn&gt;&lt;accession-num&gt;MEDLINE:26098040&lt;/accession-num&gt;&lt;urls&gt;&lt;related-urls&gt;&lt;url&gt;&amp;lt;Go to ISI&amp;gt;://MEDLINE:26098040&lt;/url&gt;&lt;/related-urls&gt;&lt;/urls&gt;&lt;custom1&gt;Reject&lt;/custom1&gt;&lt;custom2&gt;Accept&lt;/custom2&gt;&lt;custom3&gt;Accept&lt;/custom3&gt;&lt;custom6&gt;Accept&lt;/custom6&gt;&lt;remote-database-name&gt;MEDLINE - retrieved 14DEC2015&lt;/remote-database-name&gt;&lt;/record&gt;&lt;/Cite&gt;&lt;/EndNote&gt;</w:instrText>
      </w:r>
      <w:r w:rsidR="009A0177">
        <w:fldChar w:fldCharType="separate"/>
      </w:r>
      <w:r w:rsidR="00542598">
        <w:rPr>
          <w:noProof/>
        </w:rPr>
        <w:t>(112)</w:t>
      </w:r>
      <w:r w:rsidR="009A0177">
        <w:fldChar w:fldCharType="end"/>
      </w:r>
      <w:r w:rsidR="00E94A3D">
        <w:t>, although</w:t>
      </w:r>
      <w:r w:rsidR="00F71A6B">
        <w:t xml:space="preserve"> again</w:t>
      </w:r>
      <w:r w:rsidR="00E94A3D">
        <w:t xml:space="preserve"> the relevance of this study to the Australian context is questionable given </w:t>
      </w:r>
      <w:r w:rsidR="00E566B3">
        <w:t xml:space="preserve">that it was testing </w:t>
      </w:r>
      <w:r w:rsidR="00E94A3D">
        <w:t xml:space="preserve">the </w:t>
      </w:r>
      <w:r w:rsidR="00E566B3">
        <w:t>effects of a change in the universality</w:t>
      </w:r>
      <w:r w:rsidR="00E94A3D">
        <w:t xml:space="preserve"> of the government alcohol monopoly.</w:t>
      </w:r>
      <w:r w:rsidR="00F71A6B">
        <w:t xml:space="preserve"> </w:t>
      </w:r>
    </w:p>
    <w:p w14:paraId="35C9DA16" w14:textId="77777777" w:rsidR="002C1F0F" w:rsidRPr="009B460C" w:rsidRDefault="002C1F0F" w:rsidP="005704C5">
      <w:pPr>
        <w:spacing w:line="360" w:lineRule="auto"/>
      </w:pPr>
      <w:r w:rsidRPr="002C1F0F">
        <w:t xml:space="preserve">An important cross-sectional study from Western Australia incorporated measures of both alcohol </w:t>
      </w:r>
      <w:r w:rsidR="002B4DB7">
        <w:t xml:space="preserve">outlet density and alcohol sales </w:t>
      </w:r>
      <w:r w:rsidR="002B4DB7">
        <w:fldChar w:fldCharType="begin"/>
      </w:r>
      <w:r w:rsidR="006535F5">
        <w:instrText xml:space="preserve"> ADDIN EN.CITE &lt;EndNote&gt;&lt;Cite&gt;&lt;Author&gt;Liang&lt;/Author&gt;&lt;Year&gt;2011&lt;/Year&gt;&lt;RecNum&gt;14&lt;/RecNum&gt;&lt;DisplayText&gt;(44)&lt;/DisplayText&gt;&lt;record&gt;&lt;rec-number&gt;14&lt;/rec-number&gt;&lt;foreign-keys&gt;&lt;key app="EN" db-id="avr05stv7arzs9erswtvftvb5xwz5ew2prxr" timestamp="0"&gt;14&lt;/key&gt;&lt;/foreign-keys&gt;&lt;ref-type name="Journal Article"&gt;17&lt;/ref-type&gt;&lt;contributors&gt;&lt;authors&gt;&lt;author&gt;Liang, Wenbin&lt;/author&gt;&lt;author&gt;Chikritzhs, Tanya&lt;/author&gt;&lt;/authors&gt;&lt;/contributors&gt;&lt;titles&gt;&lt;title&gt;Revealing the link between licensed outlets and violence: counting venues versus measuring alcohol availability&lt;/title&gt;&lt;secondary-title&gt;Drug and alcohol review&lt;/secondary-title&gt;&lt;/titles&gt;&lt;periodical&gt;&lt;full-title&gt;Drug and alcohol review&lt;/full-title&gt;&lt;/periodical&gt;&lt;pages&gt;524-535&lt;/pages&gt;&lt;volume&gt;30&lt;/volume&gt;&lt;number&gt;5&lt;/number&gt;&lt;dates&gt;&lt;year&gt;2011&lt;/year&gt;&lt;/dates&gt;&lt;isbn&gt;1465-3362&lt;/isbn&gt;&lt;urls&gt;&lt;/urls&gt;&lt;/record&gt;&lt;/Cite&gt;&lt;/EndNote&gt;</w:instrText>
      </w:r>
      <w:r w:rsidR="002B4DB7">
        <w:fldChar w:fldCharType="separate"/>
      </w:r>
      <w:r w:rsidR="006535F5">
        <w:rPr>
          <w:noProof/>
        </w:rPr>
        <w:t>(44)</w:t>
      </w:r>
      <w:r w:rsidR="002B4DB7">
        <w:fldChar w:fldCharType="end"/>
      </w:r>
      <w:r w:rsidRPr="002C1F0F">
        <w:t xml:space="preserve">, finding that it was the amount of alcohol sold via packaged </w:t>
      </w:r>
      <w:r w:rsidRPr="002C1F0F">
        <w:lastRenderedPageBreak/>
        <w:t>liquor outlets that predicted violence rates, rather than just the density of outlets. This finding has been replicated (for injury outcomes) in a recent</w:t>
      </w:r>
      <w:r w:rsidR="00D855F2">
        <w:t xml:space="preserve"> high-quality longitudinal study </w:t>
      </w:r>
      <w:r w:rsidR="00D855F2">
        <w:fldChar w:fldCharType="begin"/>
      </w:r>
      <w:r w:rsidR="00542598">
        <w:instrText xml:space="preserve"> ADDIN EN.CITE &lt;EndNote&gt;&lt;Cite&gt;&lt;Author&gt;Hobday&lt;/Author&gt;&lt;Year&gt;2015&lt;/Year&gt;&lt;RecNum&gt;102&lt;/RecNum&gt;&lt;DisplayText&gt;(113)&lt;/DisplayText&gt;&lt;record&gt;&lt;rec-number&gt;102&lt;/rec-number&gt;&lt;foreign-keys&gt;&lt;key app="EN" db-id="avr05stv7arzs9erswtvftvb5xwz5ew2prxr" timestamp="1489632528"&gt;102&lt;/key&gt;&lt;/foreign-keys&gt;&lt;ref-type name="Journal Article"&gt;17&lt;/ref-type&gt;&lt;contributors&gt;&lt;authors&gt;&lt;author&gt;Hobday, Michelle&lt;/author&gt;&lt;author&gt;Chikritzhs, Tanya&lt;/author&gt;&lt;author&gt;Liang, Wenbin&lt;/author&gt;&lt;author&gt;Meuleners, Lynn&lt;/author&gt;&lt;/authors&gt;&lt;/contributors&gt;&lt;titles&gt;&lt;title&gt;The effect of alcohol outlets, sales and trading hours on alcohol-related injuries presenting at emergency departments in Perth, Australia, from 2002 to 2010&lt;/title&gt;&lt;secondary-title&gt;Addiction (Abingdon, England)&lt;/secondary-title&gt;&lt;/titles&gt;&lt;periodical&gt;&lt;full-title&gt;Addiction (Abingdon, England)&lt;/full-title&gt;&lt;/periodical&gt;&lt;pages&gt;1901-9&lt;/pages&gt;&lt;volume&gt;110&lt;/volume&gt;&lt;number&gt;12&lt;/number&gt;&lt;dates&gt;&lt;year&gt;2015&lt;/year&gt;&lt;pub-dates&gt;&lt;date&gt;2015 Dec (Epub 2015 Aug&lt;/date&gt;&lt;/pub-dates&gt;&lt;/dates&gt;&lt;isbn&gt;1360-0443&lt;/isbn&gt;&lt;accession-num&gt;MEDLINE:26189565&lt;/accession-num&gt;&lt;urls&gt;&lt;related-urls&gt;&lt;url&gt;&amp;lt;Go to ISI&amp;gt;://MEDLINE:26189565&lt;/url&gt;&lt;url&gt;http://onlinelibrary.wiley.com/store/10.1111/add.13063/asset/add13063.pdf?v=1&amp;amp;t=iiim5sxg&amp;amp;s=e7dca2ac6cd257b868dfc1db875bbf242e79820a&lt;/url&gt;&lt;/related-urls&gt;&lt;/urls&gt;&lt;custom1&gt;Accept&lt;/custom1&gt;&lt;custom2&gt;Accept&lt;/custom2&gt;&lt;electronic-resource-num&gt;10.1111/add.13063&lt;/electronic-resource-num&gt;&lt;remote-database-name&gt; MEDLINE - retrieved 14DEC2015&lt;/remote-database-name&gt;&lt;/record&gt;&lt;/Cite&gt;&lt;/EndNote&gt;</w:instrText>
      </w:r>
      <w:r w:rsidR="00D855F2">
        <w:fldChar w:fldCharType="separate"/>
      </w:r>
      <w:r w:rsidR="00542598">
        <w:rPr>
          <w:noProof/>
        </w:rPr>
        <w:t>(113)</w:t>
      </w:r>
      <w:r w:rsidR="00D855F2">
        <w:fldChar w:fldCharType="end"/>
      </w:r>
      <w:r w:rsidRPr="002C1F0F">
        <w:t xml:space="preserve"> and using a case-crossover approach</w:t>
      </w:r>
      <w:r w:rsidR="00A94089">
        <w:t xml:space="preserve"> </w:t>
      </w:r>
      <w:r w:rsidR="00A94089">
        <w:fldChar w:fldCharType="begin"/>
      </w:r>
      <w:r w:rsidR="00542598">
        <w:instrText xml:space="preserve"> ADDIN EN.CITE &lt;EndNote&gt;&lt;Cite&gt;&lt;Author&gt;Ray&lt;/Author&gt;&lt;Year&gt;2008&lt;/Year&gt;&lt;RecNum&gt;163&lt;/RecNum&gt;&lt;DisplayText&gt;(114)&lt;/DisplayText&gt;&lt;record&gt;&lt;rec-number&gt;163&lt;/rec-number&gt;&lt;foreign-keys&gt;&lt;key app="EN" db-id="avr05stv7arzs9erswtvftvb5xwz5ew2prxr" timestamp="1489632591"&gt;163&lt;/key&gt;&lt;/foreign-keys&gt;&lt;ref-type name="Journal Article"&gt;17&lt;/ref-type&gt;&lt;contributors&gt;&lt;authors&gt;&lt;author&gt;Ray, Joel G.&lt;/author&gt;&lt;author&gt;Moineddin, Rahim&lt;/author&gt;&lt;author&gt;Bell, Chaim M.&lt;/author&gt;&lt;author&gt;Thiruchelvam, Deva&lt;/author&gt;&lt;author&gt;Creatore, Maria Isabella&lt;/author&gt;&lt;author&gt;Gozdyra, Piotr&lt;/author&gt;&lt;author&gt;Cusimano, Michael&lt;/author&gt;&lt;author&gt;Redelmeier, Donald A.&lt;/author&gt;&lt;/authors&gt;&lt;/contributors&gt;&lt;titles&gt;&lt;title&gt;Alcohol sales and risk of serious assault&lt;/title&gt;&lt;secondary-title&gt;PLoS medicine&lt;/secondary-title&gt;&lt;/titles&gt;&lt;periodical&gt;&lt;full-title&gt;PLoS medicine&lt;/full-title&gt;&lt;/periodical&gt;&lt;pages&gt;e104&lt;/pages&gt;&lt;volume&gt;5&lt;/volume&gt;&lt;number&gt;5&lt;/number&gt;&lt;dates&gt;&lt;year&gt;2008&lt;/year&gt;&lt;pub-dates&gt;&lt;date&gt;2008 May&lt;/date&gt;&lt;/pub-dates&gt;&lt;/dates&gt;&lt;isbn&gt;1549-1676&lt;/isbn&gt;&lt;accession-num&gt;MEDLINE:18479181&lt;/accession-num&gt;&lt;urls&gt;&lt;related-urls&gt;&lt;url&gt;&amp;lt;Go to ISI&amp;gt;://MEDLINE:18479181&lt;/url&gt;&lt;url&gt;http://www.ncbi.nlm.nih.gov/pmc/articles/PMC2375945/pdf/pmed.0050104.pdf&lt;/url&gt;&lt;/related-urls&gt;&lt;/urls&gt;&lt;custom1&gt;Reject&lt;/custom1&gt;&lt;custom2&gt;Accept&lt;/custom2&gt;&lt;custom6&gt;Accept - although I&amp;apos;m not sure about this - we should at least read it properly.&lt;/custom6&gt;&lt;electronic-resource-num&gt;10.1371/journal.pmed.0050104&lt;/electronic-resource-num&gt;&lt;remote-database-name&gt; MEDLINE - retrieved 14DEC2015&lt;/remote-database-name&gt;&lt;/record&gt;&lt;/Cite&gt;&lt;/EndNote&gt;</w:instrText>
      </w:r>
      <w:r w:rsidR="00A94089">
        <w:fldChar w:fldCharType="separate"/>
      </w:r>
      <w:r w:rsidR="00542598">
        <w:rPr>
          <w:noProof/>
        </w:rPr>
        <w:t>(114)</w:t>
      </w:r>
      <w:r w:rsidR="00A94089">
        <w:fldChar w:fldCharType="end"/>
      </w:r>
      <w:r w:rsidRPr="002C1F0F">
        <w:t>, suggesting that policy should not focus only on the density of packaged liquor outlets without considering how much alcohol they sell.</w:t>
      </w:r>
    </w:p>
    <w:p w14:paraId="1BC03C1C" w14:textId="77777777" w:rsidR="00372B9A" w:rsidRDefault="00372B9A" w:rsidP="00E25EDD">
      <w:pPr>
        <w:pStyle w:val="Heading2"/>
        <w:numPr>
          <w:ilvl w:val="1"/>
          <w:numId w:val="8"/>
        </w:numPr>
      </w:pPr>
      <w:bookmarkStart w:id="49" w:name="_Toc24278166"/>
      <w:r>
        <w:t>Intimate partner violence</w:t>
      </w:r>
      <w:r w:rsidR="003F1872">
        <w:rPr>
          <w:rStyle w:val="FootnoteReference"/>
        </w:rPr>
        <w:footnoteReference w:id="3"/>
      </w:r>
      <w:bookmarkEnd w:id="49"/>
    </w:p>
    <w:p w14:paraId="6FD7B890" w14:textId="77777777" w:rsidR="00C67ED7" w:rsidRDefault="003554BE" w:rsidP="002609AD">
      <w:pPr>
        <w:spacing w:line="360" w:lineRule="auto"/>
      </w:pPr>
      <w:r>
        <w:t xml:space="preserve">Three longitudinal studies were identified that measured the effect of changes in outlet density on intimate partner violence (IPV). </w:t>
      </w:r>
      <w:r w:rsidR="0085544D">
        <w:t>IPV</w:t>
      </w:r>
      <w:r>
        <w:t xml:space="preserve"> was measure</w:t>
      </w:r>
      <w:r w:rsidR="00E566B3">
        <w:t>d</w:t>
      </w:r>
      <w:r>
        <w:t xml:space="preserve"> using police data </w:t>
      </w:r>
      <w:r w:rsidR="00E566B3">
        <w:t>(</w:t>
      </w:r>
      <w:r>
        <w:t xml:space="preserve">e.g. </w:t>
      </w:r>
      <w:r w:rsidR="00C67ED7">
        <w:t>IPV-related police calls</w:t>
      </w:r>
      <w:r w:rsidR="00E566B3">
        <w:t>)</w:t>
      </w:r>
      <w:r w:rsidR="00C67ED7">
        <w:t xml:space="preserve"> and IPV-related crime reports </w:t>
      </w:r>
      <w:r>
        <w:t xml:space="preserve">or data from emergency room departments </w:t>
      </w:r>
      <w:r w:rsidR="00E566B3">
        <w:t>(</w:t>
      </w:r>
      <w:r>
        <w:t>e.g. cause-of-injury event code</w:t>
      </w:r>
      <w:r w:rsidR="00C67ED7">
        <w:t>s</w:t>
      </w:r>
      <w:r w:rsidR="00E566B3">
        <w:t>)</w:t>
      </w:r>
      <w:r>
        <w:t xml:space="preserve"> which indicate that injuries </w:t>
      </w:r>
      <w:r w:rsidR="00C67ED7">
        <w:t>are</w:t>
      </w:r>
      <w:r>
        <w:t xml:space="preserve"> sustained through alleged abuse by a domestic partner</w:t>
      </w:r>
      <w:r w:rsidR="00C67ED7">
        <w:t xml:space="preserve">. </w:t>
      </w:r>
      <w:r>
        <w:t>Two</w:t>
      </w:r>
      <w:r w:rsidR="00C67ED7">
        <w:t xml:space="preserve"> studies</w:t>
      </w:r>
      <w:r>
        <w:t xml:space="preserve"> were conducted in the US and one was conducted in Australia. </w:t>
      </w:r>
    </w:p>
    <w:p w14:paraId="41D06FBD" w14:textId="77777777" w:rsidR="003554BE" w:rsidRPr="0085544D" w:rsidRDefault="003554BE" w:rsidP="002609AD">
      <w:pPr>
        <w:spacing w:line="360" w:lineRule="auto"/>
      </w:pPr>
      <w:r>
        <w:t xml:space="preserve">The two US studies produced somewhat conflicting results. </w:t>
      </w:r>
      <w:r w:rsidRPr="0085544D">
        <w:t>When IPV was measured using police data there was a significant positive association with off-premise outlet d</w:t>
      </w:r>
      <w:r w:rsidR="00D855F2">
        <w:t>ensity (but not bar density)</w:t>
      </w:r>
      <w:r w:rsidR="00396F42">
        <w:t xml:space="preserve"> </w:t>
      </w:r>
      <w:r w:rsidR="00D855F2">
        <w:fldChar w:fldCharType="begin"/>
      </w:r>
      <w:r w:rsidR="00542598">
        <w:instrText xml:space="preserve"> ADDIN EN.CITE &lt;EndNote&gt;&lt;Cite&gt;&lt;Author&gt;Cunradi&lt;/Author&gt;&lt;Year&gt;2011&lt;/Year&gt;&lt;RecNum&gt;90&lt;/RecNum&gt;&lt;DisplayText&gt;(115)&lt;/DisplayText&gt;&lt;record&gt;&lt;rec-number&gt;90&lt;/rec-number&gt;&lt;foreign-keys&gt;&lt;key app="EN" db-id="avr05stv7arzs9erswtvftvb5xwz5ew2prxr" timestamp="1489632517"&gt;90&lt;/key&gt;&lt;/foreign-keys&gt;&lt;ref-type name="Journal Article"&gt;17&lt;/ref-type&gt;&lt;contributors&gt;&lt;authors&gt;&lt;author&gt;Cunradi, Carol B.&lt;/author&gt;&lt;author&gt;Mair, Christina&lt;/author&gt;&lt;author&gt;Ponicki, William&lt;/author&gt;&lt;author&gt;Remer, Lillian&lt;/author&gt;&lt;/authors&gt;&lt;/contributors&gt;&lt;titles&gt;&lt;title&gt;Alcohol outlets, neighborhood characteristics, and intimate partner violence: ecological analysis of a California city&lt;/title&gt;&lt;secondary-title&gt;Journal of urban health : bulletin of the New York Academy of Medicine&lt;/secondary-title&gt;&lt;/titles&gt;&lt;periodical&gt;&lt;full-title&gt;Journal of urban health : bulletin of the New York Academy of Medicine&lt;/full-title&gt;&lt;/periodical&gt;&lt;pages&gt;191-200&lt;/pages&gt;&lt;volume&gt;88&lt;/volume&gt;&lt;number&gt;2&lt;/number&gt;&lt;dates&gt;&lt;year&gt;2011&lt;/year&gt;&lt;pub-dates&gt;&lt;date&gt;2011&lt;/date&gt;&lt;/pub-dates&gt;&lt;/dates&gt;&lt;isbn&gt;1468-2869&lt;/isbn&gt;&lt;accession-num&gt;MEDLINE:21347557&lt;/accession-num&gt;&lt;urls&gt;&lt;related-urls&gt;&lt;url&gt;&amp;lt;Go to ISI&amp;gt;://MEDLINE:21347557&lt;/url&gt;&lt;url&gt;http://www.ncbi.nlm.nih.gov/pmc/articles/PMC3079039/pdf/11524_2011_Article_9549.pdf&lt;/url&gt;&lt;/related-urls&gt;&lt;/urls&gt;&lt;custom1&gt;Accept&lt;/custom1&gt;&lt;custom2&gt;Accept&lt;/custom2&gt;&lt;electronic-resource-num&gt;10.1007/s11524-011-9549-6&lt;/electronic-resource-num&gt;&lt;remote-database-name&gt; MEDLINE - retrieved 14DEC2015&lt;/remote-database-name&gt;&lt;/record&gt;&lt;/Cite&gt;&lt;/EndNote&gt;</w:instrText>
      </w:r>
      <w:r w:rsidR="00D855F2">
        <w:fldChar w:fldCharType="separate"/>
      </w:r>
      <w:r w:rsidR="00542598">
        <w:rPr>
          <w:noProof/>
        </w:rPr>
        <w:t>(115)</w:t>
      </w:r>
      <w:r w:rsidR="00D855F2">
        <w:fldChar w:fldCharType="end"/>
      </w:r>
      <w:r w:rsidRPr="0085544D">
        <w:t>, while when IPV was measured using data from emergency department presentations the reverse was true</w:t>
      </w:r>
      <w:r w:rsidR="00D855F2">
        <w:t xml:space="preserve"> </w:t>
      </w:r>
      <w:r w:rsidR="00D855F2">
        <w:fldChar w:fldCharType="begin"/>
      </w:r>
      <w:r w:rsidR="00542598">
        <w:instrText xml:space="preserve"> ADDIN EN.CITE &lt;EndNote&gt;&lt;Cite&gt;&lt;Author&gt;Cunradi&lt;/Author&gt;&lt;Year&gt;2012&lt;/Year&gt;&lt;RecNum&gt;91&lt;/RecNum&gt;&lt;DisplayText&gt;(116)&lt;/DisplayText&gt;&lt;record&gt;&lt;rec-number&gt;91&lt;/rec-number&gt;&lt;foreign-keys&gt;&lt;key app="EN" db-id="avr05stv7arzs9erswtvftvb5xwz5ew2prxr" timestamp="1489632518"&gt;91&lt;/key&gt;&lt;/foreign-keys&gt;&lt;ref-type name="Journal Article"&gt;17&lt;/ref-type&gt;&lt;contributors&gt;&lt;authors&gt;&lt;author&gt;Cunradi, Carol B.&lt;/author&gt;&lt;author&gt;Mair, Christina&lt;/author&gt;&lt;author&gt;Ponicki, William&lt;/author&gt;&lt;author&gt;Remer, Lillian&lt;/author&gt;&lt;/authors&gt;&lt;/contributors&gt;&lt;titles&gt;&lt;title&gt;Alcohol outlet density and intimate partner violence-related emergency department visits&lt;/title&gt;&lt;secondary-title&gt;Alcoholism, clinical and experimental research&lt;/secondary-title&gt;&lt;/titles&gt;&lt;periodical&gt;&lt;full-title&gt;Alcoholism, clinical and experimental research&lt;/full-title&gt;&lt;/periodical&gt;&lt;pages&gt;847-53&lt;/pages&gt;&lt;volume&gt;36&lt;/volume&gt;&lt;number&gt;5&lt;/number&gt;&lt;dates&gt;&lt;year&gt;2012&lt;/year&gt;&lt;pub-dates&gt;&lt;date&gt;2012 May (Epub 2012 Feb&lt;/date&gt;&lt;/pub-dates&gt;&lt;/dates&gt;&lt;isbn&gt;1530-0277&lt;/isbn&gt;&lt;accession-num&gt;MEDLINE:22339652&lt;/accession-num&gt;&lt;urls&gt;&lt;related-urls&gt;&lt;url&gt;&amp;lt;Go to ISI&amp;gt;://MEDLINE:22339652&lt;/url&gt;&lt;url&gt;http://onlinelibrary.wiley.com/store/10.1111/j.1530-0277.2011.01683.x/asset/j.1530-0277.2011.01683.x.pdf?v=1&amp;amp;t=iiim2cld&amp;amp;s=1d67c1d4ce0051b6fe3f80b35cfc06ee6fe91eba&lt;/url&gt;&lt;/related-urls&gt;&lt;/urls&gt;&lt;custom1&gt;Accept&lt;/custom1&gt;&lt;custom2&gt;Accept&lt;/custom2&gt;&lt;electronic-resource-num&gt;10.1111/j.1530-0277.2011.01683.x&lt;/electronic-resource-num&gt;&lt;remote-database-name&gt; MEDLINE - retrieved 14DEC2015&lt;/remote-database-name&gt;&lt;/record&gt;&lt;/Cite&gt;&lt;/EndNote&gt;</w:instrText>
      </w:r>
      <w:r w:rsidR="00D855F2">
        <w:fldChar w:fldCharType="separate"/>
      </w:r>
      <w:r w:rsidR="00542598">
        <w:rPr>
          <w:noProof/>
        </w:rPr>
        <w:t>(116)</w:t>
      </w:r>
      <w:r w:rsidR="00D855F2">
        <w:fldChar w:fldCharType="end"/>
      </w:r>
      <w:r w:rsidRPr="0085544D">
        <w:t>.</w:t>
      </w:r>
    </w:p>
    <w:p w14:paraId="745B7036" w14:textId="77777777" w:rsidR="0085544D" w:rsidRPr="0085544D" w:rsidRDefault="0085544D" w:rsidP="002609AD">
      <w:pPr>
        <w:spacing w:line="360" w:lineRule="auto"/>
      </w:pPr>
      <w:r w:rsidRPr="0085544D">
        <w:t>The Australian study (also using police data) found similar results to the first US study, with packaged liquor outlet density significantly associated with IPV rates over time</w:t>
      </w:r>
      <w:r w:rsidR="006D2E07">
        <w:t xml:space="preserve"> </w:t>
      </w:r>
      <w:r w:rsidR="006D2E07">
        <w:fldChar w:fldCharType="begin"/>
      </w:r>
      <w:r w:rsidR="00542598">
        <w:instrText xml:space="preserve"> ADDIN EN.CITE &lt;EndNote&gt;&lt;Cite&gt;&lt;Author&gt;Livingston&lt;/Author&gt;&lt;Year&gt;2011&lt;/Year&gt;&lt;RecNum&gt;106&lt;/RecNum&gt;&lt;DisplayText&gt;(117)&lt;/DisplayText&gt;&lt;record&gt;&lt;rec-number&gt;106&lt;/rec-number&gt;&lt;foreign-keys&gt;&lt;key app="EN" db-id="avr05stv7arzs9erswtvftvb5xwz5ew2prxr" timestamp="1489632530"&gt;106&lt;/key&gt;&lt;/foreign-keys&gt;&lt;ref-type name="Journal Article"&gt;17&lt;/ref-type&gt;&lt;contributors&gt;&lt;authors&gt;&lt;author&gt;Livingston, Michael&lt;/author&gt;&lt;/authors&gt;&lt;/contributors&gt;&lt;titles&gt;&lt;title&gt;A longitudinal analysis of alcohol outlet density and domestic violence&lt;/title&gt;&lt;secondary-title&gt;Addiction (Abingdon, England)&lt;/secondary-title&gt;&lt;/titles&gt;&lt;periodical&gt;&lt;full-title&gt;Addiction (Abingdon, England)&lt;/full-title&gt;&lt;/periodical&gt;&lt;pages&gt;919-25&lt;/pages&gt;&lt;volume&gt;106&lt;/volume&gt;&lt;number&gt;5&lt;/number&gt;&lt;dates&gt;&lt;year&gt;2011&lt;/year&gt;&lt;pub-dates&gt;&lt;date&gt;2011 May (Epub 2011 Feb&lt;/date&gt;&lt;/pub-dates&gt;&lt;/dates&gt;&lt;isbn&gt;1360-0443&lt;/isbn&gt;&lt;accession-num&gt;MEDLINE:21205052&lt;/accession-num&gt;&lt;urls&gt;&lt;related-urls&gt;&lt;url&gt;&amp;lt;Go to ISI&amp;gt;://MEDLINE:21205052&lt;/url&gt;&lt;url&gt;http://onlinelibrary.wiley.com/store/10.1111/j.1360-0443.2010.03333.x/asset/j.1360-0443.2010.03333.x.pdf?v=1&amp;amp;t=iiim7u2z&amp;amp;s=d37ebf5280ad2a8652c165d8688f18930ff15119&lt;/url&gt;&lt;/related-urls&gt;&lt;/urls&gt;&lt;custom1&gt;Accept&lt;/custom1&gt;&lt;custom2&gt;Accept&lt;/custom2&gt;&lt;electronic-resource-num&gt;10.1111/j.1360-0443.2010.03333.x&lt;/electronic-resource-num&gt;&lt;remote-database-name&gt; MEDLINE - retrieved 14DEC2015&lt;/remote-database-name&gt;&lt;/record&gt;&lt;/Cite&gt;&lt;/EndNote&gt;</w:instrText>
      </w:r>
      <w:r w:rsidR="006D2E07">
        <w:fldChar w:fldCharType="separate"/>
      </w:r>
      <w:r w:rsidR="00542598">
        <w:rPr>
          <w:noProof/>
        </w:rPr>
        <w:t>(117)</w:t>
      </w:r>
      <w:r w:rsidR="006D2E07">
        <w:fldChar w:fldCharType="end"/>
      </w:r>
      <w:r w:rsidRPr="0085544D">
        <w:t>.</w:t>
      </w:r>
      <w:r w:rsidRPr="0085544D">
        <w:rPr>
          <w:vertAlign w:val="superscript"/>
        </w:rPr>
        <w:t xml:space="preserve"> </w:t>
      </w:r>
      <w:r w:rsidRPr="0085544D">
        <w:t>The cross-sectional literature provides a similarly mixed view, with some studies identifying off-premise outlets as the most important licence type</w:t>
      </w:r>
      <w:r w:rsidR="002609AD">
        <w:t xml:space="preserve"> </w:t>
      </w:r>
      <w:r w:rsidR="006D2E07">
        <w:fldChar w:fldCharType="begin">
          <w:fldData xml:space="preserve">PEVuZE5vdGU+PENpdGU+PEF1dGhvcj5Jcml0YW5pPC9BdXRob3I+PFllYXI+MjAxMzwvWWVhcj48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</w:fldData>
        </w:fldChar>
      </w:r>
      <w:r w:rsidR="00542598">
        <w:instrText xml:space="preserve"> ADDIN EN.CITE </w:instrText>
      </w:r>
      <w:r w:rsidR="00542598">
        <w:fldChar w:fldCharType="begin">
          <w:fldData xml:space="preserve">PEVuZE5vdGU+PENpdGU+PEF1dGhvcj5Jcml0YW5pPC9BdXRob3I+PFllYXI+MjAxMzwvWWVhcj48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</w:fldData>
        </w:fldChar>
      </w:r>
      <w:r w:rsidR="00542598">
        <w:instrText xml:space="preserve"> ADDIN EN.CITE.DATA </w:instrText>
      </w:r>
      <w:r w:rsidR="00542598">
        <w:fldChar w:fldCharType="end"/>
      </w:r>
      <w:r w:rsidR="006D2E07">
        <w:fldChar w:fldCharType="separate"/>
      </w:r>
      <w:r w:rsidR="00542598">
        <w:rPr>
          <w:noProof/>
        </w:rPr>
        <w:t>(118, 119)</w:t>
      </w:r>
      <w:r w:rsidR="006D2E07">
        <w:fldChar w:fldCharType="end"/>
      </w:r>
      <w:r w:rsidRPr="0085544D">
        <w:t>, while others find that bar density is more important</w:t>
      </w:r>
      <w:r w:rsidR="0025152E">
        <w:t xml:space="preserve"> </w:t>
      </w:r>
      <w:r w:rsidR="0025152E">
        <w:fldChar w:fldCharType="begin">
          <w:fldData xml:space="preserve">PEVuZE5vdGU+PENpdGU+PEF1dGhvcj5MaXZpbmdzdG9uPC9BdXRob3I+PFllYXI+MjAxMDwvWWVh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==
</w:fldData>
        </w:fldChar>
      </w:r>
      <w:r w:rsidR="00542598">
        <w:instrText xml:space="preserve"> ADDIN EN.CITE </w:instrText>
      </w:r>
      <w:r w:rsidR="00542598">
        <w:fldChar w:fldCharType="begin">
          <w:fldData xml:space="preserve">PEVuZE5vdGU+PENpdGU+PEF1dGhvcj5MaXZpbmdzdG9uPC9BdXRob3I+PFllYXI+MjAxMDwvWWVh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==
</w:fldData>
        </w:fldChar>
      </w:r>
      <w:r w:rsidR="00542598">
        <w:instrText xml:space="preserve"> ADDIN EN.CITE.DATA </w:instrText>
      </w:r>
      <w:r w:rsidR="00542598">
        <w:fldChar w:fldCharType="end"/>
      </w:r>
      <w:r w:rsidR="0025152E">
        <w:fldChar w:fldCharType="separate"/>
      </w:r>
      <w:r w:rsidR="00542598">
        <w:rPr>
          <w:noProof/>
        </w:rPr>
        <w:t>(120, 121)</w:t>
      </w:r>
      <w:r w:rsidR="0025152E">
        <w:fldChar w:fldCharType="end"/>
      </w:r>
      <w:r w:rsidRPr="0085544D">
        <w:t>.</w:t>
      </w:r>
    </w:p>
    <w:p w14:paraId="72ECBD8D" w14:textId="77777777" w:rsidR="00A5542F" w:rsidRDefault="00372B9A" w:rsidP="00E25EDD">
      <w:pPr>
        <w:pStyle w:val="Heading2"/>
        <w:numPr>
          <w:ilvl w:val="1"/>
          <w:numId w:val="8"/>
        </w:numPr>
      </w:pPr>
      <w:bookmarkStart w:id="50" w:name="_Toc24278167"/>
      <w:r>
        <w:t>Morbidity and mortality</w:t>
      </w:r>
      <w:bookmarkEnd w:id="50"/>
    </w:p>
    <w:p w14:paraId="7F30C6D3" w14:textId="77777777" w:rsidR="00635CC0" w:rsidRPr="003014C5" w:rsidRDefault="00635CC0" w:rsidP="002609AD">
      <w:pPr>
        <w:spacing w:line="360" w:lineRule="auto"/>
      </w:pPr>
      <w:r w:rsidRPr="003014C5">
        <w:t xml:space="preserve">Several longitudinal studies examine impacts on alcohol–related mortality and alcohol–related morbidity. </w:t>
      </w:r>
      <w:r w:rsidR="003014C5" w:rsidRPr="003014C5">
        <w:t>Outcome measures come from hospital</w:t>
      </w:r>
      <w:r w:rsidR="009B1D87">
        <w:t xml:space="preserve"> and death</w:t>
      </w:r>
      <w:r w:rsidR="003014C5" w:rsidRPr="003014C5">
        <w:t xml:space="preserve"> records</w:t>
      </w:r>
      <w:r w:rsidR="00E566B3">
        <w:t>.</w:t>
      </w:r>
      <w:r w:rsidR="003014C5" w:rsidRPr="003014C5">
        <w:t xml:space="preserve"> </w:t>
      </w:r>
      <w:r w:rsidR="00E566B3">
        <w:t>A</w:t>
      </w:r>
      <w:r w:rsidRPr="003014C5">
        <w:t>lcohol-related mor</w:t>
      </w:r>
      <w:r w:rsidR="003014C5" w:rsidRPr="003014C5">
        <w:t xml:space="preserve">tality as measured by diagnoses either wholly or </w:t>
      </w:r>
      <w:proofErr w:type="gramStart"/>
      <w:r w:rsidR="003014C5" w:rsidRPr="003014C5">
        <w:t>partially-attributable</w:t>
      </w:r>
      <w:proofErr w:type="gramEnd"/>
      <w:r w:rsidR="003014C5" w:rsidRPr="003014C5">
        <w:t xml:space="preserve"> to alcohol consumption </w:t>
      </w:r>
      <w:r w:rsidR="00E566B3">
        <w:t>--</w:t>
      </w:r>
      <w:r w:rsidR="003014C5" w:rsidRPr="003014C5">
        <w:t xml:space="preserve"> for example</w:t>
      </w:r>
      <w:r w:rsidR="00E566B3">
        <w:t>,</w:t>
      </w:r>
      <w:r w:rsidR="003014C5" w:rsidRPr="003014C5">
        <w:t xml:space="preserve"> alcoholic </w:t>
      </w:r>
      <w:r w:rsidR="00540D38">
        <w:t xml:space="preserve">liver cirrhosis </w:t>
      </w:r>
      <w:r w:rsidR="003014C5" w:rsidRPr="003014C5">
        <w:t>and hypertensive diseases</w:t>
      </w:r>
      <w:r w:rsidR="00E566B3">
        <w:t>,</w:t>
      </w:r>
      <w:r w:rsidR="003014C5" w:rsidRPr="003014C5">
        <w:t xml:space="preserve"> respective</w:t>
      </w:r>
      <w:r w:rsidR="009B1D87">
        <w:t>ly. Alcohol-related morbidity has generally been</w:t>
      </w:r>
      <w:r w:rsidR="003014C5" w:rsidRPr="003014C5">
        <w:t xml:space="preserve"> based</w:t>
      </w:r>
      <w:r w:rsidR="009B1D87">
        <w:t xml:space="preserve"> either on similar diagnoses categories </w:t>
      </w:r>
      <w:r w:rsidR="002609AD">
        <w:t xml:space="preserve">(e.g. alcohol poisoning) </w:t>
      </w:r>
      <w:r w:rsidR="009B1D87">
        <w:t>or</w:t>
      </w:r>
      <w:r w:rsidR="003014C5" w:rsidRPr="003014C5">
        <w:t xml:space="preserve"> on a proxy measure of alcohol involvement (e.g. late-night injury rates).</w:t>
      </w:r>
    </w:p>
    <w:p w14:paraId="0D488F8E" w14:textId="77777777" w:rsidR="009A2AD5" w:rsidRDefault="003014C5" w:rsidP="002609AD">
      <w:pPr>
        <w:spacing w:line="360" w:lineRule="auto"/>
      </w:pPr>
      <w:r>
        <w:t xml:space="preserve">Three longitudinal studies </w:t>
      </w:r>
      <w:r w:rsidR="009A2AD5">
        <w:t xml:space="preserve">from </w:t>
      </w:r>
      <w:r>
        <w:t xml:space="preserve">British Columbia, Canada </w:t>
      </w:r>
      <w:r w:rsidR="009A2AD5">
        <w:t>have studied different impacts of the privatisation of the retail monopoly.</w:t>
      </w:r>
      <w:r>
        <w:t xml:space="preserve"> </w:t>
      </w:r>
      <w:r w:rsidR="009A2AD5">
        <w:t>As the number of private stores increased</w:t>
      </w:r>
      <w:r w:rsidR="00E566B3">
        <w:t>,</w:t>
      </w:r>
      <w:r w:rsidR="009A2AD5">
        <w:t xml:space="preserve"> so did rates of alcohol-related morbidity</w:t>
      </w:r>
      <w:r w:rsidR="007A0FD5">
        <w:t xml:space="preserve"> </w:t>
      </w:r>
      <w:r w:rsidR="007A0FD5">
        <w:fldChar w:fldCharType="begin"/>
      </w:r>
      <w:r w:rsidR="00542598">
        <w:instrText xml:space="preserve"> ADDIN EN.CITE &lt;EndNote&gt;&lt;Cite&gt;&lt;Author&gt;Stockwell&lt;/Author&gt;&lt;Year&gt;2013&lt;/Year&gt;&lt;RecNum&gt;116&lt;/RecNum&gt;&lt;DisplayText&gt;(122)&lt;/DisplayText&gt;&lt;record&gt;&lt;rec-number&gt;116&lt;/rec-number&gt;&lt;foreign-keys&gt;&lt;key app="EN" db-id="avr05stv7arzs9erswtvftvb5xwz5ew2prxr" timestamp="1489632539"&gt;116&lt;/key&gt;&lt;/foreign-keys&gt;&lt;ref-type name="Journal Article"&gt;17&lt;/ref-type&gt;&lt;contributors&gt;&lt;authors&gt;&lt;author&gt;Stockwell, Tim&lt;/author&gt;&lt;author&gt;Zhao, Jinhui&lt;/author&gt;&lt;author&gt;Martin, Gina&lt;/author&gt;&lt;author&gt;Macdonald, Scott&lt;/author&gt;&lt;author&gt;Vallance, Kate&lt;/author&gt;&lt;author&gt;Treno, Andrew&lt;/author&gt;&lt;author&gt;Ponicki, William&lt;/author&gt;&lt;author&gt;Tu, Andrew&lt;/author&gt;&lt;author&gt;Buxton, Jane&lt;/author&gt;&lt;/authors&gt;&lt;/contributors&gt;&lt;titles&gt;&lt;title&gt;Minimum alcohol prices and outlet densities in British Columbia, Canada: estimated impacts on alcohol-attributable hospital admissions&lt;/title&gt;&lt;secondary-title&gt;American journal of public health&lt;/secondary-title&gt;&lt;/titles&gt;&lt;periodical&gt;&lt;full-title&gt;American journal of public health&lt;/full-title&gt;&lt;/periodical&gt;&lt;pages&gt;2014-2020&lt;/pages&gt;&lt;volume&gt;103&lt;/volume&gt;&lt;number&gt;11&lt;/number&gt;&lt;dates&gt;&lt;year&gt;2013&lt;/year&gt;&lt;/dates&gt;&lt;isbn&gt;1541-0048&lt;/isbn&gt;&lt;urls&gt;&lt;/urls&gt;&lt;/record&gt;&lt;/Cite&gt;&lt;/EndNote&gt;</w:instrText>
      </w:r>
      <w:r w:rsidR="007A0FD5">
        <w:fldChar w:fldCharType="separate"/>
      </w:r>
      <w:r w:rsidR="00542598">
        <w:rPr>
          <w:noProof/>
        </w:rPr>
        <w:t>(122)</w:t>
      </w:r>
      <w:r w:rsidR="007A0FD5">
        <w:fldChar w:fldCharType="end"/>
      </w:r>
      <w:r w:rsidR="009A2AD5">
        <w:rPr>
          <w:vertAlign w:val="superscript"/>
        </w:rPr>
        <w:t xml:space="preserve"> </w:t>
      </w:r>
      <w:r w:rsidR="009A2AD5">
        <w:t>and mortality</w:t>
      </w:r>
      <w:r w:rsidR="007A0FD5">
        <w:t xml:space="preserve"> </w:t>
      </w:r>
      <w:r w:rsidR="007A0FD5">
        <w:fldChar w:fldCharType="begin">
          <w:fldData xml:space="preserve">PEVuZE5vdGU+PENpdGU+PEF1dGhvcj5TdG9ja3dlbGw8L0F1dGhvcj48WWVhcj4yMDExPC9ZZWFy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</w:fldData>
        </w:fldChar>
      </w:r>
      <w:r w:rsidR="00542598">
        <w:instrText xml:space="preserve"> ADDIN EN.CITE </w:instrText>
      </w:r>
      <w:r w:rsidR="00542598">
        <w:fldChar w:fldCharType="begin">
          <w:fldData xml:space="preserve">PEVuZE5vdGU+PENpdGU+PEF1dGhvcj5TdG9ja3dlbGw8L0F1dGhvcj48WWVhcj4yMDExPC9ZZWFy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</w:fldData>
        </w:fldChar>
      </w:r>
      <w:r w:rsidR="00542598">
        <w:instrText xml:space="preserve"> ADDIN EN.CITE.DATA </w:instrText>
      </w:r>
      <w:r w:rsidR="00542598">
        <w:fldChar w:fldCharType="end"/>
      </w:r>
      <w:r w:rsidR="007A0FD5">
        <w:fldChar w:fldCharType="separate"/>
      </w:r>
      <w:r w:rsidR="00542598">
        <w:rPr>
          <w:noProof/>
        </w:rPr>
        <w:t>(123, 124)</w:t>
      </w:r>
      <w:r w:rsidR="007A0FD5">
        <w:fldChar w:fldCharType="end"/>
      </w:r>
      <w:r w:rsidR="009A2AD5">
        <w:t>.</w:t>
      </w:r>
    </w:p>
    <w:p w14:paraId="33B7FAA7" w14:textId="77777777" w:rsidR="009A2AD5" w:rsidRPr="009A2AD5" w:rsidRDefault="009A2AD5" w:rsidP="002609AD">
      <w:pPr>
        <w:spacing w:line="360" w:lineRule="auto"/>
      </w:pPr>
      <w:r>
        <w:lastRenderedPageBreak/>
        <w:t>One study from Switzerland examined the association of neighbourhood density of on-premise alcohol outlets with alcohol-related mortality. Using data from the entire Swiss adult population</w:t>
      </w:r>
      <w:r w:rsidR="00E566B3">
        <w:t>,</w:t>
      </w:r>
      <w:r>
        <w:t xml:space="preserve"> the authors found exposure to on-premise outlets in 2000 was associated with mortality in 2008. </w:t>
      </w:r>
      <w:r w:rsidR="00540D38">
        <w:t>Significantly, the effects were not found when non-alcohol-related causes of death were examined, providing stronger evidence that the relationships were alcohol-specific and therefore more likely to be causal.</w:t>
      </w:r>
    </w:p>
    <w:p w14:paraId="341797C2" w14:textId="77777777" w:rsidR="003014C5" w:rsidRPr="00AB4817" w:rsidRDefault="00540D38" w:rsidP="002609AD">
      <w:pPr>
        <w:spacing w:line="360" w:lineRule="auto"/>
        <w:rPr>
          <w:vertAlign w:val="superscript"/>
        </w:rPr>
      </w:pPr>
      <w:r w:rsidRPr="003247D7">
        <w:t>There are two longitudinal studies from Australia</w:t>
      </w:r>
      <w:r w:rsidR="00BC4F88" w:rsidRPr="003247D7">
        <w:t xml:space="preserve"> that find somewhat contradictory findings</w:t>
      </w:r>
      <w:r w:rsidRPr="003247D7">
        <w:t>.</w:t>
      </w:r>
      <w:r w:rsidR="00BC4F88" w:rsidRPr="003247D7">
        <w:t xml:space="preserve"> The first examines impacts on alcohol-specific chronic diseases while the second examines impacts on alcohol-related injuries. In the former, Livingston found that the density of package</w:t>
      </w:r>
      <w:r w:rsidR="00E4753C">
        <w:t>d</w:t>
      </w:r>
      <w:r w:rsidR="00BC4F88" w:rsidRPr="003247D7">
        <w:t xml:space="preserve"> liquor outlets in a neighbourhood predicted</w:t>
      </w:r>
      <w:r w:rsidRPr="003247D7">
        <w:t xml:space="preserve"> </w:t>
      </w:r>
      <w:r w:rsidR="00BC4F88" w:rsidRPr="003247D7">
        <w:t>alcohol-specific diseases. In the second,</w:t>
      </w:r>
      <w:r w:rsidR="003C56F1">
        <w:t xml:space="preserve"> </w:t>
      </w:r>
      <w:r w:rsidR="00BC4F88" w:rsidRPr="003247D7">
        <w:t>Hobday et al</w:t>
      </w:r>
      <w:r w:rsidR="002609AD">
        <w:t>.</w:t>
      </w:r>
      <w:r w:rsidR="003C56F1">
        <w:t xml:space="preserve"> </w:t>
      </w:r>
      <w:r w:rsidR="003C56F1">
        <w:fldChar w:fldCharType="begin"/>
      </w:r>
      <w:r w:rsidR="00542598">
        <w:instrText xml:space="preserve"> ADDIN EN.CITE &lt;EndNote&gt;&lt;Cite&gt;&lt;Author&gt;Hobday&lt;/Author&gt;&lt;Year&gt;2015&lt;/Year&gt;&lt;RecNum&gt;102&lt;/RecNum&gt;&lt;DisplayText&gt;(113)&lt;/DisplayText&gt;&lt;record&gt;&lt;rec-number&gt;102&lt;/rec-number&gt;&lt;foreign-keys&gt;&lt;key app="EN" db-id="avr05stv7arzs9erswtvftvb5xwz5ew2prxr" timestamp="1489632528"&gt;102&lt;/key&gt;&lt;/foreign-keys&gt;&lt;ref-type name="Journal Article"&gt;17&lt;/ref-type&gt;&lt;contributors&gt;&lt;authors&gt;&lt;author&gt;Hobday, Michelle&lt;/author&gt;&lt;author&gt;Chikritzhs, Tanya&lt;/author&gt;&lt;author&gt;Liang, Wenbin&lt;/author&gt;&lt;author&gt;Meuleners, Lynn&lt;/author&gt;&lt;/authors&gt;&lt;/contributors&gt;&lt;titles&gt;&lt;title&gt;The effect of alcohol outlets, sales and trading hours on alcohol-related injuries presenting at emergency departments in Perth, Australia, from 2002 to 2010&lt;/title&gt;&lt;secondary-title&gt;Addiction (Abingdon, England)&lt;/secondary-title&gt;&lt;/titles&gt;&lt;periodical&gt;&lt;full-title&gt;Addiction (Abingdon, England)&lt;/full-title&gt;&lt;/periodical&gt;&lt;pages&gt;1901-9&lt;/pages&gt;&lt;volume&gt;110&lt;/volume&gt;&lt;number&gt;12&lt;/number&gt;&lt;dates&gt;&lt;year&gt;2015&lt;/year&gt;&lt;pub-dates&gt;&lt;date&gt;2015 Dec (Epub 2015 Aug&lt;/date&gt;&lt;/pub-dates&gt;&lt;/dates&gt;&lt;isbn&gt;1360-0443&lt;/isbn&gt;&lt;accession-num&gt;MEDLINE:26189565&lt;/accession-num&gt;&lt;urls&gt;&lt;related-urls&gt;&lt;url&gt;&amp;lt;Go to ISI&amp;gt;://MEDLINE:26189565&lt;/url&gt;&lt;url&gt;http://onlinelibrary.wiley.com/store/10.1111/add.13063/asset/add13063.pdf?v=1&amp;amp;t=iiim5sxg&amp;amp;s=e7dca2ac6cd257b868dfc1db875bbf242e79820a&lt;/url&gt;&lt;/related-urls&gt;&lt;/urls&gt;&lt;custom1&gt;Accept&lt;/custom1&gt;&lt;custom2&gt;Accept&lt;/custom2&gt;&lt;electronic-resource-num&gt;10.1111/add.13063&lt;/electronic-resource-num&gt;&lt;remote-database-name&gt; MEDLINE - retrieved 14DEC2015&lt;/remote-database-name&gt;&lt;/record&gt;&lt;/Cite&gt;&lt;/EndNote&gt;</w:instrText>
      </w:r>
      <w:r w:rsidR="003C56F1">
        <w:fldChar w:fldCharType="separate"/>
      </w:r>
      <w:r w:rsidR="00542598">
        <w:rPr>
          <w:noProof/>
        </w:rPr>
        <w:t>(113)</w:t>
      </w:r>
      <w:r w:rsidR="003C56F1">
        <w:fldChar w:fldCharType="end"/>
      </w:r>
      <w:r w:rsidR="00BC4F88" w:rsidRPr="003247D7">
        <w:t xml:space="preserve"> combined data on </w:t>
      </w:r>
      <w:r w:rsidR="00CD47FD" w:rsidRPr="003247D7">
        <w:t>outlet density with measures of alcohol sales and venue trading hours. The authors found that injury rates are significantly associat</w:t>
      </w:r>
      <w:r w:rsidR="00E566B3">
        <w:t>ed</w:t>
      </w:r>
      <w:r w:rsidR="00CD47FD" w:rsidRPr="003247D7">
        <w:t xml:space="preserve"> with the density of on-premise outlets, and particularly those trading late</w:t>
      </w:r>
      <w:r w:rsidR="00E566B3">
        <w:t xml:space="preserve"> </w:t>
      </w:r>
      <w:r w:rsidR="00CD47FD" w:rsidRPr="003247D7">
        <w:t>at</w:t>
      </w:r>
      <w:r w:rsidR="00E566B3">
        <w:t xml:space="preserve"> </w:t>
      </w:r>
      <w:r w:rsidR="00CD47FD" w:rsidRPr="003247D7">
        <w:t>night. In contrast, the density of off-premise outlets was not significantly associated with injury</w:t>
      </w:r>
      <w:r w:rsidR="001C35B8" w:rsidRPr="003247D7">
        <w:t>, but the amount of alcohol sold at these venues was. By including sales data</w:t>
      </w:r>
      <w:r w:rsidR="00E566B3">
        <w:t>,</w:t>
      </w:r>
      <w:r w:rsidR="001C35B8" w:rsidRPr="003247D7">
        <w:t xml:space="preserve"> this study </w:t>
      </w:r>
      <w:r w:rsidR="00E566B3">
        <w:t>make</w:t>
      </w:r>
      <w:r w:rsidR="001C35B8" w:rsidRPr="003247D7">
        <w:t xml:space="preserve">s an important improvement on the existing literature. </w:t>
      </w:r>
      <w:r w:rsidR="00DB5B81" w:rsidRPr="003247D7">
        <w:t>It demonstrates the need for detailed alcohol sales data to be collected in each state and territory and made available to researchers</w:t>
      </w:r>
      <w:r w:rsidR="00847397">
        <w:t xml:space="preserve"> </w:t>
      </w:r>
      <w:r w:rsidR="00847397">
        <w:fldChar w:fldCharType="begin"/>
      </w:r>
      <w:r w:rsidR="00542598">
        <w:instrText xml:space="preserve"> ADDIN EN.CITE &lt;EndNote&gt;&lt;Cite&gt;&lt;Author&gt;Rankin&lt;/Author&gt;&lt;Year&gt;2016&lt;/Year&gt;&lt;RecNum&gt;23&lt;/RecNum&gt;&lt;DisplayText&gt;(125)&lt;/DisplayText&gt;&lt;record&gt;&lt;rec-number&gt;23&lt;/rec-number&gt;&lt;foreign-keys&gt;&lt;key app="EN" db-id="avr05stv7arzs9erswtvftvb5xwz5ew2prxr" timestamp="0"&gt;23&lt;/key&gt;&lt;/foreign-keys&gt;&lt;ref-type name="Generic"&gt;13&lt;/ref-type&gt;&lt;contributors&gt;&lt;authors&gt;&lt;author&gt;Rankin, Georgia&lt;/author&gt;&lt;author&gt;Livingston, Michael&lt;/author&gt;&lt;/authors&gt;&lt;/contributors&gt;&lt;titles&gt;&lt;title&gt;Understanding alcohol sales data in Australia&lt;/title&gt;&lt;/titles&gt;&lt;dates&gt;&lt;year&gt;2016&lt;/year&gt;&lt;/dates&gt;&lt;publisher&gt;Canberra: Foundation for Alcohol Research and Education. Retrieved from: http://www. fare. org. au/2016/02/understanding-alcohol-sales-data-in-australia&lt;/publisher&gt;&lt;urls&gt;&lt;/urls&gt;&lt;/record&gt;&lt;/Cite&gt;&lt;/EndNote&gt;</w:instrText>
      </w:r>
      <w:r w:rsidR="00847397">
        <w:fldChar w:fldCharType="separate"/>
      </w:r>
      <w:r w:rsidR="00542598">
        <w:rPr>
          <w:noProof/>
        </w:rPr>
        <w:t>(125)</w:t>
      </w:r>
      <w:r w:rsidR="00847397">
        <w:fldChar w:fldCharType="end"/>
      </w:r>
      <w:r w:rsidR="00DB5B81" w:rsidRPr="003247D7">
        <w:t>.</w:t>
      </w:r>
    </w:p>
    <w:p w14:paraId="0825C512" w14:textId="77777777" w:rsidR="00A5542F" w:rsidRDefault="00372B9A" w:rsidP="00E25EDD">
      <w:pPr>
        <w:pStyle w:val="Heading2"/>
        <w:numPr>
          <w:ilvl w:val="1"/>
          <w:numId w:val="8"/>
        </w:numPr>
      </w:pPr>
      <w:bookmarkStart w:id="51" w:name="_Toc24278168"/>
      <w:r>
        <w:t>Child maltreatment</w:t>
      </w:r>
      <w:bookmarkEnd w:id="51"/>
    </w:p>
    <w:p w14:paraId="2C0603FB" w14:textId="77777777" w:rsidR="00DB5B81" w:rsidRDefault="007521EC" w:rsidP="00AB4817">
      <w:pPr>
        <w:spacing w:line="360" w:lineRule="auto"/>
      </w:pPr>
      <w:r>
        <w:t xml:space="preserve">Twelve studies were identified that examined the relationship of </w:t>
      </w:r>
      <w:r w:rsidR="00986BED">
        <w:t xml:space="preserve">density of </w:t>
      </w:r>
      <w:r>
        <w:t xml:space="preserve">alcohol outlets </w:t>
      </w:r>
      <w:r w:rsidR="00986BED">
        <w:t>with</w:t>
      </w:r>
      <w:r>
        <w:t xml:space="preserve"> child maltreatment. Ten of these come from one research group in California (</w:t>
      </w:r>
      <w:r w:rsidRPr="007521EC">
        <w:t>Freisthler and colleagues)</w:t>
      </w:r>
      <w:r>
        <w:t xml:space="preserve">. </w:t>
      </w:r>
    </w:p>
    <w:p w14:paraId="7DD36FC0" w14:textId="77777777" w:rsidR="007521EC" w:rsidRDefault="007521EC" w:rsidP="00AB4817">
      <w:pPr>
        <w:spacing w:line="360" w:lineRule="auto"/>
      </w:pPr>
      <w:r>
        <w:t xml:space="preserve">Two studies examined the relationship over time. In the first, the authors found a significant and consistent relationship between off-premise alcohol outlets and rates of child maltreatment in 576 local zip (postal) zones over a </w:t>
      </w:r>
      <w:r w:rsidR="00E4753C">
        <w:t>six-year</w:t>
      </w:r>
      <w:r>
        <w:t xml:space="preserve"> period. The density of bars was associated with the rate children were moved into foster care, but not </w:t>
      </w:r>
      <w:r w:rsidR="00986BED">
        <w:t xml:space="preserve">with </w:t>
      </w:r>
      <w:r>
        <w:t>the maltreatment measure. In the second longitudinal study</w:t>
      </w:r>
      <w:r w:rsidR="00986BED">
        <w:t>,</w:t>
      </w:r>
      <w:r>
        <w:t xml:space="preserve"> a combined measure of alcohol outlet density (on- and off-premise outlets together) was associated with referral rates in the child protection system at the county level.</w:t>
      </w:r>
    </w:p>
    <w:p w14:paraId="3373021A" w14:textId="77777777" w:rsidR="007521EC" w:rsidRPr="00DB5B81" w:rsidRDefault="007521EC" w:rsidP="00AB4817">
      <w:pPr>
        <w:spacing w:line="360" w:lineRule="auto"/>
      </w:pPr>
      <w:r w:rsidRPr="007521EC">
        <w:t>Freisthler and colleagues have used a combination of survey and licensing data in cross-sectional analyses to try to further unpack the links between alcohol availability and child maltreatment, finding no relationship between density and self-reported child physical abuse</w:t>
      </w:r>
      <w:r w:rsidR="00B73363">
        <w:t xml:space="preserve"> </w:t>
      </w:r>
      <w:r w:rsidR="00B73363">
        <w:fldChar w:fldCharType="begin"/>
      </w:r>
      <w:r w:rsidR="00542598">
        <w:instrText xml:space="preserve"> ADDIN EN.CITE &lt;EndNote&gt;&lt;Cite&gt;&lt;Author&gt;Freisthler&lt;/Author&gt;&lt;Year&gt;2015&lt;/Year&gt;&lt;RecNum&gt;139&lt;/RecNum&gt;&lt;DisplayText&gt;(126)&lt;/DisplayText&gt;&lt;record&gt;&lt;rec-number&gt;139&lt;/rec-number&gt;&lt;foreign-keys&gt;&lt;key app="EN" db-id="avr05stv7arzs9erswtvftvb5xwz5ew2prxr" timestamp="1489632563"&gt;139&lt;/key&gt;&lt;/foreign-keys&gt;&lt;ref-type name="Journal Article"&gt;17&lt;/ref-type&gt;&lt;contributors&gt;&lt;authors&gt;&lt;author&gt;Freisthler, Bridget&lt;/author&gt;&lt;author&gt;Maguire-Jack, Kathryn&lt;/author&gt;&lt;/authors&gt;&lt;/contributors&gt;&lt;titles&gt;&lt;title&gt;Understanding the Interplay Between Neighborhood Structural Factors, Social Processes, and Alcohol Outlets on Child Physical Abuse&lt;/title&gt;&lt;secondary-title&gt;Child maltreatment&lt;/secondary-title&gt;&lt;/titles&gt;&lt;periodical&gt;&lt;full-title&gt;Child maltreatment&lt;/full-title&gt;&lt;/periodical&gt;&lt;pages&gt;268-77&lt;/pages&gt;&lt;volume&gt;20&lt;/volume&gt;&lt;number&gt;4&lt;/number&gt;&lt;dates&gt;&lt;year&gt;2015&lt;/year&gt;&lt;pub-dates&gt;&lt;date&gt;2015 Nov (Epub 2015 Aug&lt;/date&gt;&lt;/pub-dates&gt;&lt;/dates&gt;&lt;isbn&gt;1552-6119&lt;/isbn&gt;&lt;accession-num&gt;MEDLINE:26251328&lt;/accession-num&gt;&lt;urls&gt;&lt;related-urls&gt;&lt;url&gt;&amp;lt;Go to ISI&amp;gt;://MEDLINE:26251328&lt;/url&gt;&lt;url&gt;http://cmx.sagepub.com/content/20/4/268.full.pdf&lt;/url&gt;&lt;/related-urls&gt;&lt;/urls&gt;&lt;custom1&gt;Accept&lt;/custom1&gt;&lt;custom2&gt;Accept&lt;/custom2&gt;&lt;electronic-resource-num&gt;10.1177/1077559515598000&lt;/electronic-resource-num&gt;&lt;remote-database-name&gt; MEDLINE - retrieved 14DEC2015&lt;/remote-database-name&gt;&lt;/record&gt;&lt;/Cite&gt;&lt;/EndNote&gt;</w:instrText>
      </w:r>
      <w:r w:rsidR="00B73363">
        <w:fldChar w:fldCharType="separate"/>
      </w:r>
      <w:r w:rsidR="00542598">
        <w:rPr>
          <w:noProof/>
        </w:rPr>
        <w:t>(126)</w:t>
      </w:r>
      <w:r w:rsidR="00B73363">
        <w:fldChar w:fldCharType="end"/>
      </w:r>
      <w:r w:rsidRPr="007521EC">
        <w:t xml:space="preserve"> and mixed evidence for a link between alcohol availability and child neglect</w:t>
      </w:r>
      <w:r w:rsidR="00B73363">
        <w:t xml:space="preserve"> </w:t>
      </w:r>
      <w:r w:rsidR="00B73363">
        <w:fldChar w:fldCharType="begin"/>
      </w:r>
      <w:r w:rsidR="00542598">
        <w:instrText xml:space="preserve"> ADDIN EN.CITE &lt;EndNote&gt;&lt;Cite&gt;&lt;Author&gt;Freisthler&lt;/Author&gt;&lt;Year&gt;2014&lt;/Year&gt;&lt;RecNum&gt;138&lt;/RecNum&gt;&lt;DisplayText&gt;(127)&lt;/DisplayText&gt;&lt;record&gt;&lt;rec-number&gt;138&lt;/rec-number&gt;&lt;foreign-keys&gt;&lt;key app="EN" db-id="avr05stv7arzs9erswtvftvb5xwz5ew2prxr" timestamp="1489632562"&gt;138&lt;/key&gt;&lt;/foreign-keys&gt;&lt;ref-type name="Journal Article"&gt;17&lt;/ref-type&gt;&lt;contributors&gt;&lt;authors&gt;&lt;author&gt;Freisthler, B.&lt;/author&gt;&lt;author&gt;Johnson-Motoyama, M.&lt;/author&gt;&lt;author&gt;Kepple, N. J.&lt;/author&gt;&lt;/authors&gt;&lt;/contributors&gt;&lt;titles&gt;&lt;title&gt;Inadequate child supervision: The role of alcohol outlet density, parent drinking behaviors, and social support&lt;/title&gt;&lt;secondary-title&gt;Children and Youth Services Review&lt;/secondary-title&gt;&lt;/titles&gt;&lt;periodical&gt;&lt;full-title&gt;Children and Youth Services Review&lt;/full-title&gt;&lt;/periodical&gt;&lt;pages&gt;75-84&lt;/pages&gt;&lt;volume&gt;43&lt;/volume&gt;&lt;dates&gt;&lt;year&gt;2014&lt;/year&gt;&lt;pub-dates&gt;&lt;date&gt;Aug&lt;/date&gt;&lt;/pub-dates&gt;&lt;/dates&gt;&lt;isbn&gt;0190-7409&lt;/isbn&gt;&lt;accession-num&gt;WOS:000340224200009&lt;/accession-num&gt;&lt;urls&gt;&lt;related-urls&gt;&lt;url&gt;&amp;lt;Go to ISI&amp;gt;://WOS:000340224200009&lt;/url&gt;&lt;url&gt;http://www.ncbi.nlm.nih.gov/pmc/articles/PMC4104369/pdf/nihms594778.pdf&lt;/url&gt;&lt;/related-urls&gt;&lt;/urls&gt;&lt;custom1&gt;Accept&lt;/custom1&gt;&lt;custom2&gt;Accept&lt;/custom2&gt;&lt;electronic-resource-num&gt;10.1016/j.childyouth.2014.05.002&lt;/electronic-resource-num&gt;&lt;remote-database-name&gt;  Core Collection - 14 DEC 2015&amp;#xD;&lt;/remote-database-name&gt;&lt;/record&gt;&lt;/Cite&gt;&lt;/EndNote&gt;</w:instrText>
      </w:r>
      <w:r w:rsidR="00B73363">
        <w:fldChar w:fldCharType="separate"/>
      </w:r>
      <w:r w:rsidR="00542598">
        <w:rPr>
          <w:noProof/>
        </w:rPr>
        <w:t>(127)</w:t>
      </w:r>
      <w:r w:rsidR="00B73363">
        <w:fldChar w:fldCharType="end"/>
      </w:r>
      <w:r w:rsidRPr="007521EC">
        <w:t>. The validity of self-reported data on child abuse and neglect is not clear, and these studies have less robust designs than the longitudinal work. The only two studies outside of California come from one county in New Jersey and are limited by their cross-sectional designs</w:t>
      </w:r>
      <w:r w:rsidR="00B73363">
        <w:t xml:space="preserve"> </w:t>
      </w:r>
      <w:r w:rsidR="00B73363">
        <w:fldChar w:fldCharType="begin">
          <w:fldData xml:space="preserve">PEVuZE5vdGU+PENpdGU+PEF1dGhvcj5Nb3J0b248L0F1dGhvcj48WWVhcj4yMDEzPC9ZZWFyPjxS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</w:fldData>
        </w:fldChar>
      </w:r>
      <w:r w:rsidR="00542598">
        <w:instrText xml:space="preserve"> ADDIN EN.CITE </w:instrText>
      </w:r>
      <w:r w:rsidR="00542598">
        <w:fldChar w:fldCharType="begin">
          <w:fldData xml:space="preserve">PEVuZE5vdGU+PENpdGU+PEF1dGhvcj5Nb3J0b248L0F1dGhvcj48WWVhcj4yMDEzPC9ZZWFyPjxS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</w:fldData>
        </w:fldChar>
      </w:r>
      <w:r w:rsidR="00542598">
        <w:instrText xml:space="preserve"> ADDIN EN.CITE.DATA </w:instrText>
      </w:r>
      <w:r w:rsidR="00542598">
        <w:fldChar w:fldCharType="end"/>
      </w:r>
      <w:r w:rsidR="00B73363">
        <w:fldChar w:fldCharType="separate"/>
      </w:r>
      <w:r w:rsidR="00542598">
        <w:rPr>
          <w:noProof/>
        </w:rPr>
        <w:t>(128, 129)</w:t>
      </w:r>
      <w:r w:rsidR="00B73363">
        <w:fldChar w:fldCharType="end"/>
      </w:r>
      <w:r w:rsidRPr="007521EC">
        <w:t>.</w:t>
      </w:r>
    </w:p>
    <w:p w14:paraId="5E2461E8" w14:textId="77777777" w:rsidR="00A5542F" w:rsidRDefault="00372B9A" w:rsidP="00E25EDD">
      <w:pPr>
        <w:pStyle w:val="Heading2"/>
        <w:numPr>
          <w:ilvl w:val="1"/>
          <w:numId w:val="8"/>
        </w:numPr>
      </w:pPr>
      <w:bookmarkStart w:id="52" w:name="_Toc24278169"/>
      <w:r>
        <w:lastRenderedPageBreak/>
        <w:t>Traffic accidents and drink driving</w:t>
      </w:r>
      <w:bookmarkEnd w:id="52"/>
    </w:p>
    <w:p w14:paraId="34CCDF8B" w14:textId="77777777" w:rsidR="00D547BD" w:rsidRDefault="00D547BD" w:rsidP="00AB4817">
      <w:pPr>
        <w:spacing w:line="360" w:lineRule="auto"/>
      </w:pPr>
      <w:r>
        <w:t xml:space="preserve">Traffic accidents are one type of alcohol-related harm that theoretically have a potentially negative relationship with outlet density. As the number of alcohol outlets increases the distance that a person </w:t>
      </w:r>
      <w:proofErr w:type="gramStart"/>
      <w:r>
        <w:t>has to</w:t>
      </w:r>
      <w:proofErr w:type="gramEnd"/>
      <w:r>
        <w:t xml:space="preserve"> travel to reach an outlet decreases, potentially reducing traffic accidents. However, and in contrast, increases in outlets may lead to more drinking, and therefore more drink-driving and associated accidents. Four longitudinal studies were retrieved</w:t>
      </w:r>
      <w:r w:rsidR="00986BED">
        <w:t>;</w:t>
      </w:r>
      <w:r>
        <w:t xml:space="preserve"> however</w:t>
      </w:r>
      <w:r w:rsidR="00986BED">
        <w:t>,</w:t>
      </w:r>
      <w:r>
        <w:t xml:space="preserve"> reflecting the complexity of the relationship</w:t>
      </w:r>
      <w:r w:rsidR="00986BED">
        <w:t>,</w:t>
      </w:r>
      <w:r>
        <w:t xml:space="preserve"> they find mixed results.</w:t>
      </w:r>
    </w:p>
    <w:p w14:paraId="32A89E4E" w14:textId="77777777" w:rsidR="00B2423C" w:rsidRDefault="00B2423C" w:rsidP="00AB4817">
      <w:pPr>
        <w:spacing w:line="360" w:lineRule="auto"/>
      </w:pPr>
      <w:r>
        <w:t>In a compelling natural experiment from Lubbock, New Mexico, a policy change in 2009 ended the prohibition of the sale of alcohol from off-sale premises. Within a year the city had 141 off-premise outlets. Times-series analysis of total crashes and single-vehicle night-time crashes were used to compare the periods before and after the policy change in Lubbock and in a comparison area. The study found no significant increases in crashes</w:t>
      </w:r>
      <w:r w:rsidR="00E4753C">
        <w:t xml:space="preserve"> </w:t>
      </w:r>
      <w:r w:rsidR="0096725F">
        <w:fldChar w:fldCharType="begin"/>
      </w:r>
      <w:r w:rsidR="00542598">
        <w:instrText xml:space="preserve"> ADDIN EN.CITE &lt;EndNote&gt;&lt;Cite&gt;&lt;Author&gt;Han&lt;/Author&gt;&lt;Year&gt;2015&lt;/Year&gt;&lt;RecNum&gt;101&lt;/RecNum&gt;&lt;DisplayText&gt;(130)&lt;/DisplayText&gt;&lt;record&gt;&lt;rec-number&gt;101&lt;/rec-number&gt;&lt;foreign-keys&gt;&lt;key app="EN" db-id="avr05stv7arzs9erswtvftvb5xwz5ew2prxr" timestamp="1489632526"&gt;101&lt;/key&gt;&lt;/foreign-keys&gt;&lt;ref-type name="Journal Article"&gt;17&lt;/ref-type&gt;&lt;contributors&gt;&lt;authors&gt;&lt;author&gt;Han, Daikwon&lt;/author&gt;&lt;author&gt;Shipp, Eva M.&lt;/author&gt;&lt;author&gt;Gorman, Dennis M.&lt;/author&gt;&lt;/authors&gt;&lt;/contributors&gt;&lt;titles&gt;&lt;title&gt;Evaluating the effects of a large increase in off-sale alcohol outlets on motor vehicle crashes: a time-series analysis&lt;/title&gt;&lt;secondary-title&gt;International journal of injury control and safety promotion&lt;/secondary-title&gt;&lt;/titles&gt;&lt;periodical&gt;&lt;full-title&gt;International journal of injury control and safety promotion&lt;/full-title&gt;&lt;/periodical&gt;&lt;pages&gt;320-7&lt;/pages&gt;&lt;volume&gt;22&lt;/volume&gt;&lt;number&gt;4&lt;/number&gt;&lt;dates&gt;&lt;year&gt;2015&lt;/year&gt;&lt;pub-dates&gt;&lt;date&gt;2015 Dec (Epub 2014 Apr&lt;/date&gt;&lt;/pub-dates&gt;&lt;/dates&gt;&lt;isbn&gt;1745-7319&lt;/isbn&gt;&lt;accession-num&gt;MEDLINE:24754515&lt;/accession-num&gt;&lt;urls&gt;&lt;related-urls&gt;&lt;url&gt;&amp;lt;Go to ISI&amp;gt;://MEDLINE:24754515&lt;/url&gt;&lt;/related-urls&gt;&lt;/urls&gt;&lt;custom1&gt;Accept&lt;/custom1&gt;&lt;custom2&gt;Accept&lt;/custom2&gt;&lt;electronic-resource-num&gt;10.1080/17457300.2014.908223&lt;/electronic-resource-num&gt;&lt;remote-database-name&gt; MEDLINE - retrieved 14DEC2015&lt;/remote-database-name&gt;&lt;/record&gt;&lt;/Cite&gt;&lt;/EndNote&gt;</w:instrText>
      </w:r>
      <w:r w:rsidR="0096725F">
        <w:fldChar w:fldCharType="separate"/>
      </w:r>
      <w:r w:rsidR="00542598">
        <w:rPr>
          <w:noProof/>
        </w:rPr>
        <w:t>(130)</w:t>
      </w:r>
      <w:r w:rsidR="0096725F">
        <w:fldChar w:fldCharType="end"/>
      </w:r>
      <w:r>
        <w:t xml:space="preserve">. </w:t>
      </w:r>
    </w:p>
    <w:p w14:paraId="09CDE2C4" w14:textId="77777777" w:rsidR="00B2423C" w:rsidRPr="00D547BD" w:rsidRDefault="00B2423C" w:rsidP="00AB4817">
      <w:pPr>
        <w:spacing w:line="360" w:lineRule="auto"/>
      </w:pPr>
      <w:r>
        <w:t>Three studies using panel data of gradual increases in alcohol’s availability over</w:t>
      </w:r>
      <w:r w:rsidR="00986BED">
        <w:t xml:space="preserve"> </w:t>
      </w:r>
      <w:r>
        <w:t>time have contrasting results. In one, off-premise outlet density increases the risk of crashes while the density of restaurants decreases the risk</w:t>
      </w:r>
      <w:r w:rsidR="00232D70">
        <w:t xml:space="preserve"> </w:t>
      </w:r>
      <w:r w:rsidR="00D7622D">
        <w:fldChar w:fldCharType="begin"/>
      </w:r>
      <w:r w:rsidR="00542598">
        <w:instrText xml:space="preserve"> ADDIN EN.CITE &lt;EndNote&gt;&lt;Cite&gt;&lt;Author&gt;Treno&lt;/Author&gt;&lt;Year&gt;2007&lt;/Year&gt;&lt;RecNum&gt;119&lt;/RecNum&gt;&lt;DisplayText&gt;(131)&lt;/DisplayText&gt;&lt;record&gt;&lt;rec-number&gt;119&lt;/rec-number&gt;&lt;foreign-keys&gt;&lt;key app="EN" db-id="avr05stv7arzs9erswtvftvb5xwz5ew2prxr" timestamp="1489632542"&gt;119&lt;/key&gt;&lt;/foreign-keys&gt;&lt;ref-type name="Journal Article"&gt;17&lt;/ref-type&gt;&lt;contributors&gt;&lt;authors&gt;&lt;author&gt;Treno, Andrew J.&lt;/author&gt;&lt;author&gt;Johnson, Fred W.&lt;/author&gt;&lt;author&gt;Remer, Lillian G.&lt;/author&gt;&lt;author&gt;Gruenewald, Paul J.&lt;/author&gt;&lt;/authors&gt;&lt;/contributors&gt;&lt;titles&gt;&lt;title&gt;The impact of outlet densities on alcohol-related crashes: a spatial panel approach&lt;/title&gt;&lt;secondary-title&gt;Accident; analysis and prevention&lt;/secondary-title&gt;&lt;/titles&gt;&lt;periodical&gt;&lt;full-title&gt;Accident; analysis and prevention&lt;/full-title&gt;&lt;/periodical&gt;&lt;pages&gt;894-901&lt;/pages&gt;&lt;volume&gt;39&lt;/volume&gt;&lt;number&gt;5&lt;/number&gt;&lt;dates&gt;&lt;year&gt;2007&lt;/year&gt;&lt;pub-dates&gt;&lt;date&gt;2007 Sep (Epub 2007 Feb&lt;/date&gt;&lt;/pub-dates&gt;&lt;/dates&gt;&lt;isbn&gt;0001-4575&lt;/isbn&gt;&lt;accession-num&gt;MEDLINE:17275773&lt;/accession-num&gt;&lt;urls&gt;&lt;related-urls&gt;&lt;url&gt;&amp;lt;Go to ISI&amp;gt;://MEDLINE:17275773&lt;/url&gt;&lt;url&gt;http://ac.els-cdn.com/S0001457507000048/1-s2.0-S0001457507000048-main.pdf?_tid=2a831092-a956-11e5-a00c-00000aacb35d&amp;amp;acdnat=1450862505_e89b573b330ea55d3cd2f812daddb675&lt;/url&gt;&lt;/related-urls&gt;&lt;/urls&gt;&lt;custom1&gt;Accept&lt;/custom1&gt;&lt;custom2&gt;Reject&lt;/custom2&gt;&lt;custom6&gt;Accept&lt;/custom6&gt;&lt;electronic-resource-num&gt;10.1016/j.aap.2006.12.011&lt;/electronic-resource-num&gt;&lt;remote-database-name&gt; MEDLINE - retrieved 14DEC2015&lt;/remote-database-name&gt;&lt;/record&gt;&lt;/Cite&gt;&lt;/EndNote&gt;</w:instrText>
      </w:r>
      <w:r w:rsidR="00D7622D">
        <w:fldChar w:fldCharType="separate"/>
      </w:r>
      <w:r w:rsidR="00542598">
        <w:rPr>
          <w:noProof/>
        </w:rPr>
        <w:t>(131)</w:t>
      </w:r>
      <w:r w:rsidR="00D7622D">
        <w:fldChar w:fldCharType="end"/>
      </w:r>
      <w:r>
        <w:t xml:space="preserve">. In another, </w:t>
      </w:r>
      <w:r w:rsidR="00232D70">
        <w:t xml:space="preserve">the opposite is the case - off-premise outlet density is protective </w:t>
      </w:r>
      <w:r w:rsidR="00986BED">
        <w:t>from</w:t>
      </w:r>
      <w:r w:rsidR="00232D70">
        <w:t xml:space="preserve"> car accident risk</w:t>
      </w:r>
      <w:r w:rsidR="00986BED">
        <w:t>, while</w:t>
      </w:r>
      <w:r w:rsidR="00232D70">
        <w:t xml:space="preserve"> re</w:t>
      </w:r>
      <w:r w:rsidR="004E7F78">
        <w:t xml:space="preserve">staurant density increases risk </w:t>
      </w:r>
      <w:r w:rsidR="004E7F78">
        <w:fldChar w:fldCharType="begin"/>
      </w:r>
      <w:r w:rsidR="00542598">
        <w:instrText xml:space="preserve"> ADDIN EN.CITE &lt;EndNote&gt;&lt;Cite&gt;&lt;Author&gt;Ponicki&lt;/Author&gt;&lt;Year&gt;2013&lt;/Year&gt;&lt;RecNum&gt;111&lt;/RecNum&gt;&lt;DisplayText&gt;(132)&lt;/DisplayText&gt;&lt;record&gt;&lt;rec-number&gt;111&lt;/rec-number&gt;&lt;foreign-keys&gt;&lt;key app="EN" db-id="avr05stv7arzs9erswtvftvb5xwz5ew2prxr" timestamp="1489632535"&gt;111&lt;/key&gt;&lt;/foreign-keys&gt;&lt;ref-type name="Journal Article"&gt;17&lt;/ref-type&gt;&lt;contributors&gt;&lt;authors&gt;&lt;author&gt;Ponicki, William R.&lt;/author&gt;&lt;author&gt;Gruenewald, Paul J.&lt;/author&gt;&lt;author&gt;Remer, Lillian G.&lt;/author&gt;&lt;/authors&gt;&lt;/contributors&gt;&lt;titles&gt;&lt;title&gt;Spatial panel analyses of alcohol outlets and motor vehicle crashes in California: 1999-2008&lt;/title&gt;&lt;secondary-title&gt;Accident; analysis and prevention&lt;/secondary-title&gt;&lt;/titles&gt;&lt;periodical&gt;&lt;full-title&gt;Accident; analysis and prevention&lt;/full-title&gt;&lt;/periodical&gt;&lt;pages&gt;135-43&lt;/pages&gt;&lt;volume&gt;55&lt;/volume&gt;&lt;dates&gt;&lt;year&gt;2013&lt;/year&gt;&lt;pub-dates&gt;&lt;date&gt;2013 Jun (Epub 2013 Mar&lt;/date&gt;&lt;/pub-dates&gt;&lt;/dates&gt;&lt;isbn&gt;1879-2057&lt;/isbn&gt;&lt;accession-num&gt;MEDLINE:23537623&lt;/accession-num&gt;&lt;urls&gt;&lt;related-urls&gt;&lt;url&gt;&amp;lt;Go to ISI&amp;gt;://MEDLINE:23537623&lt;/url&gt;&lt;url&gt;http://ac.els-cdn.com/S0001457513000894/1-s2.0-S0001457513000894-main.pdf?_tid=63ab3286-a957-11e5-a49f-00000aab0f6b&amp;amp;acdnat=1450863030_61c60ad894261b4be932f5bd761179a9&lt;/url&gt;&lt;/related-urls&gt;&lt;/urls&gt;&lt;custom1&gt;Accept&lt;/custom1&gt;&lt;custom2&gt;Accept&lt;/custom2&gt;&lt;electronic-resource-num&gt;10.1016/j.aap.2013.03.001&lt;/electronic-resource-num&gt;&lt;remote-database-name&gt; MEDLINE - retrieved 14DEC2015&lt;/remote-database-name&gt;&lt;/record&gt;&lt;/Cite&gt;&lt;/EndNote&gt;</w:instrText>
      </w:r>
      <w:r w:rsidR="004E7F78">
        <w:fldChar w:fldCharType="separate"/>
      </w:r>
      <w:r w:rsidR="00542598">
        <w:rPr>
          <w:noProof/>
        </w:rPr>
        <w:t>(132)</w:t>
      </w:r>
      <w:r w:rsidR="004E7F78">
        <w:fldChar w:fldCharType="end"/>
      </w:r>
      <w:r w:rsidR="00232D70">
        <w:t xml:space="preserve">. The most sophisticated panel study highlights the interaction between outlet density and traffic flows, suggesting that </w:t>
      </w:r>
      <w:r w:rsidR="00986BED">
        <w:t>it is too simplistic to think of a single</w:t>
      </w:r>
      <w:r w:rsidR="00232D70">
        <w:t xml:space="preserve"> overarching relationship between outlet density and car-related outcomes </w:t>
      </w:r>
      <w:r w:rsidR="000B047D">
        <w:fldChar w:fldCharType="begin"/>
      </w:r>
      <w:r w:rsidR="00542598">
        <w:instrText xml:space="preserve"> ADDIN EN.CITE &lt;EndNote&gt;&lt;Cite&gt;&lt;Author&gt;Gruenewald&lt;/Author&gt;&lt;Year&gt;2010&lt;/Year&gt;&lt;RecNum&gt;211&lt;/RecNum&gt;&lt;DisplayText&gt;(133)&lt;/DisplayText&gt;&lt;record&gt;&lt;rec-number&gt;211&lt;/rec-number&gt;&lt;foreign-keys&gt;&lt;key app="EN" db-id="avr05stv7arzs9erswtvftvb5xwz5ew2prxr" timestamp="1489632650"&gt;211&lt;/key&gt;&lt;/foreign-keys&gt;&lt;ref-type name="Journal Article"&gt;17&lt;/ref-type&gt;&lt;contributors&gt;&lt;authors&gt;&lt;author&gt;Gruenewald, Paul J.&lt;/author&gt;&lt;author&gt;Freisthler, Bridget&lt;/author&gt;&lt;author&gt;Remer, Lillian&lt;/author&gt;&lt;author&gt;Lascala, Elizabeth A.&lt;/author&gt;&lt;author&gt;Treno, Andrew J.&lt;/author&gt;&lt;author&gt;Ponicki, William R.&lt;/author&gt;&lt;/authors&gt;&lt;/contributors&gt;&lt;titles&gt;&lt;title&gt;Ecological associations of alcohol outlets with underage and young adult injuries&lt;/title&gt;&lt;secondary-title&gt;Alcoholism, clinical and experimental research&lt;/secondary-title&gt;&lt;/titles&gt;&lt;periodical&gt;&lt;full-title&gt;Alcoholism, clinical and experimental research&lt;/full-title&gt;&lt;/periodical&gt;&lt;pages&gt;519-27&lt;/pages&gt;&lt;volume&gt;34&lt;/volume&gt;&lt;number&gt;3&lt;/number&gt;&lt;dates&gt;&lt;year&gt;2010&lt;/year&gt;&lt;pub-dates&gt;&lt;date&gt;2010 Mar 1 (Epub 2009 Dec&lt;/date&gt;&lt;/pub-dates&gt;&lt;/dates&gt;&lt;isbn&gt;1530-0277&lt;/isbn&gt;&lt;accession-num&gt;MEDLINE:20028361&lt;/accession-num&gt;&lt;urls&gt;&lt;related-urls&gt;&lt;url&gt;&amp;lt;Go to ISI&amp;gt;://MEDLINE:20028361&lt;/url&gt;&lt;url&gt;http://onlinelibrary.wiley.com/store/10.1111/j.1530-0277.2009.01117.x/asset/j.1530-0277.2009.01117.x.pdf?v=1&amp;amp;t=iiim4slb&amp;amp;s=04469bb9f821ba4abc3bd0eb825465a6239635de&lt;/url&gt;&lt;/related-urls&gt;&lt;/urls&gt;&lt;custom1&gt;Accept&lt;/custom1&gt;&lt;custom2&gt;Accept&lt;/custom2&gt;&lt;electronic-resource-num&gt;10.1111/j.1530-0277.2009.01117.x&lt;/electronic-resource-num&gt;&lt;remote-database-name&gt; MEDLINE - retrieved 14DEC2015&lt;/remote-database-name&gt;&lt;/record&gt;&lt;/Cite&gt;&lt;/EndNote&gt;</w:instrText>
      </w:r>
      <w:r w:rsidR="000B047D">
        <w:fldChar w:fldCharType="separate"/>
      </w:r>
      <w:r w:rsidR="00542598">
        <w:rPr>
          <w:noProof/>
        </w:rPr>
        <w:t>(133)</w:t>
      </w:r>
      <w:r w:rsidR="000B047D">
        <w:fldChar w:fldCharType="end"/>
      </w:r>
      <w:r w:rsidR="00232D70">
        <w:t>.</w:t>
      </w:r>
    </w:p>
    <w:p w14:paraId="3A81372B" w14:textId="77777777" w:rsidR="00372B9A" w:rsidRDefault="00372B9A" w:rsidP="00E25EDD">
      <w:pPr>
        <w:pStyle w:val="Heading2"/>
        <w:numPr>
          <w:ilvl w:val="1"/>
          <w:numId w:val="8"/>
        </w:numPr>
      </w:pPr>
      <w:bookmarkStart w:id="53" w:name="_Toc24278170"/>
      <w:r>
        <w:t>Other outcomes</w:t>
      </w:r>
      <w:bookmarkEnd w:id="53"/>
    </w:p>
    <w:p w14:paraId="0A2E4EC8" w14:textId="77777777" w:rsidR="002C1F0F" w:rsidRPr="002C1F0F" w:rsidRDefault="002C1F0F" w:rsidP="00AB4817">
      <w:pPr>
        <w:spacing w:line="360" w:lineRule="auto"/>
      </w:pPr>
      <w:r>
        <w:t>There are three longitudinal studies that examine the effect of changes in outlet density on other alcohol-related outcomes. One study found that the rate of suicide increased as the density of bars and off-premise outlets in a neighbourhood increased, but</w:t>
      </w:r>
      <w:r w:rsidR="00CF6578">
        <w:t xml:space="preserve"> the rate decreased as the </w:t>
      </w:r>
      <w:r>
        <w:t>density of restaurants</w:t>
      </w:r>
      <w:r w:rsidR="00CF6578">
        <w:t xml:space="preserve"> increased</w:t>
      </w:r>
      <w:r w:rsidR="00232D70">
        <w:t xml:space="preserve"> </w:t>
      </w:r>
      <w:r w:rsidR="00C545D7">
        <w:fldChar w:fldCharType="begin"/>
      </w:r>
      <w:r w:rsidR="00542598">
        <w:instrText xml:space="preserve"> ADDIN EN.CITE &lt;EndNote&gt;&lt;Cite&gt;&lt;Author&gt;Johnson&lt;/Author&gt;&lt;Year&gt;2009&lt;/Year&gt;&lt;RecNum&gt;103&lt;/RecNum&gt;&lt;DisplayText&gt;(134)&lt;/DisplayText&gt;&lt;record&gt;&lt;rec-number&gt;103&lt;/rec-number&gt;&lt;foreign-keys&gt;&lt;key app="EN" db-id="avr05stv7arzs9erswtvftvb5xwz5ew2prxr" timestamp="1489632528"&gt;103&lt;/key&gt;&lt;/foreign-keys&gt;&lt;ref-type name="Journal Article"&gt;17&lt;/ref-type&gt;&lt;contributors&gt;&lt;authors&gt;&lt;author&gt;Johnson, Fred W.&lt;/author&gt;&lt;author&gt;Gruenewald, Paul J.&lt;/author&gt;&lt;author&gt;Remer, Lillian G.&lt;/author&gt;&lt;/authors&gt;&lt;/contributors&gt;&lt;titles&gt;&lt;title&gt;Suicide and alcohol: do outlets play a role?&lt;/title&gt;&lt;secondary-title&gt;Alcoholism, clinical and experimental research&lt;/secondary-title&gt;&lt;/titles&gt;&lt;periodical&gt;&lt;full-title&gt;Alcoholism, clinical and experimental research&lt;/full-title&gt;&lt;/periodical&gt;&lt;pages&gt;2124-33&lt;/pages&gt;&lt;volume&gt;33&lt;/volume&gt;&lt;number&gt;12&lt;/number&gt;&lt;dates&gt;&lt;year&gt;2009&lt;/year&gt;&lt;pub-dates&gt;&lt;date&gt;2009 Dec (Epub 2009 Sep&lt;/date&gt;&lt;/pub-dates&gt;&lt;/dates&gt;&lt;isbn&gt;1530-0277&lt;/isbn&gt;&lt;accession-num&gt;MEDLINE:19764933&lt;/accession-num&gt;&lt;urls&gt;&lt;related-urls&gt;&lt;url&gt;&amp;lt;Go to ISI&amp;gt;://MEDLINE:19764933&lt;/url&gt;&lt;url&gt;http://onlinelibrary.wiley.com/store/10.1111/j.1530-0277.2009.01052.x/asset/j.1530-0277.2009.01052.x.pdf?v=1&amp;amp;t=iiim6hdz&amp;amp;s=76dd377e9948cb09319b939e4c38afc2395a9eee&lt;/url&gt;&lt;/related-urls&gt;&lt;/urls&gt;&lt;custom1&gt;Accept&lt;/custom1&gt;&lt;custom2&gt;Accept&lt;/custom2&gt;&lt;electronic-resource-num&gt;10.1111/j.1530-0277.2009.01052.x&lt;/electronic-resource-num&gt;&lt;remote-database-name&gt; MEDLINE - retrieved 14DEC2015&lt;/remote-database-name&gt;&lt;/record&gt;&lt;/Cite&gt;&lt;/EndNote&gt;</w:instrText>
      </w:r>
      <w:r w:rsidR="00C545D7">
        <w:fldChar w:fldCharType="separate"/>
      </w:r>
      <w:r w:rsidR="00542598">
        <w:rPr>
          <w:noProof/>
        </w:rPr>
        <w:t>(134)</w:t>
      </w:r>
      <w:r w:rsidR="00C545D7">
        <w:fldChar w:fldCharType="end"/>
      </w:r>
      <w:r>
        <w:t>. Two studies of the 1992 Los Angeles civil unrest</w:t>
      </w:r>
      <w:r w:rsidR="00CF6578">
        <w:t xml:space="preserve"> found reductions in the rate of gonorrhoea associated with the clos</w:t>
      </w:r>
      <w:r w:rsidR="00986BED">
        <w:t>ing</w:t>
      </w:r>
      <w:r w:rsidR="00CF6578">
        <w:t xml:space="preserve"> of off-premise outlets in affected neighbourhoods</w:t>
      </w:r>
      <w:r w:rsidR="00232D70">
        <w:t xml:space="preserve"> </w:t>
      </w:r>
      <w:r w:rsidR="00837B57">
        <w:fldChar w:fldCharType="begin">
          <w:fldData xml:space="preserve">PEVuZE5vdGU+PENpdGU+PEF1dGhvcj5Db2hlbjwvQXV0aG9yPjxZZWFyPjIwMDY8L1llYXI+PFJl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</w:fldData>
        </w:fldChar>
      </w:r>
      <w:r w:rsidR="00542598">
        <w:instrText xml:space="preserve"> ADDIN EN.CITE </w:instrText>
      </w:r>
      <w:r w:rsidR="00542598">
        <w:fldChar w:fldCharType="begin">
          <w:fldData xml:space="preserve">PEVuZE5vdGU+PENpdGU+PEF1dGhvcj5Db2hlbjwvQXV0aG9yPjxZZWFyPjIwMDY8L1llYXI+PFJl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</w:fldData>
        </w:fldChar>
      </w:r>
      <w:r w:rsidR="00542598">
        <w:instrText xml:space="preserve"> ADDIN EN.CITE.DATA </w:instrText>
      </w:r>
      <w:r w:rsidR="00542598">
        <w:fldChar w:fldCharType="end"/>
      </w:r>
      <w:r w:rsidR="00837B57">
        <w:fldChar w:fldCharType="separate"/>
      </w:r>
      <w:r w:rsidR="00542598">
        <w:rPr>
          <w:noProof/>
        </w:rPr>
        <w:t>(135, 136)</w:t>
      </w:r>
      <w:r w:rsidR="00837B57">
        <w:fldChar w:fldCharType="end"/>
      </w:r>
      <w:r w:rsidR="00CF6578">
        <w:t>.</w:t>
      </w:r>
    </w:p>
    <w:p w14:paraId="2D91002F" w14:textId="77777777" w:rsidR="00A5542F" w:rsidRDefault="00A5542F" w:rsidP="00E25EDD">
      <w:pPr>
        <w:pStyle w:val="Heading2"/>
        <w:numPr>
          <w:ilvl w:val="1"/>
          <w:numId w:val="8"/>
        </w:numPr>
      </w:pPr>
      <w:bookmarkStart w:id="54" w:name="_Toc24278171"/>
      <w:r>
        <w:t>Summary</w:t>
      </w:r>
      <w:bookmarkEnd w:id="54"/>
    </w:p>
    <w:p w14:paraId="2EC0E763" w14:textId="77777777" w:rsidR="003554BE" w:rsidRDefault="003247D7" w:rsidP="00AB4817">
      <w:pPr>
        <w:spacing w:line="360" w:lineRule="auto"/>
      </w:pPr>
      <w:r>
        <w:t xml:space="preserve">Research </w:t>
      </w:r>
      <w:r w:rsidR="005D1EA3">
        <w:t xml:space="preserve">assessing </w:t>
      </w:r>
      <w:r>
        <w:t xml:space="preserve">the </w:t>
      </w:r>
      <w:r w:rsidR="005D1EA3">
        <w:t xml:space="preserve">relationship </w:t>
      </w:r>
      <w:r>
        <w:t xml:space="preserve">of alcohol outlet density </w:t>
      </w:r>
      <w:r w:rsidR="00986BED">
        <w:t>t</w:t>
      </w:r>
      <w:r>
        <w:t xml:space="preserve">o alcohol consumption and related harm is large and growing rapidly. We found 191 articles published internationally in the last ten years. We summarised all studies in accompanying </w:t>
      </w:r>
      <w:r w:rsidR="00E4753C">
        <w:t>tables but</w:t>
      </w:r>
      <w:r>
        <w:t xml:space="preserve"> limited our written summary to studies using longitudinal research designs and those conducted in Australia or New Zealand. Even </w:t>
      </w:r>
      <w:r>
        <w:lastRenderedPageBreak/>
        <w:t>considering just this subset</w:t>
      </w:r>
      <w:r w:rsidR="005D1EA3">
        <w:t xml:space="preserve"> of research</w:t>
      </w:r>
      <w:r>
        <w:t>, there is a diverse set of studies examining a range of outcomes.</w:t>
      </w:r>
    </w:p>
    <w:p w14:paraId="3979926A" w14:textId="77777777" w:rsidR="00686456" w:rsidRDefault="003247D7" w:rsidP="00AB4817">
      <w:pPr>
        <w:spacing w:line="360" w:lineRule="auto"/>
      </w:pPr>
      <w:proofErr w:type="gramStart"/>
      <w:r>
        <w:t>Generally speaking, there</w:t>
      </w:r>
      <w:proofErr w:type="gramEnd"/>
      <w:r>
        <w:t xml:space="preserve"> is good evidence that alcohol outlet density </w:t>
      </w:r>
      <w:r w:rsidR="00686456">
        <w:t>is associated with violence. This seems to hold for both on- and off-premise outlets, although the effects of the latter may be entirely</w:t>
      </w:r>
      <w:r w:rsidR="00AB4817">
        <w:t xml:space="preserve"> a product of the </w:t>
      </w:r>
      <w:r w:rsidR="00686456">
        <w:t>volume of alcohol sold. Similarly, most studies</w:t>
      </w:r>
      <w:r w:rsidR="005D1EA3" w:rsidRPr="005D1EA3">
        <w:t xml:space="preserve"> </w:t>
      </w:r>
      <w:r w:rsidR="005D1EA3">
        <w:t>that examine impacts on health outcomes</w:t>
      </w:r>
      <w:r w:rsidR="00686456">
        <w:t xml:space="preserve">, including two from Australia, find that </w:t>
      </w:r>
      <w:r w:rsidR="005D1EA3">
        <w:t xml:space="preserve">changes in </w:t>
      </w:r>
      <w:r w:rsidR="00686456">
        <w:t>outlet density are associated with changes in health outcomes.</w:t>
      </w:r>
    </w:p>
    <w:p w14:paraId="07F2B0FF" w14:textId="77777777" w:rsidR="00686456" w:rsidRDefault="00686456" w:rsidP="00AB4817">
      <w:pPr>
        <w:spacing w:line="360" w:lineRule="auto"/>
      </w:pPr>
      <w:r>
        <w:t xml:space="preserve">There is </w:t>
      </w:r>
      <w:r w:rsidR="005D1EA3">
        <w:t>some</w:t>
      </w:r>
      <w:r>
        <w:t xml:space="preserve"> evidence</w:t>
      </w:r>
      <w:r w:rsidR="005D1EA3">
        <w:t xml:space="preserve"> which suggests</w:t>
      </w:r>
      <w:r>
        <w:t xml:space="preserve"> that outlet density is related to</w:t>
      </w:r>
      <w:r w:rsidR="005D1EA3">
        <w:t xml:space="preserve"> both</w:t>
      </w:r>
      <w:r>
        <w:t xml:space="preserve"> risky drinking among adults and intimate partner violence, although more work is needed in both areas to resolve uncertainties. It is helpful that there is one longitudinal study from Australia on the relationship of </w:t>
      </w:r>
      <w:r w:rsidR="005D1EA3">
        <w:t>outlet density</w:t>
      </w:r>
      <w:r>
        <w:t xml:space="preserve"> and intimate partner violence</w:t>
      </w:r>
      <w:r w:rsidR="00986BED">
        <w:t>;</w:t>
      </w:r>
      <w:r>
        <w:t xml:space="preserve"> however, there were limited control variables used in that study</w:t>
      </w:r>
      <w:r w:rsidR="00986BED">
        <w:t>,</w:t>
      </w:r>
      <w:r>
        <w:t xml:space="preserve"> </w:t>
      </w:r>
      <w:r w:rsidR="005D1EA3">
        <w:t xml:space="preserve">so </w:t>
      </w:r>
      <w:r>
        <w:t>the finding</w:t>
      </w:r>
      <w:r w:rsidR="005D1EA3">
        <w:t>s</w:t>
      </w:r>
      <w:r>
        <w:t xml:space="preserve"> need to be interpreted cautiously. </w:t>
      </w:r>
    </w:p>
    <w:p w14:paraId="047CDADE" w14:textId="77777777" w:rsidR="00686456" w:rsidRDefault="00686456" w:rsidP="00AB4817">
      <w:pPr>
        <w:spacing w:line="360" w:lineRule="auto"/>
      </w:pPr>
      <w:r>
        <w:t xml:space="preserve">Studies from overseas suggest outlet density is </w:t>
      </w:r>
      <w:r w:rsidR="003E30C7">
        <w:t xml:space="preserve">positively </w:t>
      </w:r>
      <w:r>
        <w:t>associated with child maltreatment, sexual</w:t>
      </w:r>
      <w:r w:rsidR="003E30C7">
        <w:t>ly transmitted</w:t>
      </w:r>
      <w:r>
        <w:t xml:space="preserve"> </w:t>
      </w:r>
      <w:r w:rsidR="003E30C7">
        <w:t>infections</w:t>
      </w:r>
      <w:r>
        <w:t>, and suicide, although studies of these outcomes remain limited to settings not necessarily reflecting Australian conditions.</w:t>
      </w:r>
    </w:p>
    <w:p w14:paraId="44E51AEA" w14:textId="77777777" w:rsidR="00686456" w:rsidRDefault="00686456" w:rsidP="00AB4817">
      <w:pPr>
        <w:spacing w:line="360" w:lineRule="auto"/>
      </w:pPr>
      <w:r>
        <w:t>The evidence o</w:t>
      </w:r>
      <w:r w:rsidR="00986BED">
        <w:t>n</w:t>
      </w:r>
      <w:r>
        <w:t xml:space="preserve"> impacts</w:t>
      </w:r>
      <w:r w:rsidR="003E30C7">
        <w:t xml:space="preserve"> of outlet density</w:t>
      </w:r>
      <w:r>
        <w:t xml:space="preserve"> on traffic accidents and </w:t>
      </w:r>
      <w:proofErr w:type="gramStart"/>
      <w:r>
        <w:t>drunk-driving</w:t>
      </w:r>
      <w:proofErr w:type="gramEnd"/>
      <w:r w:rsidR="00986BED">
        <w:t>,</w:t>
      </w:r>
      <w:r>
        <w:t xml:space="preserve"> as well as </w:t>
      </w:r>
      <w:r w:rsidR="00986BED">
        <w:t xml:space="preserve">on </w:t>
      </w:r>
      <w:r>
        <w:t>underage drinking</w:t>
      </w:r>
      <w:r w:rsidR="00986BED">
        <w:t>,</w:t>
      </w:r>
      <w:r>
        <w:t xml:space="preserve"> is mixed.</w:t>
      </w:r>
    </w:p>
    <w:p w14:paraId="2446598D" w14:textId="77777777" w:rsidR="00867FE5" w:rsidRDefault="00867FE5" w:rsidP="00E25EDD">
      <w:pPr>
        <w:pStyle w:val="Heading2"/>
        <w:numPr>
          <w:ilvl w:val="1"/>
          <w:numId w:val="8"/>
        </w:numPr>
      </w:pPr>
      <w:bookmarkStart w:id="55" w:name="_Toc24278172"/>
      <w:r>
        <w:t>Limitations in the research literature</w:t>
      </w:r>
      <w:bookmarkEnd w:id="55"/>
    </w:p>
    <w:p w14:paraId="39E64832" w14:textId="77777777" w:rsidR="00347F98" w:rsidRPr="00347F98" w:rsidRDefault="00B57515" w:rsidP="00E5542B">
      <w:pPr>
        <w:spacing w:line="360" w:lineRule="auto"/>
      </w:pPr>
      <w:r>
        <w:rPr>
          <w:iCs/>
        </w:rPr>
        <w:t>Despite the large body of research outlined above</w:t>
      </w:r>
      <w:r w:rsidR="00986BED">
        <w:rPr>
          <w:iCs/>
        </w:rPr>
        <w:t>,</w:t>
      </w:r>
      <w:r>
        <w:rPr>
          <w:iCs/>
        </w:rPr>
        <w:t xml:space="preserve"> there remain critical concerns about the applicability of the research findings to policy </w:t>
      </w:r>
      <w:r w:rsidR="007A7C6F">
        <w:rPr>
          <w:iCs/>
        </w:rPr>
        <w:fldChar w:fldCharType="begin"/>
      </w:r>
      <w:r w:rsidR="00542598">
        <w:rPr>
          <w:iCs/>
        </w:rPr>
        <w:instrText xml:space="preserve"> ADDIN EN.CITE &lt;EndNote&gt;&lt;Cite&gt;&lt;Author&gt;Freisthler&lt;/Author&gt;&lt;Year&gt;2014&lt;/Year&gt;&lt;RecNum&gt;137&lt;/RecNum&gt;&lt;Prefix&gt;e.g. &lt;/Prefix&gt;&lt;DisplayText&gt;(e.g. 137)&lt;/DisplayText&gt;&lt;record&gt;&lt;rec-number&gt;137&lt;/rec-number&gt;&lt;foreign-keys&gt;&lt;key app="EN" db-id="avr05stv7arzs9erswtvftvb5xwz5ew2prxr" timestamp="1489632561"&gt;137&lt;/key&gt;&lt;/foreign-keys&gt;&lt;ref-type name="Journal Article"&gt;17&lt;/ref-type&gt;&lt;contributors&gt;&lt;authors&gt;&lt;author&gt;Freisthler, Bridget&lt;/author&gt;&lt;author&gt;Holmes, Megan R.&lt;/author&gt;&lt;author&gt;Wolf, Jennifer Price&lt;/author&gt;&lt;/authors&gt;&lt;/contributors&gt;&lt;titles&gt;&lt;title&gt;The dark side of social support: understanding the role of social support, drinking behaviors and alcohol outlets for child physical abuse&lt;/title&gt;&lt;secondary-title&gt;Child abuse &amp;amp; neglect&lt;/secondary-title&gt;&lt;/titles&gt;&lt;periodical&gt;&lt;full-title&gt;Child abuse &amp;amp; neglect&lt;/full-title&gt;&lt;/periodical&gt;&lt;pages&gt;1106-19&lt;/pages&gt;&lt;volume&gt;38&lt;/volume&gt;&lt;number&gt;6&lt;/number&gt;&lt;dates&gt;&lt;year&gt;2014&lt;/year&gt;&lt;pub-dates&gt;&lt;date&gt;2014 Jun (Epub 2014 Apr&lt;/date&gt;&lt;/pub-dates&gt;&lt;/dates&gt;&lt;isbn&gt;1873-7757&lt;/isbn&gt;&lt;accession-num&gt;MEDLINE:24726583&lt;/accession-num&gt;&lt;urls&gt;&lt;related-urls&gt;&lt;url&gt;&amp;lt;Go to ISI&amp;gt;://MEDLINE:24726583&lt;/url&gt;&lt;url&gt;http://ac.els-cdn.com/S0145213414001045/1-s2.0-S0145213414001045-main.pdf?_tid=b29926e2-a956-11e5-8d11-00000aab0f6c&amp;amp;acdnat=1450862733_6bc7833cde9fb0292d13620b7a8681c8&lt;/url&gt;&lt;/related-urls&gt;&lt;/urls&gt;&lt;custom1&gt;Accept&lt;/custom1&gt;&lt;custom2&gt;Accept&lt;/custom2&gt;&lt;electronic-resource-num&gt;10.1016/j.chiabu.2014.03.011&lt;/electronic-resource-num&gt;&lt;remote-database-name&gt; MEDLINE - retrieved 14DEC2015&lt;/remote-database-name&gt;&lt;/record&gt;&lt;/Cite&gt;&lt;/EndNote&gt;</w:instrText>
      </w:r>
      <w:r w:rsidR="007A7C6F">
        <w:rPr>
          <w:iCs/>
        </w:rPr>
        <w:fldChar w:fldCharType="separate"/>
      </w:r>
      <w:r w:rsidR="00542598">
        <w:rPr>
          <w:iCs/>
          <w:noProof/>
        </w:rPr>
        <w:t>(e.g. 137)</w:t>
      </w:r>
      <w:r w:rsidR="007A7C6F">
        <w:rPr>
          <w:iCs/>
        </w:rPr>
        <w:fldChar w:fldCharType="end"/>
      </w:r>
      <w:r>
        <w:rPr>
          <w:iCs/>
        </w:rPr>
        <w:t>. In this section we briefly outline three key limitations of the research literature: 1) Measuring al</w:t>
      </w:r>
      <w:r w:rsidR="00C336EB">
        <w:rPr>
          <w:iCs/>
        </w:rPr>
        <w:t>cohol availability, 2) g</w:t>
      </w:r>
      <w:r>
        <w:rPr>
          <w:iCs/>
        </w:rPr>
        <w:t>eographical units</w:t>
      </w:r>
      <w:r w:rsidR="003E30C7">
        <w:rPr>
          <w:iCs/>
        </w:rPr>
        <w:t xml:space="preserve"> used</w:t>
      </w:r>
      <w:r w:rsidR="00986BED">
        <w:rPr>
          <w:iCs/>
        </w:rPr>
        <w:t>,</w:t>
      </w:r>
      <w:r>
        <w:rPr>
          <w:iCs/>
        </w:rPr>
        <w:t xml:space="preserve"> and 3) </w:t>
      </w:r>
      <w:r w:rsidR="00C336EB">
        <w:rPr>
          <w:iCs/>
        </w:rPr>
        <w:t>varying</w:t>
      </w:r>
      <w:r>
        <w:rPr>
          <w:iCs/>
        </w:rPr>
        <w:t xml:space="preserve"> effects</w:t>
      </w:r>
      <w:r w:rsidR="003E30C7">
        <w:rPr>
          <w:iCs/>
        </w:rPr>
        <w:t xml:space="preserve"> across locations</w:t>
      </w:r>
      <w:r>
        <w:rPr>
          <w:iCs/>
        </w:rPr>
        <w:t>.</w:t>
      </w:r>
      <w:r w:rsidRPr="00B57515">
        <w:rPr>
          <w:iCs/>
        </w:rPr>
        <w:t xml:space="preserve"> </w:t>
      </w:r>
    </w:p>
    <w:p w14:paraId="526C7510" w14:textId="77777777" w:rsidR="00C336EB" w:rsidRDefault="00372B9A" w:rsidP="00E25EDD">
      <w:pPr>
        <w:pStyle w:val="Heading3"/>
        <w:numPr>
          <w:ilvl w:val="2"/>
          <w:numId w:val="8"/>
        </w:numPr>
      </w:pPr>
      <w:bookmarkStart w:id="56" w:name="_Toc24278173"/>
      <w:r w:rsidRPr="00372B9A">
        <w:t>Measuring alcohol availability</w:t>
      </w:r>
      <w:bookmarkEnd w:id="56"/>
    </w:p>
    <w:p w14:paraId="25D3CAEB" w14:textId="77777777" w:rsidR="00BC273F" w:rsidRDefault="000E733D" w:rsidP="00273260">
      <w:pPr>
        <w:spacing w:line="360" w:lineRule="auto"/>
        <w:rPr>
          <w:iCs/>
        </w:rPr>
      </w:pPr>
      <w:r w:rsidRPr="000E733D">
        <w:rPr>
          <w:iCs/>
        </w:rPr>
        <w:t>A key limitation of the evidence</w:t>
      </w:r>
      <w:r w:rsidR="00986BED">
        <w:rPr>
          <w:iCs/>
        </w:rPr>
        <w:t xml:space="preserve"> </w:t>
      </w:r>
      <w:r w:rsidRPr="000E733D">
        <w:rPr>
          <w:iCs/>
        </w:rPr>
        <w:t xml:space="preserve">base linking alcohol outlet density to alcohol consumption and harms is the relatively simplistic approach to measuring alcohol availability. </w:t>
      </w:r>
      <w:proofErr w:type="gramStart"/>
      <w:r w:rsidRPr="000E733D">
        <w:rPr>
          <w:iCs/>
        </w:rPr>
        <w:t>The majority of</w:t>
      </w:r>
      <w:proofErr w:type="gramEnd"/>
      <w:r w:rsidRPr="000E733D">
        <w:rPr>
          <w:iCs/>
        </w:rPr>
        <w:t xml:space="preserve"> studies use broad classification of outlets (e.g. on-premise vs off-premise; pubs vs restaurants vs bottle shops), which fundamentally assume that each outlet in a particular category is equivalent to every other outlet in that category. For example, studies from Melbourne that measure the density of packaged liquor outlets </w:t>
      </w:r>
      <w:r w:rsidR="00E771B9">
        <w:rPr>
          <w:iCs/>
        </w:rPr>
        <w:fldChar w:fldCharType="begin"/>
      </w:r>
      <w:r w:rsidR="00542598">
        <w:rPr>
          <w:iCs/>
        </w:rPr>
        <w:instrText xml:space="preserve"> ADDIN EN.CITE &lt;EndNote&gt;&lt;Cite&gt;&lt;Author&gt;Livingston&lt;/Author&gt;&lt;Year&gt;2008&lt;/Year&gt;&lt;RecNum&gt;104&lt;/RecNum&gt;&lt;Prefix&gt;e.g. &lt;/Prefix&gt;&lt;DisplayText&gt;(e.g. 110)&lt;/DisplayText&gt;&lt;record&gt;&lt;rec-number&gt;104&lt;/rec-number&gt;&lt;foreign-keys&gt;&lt;key app="EN" db-id="avr05stv7arzs9erswtvftvb5xwz5ew2prxr" timestamp="1489632529"&gt;104&lt;/key&gt;&lt;/foreign-keys&gt;&lt;ref-type name="Journal Article"&gt;17&lt;/ref-type&gt;&lt;contributors&gt;&lt;authors&gt;&lt;author&gt;Livingston, Michael&lt;/author&gt;&lt;/authors&gt;&lt;/contributors&gt;&lt;titles&gt;&lt;title&gt;A longitudinal analysis of alcohol outlet density and assault&lt;/title&gt;&lt;secondary-title&gt;Alcoholism, clinical and experimental research&lt;/secondary-title&gt;&lt;/titles&gt;&lt;periodical&gt;&lt;full-title&gt;Alcoholism, clinical and experimental research&lt;/full-title&gt;&lt;/periodical&gt;&lt;pages&gt;1074-9&lt;/pages&gt;&lt;volume&gt;32&lt;/volume&gt;&lt;number&gt;6&lt;/number&gt;&lt;dates&gt;&lt;year&gt;2008&lt;/year&gt;&lt;pub-dates&gt;&lt;date&gt;2008 Jun (Epub 2008 Apr&lt;/date&gt;&lt;/pub-dates&gt;&lt;/dates&gt;&lt;isbn&gt;1530-0277&lt;/isbn&gt;&lt;accession-num&gt;MEDLINE:18445114&lt;/accession-num&gt;&lt;urls&gt;&lt;related-urls&gt;&lt;url&gt;&amp;lt;Go to ISI&amp;gt;://MEDLINE:18445114&lt;/url&gt;&lt;url&gt;http://onlinelibrary.wiley.com/store/10.1111/j.1530-0277.2008.00669.x/asset/j.1530-0277.2008.00669.x.pdf?v=1&amp;amp;t=iiim7ilg&amp;amp;s=4f041b69646a1172c25a1012ce7ebc1b9dc35839&lt;/url&gt;&lt;/related-urls&gt;&lt;/urls&gt;&lt;custom1&gt;Accept&lt;/custom1&gt;&lt;custom2&gt;Accept&lt;/custom2&gt;&lt;electronic-resource-num&gt;10.1111/j.1530-0277.2008.00669.x&lt;/electronic-resource-num&gt;&lt;remote-database-name&gt; MEDLINE - retrieved 14DEC2015&lt;/remote-database-name&gt;&lt;/record&gt;&lt;/Cite&gt;&lt;/EndNote&gt;</w:instrText>
      </w:r>
      <w:r w:rsidR="00E771B9">
        <w:rPr>
          <w:iCs/>
        </w:rPr>
        <w:fldChar w:fldCharType="separate"/>
      </w:r>
      <w:r w:rsidR="00542598">
        <w:rPr>
          <w:iCs/>
          <w:noProof/>
        </w:rPr>
        <w:t>(e.g. 110)</w:t>
      </w:r>
      <w:r w:rsidR="00E771B9">
        <w:rPr>
          <w:iCs/>
        </w:rPr>
        <w:fldChar w:fldCharType="end"/>
      </w:r>
      <w:r w:rsidRPr="000E733D">
        <w:rPr>
          <w:iCs/>
        </w:rPr>
        <w:t xml:space="preserve"> </w:t>
      </w:r>
      <w:r w:rsidR="003E30C7">
        <w:rPr>
          <w:iCs/>
        </w:rPr>
        <w:t xml:space="preserve">do not differentiate between </w:t>
      </w:r>
      <w:r w:rsidRPr="000E733D">
        <w:rPr>
          <w:iCs/>
        </w:rPr>
        <w:t xml:space="preserve">small </w:t>
      </w:r>
      <w:r w:rsidR="006B053B">
        <w:rPr>
          <w:iCs/>
        </w:rPr>
        <w:t>wine cellars</w:t>
      </w:r>
      <w:r w:rsidR="003E30C7">
        <w:rPr>
          <w:iCs/>
        </w:rPr>
        <w:t xml:space="preserve"> and</w:t>
      </w:r>
      <w:r w:rsidRPr="000E733D">
        <w:rPr>
          <w:iCs/>
        </w:rPr>
        <w:t xml:space="preserve"> warehouse-size outlets</w:t>
      </w:r>
      <w:r w:rsidR="006B053B">
        <w:rPr>
          <w:iCs/>
        </w:rPr>
        <w:t xml:space="preserve"> (e.</w:t>
      </w:r>
      <w:r w:rsidR="00986BED">
        <w:rPr>
          <w:iCs/>
        </w:rPr>
        <w:t>g.</w:t>
      </w:r>
      <w:r w:rsidR="006B053B">
        <w:rPr>
          <w:iCs/>
        </w:rPr>
        <w:t xml:space="preserve"> Dan Murphy’s)</w:t>
      </w:r>
      <w:r w:rsidRPr="000E733D">
        <w:rPr>
          <w:iCs/>
        </w:rPr>
        <w:t>.</w:t>
      </w:r>
      <w:r w:rsidR="006B053B">
        <w:rPr>
          <w:iCs/>
        </w:rPr>
        <w:t xml:space="preserve"> </w:t>
      </w:r>
      <w:r w:rsidR="006B053B" w:rsidRPr="006B053B">
        <w:rPr>
          <w:iCs/>
        </w:rPr>
        <w:t xml:space="preserve">Similarly, studies that group different types of on-premise licences into a single category </w:t>
      </w:r>
      <w:r w:rsidR="006B053B">
        <w:rPr>
          <w:iCs/>
        </w:rPr>
        <w:t>are</w:t>
      </w:r>
      <w:r w:rsidR="006B053B" w:rsidRPr="006B053B">
        <w:rPr>
          <w:iCs/>
        </w:rPr>
        <w:t xml:space="preserve"> treating small </w:t>
      </w:r>
      <w:r w:rsidR="006B053B">
        <w:rPr>
          <w:iCs/>
        </w:rPr>
        <w:t xml:space="preserve">bars </w:t>
      </w:r>
      <w:r w:rsidR="006B053B" w:rsidRPr="006B053B">
        <w:rPr>
          <w:iCs/>
        </w:rPr>
        <w:t>that close at 11pm as equivalent to large</w:t>
      </w:r>
      <w:r w:rsidR="006B053B">
        <w:rPr>
          <w:iCs/>
        </w:rPr>
        <w:t>r</w:t>
      </w:r>
      <w:r w:rsidR="006B053B" w:rsidRPr="006B053B">
        <w:rPr>
          <w:iCs/>
        </w:rPr>
        <w:t xml:space="preserve"> nightspots </w:t>
      </w:r>
      <w:r w:rsidR="006B053B" w:rsidRPr="006B053B">
        <w:rPr>
          <w:iCs/>
        </w:rPr>
        <w:lastRenderedPageBreak/>
        <w:t>that are open until 5am.</w:t>
      </w:r>
      <w:r w:rsidR="00450105">
        <w:rPr>
          <w:iCs/>
        </w:rPr>
        <w:t xml:space="preserve"> </w:t>
      </w:r>
      <w:r w:rsidR="00273260">
        <w:rPr>
          <w:iCs/>
        </w:rPr>
        <w:t>Using such broad classifications of outlets means one cannot identify what type of outlet within the broad classification contribute more substantially to harms and problems.</w:t>
      </w:r>
    </w:p>
    <w:p w14:paraId="491C669F" w14:textId="77777777" w:rsidR="00D14352" w:rsidRDefault="006B053B" w:rsidP="00AB4817">
      <w:pPr>
        <w:spacing w:after="0" w:line="360" w:lineRule="auto"/>
        <w:rPr>
          <w:iCs/>
        </w:rPr>
      </w:pPr>
      <w:r w:rsidRPr="006B053B">
        <w:rPr>
          <w:iCs/>
        </w:rPr>
        <w:t xml:space="preserve">Researchers have pointed out the problems that this simplistic approach to measurement raises for policy makers trying to apply existing research to policy </w:t>
      </w:r>
      <w:r w:rsidR="00102104">
        <w:rPr>
          <w:iCs/>
        </w:rPr>
        <w:fldChar w:fldCharType="begin"/>
      </w:r>
      <w:r w:rsidR="00542598">
        <w:rPr>
          <w:iCs/>
        </w:rPr>
        <w:instrText xml:space="preserve"> ADDIN EN.CITE &lt;EndNote&gt;&lt;Cite&gt;&lt;Author&gt;Freisthler&lt;/Author&gt;&lt;Year&gt;2014&lt;/Year&gt;&lt;RecNum&gt;137&lt;/RecNum&gt;&lt;Prefix&gt;see &lt;/Prefix&gt;&lt;DisplayText&gt;(see 137)&lt;/DisplayText&gt;&lt;record&gt;&lt;rec-number&gt;137&lt;/rec-number&gt;&lt;foreign-keys&gt;&lt;key app="EN" db-id="avr05stv7arzs9erswtvftvb5xwz5ew2prxr" timestamp="1489632561"&gt;137&lt;/key&gt;&lt;/foreign-keys&gt;&lt;ref-type name="Journal Article"&gt;17&lt;/ref-type&gt;&lt;contributors&gt;&lt;authors&gt;&lt;author&gt;Freisthler, Bridget&lt;/author&gt;&lt;author&gt;Holmes, Megan R.&lt;/author&gt;&lt;author&gt;Wolf, Jennifer Price&lt;/author&gt;&lt;/authors&gt;&lt;/contributors&gt;&lt;titles&gt;&lt;title&gt;The dark side of social support: understanding the role of social support, drinking behaviors and alcohol outlets for child physical abuse&lt;/title&gt;&lt;secondary-title&gt;Child abuse &amp;amp; neglect&lt;/secondary-title&gt;&lt;/titles&gt;&lt;periodical&gt;&lt;full-title&gt;Child abuse &amp;amp; neglect&lt;/full-title&gt;&lt;/periodical&gt;&lt;pages&gt;1106-19&lt;/pages&gt;&lt;volume&gt;38&lt;/volume&gt;&lt;number&gt;6&lt;/number&gt;&lt;dates&gt;&lt;year&gt;2014&lt;/year&gt;&lt;pub-dates&gt;&lt;date&gt;2014 Jun (Epub 2014 Apr&lt;/date&gt;&lt;/pub-dates&gt;&lt;/dates&gt;&lt;isbn&gt;1873-7757&lt;/isbn&gt;&lt;accession-num&gt;MEDLINE:24726583&lt;/accession-num&gt;&lt;urls&gt;&lt;related-urls&gt;&lt;url&gt;&amp;lt;Go to ISI&amp;gt;://MEDLINE:24726583&lt;/url&gt;&lt;url&gt;http://ac.els-cdn.com/S0145213414001045/1-s2.0-S0145213414001045-main.pdf?_tid=b29926e2-a956-11e5-8d11-00000aab0f6c&amp;amp;acdnat=1450862733_6bc7833cde9fb0292d13620b7a8681c8&lt;/url&gt;&lt;/related-urls&gt;&lt;/urls&gt;&lt;custom1&gt;Accept&lt;/custom1&gt;&lt;custom2&gt;Accept&lt;/custom2&gt;&lt;electronic-resource-num&gt;10.1016/j.chiabu.2014.03.011&lt;/electronic-resource-num&gt;&lt;remote-database-name&gt; MEDLINE - retrieved 14DEC2015&lt;/remote-database-name&gt;&lt;/record&gt;&lt;/Cite&gt;&lt;/EndNote&gt;</w:instrText>
      </w:r>
      <w:r w:rsidR="00102104">
        <w:rPr>
          <w:iCs/>
        </w:rPr>
        <w:fldChar w:fldCharType="separate"/>
      </w:r>
      <w:r w:rsidR="00542598">
        <w:rPr>
          <w:iCs/>
          <w:noProof/>
        </w:rPr>
        <w:t>(see 137)</w:t>
      </w:r>
      <w:r w:rsidR="00102104">
        <w:rPr>
          <w:iCs/>
        </w:rPr>
        <w:fldChar w:fldCharType="end"/>
      </w:r>
      <w:r>
        <w:rPr>
          <w:iCs/>
        </w:rPr>
        <w:t>. I</w:t>
      </w:r>
      <w:r w:rsidRPr="006B053B">
        <w:rPr>
          <w:iCs/>
        </w:rPr>
        <w:t>ncreasingly studies are attempting to develop more nuanced measures.</w:t>
      </w:r>
      <w:r w:rsidRPr="00F43A82">
        <w:rPr>
          <w:iCs/>
        </w:rPr>
        <w:t xml:space="preserve"> </w:t>
      </w:r>
      <w:r w:rsidR="003E30C7">
        <w:rPr>
          <w:iCs/>
        </w:rPr>
        <w:t>F</w:t>
      </w:r>
      <w:r w:rsidRPr="00F43A82">
        <w:rPr>
          <w:iCs/>
        </w:rPr>
        <w:t xml:space="preserve">or example, </w:t>
      </w:r>
      <w:r w:rsidR="00F43A82" w:rsidRPr="006B053B">
        <w:rPr>
          <w:iCs/>
        </w:rPr>
        <w:t>Liang &amp;</w:t>
      </w:r>
      <w:r w:rsidR="00F43A82">
        <w:rPr>
          <w:iCs/>
        </w:rPr>
        <w:t xml:space="preserve"> </w:t>
      </w:r>
      <w:r w:rsidR="00F43A82" w:rsidRPr="006B053B">
        <w:rPr>
          <w:iCs/>
        </w:rPr>
        <w:t xml:space="preserve">Chikritzhs </w:t>
      </w:r>
      <w:r w:rsidR="00102104">
        <w:rPr>
          <w:iCs/>
        </w:rPr>
        <w:fldChar w:fldCharType="begin"/>
      </w:r>
      <w:r w:rsidR="006535F5">
        <w:rPr>
          <w:iCs/>
        </w:rPr>
        <w:instrText xml:space="preserve"> ADDIN EN.CITE &lt;EndNote&gt;&lt;Cite&gt;&lt;Author&gt;Liang&lt;/Author&gt;&lt;Year&gt;2011&lt;/Year&gt;&lt;RecNum&gt;14&lt;/RecNum&gt;&lt;DisplayText&gt;(44)&lt;/DisplayText&gt;&lt;record&gt;&lt;rec-number&gt;14&lt;/rec-number&gt;&lt;foreign-keys&gt;&lt;key app="EN" db-id="avr05stv7arzs9erswtvftvb5xwz5ew2prxr" timestamp="0"&gt;14&lt;/key&gt;&lt;/foreign-keys&gt;&lt;ref-type name="Journal Article"&gt;17&lt;/ref-type&gt;&lt;contributors&gt;&lt;authors&gt;&lt;author&gt;Liang, Wenbin&lt;/author&gt;&lt;author&gt;Chikritzhs, Tanya&lt;/author&gt;&lt;/authors&gt;&lt;/contributors&gt;&lt;titles&gt;&lt;title&gt;Revealing the link between licensed outlets and violence: counting venues versus measuring alcohol availability&lt;/title&gt;&lt;secondary-title&gt;Drug and alcohol review&lt;/secondary-title&gt;&lt;/titles&gt;&lt;periodical&gt;&lt;full-title&gt;Drug and alcohol review&lt;/full-title&gt;&lt;/periodical&gt;&lt;pages&gt;524-535&lt;/pages&gt;&lt;volume&gt;30&lt;/volume&gt;&lt;number&gt;5&lt;/number&gt;&lt;dates&gt;&lt;year&gt;2011&lt;/year&gt;&lt;/dates&gt;&lt;isbn&gt;1465-3362&lt;/isbn&gt;&lt;urls&gt;&lt;/urls&gt;&lt;/record&gt;&lt;/Cite&gt;&lt;/EndNote&gt;</w:instrText>
      </w:r>
      <w:r w:rsidR="00102104">
        <w:rPr>
          <w:iCs/>
        </w:rPr>
        <w:fldChar w:fldCharType="separate"/>
      </w:r>
      <w:r w:rsidR="006535F5">
        <w:rPr>
          <w:iCs/>
          <w:noProof/>
        </w:rPr>
        <w:t>(44)</w:t>
      </w:r>
      <w:r w:rsidR="00102104">
        <w:rPr>
          <w:iCs/>
        </w:rPr>
        <w:fldChar w:fldCharType="end"/>
      </w:r>
      <w:r w:rsidR="00F43A82" w:rsidRPr="00F43A82">
        <w:rPr>
          <w:iCs/>
        </w:rPr>
        <w:t xml:space="preserve"> </w:t>
      </w:r>
      <w:r w:rsidRPr="00F43A82">
        <w:rPr>
          <w:iCs/>
        </w:rPr>
        <w:t xml:space="preserve">incorporated a measure of alcohol sales into their models of the link between outlet density and violence, finding that the density of packaged liquor outlets was not significantly associated with violence </w:t>
      </w:r>
      <w:r w:rsidR="00986BED">
        <w:rPr>
          <w:iCs/>
        </w:rPr>
        <w:t>after</w:t>
      </w:r>
      <w:r w:rsidR="00F43A82">
        <w:rPr>
          <w:iCs/>
        </w:rPr>
        <w:t xml:space="preserve"> controlling for the </w:t>
      </w:r>
      <w:r w:rsidR="00986BED">
        <w:rPr>
          <w:iCs/>
        </w:rPr>
        <w:t>volume</w:t>
      </w:r>
      <w:r w:rsidR="00F43A82">
        <w:rPr>
          <w:iCs/>
        </w:rPr>
        <w:t xml:space="preserve"> of</w:t>
      </w:r>
      <w:r w:rsidRPr="00F43A82">
        <w:rPr>
          <w:iCs/>
        </w:rPr>
        <w:t xml:space="preserve"> alcohol sales</w:t>
      </w:r>
      <w:r w:rsidR="00F43A82">
        <w:rPr>
          <w:iCs/>
        </w:rPr>
        <w:t>.</w:t>
      </w:r>
      <w:r w:rsidRPr="00F43A82">
        <w:rPr>
          <w:iCs/>
        </w:rPr>
        <w:t xml:space="preserve"> These findings imply that the effect of two small liquor stores on violence in a community would be less than that of one large outlet that sold more alcohol. These findings have been replicated using longitudinal data (with injury rates as the outcome)</w:t>
      </w:r>
      <w:r w:rsidR="00F43A82">
        <w:rPr>
          <w:iCs/>
        </w:rPr>
        <w:t xml:space="preserve"> </w:t>
      </w:r>
      <w:r w:rsidR="00102104">
        <w:rPr>
          <w:iCs/>
        </w:rPr>
        <w:fldChar w:fldCharType="begin"/>
      </w:r>
      <w:r w:rsidR="00542598">
        <w:rPr>
          <w:iCs/>
        </w:rPr>
        <w:instrText xml:space="preserve"> ADDIN EN.CITE &lt;EndNote&gt;&lt;Cite&gt;&lt;Author&gt;Hobday&lt;/Author&gt;&lt;Year&gt;2015&lt;/Year&gt;&lt;RecNum&gt;102&lt;/RecNum&gt;&lt;DisplayText&gt;(113)&lt;/DisplayText&gt;&lt;record&gt;&lt;rec-number&gt;102&lt;/rec-number&gt;&lt;foreign-keys&gt;&lt;key app="EN" db-id="avr05stv7arzs9erswtvftvb5xwz5ew2prxr" timestamp="1489632528"&gt;102&lt;/key&gt;&lt;/foreign-keys&gt;&lt;ref-type name="Journal Article"&gt;17&lt;/ref-type&gt;&lt;contributors&gt;&lt;authors&gt;&lt;author&gt;Hobday, Michelle&lt;/author&gt;&lt;author&gt;Chikritzhs, Tanya&lt;/author&gt;&lt;author&gt;Liang, Wenbin&lt;/author&gt;&lt;author&gt;Meuleners, Lynn&lt;/author&gt;&lt;/authors&gt;&lt;/contributors&gt;&lt;titles&gt;&lt;title&gt;The effect of alcohol outlets, sales and trading hours on alcohol-related injuries presenting at emergency departments in Perth, Australia, from 2002 to 2010&lt;/title&gt;&lt;secondary-title&gt;Addiction (Abingdon, England)&lt;/secondary-title&gt;&lt;/titles&gt;&lt;periodical&gt;&lt;full-title&gt;Addiction (Abingdon, England)&lt;/full-title&gt;&lt;/periodical&gt;&lt;pages&gt;1901-9&lt;/pages&gt;&lt;volume&gt;110&lt;/volume&gt;&lt;number&gt;12&lt;/number&gt;&lt;dates&gt;&lt;year&gt;2015&lt;/year&gt;&lt;pub-dates&gt;&lt;date&gt;2015 Dec (Epub 2015 Aug&lt;/date&gt;&lt;/pub-dates&gt;&lt;/dates&gt;&lt;isbn&gt;1360-0443&lt;/isbn&gt;&lt;accession-num&gt;MEDLINE:26189565&lt;/accession-num&gt;&lt;urls&gt;&lt;related-urls&gt;&lt;url&gt;&amp;lt;Go to ISI&amp;gt;://MEDLINE:26189565&lt;/url&gt;&lt;url&gt;http://onlinelibrary.wiley.com/store/10.1111/add.13063/asset/add13063.pdf?v=1&amp;amp;t=iiim5sxg&amp;amp;s=e7dca2ac6cd257b868dfc1db875bbf242e79820a&lt;/url&gt;&lt;/related-urls&gt;&lt;/urls&gt;&lt;custom1&gt;Accept&lt;/custom1&gt;&lt;custom2&gt;Accept&lt;/custom2&gt;&lt;electronic-resource-num&gt;10.1111/add.13063&lt;/electronic-resource-num&gt;&lt;remote-database-name&gt; MEDLINE - retrieved 14DEC2015&lt;/remote-database-name&gt;&lt;/record&gt;&lt;/Cite&gt;&lt;/EndNote&gt;</w:instrText>
      </w:r>
      <w:r w:rsidR="00102104">
        <w:rPr>
          <w:iCs/>
        </w:rPr>
        <w:fldChar w:fldCharType="separate"/>
      </w:r>
      <w:r w:rsidR="00542598">
        <w:rPr>
          <w:iCs/>
          <w:noProof/>
        </w:rPr>
        <w:t>(113)</w:t>
      </w:r>
      <w:r w:rsidR="00102104">
        <w:rPr>
          <w:iCs/>
        </w:rPr>
        <w:fldChar w:fldCharType="end"/>
      </w:r>
      <w:r w:rsidR="00B96198">
        <w:rPr>
          <w:iCs/>
        </w:rPr>
        <w:t>,</w:t>
      </w:r>
      <w:r w:rsidRPr="00F43A82">
        <w:rPr>
          <w:iCs/>
        </w:rPr>
        <w:t xml:space="preserve"> and have been further supported by a </w:t>
      </w:r>
      <w:r w:rsidR="00AB4817">
        <w:rPr>
          <w:iCs/>
        </w:rPr>
        <w:t xml:space="preserve">very </w:t>
      </w:r>
      <w:r w:rsidR="00D14352">
        <w:rPr>
          <w:iCs/>
        </w:rPr>
        <w:t xml:space="preserve">recent </w:t>
      </w:r>
      <w:r w:rsidRPr="00F43A82">
        <w:rPr>
          <w:iCs/>
        </w:rPr>
        <w:t xml:space="preserve">study from </w:t>
      </w:r>
      <w:r w:rsidR="00D14352">
        <w:rPr>
          <w:iCs/>
        </w:rPr>
        <w:t>Victoria (</w:t>
      </w:r>
      <w:r w:rsidR="003E30C7">
        <w:rPr>
          <w:iCs/>
        </w:rPr>
        <w:t xml:space="preserve">published after </w:t>
      </w:r>
      <w:r w:rsidR="00D14352">
        <w:rPr>
          <w:iCs/>
        </w:rPr>
        <w:t xml:space="preserve">our literature search period) </w:t>
      </w:r>
      <w:r w:rsidRPr="00F43A82">
        <w:rPr>
          <w:iCs/>
        </w:rPr>
        <w:t>that identified substantially stronger associations between chain packaged liquor outlets</w:t>
      </w:r>
      <w:r w:rsidR="00F87D01">
        <w:rPr>
          <w:iCs/>
        </w:rPr>
        <w:t xml:space="preserve"> </w:t>
      </w:r>
      <w:r w:rsidRPr="00F43A82">
        <w:rPr>
          <w:iCs/>
        </w:rPr>
        <w:t xml:space="preserve">and injury than were found for </w:t>
      </w:r>
      <w:r w:rsidR="009B6A8C">
        <w:rPr>
          <w:iCs/>
        </w:rPr>
        <w:t>independent</w:t>
      </w:r>
      <w:r w:rsidR="009B6A8C" w:rsidRPr="00F43A82">
        <w:rPr>
          <w:iCs/>
        </w:rPr>
        <w:t xml:space="preserve"> </w:t>
      </w:r>
      <w:r w:rsidRPr="00F43A82">
        <w:rPr>
          <w:iCs/>
        </w:rPr>
        <w:t>packaged liquor outlets</w:t>
      </w:r>
      <w:r w:rsidR="00F72D9D">
        <w:rPr>
          <w:iCs/>
        </w:rPr>
        <w:t xml:space="preserve"> </w:t>
      </w:r>
      <w:r w:rsidR="00F72D9D">
        <w:rPr>
          <w:iCs/>
        </w:rPr>
        <w:fldChar w:fldCharType="begin"/>
      </w:r>
      <w:r w:rsidR="006535F5">
        <w:rPr>
          <w:iCs/>
        </w:rPr>
        <w:instrText xml:space="preserve"> ADDIN EN.CITE &lt;EndNote&gt;&lt;Cite&gt;&lt;Author&gt;Morrison&lt;/Author&gt;&lt;Year&gt;2016&lt;/Year&gt;&lt;RecNum&gt;15&lt;/RecNum&gt;&lt;DisplayText&gt;(45)&lt;/DisplayText&gt;&lt;record&gt;&lt;rec-number&gt;15&lt;/rec-number&gt;&lt;foreign-keys&gt;&lt;key app="EN" db-id="avr05stv7arzs9erswtvftvb5xwz5ew2prxr" timestamp="0"&gt;15&lt;/key&gt;&lt;/foreign-keys&gt;&lt;ref-type name="Journal Article"&gt;17&lt;/ref-type&gt;&lt;contributors&gt;&lt;authors&gt;&lt;author&gt;Morrison, Christopher&lt;/author&gt;&lt;author&gt;Smith, Karen&lt;/author&gt;&lt;author&gt;Gruenewald, Paul J&lt;/author&gt;&lt;author&gt;Ponicki, William R&lt;/author&gt;&lt;author&gt;Lee, Juliet P&lt;/author&gt;&lt;author&gt;Cameron, Peter&lt;/author&gt;&lt;/authors&gt;&lt;/contributors&gt;&lt;titles&gt;&lt;title&gt;Relating off‐premises alcohol outlet density to intentional and unintentional injuries&lt;/title&gt;&lt;secondary-title&gt;Addiction&lt;/secondary-title&gt;&lt;/titles&gt;&lt;periodical&gt;&lt;full-title&gt;Addiction&lt;/full-title&gt;&lt;/periodical&gt;&lt;pages&gt;56-64&lt;/pages&gt;&lt;volume&gt;111&lt;/volume&gt;&lt;number&gt;1&lt;/number&gt;&lt;dates&gt;&lt;year&gt;2016&lt;/year&gt;&lt;/dates&gt;&lt;isbn&gt;1360-0443&lt;/isbn&gt;&lt;urls&gt;&lt;/urls&gt;&lt;/record&gt;&lt;/Cite&gt;&lt;/EndNote&gt;</w:instrText>
      </w:r>
      <w:r w:rsidR="00F72D9D">
        <w:rPr>
          <w:iCs/>
        </w:rPr>
        <w:fldChar w:fldCharType="separate"/>
      </w:r>
      <w:r w:rsidR="006535F5">
        <w:rPr>
          <w:iCs/>
          <w:noProof/>
        </w:rPr>
        <w:t>(45)</w:t>
      </w:r>
      <w:r w:rsidR="00F72D9D">
        <w:rPr>
          <w:iCs/>
        </w:rPr>
        <w:fldChar w:fldCharType="end"/>
      </w:r>
      <w:r w:rsidRPr="00F43A82">
        <w:rPr>
          <w:iCs/>
        </w:rPr>
        <w:t>.</w:t>
      </w:r>
      <w:r w:rsidR="00F87D01">
        <w:rPr>
          <w:iCs/>
        </w:rPr>
        <w:t xml:space="preserve"> Chain outlets were larger and seemed to sell alcohol at cheaper prices than at independent package liquor outlets, supporting the theory that densities of chain outlets are particularly associated with rates of local alcohol-related problems because they increase the financial availability of alcohol.</w:t>
      </w:r>
      <w:r w:rsidR="00C11CC0">
        <w:rPr>
          <w:iCs/>
        </w:rPr>
        <w:t xml:space="preserve"> </w:t>
      </w:r>
      <w:r w:rsidR="00D14352" w:rsidRPr="00D14352">
        <w:rPr>
          <w:iCs/>
        </w:rPr>
        <w:t xml:space="preserve">Beyond the relatively simplistic approach to measuring alcohol availability, there </w:t>
      </w:r>
      <w:r w:rsidR="007D6AD6">
        <w:rPr>
          <w:iCs/>
        </w:rPr>
        <w:t>are</w:t>
      </w:r>
      <w:r w:rsidR="00D14352" w:rsidRPr="00D14352">
        <w:rPr>
          <w:iCs/>
        </w:rPr>
        <w:t xml:space="preserve"> also inconsistent approaches to </w:t>
      </w:r>
      <w:r w:rsidR="00D14352">
        <w:rPr>
          <w:iCs/>
        </w:rPr>
        <w:t>operationalizing the measure of</w:t>
      </w:r>
      <w:r w:rsidR="00D14352" w:rsidRPr="00D14352">
        <w:rPr>
          <w:iCs/>
        </w:rPr>
        <w:t xml:space="preserve"> alcohol availability in a geographic area. </w:t>
      </w:r>
      <w:r w:rsidR="00D14352">
        <w:rPr>
          <w:iCs/>
        </w:rPr>
        <w:t>In our review the range of measures included:</w:t>
      </w:r>
    </w:p>
    <w:p w14:paraId="6199C604" w14:textId="77777777" w:rsidR="00D14352" w:rsidRPr="003C6FCD" w:rsidRDefault="00D14352" w:rsidP="00AB4817">
      <w:pPr>
        <w:pStyle w:val="ListParagraph"/>
        <w:numPr>
          <w:ilvl w:val="0"/>
          <w:numId w:val="9"/>
        </w:numPr>
        <w:autoSpaceDE w:val="0"/>
        <w:autoSpaceDN w:val="0"/>
        <w:adjustRightInd w:val="0"/>
        <w:spacing w:after="0" w:line="276" w:lineRule="auto"/>
        <w:rPr>
          <w:iCs/>
        </w:rPr>
      </w:pPr>
      <w:r w:rsidRPr="003C6FCD">
        <w:rPr>
          <w:iCs/>
        </w:rPr>
        <w:t>number of alcohol outlets per capita in a community,</w:t>
      </w:r>
    </w:p>
    <w:p w14:paraId="634E62A4" w14:textId="77777777" w:rsidR="00D80261" w:rsidRPr="003C6FCD" w:rsidRDefault="00D80261" w:rsidP="00AB4817">
      <w:pPr>
        <w:pStyle w:val="ListParagraph"/>
        <w:numPr>
          <w:ilvl w:val="0"/>
          <w:numId w:val="9"/>
        </w:numPr>
        <w:autoSpaceDE w:val="0"/>
        <w:autoSpaceDN w:val="0"/>
        <w:adjustRightInd w:val="0"/>
        <w:spacing w:after="0" w:line="276" w:lineRule="auto"/>
        <w:rPr>
          <w:iCs/>
        </w:rPr>
      </w:pPr>
      <w:r w:rsidRPr="003C6FCD">
        <w:rPr>
          <w:iCs/>
        </w:rPr>
        <w:t>number of alcohol outlets per kilometre</w:t>
      </w:r>
      <w:r>
        <w:rPr>
          <w:iCs/>
        </w:rPr>
        <w:t xml:space="preserve"> </w:t>
      </w:r>
      <w:r w:rsidRPr="003C6FCD">
        <w:rPr>
          <w:iCs/>
        </w:rPr>
        <w:t>of roadway in a community,</w:t>
      </w:r>
    </w:p>
    <w:p w14:paraId="512B0997" w14:textId="77777777" w:rsidR="00D14352" w:rsidRPr="003C6FCD" w:rsidRDefault="00D14352" w:rsidP="00AB4817">
      <w:pPr>
        <w:pStyle w:val="ListParagraph"/>
        <w:numPr>
          <w:ilvl w:val="0"/>
          <w:numId w:val="9"/>
        </w:numPr>
        <w:autoSpaceDE w:val="0"/>
        <w:autoSpaceDN w:val="0"/>
        <w:adjustRightInd w:val="0"/>
        <w:spacing w:after="0" w:line="276" w:lineRule="auto"/>
        <w:rPr>
          <w:iCs/>
        </w:rPr>
      </w:pPr>
      <w:r w:rsidRPr="003C6FCD">
        <w:rPr>
          <w:iCs/>
        </w:rPr>
        <w:t xml:space="preserve">number of alcohol outlets per </w:t>
      </w:r>
      <w:r w:rsidR="00D80261">
        <w:rPr>
          <w:iCs/>
        </w:rPr>
        <w:t xml:space="preserve">square </w:t>
      </w:r>
      <w:r w:rsidRPr="003C6FCD">
        <w:rPr>
          <w:iCs/>
        </w:rPr>
        <w:t>kilometre</w:t>
      </w:r>
      <w:r w:rsidR="003C6FCD">
        <w:rPr>
          <w:iCs/>
        </w:rPr>
        <w:t xml:space="preserve"> </w:t>
      </w:r>
      <w:r w:rsidRPr="003C6FCD">
        <w:rPr>
          <w:iCs/>
        </w:rPr>
        <w:t>in a community,</w:t>
      </w:r>
    </w:p>
    <w:p w14:paraId="7B1BC1CA" w14:textId="77777777" w:rsidR="00D14352" w:rsidRPr="003C6FCD" w:rsidRDefault="00D14352" w:rsidP="00AB4817">
      <w:pPr>
        <w:pStyle w:val="ListParagraph"/>
        <w:numPr>
          <w:ilvl w:val="0"/>
          <w:numId w:val="9"/>
        </w:numPr>
        <w:autoSpaceDE w:val="0"/>
        <w:autoSpaceDN w:val="0"/>
        <w:adjustRightInd w:val="0"/>
        <w:spacing w:after="63" w:line="276" w:lineRule="auto"/>
        <w:rPr>
          <w:iCs/>
        </w:rPr>
      </w:pPr>
      <w:r w:rsidRPr="003C6FCD">
        <w:rPr>
          <w:iCs/>
        </w:rPr>
        <w:t>number of outlets within buffer zones of varying sizes (e.g. outlets within a 500m, 1km or 3km radius of a community or residential address</w:t>
      </w:r>
      <w:r w:rsidR="00B96198">
        <w:rPr>
          <w:iCs/>
        </w:rPr>
        <w:t>)</w:t>
      </w:r>
      <w:r w:rsidR="003C6FCD" w:rsidRPr="003C6FCD">
        <w:rPr>
          <w:iCs/>
        </w:rPr>
        <w:t>, and</w:t>
      </w:r>
      <w:r w:rsidRPr="003C6FCD">
        <w:rPr>
          <w:iCs/>
        </w:rPr>
        <w:t xml:space="preserve"> </w:t>
      </w:r>
    </w:p>
    <w:p w14:paraId="72E65DB6" w14:textId="77777777" w:rsidR="00D14352" w:rsidRPr="003C6FCD" w:rsidRDefault="00D14352" w:rsidP="00AB4817">
      <w:pPr>
        <w:pStyle w:val="ListParagraph"/>
        <w:numPr>
          <w:ilvl w:val="0"/>
          <w:numId w:val="9"/>
        </w:numPr>
        <w:autoSpaceDE w:val="0"/>
        <w:autoSpaceDN w:val="0"/>
        <w:adjustRightInd w:val="0"/>
        <w:spacing w:after="0" w:line="276" w:lineRule="auto"/>
        <w:rPr>
          <w:iCs/>
        </w:rPr>
      </w:pPr>
      <w:r w:rsidRPr="003C6FCD">
        <w:rPr>
          <w:iCs/>
        </w:rPr>
        <w:t xml:space="preserve">distance to the closest alcohol outlet. </w:t>
      </w:r>
    </w:p>
    <w:p w14:paraId="0AA60EB9" w14:textId="77777777" w:rsidR="00D14352" w:rsidRDefault="00D14352" w:rsidP="003C6FCD">
      <w:pPr>
        <w:pStyle w:val="ListParagraph"/>
        <w:spacing w:after="0"/>
        <w:rPr>
          <w:iCs/>
        </w:rPr>
      </w:pPr>
    </w:p>
    <w:p w14:paraId="1F8F8F93" w14:textId="77777777" w:rsidR="003C6FCD" w:rsidRDefault="003C6FCD" w:rsidP="003A0221">
      <w:pPr>
        <w:pStyle w:val="ListParagraph"/>
        <w:spacing w:after="0" w:line="360" w:lineRule="auto"/>
        <w:ind w:left="0"/>
        <w:rPr>
          <w:iCs/>
        </w:rPr>
      </w:pPr>
      <w:r w:rsidRPr="003C6FCD">
        <w:rPr>
          <w:iCs/>
        </w:rPr>
        <w:t xml:space="preserve">The most common measures used are </w:t>
      </w:r>
      <w:r>
        <w:rPr>
          <w:iCs/>
        </w:rPr>
        <w:t xml:space="preserve">number of </w:t>
      </w:r>
      <w:r w:rsidRPr="003C6FCD">
        <w:rPr>
          <w:iCs/>
        </w:rPr>
        <w:t>outlet</w:t>
      </w:r>
      <w:r>
        <w:rPr>
          <w:iCs/>
        </w:rPr>
        <w:t>s</w:t>
      </w:r>
      <w:r w:rsidRPr="003C6FCD">
        <w:rPr>
          <w:iCs/>
        </w:rPr>
        <w:t xml:space="preserve">, based on either a </w:t>
      </w:r>
      <w:r w:rsidR="00D80261">
        <w:rPr>
          <w:iCs/>
        </w:rPr>
        <w:t xml:space="preserve">per capita </w:t>
      </w:r>
      <w:r w:rsidRPr="003C6FCD">
        <w:rPr>
          <w:iCs/>
        </w:rPr>
        <w:t xml:space="preserve">or </w:t>
      </w:r>
      <w:r w:rsidR="00AB4817">
        <w:rPr>
          <w:iCs/>
        </w:rPr>
        <w:t>per kilometre of</w:t>
      </w:r>
      <w:r w:rsidRPr="003C6FCD">
        <w:rPr>
          <w:iCs/>
        </w:rPr>
        <w:t xml:space="preserve"> roadway denominator, but there remains no consensus in the field as to the best approach to measuring community-level alcohol availability. Some early studies compared multiple measures and found consistent patterns of association</w:t>
      </w:r>
      <w:r w:rsidR="00D34AA5">
        <w:rPr>
          <w:iCs/>
        </w:rPr>
        <w:t xml:space="preserve"> </w:t>
      </w:r>
      <w:r w:rsidR="00D34AA5">
        <w:rPr>
          <w:iCs/>
        </w:rPr>
        <w:fldChar w:fldCharType="begin"/>
      </w:r>
      <w:r w:rsidR="00542598">
        <w:rPr>
          <w:iCs/>
        </w:rPr>
        <w:instrText xml:space="preserve"> ADDIN EN.CITE &lt;EndNote&gt;&lt;Cite&gt;&lt;Author&gt;Scribner&lt;/Author&gt;&lt;Year&gt;1999&lt;/Year&gt;&lt;RecNum&gt;275&lt;/RecNum&gt;&lt;DisplayText&gt;(138)&lt;/DisplayText&gt;&lt;record&gt;&lt;rec-number&gt;275&lt;/rec-number&gt;&lt;foreign-keys&gt;&lt;key app="EN" db-id="avr05stv7arzs9erswtvftvb5xwz5ew2prxr" timestamp="1489707356"&gt;275&lt;/key&gt;&lt;/foreign-keys&gt;&lt;ref-type name="Journal Article"&gt;17&lt;/ref-type&gt;&lt;contributors&gt;&lt;authors&gt;&lt;author&gt;Scribner, Richard&lt;/author&gt;&lt;author&gt;Cohen, Deborah&lt;/author&gt;&lt;author&gt;Kaplan, Stephen&lt;/author&gt;&lt;author&gt;Allen, Susan H&lt;/author&gt;&lt;/authors&gt;&lt;/contributors&gt;&lt;titles&gt;&lt;title&gt;Alcohol availability and homicide in New Orleans: conceptual considerations for small area analysis of the effect of alcohol outlet density&lt;/title&gt;&lt;secondary-title&gt;Journal of studies on alcohol&lt;/secondary-title&gt;&lt;/titles&gt;&lt;periodical&gt;&lt;full-title&gt;Journal of Studies on Alcohol&lt;/full-title&gt;&lt;/periodical&gt;&lt;pages&gt;310-316&lt;/pages&gt;&lt;volume&gt;60&lt;/volume&gt;&lt;number&gt;3&lt;/number&gt;&lt;dates&gt;&lt;year&gt;1999&lt;/year&gt;&lt;/dates&gt;&lt;isbn&gt;0096-882X&lt;/isbn&gt;&lt;urls&gt;&lt;/urls&gt;&lt;/record&gt;&lt;/Cite&gt;&lt;/EndNote&gt;</w:instrText>
      </w:r>
      <w:r w:rsidR="00D34AA5">
        <w:rPr>
          <w:iCs/>
        </w:rPr>
        <w:fldChar w:fldCharType="separate"/>
      </w:r>
      <w:r w:rsidR="00542598">
        <w:rPr>
          <w:iCs/>
          <w:noProof/>
        </w:rPr>
        <w:t>(138)</w:t>
      </w:r>
      <w:r w:rsidR="00D34AA5">
        <w:rPr>
          <w:iCs/>
        </w:rPr>
        <w:fldChar w:fldCharType="end"/>
      </w:r>
      <w:r w:rsidRPr="003C6FCD">
        <w:rPr>
          <w:iCs/>
        </w:rPr>
        <w:t xml:space="preserve">, but more recent studies </w:t>
      </w:r>
      <w:r w:rsidR="00D80261">
        <w:rPr>
          <w:iCs/>
        </w:rPr>
        <w:t>provide less consistent evidence</w:t>
      </w:r>
      <w:r w:rsidRPr="003C6FCD">
        <w:rPr>
          <w:iCs/>
        </w:rPr>
        <w:t>.</w:t>
      </w:r>
      <w:r>
        <w:rPr>
          <w:iCs/>
        </w:rPr>
        <w:t xml:space="preserve"> For example, </w:t>
      </w:r>
      <w:r w:rsidRPr="003C6FCD">
        <w:rPr>
          <w:iCs/>
        </w:rPr>
        <w:t>Young et al.</w:t>
      </w:r>
      <w:r>
        <w:rPr>
          <w:iCs/>
        </w:rPr>
        <w:t xml:space="preserve"> </w:t>
      </w:r>
      <w:r w:rsidR="00D34AA5">
        <w:rPr>
          <w:iCs/>
        </w:rPr>
        <w:fldChar w:fldCharType="begin"/>
      </w:r>
      <w:r w:rsidR="00542598">
        <w:rPr>
          <w:iCs/>
        </w:rPr>
        <w:instrText xml:space="preserve"> ADDIN EN.CITE &lt;EndNote&gt;&lt;Cite&gt;&lt;Author&gt;Young&lt;/Author&gt;&lt;Year&gt;2013&lt;/Year&gt;&lt;RecNum&gt;189&lt;/RecNum&gt;&lt;DisplayText&gt;(139)&lt;/DisplayText&gt;&lt;record&gt;&lt;rec-number&gt;189&lt;/rec-number&gt;&lt;foreign-keys&gt;&lt;key app="EN" db-id="avr05stv7arzs9erswtvftvb5xwz5ew2prxr" timestamp="1489632622"&gt;189&lt;/key&gt;&lt;/foreign-keys&gt;&lt;ref-type name="Journal Article"&gt;17&lt;/ref-type&gt;&lt;contributors&gt;&lt;authors&gt;&lt;author&gt;Young, Robert&lt;/author&gt;&lt;author&gt;Macdonald, Laura&lt;/author&gt;&lt;author&gt;Ellaway, Anne&lt;/author&gt;&lt;/authors&gt;&lt;/contributors&gt;&lt;titles&gt;&lt;title&gt;Associations between proximity and density of local alcohol outlets and alcohol use among Scottish adolescents&lt;/title&gt;&lt;secondary-title&gt;Health &amp;amp; place&lt;/secondary-title&gt;&lt;/titles&gt;&lt;periodical&gt;&lt;full-title&gt;Health &amp;amp; place&lt;/full-title&gt;&lt;/periodical&gt;&lt;pages&gt;124-30&lt;/pages&gt;&lt;volume&gt;19&lt;/volume&gt;&lt;dates&gt;&lt;year&gt;2013&lt;/year&gt;&lt;pub-dates&gt;&lt;date&gt;2013 Jan (Epub 2012 Nov&lt;/date&gt;&lt;/pub-dates&gt;&lt;/dates&gt;&lt;isbn&gt;1873-2054&lt;/isbn&gt;&lt;accession-num&gt;MEDLINE:23220375&lt;/accession-num&gt;&lt;urls&gt;&lt;related-urls&gt;&lt;url&gt;&amp;lt;Go to ISI&amp;gt;://MEDLINE:23220375&lt;/url&gt;&lt;url&gt;http://ac.els-cdn.com/S1353829212001724/1-s2.0-S1353829212001724-main.pdf?_tid=dfed3042-a957-11e5-b975-00000aacb360&amp;amp;acdnat=1450863238_72de468d66286284858fc35fc30591f9&lt;/url&gt;&lt;/related-urls&gt;&lt;/urls&gt;&lt;custom1&gt;Accept&lt;/custom1&gt;&lt;custom2&gt;Accept&lt;/custom2&gt;&lt;electronic-resource-num&gt;10.1016/j.healthplace.2012.10.004&lt;/electronic-resource-num&gt;&lt;remote-database-name&gt; MEDLINE - retrieved 14DEC2015&lt;/remote-database-name&gt;&lt;/record&gt;&lt;/Cite&gt;&lt;/EndNote&gt;</w:instrText>
      </w:r>
      <w:r w:rsidR="00D34AA5">
        <w:rPr>
          <w:iCs/>
        </w:rPr>
        <w:fldChar w:fldCharType="separate"/>
      </w:r>
      <w:r w:rsidR="00542598">
        <w:rPr>
          <w:iCs/>
          <w:noProof/>
        </w:rPr>
        <w:t>(139)</w:t>
      </w:r>
      <w:r w:rsidR="00D34AA5">
        <w:rPr>
          <w:iCs/>
        </w:rPr>
        <w:fldChar w:fldCharType="end"/>
      </w:r>
      <w:r>
        <w:rPr>
          <w:iCs/>
        </w:rPr>
        <w:t xml:space="preserve"> fo</w:t>
      </w:r>
      <w:r w:rsidRPr="003C6FCD">
        <w:rPr>
          <w:iCs/>
        </w:rPr>
        <w:t xml:space="preserve">und that the distance to the nearest off-premise outlet was significantly associated with weekly drinking among adolescents, while the </w:t>
      </w:r>
      <w:r w:rsidR="00D80261">
        <w:rPr>
          <w:iCs/>
        </w:rPr>
        <w:t>density</w:t>
      </w:r>
      <w:r w:rsidRPr="003C6FCD">
        <w:rPr>
          <w:iCs/>
        </w:rPr>
        <w:t xml:space="preserve"> of off-premise outlets within 1200m of their residence was not. </w:t>
      </w:r>
      <w:r w:rsidR="00D80261">
        <w:rPr>
          <w:iCs/>
        </w:rPr>
        <w:t xml:space="preserve">On the other hand, </w:t>
      </w:r>
      <w:r w:rsidRPr="003C6FCD">
        <w:rPr>
          <w:iCs/>
        </w:rPr>
        <w:t>Kavanagh et al.</w:t>
      </w:r>
      <w:r w:rsidR="009713A9">
        <w:rPr>
          <w:iCs/>
        </w:rPr>
        <w:t xml:space="preserve"> </w:t>
      </w:r>
      <w:r w:rsidR="00D11529">
        <w:rPr>
          <w:iCs/>
        </w:rPr>
        <w:fldChar w:fldCharType="begin"/>
      </w:r>
      <w:r w:rsidR="00542598">
        <w:rPr>
          <w:iCs/>
        </w:rPr>
        <w:instrText xml:space="preserve"> ADDIN EN.CITE &lt;EndNote&gt;&lt;Cite&gt;&lt;Author&gt;Kavanagh&lt;/Author&gt;&lt;Year&gt;2011&lt;/Year&gt;&lt;RecNum&gt;144&lt;/RecNum&gt;&lt;DisplayText&gt;(140)&lt;/DisplayText&gt;&lt;record&gt;&lt;rec-number&gt;144&lt;/rec-number&gt;&lt;foreign-keys&gt;&lt;key app="EN" db-id="avr05stv7arzs9erswtvftvb5xwz5ew2prxr" timestamp="1489632569"&gt;144&lt;/key&gt;&lt;/foreign-keys&gt;&lt;ref-type name="Journal Article"&gt;17&lt;/ref-type&gt;&lt;contributors&gt;&lt;authors&gt;&lt;author&gt;Kavanagh, Anne M.&lt;/author&gt;&lt;author&gt;Kelly, Mary T.&lt;/author&gt;&lt;author&gt;Krnjacki, Lauren&lt;/author&gt;&lt;author&gt;Thornton, Lukar&lt;/author&gt;&lt;author&gt;Jolley, Damien&lt;/author&gt;&lt;author&gt;Subramanian, S. V.&lt;/author&gt;&lt;author&gt;Turrell, Gavin&lt;/author&gt;&lt;author&gt;Bentley, Rebecca J.&lt;/author&gt;&lt;/authors&gt;&lt;/contributors&gt;&lt;titles&gt;&lt;title&gt;Access to alcohol outlets and harmful alcohol consumption: a multi-level study in Melbourne, Australia&lt;/title&gt;&lt;secondary-title&gt;Addiction (Abingdon, England)&lt;/secondary-title&gt;&lt;/titles&gt;&lt;periodical&gt;&lt;full-title&gt;Addiction (Abingdon, England)&lt;/full-title&gt;&lt;/periodical&gt;&lt;pages&gt;1772-9&lt;/pages&gt;&lt;volume&gt;106&lt;/volume&gt;&lt;number&gt;10&lt;/number&gt;&lt;dates&gt;&lt;year&gt;2011&lt;/year&gt;&lt;pub-dates&gt;&lt;date&gt;2011 Oct (Epub 2011 Jul&lt;/date&gt;&lt;/pub-dates&gt;&lt;/dates&gt;&lt;isbn&gt;1360-0443&lt;/isbn&gt;&lt;accession-num&gt;MEDLINE:21615583&lt;/accession-num&gt;&lt;urls&gt;&lt;related-urls&gt;&lt;url&gt;&amp;lt;Go to ISI&amp;gt;://MEDLINE:21615583&lt;/url&gt;&lt;url&gt;http://onlinelibrary.wiley.com/store/10.1111/j.1360-0443.2011.03510.x/asset/j.1360-0443.2011.03510.x.pdf?v=1&amp;amp;t=iiim6s8g&amp;amp;s=39f1ce37c115386f2a068a867087548a3bcb9287&lt;/url&gt;&lt;/related-urls&gt;&lt;/urls&gt;&lt;custom1&gt;Accept&lt;/custom1&gt;&lt;custom2&gt;Accept&lt;/custom2&gt;&lt;electronic-resource-num&gt;10.1111/j.1360-0443.2011.03510.x&lt;/electronic-resource-num&gt;&lt;remote-database-name&gt; MEDLINE - retrieved 14DEC2015&lt;/remote-database-name&gt;&lt;/record&gt;&lt;/Cite&gt;&lt;/EndNote&gt;</w:instrText>
      </w:r>
      <w:r w:rsidR="00D11529">
        <w:rPr>
          <w:iCs/>
        </w:rPr>
        <w:fldChar w:fldCharType="separate"/>
      </w:r>
      <w:r w:rsidR="00542598">
        <w:rPr>
          <w:iCs/>
          <w:noProof/>
        </w:rPr>
        <w:t>(140)</w:t>
      </w:r>
      <w:r w:rsidR="00D11529">
        <w:rPr>
          <w:iCs/>
        </w:rPr>
        <w:fldChar w:fldCharType="end"/>
      </w:r>
      <w:r w:rsidRPr="003C6FCD">
        <w:rPr>
          <w:iCs/>
        </w:rPr>
        <w:t xml:space="preserve"> found that density of alcohol outlets within a 1km distance of a respondent’s residence was associated with heavy drinking, while the distance to the nearest outlet was not.</w:t>
      </w:r>
    </w:p>
    <w:p w14:paraId="6183AF00" w14:textId="77777777" w:rsidR="003C6FCD" w:rsidRPr="00D14352" w:rsidRDefault="003C6FCD" w:rsidP="003A0221">
      <w:pPr>
        <w:pStyle w:val="ListParagraph"/>
        <w:spacing w:after="0" w:line="360" w:lineRule="auto"/>
        <w:ind w:left="0"/>
        <w:rPr>
          <w:iCs/>
        </w:rPr>
      </w:pPr>
    </w:p>
    <w:p w14:paraId="13DD8079" w14:textId="77777777" w:rsidR="00D14352" w:rsidRDefault="00D14352" w:rsidP="003A0221">
      <w:pPr>
        <w:spacing w:line="360" w:lineRule="auto"/>
        <w:rPr>
          <w:iCs/>
        </w:rPr>
      </w:pPr>
      <w:r w:rsidRPr="00D14352">
        <w:rPr>
          <w:iCs/>
        </w:rPr>
        <w:lastRenderedPageBreak/>
        <w:t>This inconsistency in approach remains a major stumbling block to developing a clear picture of the actual relationship between alcohol availability and various outcomes, and future research is necessary to explain why different measures produce different results.</w:t>
      </w:r>
    </w:p>
    <w:p w14:paraId="339663E5" w14:textId="77777777" w:rsidR="00C336EB" w:rsidRDefault="00372B9A" w:rsidP="00E25EDD">
      <w:pPr>
        <w:pStyle w:val="Heading3"/>
        <w:numPr>
          <w:ilvl w:val="2"/>
          <w:numId w:val="8"/>
        </w:numPr>
      </w:pPr>
      <w:bookmarkStart w:id="57" w:name="_Toc24278174"/>
      <w:r w:rsidRPr="00372B9A">
        <w:t>Geographic units</w:t>
      </w:r>
      <w:bookmarkEnd w:id="57"/>
    </w:p>
    <w:p w14:paraId="2B831C0A" w14:textId="77777777" w:rsidR="00C336EB" w:rsidRDefault="00686456" w:rsidP="003A0221">
      <w:pPr>
        <w:spacing w:after="0" w:line="360" w:lineRule="auto"/>
      </w:pPr>
      <w:r>
        <w:t xml:space="preserve">Related to the question of how alcohol’s availability is measured is the question of </w:t>
      </w:r>
      <w:r w:rsidR="00CA77D8">
        <w:t xml:space="preserve">the choice of </w:t>
      </w:r>
      <w:r>
        <w:t>geographic unit. In the studies reviewed here measures included:</w:t>
      </w:r>
    </w:p>
    <w:p w14:paraId="5FD768EC" w14:textId="77777777" w:rsidR="00686456" w:rsidRPr="00686456" w:rsidRDefault="00686456" w:rsidP="003A0221">
      <w:pPr>
        <w:pStyle w:val="ListParagraph"/>
        <w:numPr>
          <w:ilvl w:val="0"/>
          <w:numId w:val="12"/>
        </w:numPr>
        <w:spacing w:line="360" w:lineRule="auto"/>
      </w:pPr>
      <w:r w:rsidRPr="00686456">
        <w:t xml:space="preserve">cities (up to ~500,000 residents), </w:t>
      </w:r>
    </w:p>
    <w:p w14:paraId="65E115E6" w14:textId="77777777" w:rsidR="00686456" w:rsidRPr="00686456" w:rsidRDefault="00686456" w:rsidP="003A0221">
      <w:pPr>
        <w:pStyle w:val="ListParagraph"/>
        <w:numPr>
          <w:ilvl w:val="0"/>
          <w:numId w:val="12"/>
        </w:numPr>
        <w:spacing w:line="360" w:lineRule="auto"/>
      </w:pPr>
      <w:r w:rsidRPr="00686456">
        <w:t xml:space="preserve">postcodes (up to ~50,000 residents), </w:t>
      </w:r>
    </w:p>
    <w:p w14:paraId="0712158A" w14:textId="77777777" w:rsidR="00686456" w:rsidRPr="00686456" w:rsidRDefault="00686456" w:rsidP="003A0221">
      <w:pPr>
        <w:pStyle w:val="ListParagraph"/>
        <w:numPr>
          <w:ilvl w:val="0"/>
          <w:numId w:val="12"/>
        </w:numPr>
        <w:spacing w:line="360" w:lineRule="auto"/>
      </w:pPr>
      <w:r w:rsidRPr="00686456">
        <w:t>census tracts (up to ~10,000 residents), and</w:t>
      </w:r>
    </w:p>
    <w:p w14:paraId="5BD101B5" w14:textId="77777777" w:rsidR="00686456" w:rsidRDefault="00686456" w:rsidP="003A0221">
      <w:pPr>
        <w:pStyle w:val="ListParagraph"/>
        <w:numPr>
          <w:ilvl w:val="0"/>
          <w:numId w:val="12"/>
        </w:numPr>
        <w:spacing w:line="360" w:lineRule="auto"/>
      </w:pPr>
      <w:r w:rsidRPr="00686456">
        <w:t>street segments (up to ~120 metres long).</w:t>
      </w:r>
    </w:p>
    <w:p w14:paraId="7C3B6DE4" w14:textId="77777777" w:rsidR="00817900" w:rsidRDefault="00817900" w:rsidP="003A0221">
      <w:pPr>
        <w:spacing w:line="360" w:lineRule="auto"/>
      </w:pPr>
      <w:r>
        <w:t>There is little critical discussion on selecting the most appropriate unit</w:t>
      </w:r>
      <w:r w:rsidR="00CA77D8">
        <w:t xml:space="preserve"> despite the varying</w:t>
      </w:r>
      <w:r w:rsidR="00CA77D8" w:rsidRPr="00CA77D8">
        <w:t xml:space="preserve"> </w:t>
      </w:r>
      <w:r w:rsidR="00CA77D8">
        <w:t>geographical relationships of outlet to harm.</w:t>
      </w:r>
      <w:r>
        <w:t xml:space="preserve"> </w:t>
      </w:r>
      <w:r w:rsidR="00CA77D8">
        <w:t xml:space="preserve">For example, assaults are more likely to occur </w:t>
      </w:r>
      <w:proofErr w:type="gramStart"/>
      <w:r w:rsidR="00CA77D8">
        <w:t>in close proximity to</w:t>
      </w:r>
      <w:proofErr w:type="gramEnd"/>
      <w:r w:rsidR="00CA77D8">
        <w:t xml:space="preserve"> </w:t>
      </w:r>
      <w:r w:rsidR="00AB4817">
        <w:t xml:space="preserve">on-premise </w:t>
      </w:r>
      <w:r w:rsidR="00CA77D8">
        <w:t>outlets</w:t>
      </w:r>
      <w:r w:rsidR="008B2B42">
        <w:t>,</w:t>
      </w:r>
      <w:r w:rsidR="00CA77D8">
        <w:t xml:space="preserve"> while traffic accidents or IPV are likely to be more dispersed. The choice of geographic unit is</w:t>
      </w:r>
      <w:r>
        <w:t xml:space="preserve"> often a product of study setting and the </w:t>
      </w:r>
      <w:r w:rsidR="00CA77D8">
        <w:t>administratively defined spatial units</w:t>
      </w:r>
      <w:r>
        <w:t xml:space="preserve">. </w:t>
      </w:r>
    </w:p>
    <w:p w14:paraId="0EF3CEAC" w14:textId="77777777" w:rsidR="00817900" w:rsidRDefault="00817900" w:rsidP="003A0221">
      <w:pPr>
        <w:spacing w:line="360" w:lineRule="auto"/>
      </w:pPr>
      <w:r>
        <w:t xml:space="preserve">Researchers are developing new methodological approaches that limit the reliance on </w:t>
      </w:r>
      <w:r w:rsidR="00C22159">
        <w:t>pre-defined geographic</w:t>
      </w:r>
      <w:r>
        <w:t xml:space="preserve"> units via more sophisticated spatial modelling</w:t>
      </w:r>
      <w:r w:rsidR="008B2B42">
        <w:t>,</w:t>
      </w:r>
      <w:r>
        <w:t xml:space="preserve"> but at this stage the</w:t>
      </w:r>
      <w:r w:rsidR="00C22159">
        <w:t>re are few such</w:t>
      </w:r>
      <w:r>
        <w:t xml:space="preserve"> studies</w:t>
      </w:r>
      <w:r w:rsidR="008A742A">
        <w:t xml:space="preserve"> </w:t>
      </w:r>
      <w:r w:rsidR="008A742A">
        <w:fldChar w:fldCharType="begin">
          <w:fldData xml:space="preserve">PEVuZE5vdGU+PENpdGU+PEF1dGhvcj5Db25yb3c8L0F1dGhvcj48WWVhcj4yMDE1PC9ZZWFyPjxS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==
</w:fldData>
        </w:fldChar>
      </w:r>
      <w:r w:rsidR="00C11CC0">
        <w:instrText xml:space="preserve"> ADDIN EN.CITE </w:instrText>
      </w:r>
      <w:r w:rsidR="00C11CC0">
        <w:fldChar w:fldCharType="begin">
          <w:fldData xml:space="preserve">PEVuZE5vdGU+PENpdGU+PEF1dGhvcj5Db25yb3c8L0F1dGhvcj48WWVhcj4yMDE1PC9ZZWFyPjxS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==
</w:fldData>
        </w:fldChar>
      </w:r>
      <w:r w:rsidR="00C11CC0">
        <w:instrText xml:space="preserve"> ADDIN EN.CITE.DATA </w:instrText>
      </w:r>
      <w:r w:rsidR="00C11CC0">
        <w:fldChar w:fldCharType="end"/>
      </w:r>
      <w:r w:rsidR="008A742A">
        <w:fldChar w:fldCharType="separate"/>
      </w:r>
      <w:r w:rsidR="00C11CC0">
        <w:rPr>
          <w:noProof/>
        </w:rPr>
        <w:t>(e.g., 107, 141)</w:t>
      </w:r>
      <w:r w:rsidR="008A742A">
        <w:fldChar w:fldCharType="end"/>
      </w:r>
      <w:r>
        <w:t>.</w:t>
      </w:r>
    </w:p>
    <w:p w14:paraId="3A4C664A" w14:textId="77777777" w:rsidR="00372B9A" w:rsidRDefault="00372B9A" w:rsidP="00E25EDD">
      <w:pPr>
        <w:pStyle w:val="Heading3"/>
        <w:numPr>
          <w:ilvl w:val="2"/>
          <w:numId w:val="8"/>
        </w:numPr>
      </w:pPr>
      <w:bookmarkStart w:id="58" w:name="_Toc24278175"/>
      <w:r w:rsidRPr="00372B9A">
        <w:t>Varying effects spatially</w:t>
      </w:r>
      <w:r w:rsidR="00817900">
        <w:t xml:space="preserve"> and cumulatively</w:t>
      </w:r>
      <w:bookmarkEnd w:id="58"/>
    </w:p>
    <w:p w14:paraId="1FFCFB81" w14:textId="77777777" w:rsidR="00C336EB" w:rsidRDefault="00817900" w:rsidP="003A0221">
      <w:pPr>
        <w:spacing w:line="360" w:lineRule="auto"/>
      </w:pPr>
      <w:r w:rsidRPr="00817900">
        <w:t>Researchers using advanced modelling approaches have shown that even within a single study, the effect of outlet den</w:t>
      </w:r>
      <w:r w:rsidR="00576D77">
        <w:t>sity on outcomes can vary between locations within</w:t>
      </w:r>
      <w:r w:rsidRPr="00817900">
        <w:t xml:space="preserve"> the study setting</w:t>
      </w:r>
      <w:r>
        <w:t xml:space="preserve"> </w:t>
      </w:r>
      <w:r w:rsidR="00576D77">
        <w:t xml:space="preserve">(e.g. St Kilda versus Dandenong within the Melbourne Metropolitan area) </w:t>
      </w:r>
      <w:r w:rsidR="008A742A">
        <w:fldChar w:fldCharType="begin">
          <w:fldData xml:space="preserve">PEVuZE5vdGU+PENpdGU+PEF1dGhvcj5DYW1lcm9uPC9BdXRob3I+PFllYXI+MjAxMjwvWWVhcj48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==
</w:fldData>
        </w:fldChar>
      </w:r>
      <w:r w:rsidR="00542598">
        <w:instrText xml:space="preserve"> ADDIN EN.CITE </w:instrText>
      </w:r>
      <w:r w:rsidR="00542598">
        <w:fldChar w:fldCharType="begin">
          <w:fldData xml:space="preserve">PEVuZE5vdGU+PENpdGU+PEF1dGhvcj5DYW1lcm9uPC9BdXRob3I+PFllYXI+MjAxMjwvWWVhcj48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==
</w:fldData>
        </w:fldChar>
      </w:r>
      <w:r w:rsidR="00542598">
        <w:instrText xml:space="preserve"> ADDIN EN.CITE.DATA </w:instrText>
      </w:r>
      <w:r w:rsidR="00542598">
        <w:fldChar w:fldCharType="end"/>
      </w:r>
      <w:r w:rsidR="008A742A">
        <w:fldChar w:fldCharType="separate"/>
      </w:r>
      <w:r w:rsidR="00542598">
        <w:rPr>
          <w:noProof/>
        </w:rPr>
        <w:t>(142, 143)</w:t>
      </w:r>
      <w:r w:rsidR="008A742A">
        <w:fldChar w:fldCharType="end"/>
      </w:r>
      <w:r>
        <w:t xml:space="preserve">. This variation has important implications </w:t>
      </w:r>
      <w:r w:rsidR="00576D77">
        <w:t>for policy</w:t>
      </w:r>
      <w:r w:rsidR="008B2B42">
        <w:t>,</w:t>
      </w:r>
      <w:r w:rsidR="00576D77">
        <w:t xml:space="preserve"> </w:t>
      </w:r>
      <w:r>
        <w:t>as it suggests regulation o</w:t>
      </w:r>
      <w:r w:rsidR="008B2B42">
        <w:t>f</w:t>
      </w:r>
      <w:r>
        <w:t xml:space="preserve"> outlet density may need to </w:t>
      </w:r>
      <w:proofErr w:type="gramStart"/>
      <w:r>
        <w:t>take into account</w:t>
      </w:r>
      <w:proofErr w:type="gramEnd"/>
      <w:r>
        <w:t xml:space="preserve"> variation across neighbourhoods. More research is needed to pin down these variable effects – only one Australian study has attempted to assess the relationship of availability and harm across different neighbourhood types</w:t>
      </w:r>
      <w:r w:rsidR="008A742A">
        <w:t xml:space="preserve"> </w:t>
      </w:r>
      <w:r w:rsidR="008A742A">
        <w:fldChar w:fldCharType="begin"/>
      </w:r>
      <w:r w:rsidR="00542598">
        <w:instrText xml:space="preserve"> ADDIN EN.CITE &lt;EndNote&gt;&lt;Cite&gt;&lt;Author&gt;Livingston&lt;/Author&gt;&lt;Year&gt;2008&lt;/Year&gt;&lt;RecNum&gt;215&lt;/RecNum&gt;&lt;DisplayText&gt;(144)&lt;/DisplayText&gt;&lt;record&gt;&lt;rec-number&gt;215&lt;/rec-number&gt;&lt;foreign-keys&gt;&lt;key app="EN" db-id="avr05stv7arzs9erswtvftvb5xwz5ew2prxr" timestamp="1489632654"&gt;215&lt;/key&gt;&lt;/foreign-keys&gt;&lt;ref-type name="Journal Article"&gt;17&lt;/ref-type&gt;&lt;contributors&gt;&lt;authors&gt;&lt;author&gt;Livingston, Michael&lt;/author&gt;&lt;/authors&gt;&lt;/contributors&gt;&lt;titles&gt;&lt;title&gt;Alcohol outlet density and assault: a spatial analysis&lt;/title&gt;&lt;secondary-title&gt;Addiction (Abingdon, England)&lt;/secondary-title&gt;&lt;/titles&gt;&lt;periodical&gt;&lt;full-title&gt;Addiction (Abingdon, England)&lt;/full-title&gt;&lt;/periodical&gt;&lt;pages&gt;619-28&lt;/pages&gt;&lt;volume&gt;103&lt;/volume&gt;&lt;number&gt;4&lt;/number&gt;&lt;dates&gt;&lt;year&gt;2008&lt;/year&gt;&lt;pub-dates&gt;&lt;date&gt;2008&lt;/date&gt;&lt;/pub-dates&gt;&lt;/dates&gt;&lt;isbn&gt;0965-2140&lt;/isbn&gt;&lt;accession-num&gt;MEDLINE:18339106&lt;/accession-num&gt;&lt;urls&gt;&lt;related-urls&gt;&lt;url&gt;&amp;lt;Go to ISI&amp;gt;://MEDLINE:18339106&lt;/url&gt;&lt;url&gt;http://onlinelibrary.wiley.com/store/10.1111/j.1360-0443.2008.02136.x/asset/j.1360-0443.2008.02136.x.pdf?v=1&amp;amp;t=iiim7nja&amp;amp;s=4a5578006387800c7de8c03c3d303bec4e846269&lt;/url&gt;&lt;/related-urls&gt;&lt;/urls&gt;&lt;custom1&gt;Accept&lt;/custom1&gt;&lt;custom2&gt;Accept&lt;/custom2&gt;&lt;electronic-resource-num&gt;10.1111/j.1360-0443.2008.02136.x&lt;/electronic-resource-num&gt;&lt;remote-database-name&gt; MEDLINE - retrieved 14DEC2015&lt;/remote-database-name&gt;&lt;/record&gt;&lt;/Cite&gt;&lt;/EndNote&gt;</w:instrText>
      </w:r>
      <w:r w:rsidR="008A742A">
        <w:fldChar w:fldCharType="separate"/>
      </w:r>
      <w:r w:rsidR="00542598">
        <w:rPr>
          <w:noProof/>
        </w:rPr>
        <w:t>(144)</w:t>
      </w:r>
      <w:r w:rsidR="008A742A">
        <w:fldChar w:fldCharType="end"/>
      </w:r>
      <w:r>
        <w:t>.</w:t>
      </w:r>
    </w:p>
    <w:p w14:paraId="47493671" w14:textId="77777777" w:rsidR="00817900" w:rsidRDefault="00817900" w:rsidP="003A0221">
      <w:pPr>
        <w:spacing w:line="360" w:lineRule="auto"/>
      </w:pPr>
      <w:r>
        <w:t>Similarly, more evidence is needed to examine whether a new outlet opening in an area with relatively few existing outlets has a larger or smaller impact on outcomes than a new outlet in an area with an existing high outlet density.</w:t>
      </w:r>
    </w:p>
    <w:p w14:paraId="5EBA57D4" w14:textId="77777777" w:rsidR="00261912" w:rsidRPr="00C336EB" w:rsidRDefault="00261912" w:rsidP="00261912">
      <w:pPr>
        <w:pStyle w:val="Heading2"/>
      </w:pPr>
      <w:bookmarkStart w:id="59" w:name="_Toc24278176"/>
      <w:r>
        <w:t>5.12 Recent developments in the field</w:t>
      </w:r>
      <w:bookmarkEnd w:id="59"/>
    </w:p>
    <w:p w14:paraId="2DC8447F" w14:textId="77777777" w:rsidR="00A3107C" w:rsidRDefault="00A3107C" w:rsidP="00A3107C">
      <w:pPr>
        <w:spacing w:line="360" w:lineRule="auto"/>
      </w:pPr>
      <w:r>
        <w:rPr>
          <w:lang w:val="en"/>
        </w:rPr>
        <w:t xml:space="preserve">Regarding evidence on outlet density and harm in Australia, there are four recent studies of note. </w:t>
      </w:r>
      <w:r>
        <w:t>Very r</w:t>
      </w:r>
      <w:r w:rsidRPr="00F16FD0">
        <w:t>ecent publications</w:t>
      </w:r>
      <w:r>
        <w:t xml:space="preserve"> on outlet density have boosted the Australian-specific evidence assessing </w:t>
      </w:r>
      <w:r>
        <w:lastRenderedPageBreak/>
        <w:t xml:space="preserve">the relationship of alcohol availability to adolescent and young adult alcohol consumption overtime. Using two waves of an annual survey of adolescents </w:t>
      </w:r>
      <w:r w:rsidRPr="007D7060">
        <w:t xml:space="preserve">Rowland et al. </w:t>
      </w:r>
      <w:r w:rsidR="00EF78D4">
        <w:fldChar w:fldCharType="begin"/>
      </w:r>
      <w:r w:rsidR="00542598">
        <w:instrText xml:space="preserve"> ADDIN EN.CITE &lt;EndNote&gt;&lt;Cite&gt;&lt;Author&gt;Rowland&lt;/Author&gt;&lt;Year&gt;2016&lt;/Year&gt;&lt;RecNum&gt;289&lt;/RecNum&gt;&lt;DisplayText&gt;(145)&lt;/DisplayText&gt;&lt;record&gt;&lt;rec-number&gt;289&lt;/rec-number&gt;&lt;foreign-keys&gt;&lt;key app="EN" db-id="avr05stv7arzs9erswtvftvb5xwz5ew2prxr" timestamp="1498717114"&gt;289&lt;/key&gt;&lt;/foreign-keys&gt;&lt;ref-type name="Journal Article"&gt;17&lt;/ref-type&gt;&lt;contributors&gt;&lt;authors&gt;&lt;author&gt;Rowland, B&lt;/author&gt;&lt;author&gt;Evans-Whipp, Tracy&lt;/author&gt;&lt;author&gt;Hemphill, Sheryl&lt;/author&gt;&lt;author&gt;Leung, Rachel&lt;/author&gt;&lt;author&gt;Livingston, M&lt;/author&gt;&lt;author&gt;Toumbourou, JW&lt;/author&gt;&lt;/authors&gt;&lt;/contributors&gt;&lt;titles&gt;&lt;title&gt;The density of alcohol outlets and adolescent alcohol consumption: An Australian longitudinal analysis&lt;/title&gt;&lt;secondary-title&gt;Health &amp;amp; place&lt;/secondary-title&gt;&lt;/titles&gt;&lt;periodical&gt;&lt;full-title&gt;Health &amp;amp; place&lt;/full-title&gt;&lt;/periodical&gt;&lt;pages&gt;43-49&lt;/pages&gt;&lt;volume&gt;37&lt;/volume&gt;&lt;dates&gt;&lt;year&gt;2016&lt;/year&gt;&lt;/dates&gt;&lt;isbn&gt;1353-8292&lt;/isbn&gt;&lt;urls&gt;&lt;/urls&gt;&lt;/record&gt;&lt;/Cite&gt;&lt;/EndNote&gt;</w:instrText>
      </w:r>
      <w:r w:rsidR="00EF78D4">
        <w:fldChar w:fldCharType="separate"/>
      </w:r>
      <w:r w:rsidR="00542598">
        <w:rPr>
          <w:noProof/>
        </w:rPr>
        <w:t>(145)</w:t>
      </w:r>
      <w:r w:rsidR="00EF78D4">
        <w:fldChar w:fldCharType="end"/>
      </w:r>
      <w:r w:rsidRPr="007D7060">
        <w:t xml:space="preserve"> examined how </w:t>
      </w:r>
      <w:r>
        <w:t xml:space="preserve">changes in </w:t>
      </w:r>
      <w:r w:rsidRPr="007D7060">
        <w:t>outlet density</w:t>
      </w:r>
      <w:r>
        <w:t xml:space="preserve"> over </w:t>
      </w:r>
      <w:r w:rsidR="00C11CC0">
        <w:t>two</w:t>
      </w:r>
      <w:r>
        <w:t xml:space="preserve"> years was associated adolescent alcohol use. They found living in neighbourhoods with higher outlet density was associated with a statistically significant increase in alcohol use one year later.</w:t>
      </w:r>
    </w:p>
    <w:p w14:paraId="76F885DD" w14:textId="77777777" w:rsidR="00A3107C" w:rsidRDefault="00A3107C" w:rsidP="00A3107C">
      <w:pPr>
        <w:spacing w:line="360" w:lineRule="auto"/>
      </w:pPr>
      <w:r w:rsidRPr="00215F17">
        <w:t>Two recent Australian studies have attempted to differentiate effects by licence type’s over</w:t>
      </w:r>
      <w:r>
        <w:t xml:space="preserve"> </w:t>
      </w:r>
      <w:r w:rsidRPr="00215F17">
        <w:t xml:space="preserve">time. </w:t>
      </w:r>
      <w:r w:rsidRPr="00DF568D">
        <w:t xml:space="preserve">Foster et al. </w:t>
      </w:r>
      <w:r w:rsidR="00EF78D4">
        <w:fldChar w:fldCharType="begin"/>
      </w:r>
      <w:r w:rsidR="00542598">
        <w:instrText xml:space="preserve"> ADDIN EN.CITE &lt;EndNote&gt;&lt;Cite&gt;&lt;Author&gt;Foster&lt;/Author&gt;&lt;Year&gt;2017&lt;/Year&gt;&lt;RecNum&gt;290&lt;/RecNum&gt;&lt;DisplayText&gt;(146)&lt;/DisplayText&gt;&lt;record&gt;&lt;rec-number&gt;290&lt;/rec-number&gt;&lt;foreign-keys&gt;&lt;key app="EN" db-id="avr05stv7arzs9erswtvftvb5xwz5ew2prxr" timestamp="1498717251"&gt;290&lt;/key&gt;&lt;/foreign-keys&gt;&lt;ref-type name="Journal Article"&gt;17&lt;/ref-type&gt;&lt;contributors&gt;&lt;authors&gt;&lt;author&gt;Foster, Sarah&lt;/author&gt;&lt;author&gt;Trapp, Georgina&lt;/author&gt;&lt;author&gt;Hooper, Paula&lt;/author&gt;&lt;author&gt;Oddy, Wendy H&lt;/author&gt;&lt;author&gt;Wood, Lisa&lt;/author&gt;&lt;author&gt;Knuiman, Matthew&lt;/author&gt;&lt;/authors&gt;&lt;/contributors&gt;&lt;titles&gt;&lt;title&gt;Liquor landscapes: Does access to alcohol outlets influence alcohol consumption in young adults?&lt;/title&gt;&lt;secondary-title&gt;Health &amp;amp; Place&lt;/secondary-title&gt;&lt;/titles&gt;&lt;periodical&gt;&lt;full-title&gt;Health &amp;amp; place&lt;/full-title&gt;&lt;/periodical&gt;&lt;pages&gt;17-23&lt;/pages&gt;&lt;volume&gt;45&lt;/volume&gt;&lt;dates&gt;&lt;year&gt;2017&lt;/year&gt;&lt;/dates&gt;&lt;isbn&gt;1353-8292&lt;/isbn&gt;&lt;urls&gt;&lt;/urls&gt;&lt;/record&gt;&lt;/Cite&gt;&lt;/EndNote&gt;</w:instrText>
      </w:r>
      <w:r w:rsidR="00EF78D4">
        <w:fldChar w:fldCharType="separate"/>
      </w:r>
      <w:r w:rsidR="00542598">
        <w:rPr>
          <w:noProof/>
        </w:rPr>
        <w:t>(146)</w:t>
      </w:r>
      <w:r w:rsidR="00EF78D4">
        <w:fldChar w:fldCharType="end"/>
      </w:r>
      <w:r w:rsidRPr="00DF568D">
        <w:t xml:space="preserve"> </w:t>
      </w:r>
      <w:r>
        <w:t xml:space="preserve">examined associations between different liquor licences and alcohol consumption amongst young adults at two time points (participants aged 20 and 22yrs). The authors found that increases in the number of off-premise and club licences in a participant’s neighbourhood was associated with increased consumption. Club licences included sport clubs and RSL clubs. Every additional off-premise outlet was associated with an 8% increase in alcohol consumption and every additional club licence was associated with a 6% increase in consumption. </w:t>
      </w:r>
      <w:r w:rsidRPr="00763D89">
        <w:t xml:space="preserve">In </w:t>
      </w:r>
      <w:r>
        <w:t xml:space="preserve">the second study, </w:t>
      </w:r>
      <w:r w:rsidRPr="00763D89">
        <w:t xml:space="preserve">Azar et al. </w:t>
      </w:r>
      <w:r w:rsidR="00EF78D4">
        <w:fldChar w:fldCharType="begin"/>
      </w:r>
      <w:r w:rsidR="00542598">
        <w:instrText xml:space="preserve"> ADDIN EN.CITE &lt;EndNote&gt;&lt;Cite&gt;&lt;Author&gt;Azar&lt;/Author&gt;&lt;Year&gt;2016&lt;/Year&gt;&lt;RecNum&gt;291&lt;/RecNum&gt;&lt;DisplayText&gt;(147)&lt;/DisplayText&gt;&lt;record&gt;&lt;rec-number&gt;291&lt;/rec-number&gt;&lt;foreign-keys&gt;&lt;key app="EN" db-id="avr05stv7arzs9erswtvftvb5xwz5ew2prxr" timestamp="1498717337"&gt;291&lt;/key&gt;&lt;/foreign-keys&gt;&lt;ref-type name="Journal Article"&gt;17&lt;/ref-type&gt;&lt;contributors&gt;&lt;authors&gt;&lt;author&gt;Azar, Denise&lt;/author&gt;&lt;author&gt;White, Victoria&lt;/author&gt;&lt;author&gt;Coomber, Kerri&lt;/author&gt;&lt;author&gt;Faulkner, Agatha&lt;/author&gt;&lt;author&gt;Livingston, Michael&lt;/author&gt;&lt;author&gt;Chikritzhs, Tanya&lt;/author&gt;&lt;author&gt;Room, Robin&lt;/author&gt;&lt;author&gt;Wakefield, Melanie&lt;/author&gt;&lt;/authors&gt;&lt;/contributors&gt;&lt;titles&gt;&lt;title&gt;The association between alcohol outlet density and alcohol use among urban and regional Australian adolescents&lt;/title&gt;&lt;secondary-title&gt;Addiction&lt;/secondary-title&gt;&lt;/titles&gt;&lt;periodical&gt;&lt;full-title&gt;Addiction&lt;/full-title&gt;&lt;/periodical&gt;&lt;pages&gt;65-72&lt;/pages&gt;&lt;volume&gt;111&lt;/volume&gt;&lt;number&gt;1&lt;/number&gt;&lt;dates&gt;&lt;year&gt;2016&lt;/year&gt;&lt;/dates&gt;&lt;isbn&gt;1360-0443&lt;/isbn&gt;&lt;urls&gt;&lt;/urls&gt;&lt;/record&gt;&lt;/Cite&gt;&lt;/EndNote&gt;</w:instrText>
      </w:r>
      <w:r w:rsidR="00EF78D4">
        <w:fldChar w:fldCharType="separate"/>
      </w:r>
      <w:r w:rsidR="00542598">
        <w:rPr>
          <w:noProof/>
        </w:rPr>
        <w:t>(147)</w:t>
      </w:r>
      <w:r w:rsidR="00EF78D4">
        <w:fldChar w:fldCharType="end"/>
      </w:r>
      <w:r w:rsidRPr="00763D89">
        <w:t xml:space="preserve"> examined the association of the density of four types of outlets and self-reported alcohol consumption using repeated cross-sectional surveys with a large sample of adolescents (aged 12-17yrs). The authors found higher densities of general, on- and off-premise outlets in an adolescent’s neighbourhood were associated with increased likelihood of consumption. Club licences were only associated with consumption in urban areas.</w:t>
      </w:r>
    </w:p>
    <w:p w14:paraId="3734654C" w14:textId="77777777" w:rsidR="00A3107C" w:rsidRDefault="00A3107C" w:rsidP="00A3107C">
      <w:pPr>
        <w:spacing w:line="360" w:lineRule="auto"/>
        <w:rPr>
          <w:color w:val="1F497D"/>
        </w:rPr>
      </w:pPr>
      <w:r w:rsidRPr="007D7060">
        <w:t xml:space="preserve">As mentioned, a study published in 2016 found that chain off-premise outlets are more strongly associated with alcohol-related harms than non-chain outlets. </w:t>
      </w:r>
      <w:r>
        <w:t>In addition, they found that chain outlets are generally larger, a</w:t>
      </w:r>
      <w:r w:rsidRPr="00957BE8">
        <w:t xml:space="preserve">nd larger outlets tended to sell cheaper products </w:t>
      </w:r>
      <w:r w:rsidR="00EF78D4">
        <w:fldChar w:fldCharType="begin"/>
      </w:r>
      <w:r w:rsidR="00EF78D4">
        <w:instrText xml:space="preserve"> ADDIN EN.CITE &lt;EndNote&gt;&lt;Cite&gt;&lt;Author&gt;Morrison&lt;/Author&gt;&lt;Year&gt;2016&lt;/Year&gt;&lt;RecNum&gt;15&lt;/RecNum&gt;&lt;DisplayText&gt;(45)&lt;/DisplayText&gt;&lt;record&gt;&lt;rec-number&gt;15&lt;/rec-number&gt;&lt;foreign-keys&gt;&lt;key app="EN" db-id="avr05stv7arzs9erswtvftvb5xwz5ew2prxr" timestamp="0"&gt;15&lt;/key&gt;&lt;/foreign-keys&gt;&lt;ref-type name="Journal Article"&gt;17&lt;/ref-type&gt;&lt;contributors&gt;&lt;authors&gt;&lt;author&gt;Morrison, Christopher&lt;/author&gt;&lt;author&gt;Smith, Karen&lt;/author&gt;&lt;author&gt;Gruenewald, Paul J&lt;/author&gt;&lt;author&gt;Ponicki, William R&lt;/author&gt;&lt;author&gt;Lee, Juliet P&lt;/author&gt;&lt;author&gt;Cameron, Peter&lt;/author&gt;&lt;/authors&gt;&lt;/contributors&gt;&lt;titles&gt;&lt;title&gt;Relating off‐premises alcohol outlet density to intentional and unintentional injuries&lt;/title&gt;&lt;secondary-title&gt;Addiction&lt;/secondary-title&gt;&lt;/titles&gt;&lt;periodical&gt;&lt;full-title&gt;Addiction&lt;/full-title&gt;&lt;/periodical&gt;&lt;pages&gt;56-64&lt;/pages&gt;&lt;volume&gt;111&lt;/volume&gt;&lt;number&gt;1&lt;/number&gt;&lt;dates&gt;&lt;year&gt;2016&lt;/year&gt;&lt;/dates&gt;&lt;isbn&gt;1360-0443&lt;/isbn&gt;&lt;urls&gt;&lt;/urls&gt;&lt;/record&gt;&lt;/Cite&gt;&lt;/EndNote&gt;</w:instrText>
      </w:r>
      <w:r w:rsidR="00EF78D4">
        <w:fldChar w:fldCharType="separate"/>
      </w:r>
      <w:r w:rsidR="00EF78D4">
        <w:rPr>
          <w:noProof/>
        </w:rPr>
        <w:t>(45)</w:t>
      </w:r>
      <w:r w:rsidR="00EF78D4">
        <w:fldChar w:fldCharType="end"/>
      </w:r>
      <w:r>
        <w:t>.</w:t>
      </w:r>
    </w:p>
    <w:p w14:paraId="701EF1BE" w14:textId="77777777" w:rsidR="00A3107C" w:rsidRPr="00C1567F" w:rsidRDefault="00A3107C" w:rsidP="00A3107C">
      <w:pPr>
        <w:autoSpaceDE w:val="0"/>
        <w:autoSpaceDN w:val="0"/>
        <w:adjustRightInd w:val="0"/>
        <w:spacing w:after="0" w:line="360" w:lineRule="auto"/>
        <w:rPr>
          <w:rFonts w:cstheme="minorHAnsi"/>
        </w:rPr>
      </w:pPr>
      <w:r w:rsidRPr="00C1567F">
        <w:rPr>
          <w:rFonts w:cstheme="minorHAnsi"/>
          <w:lang w:val="en"/>
        </w:rPr>
        <w:t>A very recent study from Perth has demonstrated that convenience is an important factor in purchasing decisions</w:t>
      </w:r>
      <w:r>
        <w:rPr>
          <w:rFonts w:cstheme="minorHAnsi"/>
          <w:lang w:val="en"/>
        </w:rPr>
        <w:t xml:space="preserve"> </w:t>
      </w:r>
      <w:r w:rsidR="00EF78D4">
        <w:rPr>
          <w:rFonts w:cstheme="minorHAnsi"/>
          <w:lang w:val="en"/>
        </w:rPr>
        <w:fldChar w:fldCharType="begin"/>
      </w:r>
      <w:r w:rsidR="00542598">
        <w:rPr>
          <w:rFonts w:cstheme="minorHAnsi"/>
          <w:lang w:val="en"/>
        </w:rPr>
        <w:instrText xml:space="preserve"> ADDIN EN.CITE &lt;EndNote&gt;&lt;Cite&gt;&lt;Author&gt;Hobday&lt;/Author&gt;&lt;Year&gt;2017&lt;/Year&gt;&lt;RecNum&gt;292&lt;/RecNum&gt;&lt;DisplayText&gt;(148)&lt;/DisplayText&gt;&lt;record&gt;&lt;rec-number&gt;292&lt;/rec-number&gt;&lt;foreign-keys&gt;&lt;key app="EN" db-id="avr05stv7arzs9erswtvftvb5xwz5ew2prxr" timestamp="1498717525"&gt;292&lt;/key&gt;&lt;/foreign-keys&gt;&lt;ref-type name="Journal Article"&gt;17&lt;/ref-type&gt;&lt;contributors&gt;&lt;authors&gt;&lt;author&gt;Hobday, Michelle&lt;/author&gt;&lt;author&gt;Lensvelt, E&lt;/author&gt;&lt;author&gt;Gordon, E&lt;/author&gt;&lt;author&gt;Liang, W&lt;/author&gt;&lt;author&gt;Meuleners, L&lt;/author&gt;&lt;author&gt;Chikritzhs, T&lt;/author&gt;&lt;/authors&gt;&lt;/contributors&gt;&lt;titles&gt;&lt;title&gt;Distance travelled to purchase alcohol and the mediating effect of price&lt;/title&gt;&lt;secondary-title&gt;Public health&lt;/secondary-title&gt;&lt;/titles&gt;&lt;periodical&gt;&lt;full-title&gt;Public health&lt;/full-title&gt;&lt;/periodical&gt;&lt;pages&gt;48-56&lt;/pages&gt;&lt;volume&gt;144&lt;/volume&gt;&lt;dates&gt;&lt;year&gt;2017&lt;/year&gt;&lt;/dates&gt;&lt;isbn&gt;0033-3506&lt;/isbn&gt;&lt;urls&gt;&lt;/urls&gt;&lt;/record&gt;&lt;/Cite&gt;&lt;/EndNote&gt;</w:instrText>
      </w:r>
      <w:r w:rsidR="00EF78D4">
        <w:rPr>
          <w:rFonts w:cstheme="minorHAnsi"/>
          <w:lang w:val="en"/>
        </w:rPr>
        <w:fldChar w:fldCharType="separate"/>
      </w:r>
      <w:r w:rsidR="00542598">
        <w:rPr>
          <w:rFonts w:cstheme="minorHAnsi"/>
          <w:noProof/>
          <w:lang w:val="en"/>
        </w:rPr>
        <w:t>(148)</w:t>
      </w:r>
      <w:r w:rsidR="00EF78D4">
        <w:rPr>
          <w:rFonts w:cstheme="minorHAnsi"/>
          <w:lang w:val="en"/>
        </w:rPr>
        <w:fldChar w:fldCharType="end"/>
      </w:r>
      <w:r w:rsidRPr="00C1567F">
        <w:rPr>
          <w:rFonts w:cstheme="minorHAnsi"/>
          <w:lang w:val="en"/>
        </w:rPr>
        <w:t xml:space="preserve">. After price, ‘closeness to home’ was the second most important factor influencing where drinkers choose to purchase alcohol. </w:t>
      </w:r>
      <w:r w:rsidRPr="00C1567F">
        <w:rPr>
          <w:rFonts w:cstheme="minorHAnsi"/>
        </w:rPr>
        <w:t>Other factors, including opening hours of</w:t>
      </w:r>
      <w:r>
        <w:rPr>
          <w:rFonts w:cstheme="minorHAnsi"/>
        </w:rPr>
        <w:t xml:space="preserve"> </w:t>
      </w:r>
      <w:r w:rsidRPr="00C1567F">
        <w:rPr>
          <w:rFonts w:cstheme="minorHAnsi"/>
        </w:rPr>
        <w:t>the outlet, proximity of the outlet to work and the variety of</w:t>
      </w:r>
      <w:r>
        <w:rPr>
          <w:rFonts w:cstheme="minorHAnsi"/>
        </w:rPr>
        <w:t xml:space="preserve"> </w:t>
      </w:r>
      <w:r w:rsidRPr="00C1567F">
        <w:rPr>
          <w:rFonts w:cstheme="minorHAnsi"/>
        </w:rPr>
        <w:t>drinks available, were of lesser importance.</w:t>
      </w:r>
    </w:p>
    <w:p w14:paraId="6E2CFDC2" w14:textId="77777777" w:rsidR="00F40372" w:rsidRDefault="00F40372">
      <w:pPr>
        <w:rPr>
          <w:rStyle w:val="Strong"/>
          <w:rFonts w:cs="Times New Roman"/>
          <w:bCs w:val="0"/>
          <w:sz w:val="28"/>
          <w:szCs w:val="32"/>
        </w:rPr>
      </w:pPr>
      <w:r>
        <w:rPr>
          <w:rStyle w:val="Strong"/>
          <w:rFonts w:cs="Times New Roman"/>
          <w:bCs w:val="0"/>
          <w:sz w:val="28"/>
          <w:szCs w:val="32"/>
        </w:rPr>
        <w:br w:type="page"/>
      </w:r>
    </w:p>
    <w:p w14:paraId="4F0FDF81" w14:textId="77777777" w:rsidR="00901A6B" w:rsidRDefault="00C548C4" w:rsidP="00E25EDD">
      <w:pPr>
        <w:pStyle w:val="Heading1"/>
        <w:numPr>
          <w:ilvl w:val="0"/>
          <w:numId w:val="8"/>
        </w:numPr>
        <w:rPr>
          <w:rStyle w:val="Strong"/>
          <w:b/>
        </w:rPr>
      </w:pPr>
      <w:bookmarkStart w:id="60" w:name="_Toc24278177"/>
      <w:r w:rsidRPr="00C548C4">
        <w:rPr>
          <w:rStyle w:val="Strong"/>
          <w:b/>
        </w:rPr>
        <w:lastRenderedPageBreak/>
        <w:t>Restrictions or bans on off-</w:t>
      </w:r>
      <w:r w:rsidR="0000761F">
        <w:rPr>
          <w:rStyle w:val="Strong"/>
          <w:b/>
        </w:rPr>
        <w:t xml:space="preserve">premise </w:t>
      </w:r>
      <w:r w:rsidRPr="00C548C4">
        <w:rPr>
          <w:rStyle w:val="Strong"/>
          <w:b/>
        </w:rPr>
        <w:t xml:space="preserve">alcoholic </w:t>
      </w:r>
      <w:r w:rsidR="0000761F">
        <w:rPr>
          <w:rStyle w:val="Strong"/>
          <w:b/>
        </w:rPr>
        <w:t>sales</w:t>
      </w:r>
      <w:r w:rsidR="005D7236">
        <w:rPr>
          <w:rStyle w:val="Strong"/>
          <w:b/>
        </w:rPr>
        <w:t xml:space="preserve"> </w:t>
      </w:r>
      <w:r w:rsidR="0017241D">
        <w:rPr>
          <w:rStyle w:val="Strong"/>
          <w:b/>
        </w:rPr>
        <w:t>in remote communities</w:t>
      </w:r>
      <w:bookmarkEnd w:id="60"/>
    </w:p>
    <w:p w14:paraId="2EFE4496" w14:textId="77777777" w:rsidR="00C548C4" w:rsidRDefault="00DD4357" w:rsidP="00C548C4">
      <w:r w:rsidRPr="00822093">
        <w:rPr>
          <w:i/>
          <w:noProof/>
          <w:lang w:eastAsia="en-AU"/>
        </w:rPr>
        <mc:AlternateContent>
          <mc:Choice Requires="wps">
            <w:drawing>
              <wp:anchor distT="45720" distB="45720" distL="114300" distR="114300" simplePos="0" relativeHeight="251667456" behindDoc="0" locked="0" layoutInCell="1" allowOverlap="1" wp14:anchorId="471183C1" wp14:editId="05F8644D">
                <wp:simplePos x="0" y="0"/>
                <wp:positionH relativeFrom="margin">
                  <wp:posOffset>-2540</wp:posOffset>
                </wp:positionH>
                <wp:positionV relativeFrom="paragraph">
                  <wp:posOffset>67310</wp:posOffset>
                </wp:positionV>
                <wp:extent cx="5718175" cy="1404620"/>
                <wp:effectExtent l="0" t="0" r="15875" b="1270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404620"/>
                        </a:xfrm>
                        <a:prstGeom prst="rect">
                          <a:avLst/>
                        </a:prstGeom>
                        <a:solidFill>
                          <a:srgbClr val="FFFFFF"/>
                        </a:solidFill>
                        <a:ln w="9525">
                          <a:solidFill>
                            <a:srgbClr val="000000"/>
                          </a:solidFill>
                          <a:miter lim="800000"/>
                          <a:headEnd/>
                          <a:tailEnd/>
                        </a:ln>
                      </wps:spPr>
                      <wps:txbx>
                        <w:txbxContent>
                          <w:p w14:paraId="7E73C749" w14:textId="77777777" w:rsidR="00DB2FE2" w:rsidRPr="00592D72" w:rsidRDefault="00DB2FE2" w:rsidP="00DD4357">
                            <w:pPr>
                              <w:rPr>
                                <w:b/>
                                <w:i/>
                              </w:rPr>
                            </w:pPr>
                            <w:r w:rsidRPr="00592D72">
                              <w:rPr>
                                <w:b/>
                                <w:i/>
                              </w:rPr>
                              <w:t>Chapter Summary</w:t>
                            </w:r>
                          </w:p>
                          <w:p w14:paraId="3AB12F82" w14:textId="77777777" w:rsidR="00DB2FE2" w:rsidRPr="0017241D" w:rsidRDefault="00DB2FE2" w:rsidP="0051111E">
                            <w:pPr>
                              <w:pStyle w:val="ListParagraph"/>
                              <w:numPr>
                                <w:ilvl w:val="0"/>
                                <w:numId w:val="7"/>
                              </w:numPr>
                              <w:spacing w:line="276" w:lineRule="auto"/>
                              <w:rPr>
                                <w:u w:val="single"/>
                              </w:rPr>
                            </w:pPr>
                            <w:r>
                              <w:t xml:space="preserve">Restricting the availability of particular alcoholic beverage containers or forms, even those used by the most problematic drinkers, in the absence of limits on other containers or forms, is unlikely to have more than a limited effect.  </w:t>
                            </w:r>
                          </w:p>
                          <w:p w14:paraId="3A786EF6" w14:textId="77777777" w:rsidR="00DB2FE2" w:rsidRPr="002000DE" w:rsidRDefault="00DB2FE2" w:rsidP="0051111E">
                            <w:pPr>
                              <w:pStyle w:val="ListParagraph"/>
                              <w:numPr>
                                <w:ilvl w:val="0"/>
                                <w:numId w:val="7"/>
                              </w:numPr>
                              <w:spacing w:line="276" w:lineRule="auto"/>
                              <w:rPr>
                                <w:u w:val="single"/>
                              </w:rPr>
                            </w:pPr>
                            <w:r>
                              <w:t>Bans on off-premise sales is likely to have more substantial effects in remote communities or other circumstances where access to alternative sources is limi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1183C1" id="_x0000_s1029" type="#_x0000_t202" style="position:absolute;margin-left:-.2pt;margin-top:5.3pt;width:450.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">
                <v:textbox style="mso-fit-shape-to-text:t">
                  <w:txbxContent>
                    <w:p w14:paraId="7E73C749" w14:textId="77777777" w:rsidR="00DB2FE2" w:rsidRPr="00592D72" w:rsidRDefault="00DB2FE2" w:rsidP="00DD4357">
                      <w:pPr>
                        <w:rPr>
                          <w:b/>
                          <w:i/>
                        </w:rPr>
                      </w:pPr>
                      <w:r w:rsidRPr="00592D72">
                        <w:rPr>
                          <w:b/>
                          <w:i/>
                        </w:rPr>
                        <w:t>Chapter Summary</w:t>
                      </w:r>
                    </w:p>
                    <w:p w14:paraId="3AB12F82" w14:textId="77777777" w:rsidR="00DB2FE2" w:rsidRPr="0017241D" w:rsidRDefault="00DB2FE2" w:rsidP="0051111E">
                      <w:pPr>
                        <w:pStyle w:val="ListParagraph"/>
                        <w:numPr>
                          <w:ilvl w:val="0"/>
                          <w:numId w:val="7"/>
                        </w:numPr>
                        <w:spacing w:line="276" w:lineRule="auto"/>
                        <w:rPr>
                          <w:u w:val="single"/>
                        </w:rPr>
                      </w:pPr>
                      <w:r>
                        <w:t xml:space="preserve">Restricting the availability of particular alcoholic beverage containers or forms, even those used by the most problematic drinkers, in the absence of limits on other containers or forms, is unlikely to have more than a limited effect.  </w:t>
                      </w:r>
                    </w:p>
                    <w:p w14:paraId="3A786EF6" w14:textId="77777777" w:rsidR="00DB2FE2" w:rsidRPr="002000DE" w:rsidRDefault="00DB2FE2" w:rsidP="0051111E">
                      <w:pPr>
                        <w:pStyle w:val="ListParagraph"/>
                        <w:numPr>
                          <w:ilvl w:val="0"/>
                          <w:numId w:val="7"/>
                        </w:numPr>
                        <w:spacing w:line="276" w:lineRule="auto"/>
                        <w:rPr>
                          <w:u w:val="single"/>
                        </w:rPr>
                      </w:pPr>
                      <w:r>
                        <w:t>Bans on off-premise sales is likely to have more substantial effects in remote communities or other circumstances where access to alternative sources is limited.</w:t>
                      </w:r>
                    </w:p>
                  </w:txbxContent>
                </v:textbox>
                <w10:wrap type="square" anchorx="margin"/>
              </v:shape>
            </w:pict>
          </mc:Fallback>
        </mc:AlternateContent>
      </w:r>
    </w:p>
    <w:p w14:paraId="394599F3" w14:textId="77777777" w:rsidR="001753E8" w:rsidRDefault="00F72D9D" w:rsidP="00E25EDD">
      <w:pPr>
        <w:pStyle w:val="Heading2"/>
        <w:numPr>
          <w:ilvl w:val="1"/>
          <w:numId w:val="8"/>
        </w:numPr>
      </w:pPr>
      <w:bookmarkStart w:id="61" w:name="_Toc24278178"/>
      <w:r>
        <w:t>Introduction</w:t>
      </w:r>
      <w:bookmarkEnd w:id="61"/>
      <w:r w:rsidR="00AE14F4">
        <w:t xml:space="preserve"> </w:t>
      </w:r>
    </w:p>
    <w:p w14:paraId="3E2FDD2A" w14:textId="77777777" w:rsidR="00AA5F08" w:rsidRDefault="0000761F" w:rsidP="00BD0806">
      <w:pPr>
        <w:spacing w:line="360" w:lineRule="auto"/>
      </w:pPr>
      <w:r>
        <w:t>As described in Chapter 3, from the 1970s</w:t>
      </w:r>
      <w:r w:rsidR="005F6D58">
        <w:t xml:space="preserve"> restrictions </w:t>
      </w:r>
      <w:r w:rsidR="005F6D58" w:rsidRPr="00C548C4">
        <w:rPr>
          <w:rStyle w:val="Strong"/>
          <w:b w:val="0"/>
        </w:rPr>
        <w:t>or bans on off-</w:t>
      </w:r>
      <w:r w:rsidR="005F6D58">
        <w:rPr>
          <w:rStyle w:val="Strong"/>
          <w:b w:val="0"/>
        </w:rPr>
        <w:t xml:space="preserve">premise </w:t>
      </w:r>
      <w:r w:rsidR="005F6D58" w:rsidRPr="00C548C4">
        <w:rPr>
          <w:rStyle w:val="Strong"/>
          <w:b w:val="0"/>
        </w:rPr>
        <w:t xml:space="preserve">alcoholic </w:t>
      </w:r>
      <w:r w:rsidR="005F6D58">
        <w:rPr>
          <w:rStyle w:val="Strong"/>
          <w:b w:val="0"/>
        </w:rPr>
        <w:t xml:space="preserve">sales were introduced in </w:t>
      </w:r>
      <w:proofErr w:type="gramStart"/>
      <w:r w:rsidR="005F6D58">
        <w:rPr>
          <w:rStyle w:val="Strong"/>
          <w:b w:val="0"/>
        </w:rPr>
        <w:t>a number of</w:t>
      </w:r>
      <w:proofErr w:type="gramEnd"/>
      <w:r w:rsidR="005F6D58">
        <w:rPr>
          <w:rStyle w:val="Strong"/>
          <w:b w:val="0"/>
        </w:rPr>
        <w:t xml:space="preserve"> </w:t>
      </w:r>
      <w:r w:rsidR="00565BA9">
        <w:rPr>
          <w:rStyle w:val="Strong"/>
          <w:b w:val="0"/>
        </w:rPr>
        <w:t xml:space="preserve">relatively </w:t>
      </w:r>
      <w:r w:rsidR="005F6D58">
        <w:rPr>
          <w:rStyle w:val="Strong"/>
          <w:b w:val="0"/>
        </w:rPr>
        <w:t>remote communities</w:t>
      </w:r>
      <w:r w:rsidR="00565BA9">
        <w:rPr>
          <w:rStyle w:val="Strong"/>
          <w:b w:val="0"/>
        </w:rPr>
        <w:t xml:space="preserve"> with high </w:t>
      </w:r>
      <w:r w:rsidR="00AE14F4">
        <w:rPr>
          <w:color w:val="000000"/>
          <w:lang w:eastAsia="en-GB"/>
        </w:rPr>
        <w:t>Aboriginal and/or Torres Strait Islander</w:t>
      </w:r>
      <w:r w:rsidR="00565BA9">
        <w:rPr>
          <w:rStyle w:val="Strong"/>
          <w:b w:val="0"/>
        </w:rPr>
        <w:t xml:space="preserve"> populations</w:t>
      </w:r>
      <w:r w:rsidR="005F6D58">
        <w:rPr>
          <w:rStyle w:val="Strong"/>
          <w:b w:val="0"/>
        </w:rPr>
        <w:t xml:space="preserve">. </w:t>
      </w:r>
      <w:r w:rsidR="001753E8">
        <w:t xml:space="preserve">Limiting or banning sales of forms of alcoholic beverages seen as having an especially high risk has been an approach used in </w:t>
      </w:r>
      <w:proofErr w:type="gramStart"/>
      <w:r w:rsidR="001753E8">
        <w:t>a number of</w:t>
      </w:r>
      <w:proofErr w:type="gramEnd"/>
      <w:r w:rsidR="001753E8">
        <w:t xml:space="preserve"> places to reduc</w:t>
      </w:r>
      <w:r w:rsidR="00D03B1A">
        <w:t>e</w:t>
      </w:r>
      <w:r w:rsidR="001753E8">
        <w:t xml:space="preserve"> problematic alcohol consumption.  In the current Australian context, this has usually been defined in terms of cheap cask wines, although in other times and places it has often been spirits drinks. That wine is the cheapest available form of alcohol in Australia is an artefact of the tax system, since the cheapest form to produce, per unit of alcohol, is spirits.  However, there has been no response at the policy level to calls from public health interests for “volumetric” taxes that would be tied to the alcohol content of a beverage.</w:t>
      </w:r>
    </w:p>
    <w:p w14:paraId="4D445E96" w14:textId="77777777" w:rsidR="00F72D9D" w:rsidRDefault="00E754B8" w:rsidP="004C63F3">
      <w:pPr>
        <w:spacing w:line="360" w:lineRule="auto"/>
      </w:pPr>
      <w:r>
        <w:t>P</w:t>
      </w:r>
      <w:r w:rsidR="00F72D9D">
        <w:t>ublic policies targeting drinkers have been introduced in the Northern Territory (such as mandatory alcohol treatment)</w:t>
      </w:r>
      <w:r>
        <w:t>.</w:t>
      </w:r>
      <w:r w:rsidR="004C63F3">
        <w:t xml:space="preserve"> A recent evaluation of the Alcohol Mandatory Treatment</w:t>
      </w:r>
      <w:r w:rsidR="00D03B1A">
        <w:t xml:space="preserve"> (AMT)</w:t>
      </w:r>
      <w:r w:rsidR="004C63F3">
        <w:t xml:space="preserve"> program highlighted a number of positive outcomes but found that people who received mandatory treatment did not see significantly fewer problems (e.g. emergency department presentations, interactions with the police) than those who did not </w:t>
      </w:r>
      <w:r w:rsidR="004C63F3">
        <w:fldChar w:fldCharType="begin"/>
      </w:r>
      <w:r w:rsidR="00542598">
        <w:instrText xml:space="preserve"> ADDIN EN.CITE &lt;EndNote&gt;&lt;Cite&gt;&lt;Author&gt;Health&lt;/Author&gt;&lt;Year&gt;2017&lt;/Year&gt;&lt;RecNum&gt;287&lt;/RecNum&gt;&lt;DisplayText&gt;(149)&lt;/DisplayText&gt;&lt;record&gt;&lt;rec-number&gt;287&lt;/rec-number&gt;&lt;foreign-keys&gt;&lt;key app="EN" db-id="avr05stv7arzs9erswtvftvb5xwz5ew2prxr" timestamp="1498710757"&gt;287&lt;/key&gt;&lt;/foreign-keys&gt;&lt;ref-type name="Report"&gt;27&lt;/ref-type&gt;&lt;contributors&gt;&lt;authors&gt;&lt;author&gt;Northern Territory Department of Health&lt;/author&gt;&lt;/authors&gt;&lt;/contributors&gt;&lt;titles&gt;&lt;title&gt;Evaluation of the Alcohol Mandatory Treatment Program&lt;/title&gt;&lt;/titles&gt;&lt;dates&gt;&lt;year&gt;2017&lt;/year&gt;&lt;pub-dates&gt;&lt;date&gt;January&lt;/date&gt;&lt;/pub-dates&gt;&lt;/dates&gt;&lt;publisher&gt;Northern Territory Department of Health&lt;/publisher&gt;&lt;urls&gt;&lt;/urls&gt;&lt;/record&gt;&lt;/Cite&gt;&lt;/EndNote&gt;</w:instrText>
      </w:r>
      <w:r w:rsidR="004C63F3">
        <w:fldChar w:fldCharType="separate"/>
      </w:r>
      <w:r w:rsidR="00542598">
        <w:rPr>
          <w:noProof/>
        </w:rPr>
        <w:t>(149)</w:t>
      </w:r>
      <w:r w:rsidR="004C63F3">
        <w:fldChar w:fldCharType="end"/>
      </w:r>
      <w:r w:rsidR="004C63F3">
        <w:t xml:space="preserve">. Importantly, the evaluation highlighted many problems with the implementation of AMT, largely related to the short timeframe provided for setting it up and made a comprehensive range of recommendations to improve its operation. More broadly, </w:t>
      </w:r>
      <w:r w:rsidR="00AE14F4">
        <w:t>c</w:t>
      </w:r>
      <w:r w:rsidR="00F72D9D">
        <w:t xml:space="preserve">ommentators have emphasized that alcohol policies relying on police enforcement and punitive measures often target </w:t>
      </w:r>
      <w:r w:rsidR="00AE14F4">
        <w:t xml:space="preserve">Indigenous </w:t>
      </w:r>
      <w:r w:rsidR="00F72D9D">
        <w:t>Australians and local community support is a key factor in whether an intervention is successful or not</w:t>
      </w:r>
      <w:r w:rsidR="00E730DE">
        <w:t xml:space="preserve"> </w:t>
      </w:r>
      <w:r w:rsidR="00F72D9D">
        <w:fldChar w:fldCharType="begin"/>
      </w:r>
      <w:r w:rsidR="00542598">
        <w:instrText xml:space="preserve"> ADDIN EN.CITE &lt;EndNote&gt;&lt;Cite&gt;&lt;Author&gt;d&amp;apos;Abbs&lt;/Author&gt;&lt;Year&gt;2015&lt;/Year&gt;&lt;RecNum&gt;253&lt;/RecNum&gt;&lt;DisplayText&gt;(150)&lt;/DisplayText&gt;&lt;record&gt;&lt;rec-number&gt;253&lt;/rec-number&gt;&lt;foreign-keys&gt;&lt;key app="EN" db-id="avr05stv7arzs9erswtvftvb5xwz5ew2prxr" timestamp="1489641104"&gt;253&lt;/key&gt;&lt;/foreign-keys&gt;&lt;ref-type name="Journal Article"&gt;17&lt;/ref-type&gt;&lt;contributors&gt;&lt;authors&gt;&lt;author&gt;d&amp;apos;Abbs, Peter&lt;/author&gt;&lt;/authors&gt;&lt;/contributors&gt;&lt;titles&gt;&lt;title&gt;Widening the gap: The gulf between policy rhetoric and implementation reality in addressing alcohol problems among Indigenous Australians&lt;/title&gt;&lt;secondary-title&gt;Drug and alcohol review&lt;/secondary-title&gt;&lt;/titles&gt;&lt;periodical&gt;&lt;full-title&gt;Drug and alcohol review&lt;/full-title&gt;&lt;/periodical&gt;&lt;pages&gt;461-466&lt;/pages&gt;&lt;volume&gt;34&lt;/volume&gt;&lt;number&gt;5&lt;/number&gt;&lt;dates&gt;&lt;year&gt;2015&lt;/year&gt;&lt;/dates&gt;&lt;isbn&gt;1465-3362&lt;/isbn&gt;&lt;urls&gt;&lt;/urls&gt;&lt;/record&gt;&lt;/Cite&gt;&lt;/EndNote&gt;</w:instrText>
      </w:r>
      <w:r w:rsidR="00F72D9D">
        <w:fldChar w:fldCharType="separate"/>
      </w:r>
      <w:r w:rsidR="00542598">
        <w:rPr>
          <w:noProof/>
        </w:rPr>
        <w:t>(150)</w:t>
      </w:r>
      <w:r w:rsidR="00F72D9D">
        <w:fldChar w:fldCharType="end"/>
      </w:r>
      <w:r w:rsidR="00F72D9D">
        <w:t>.</w:t>
      </w:r>
    </w:p>
    <w:p w14:paraId="52ED8186" w14:textId="77777777" w:rsidR="00AA5F08" w:rsidRDefault="00BD0806" w:rsidP="00E25EDD">
      <w:pPr>
        <w:pStyle w:val="Heading2"/>
        <w:numPr>
          <w:ilvl w:val="1"/>
          <w:numId w:val="8"/>
        </w:numPr>
      </w:pPr>
      <w:bookmarkStart w:id="62" w:name="_Toc24278179"/>
      <w:r>
        <w:t xml:space="preserve">Restrictions on </w:t>
      </w:r>
      <w:proofErr w:type="gramStart"/>
      <w:r>
        <w:t>particular drink</w:t>
      </w:r>
      <w:proofErr w:type="gramEnd"/>
      <w:r>
        <w:t xml:space="preserve"> types and </w:t>
      </w:r>
      <w:r w:rsidR="00CC12DB">
        <w:t xml:space="preserve">large </w:t>
      </w:r>
      <w:r>
        <w:t>container</w:t>
      </w:r>
      <w:r w:rsidR="00CC12DB">
        <w:t>s</w:t>
      </w:r>
      <w:bookmarkEnd w:id="62"/>
    </w:p>
    <w:p w14:paraId="7C8ED422" w14:textId="77777777" w:rsidR="001753E8" w:rsidRDefault="001753E8" w:rsidP="005F6D58">
      <w:pPr>
        <w:spacing w:line="360" w:lineRule="auto"/>
      </w:pPr>
      <w:r>
        <w:t>A set of voluntary restrictions in Port Hedl</w:t>
      </w:r>
      <w:r w:rsidR="005F6D58">
        <w:t>a</w:t>
      </w:r>
      <w:r>
        <w:t>nd, Western Australia initiated in 1996 and confirmed as mandatory in January 2004 included restrictions on the size of containers of spirits and wine</w:t>
      </w:r>
      <w:r w:rsidR="005F6D58">
        <w:t xml:space="preserve"> </w:t>
      </w:r>
      <w:r w:rsidR="005F6D58">
        <w:lastRenderedPageBreak/>
        <w:t>available for sale</w:t>
      </w:r>
      <w:r>
        <w:t>, as well as the hours of off-</w:t>
      </w:r>
      <w:r w:rsidR="005F6D58">
        <w:t>premise outlet trading</w:t>
      </w:r>
      <w:r>
        <w:t xml:space="preserve">. Midford </w:t>
      </w:r>
      <w:r w:rsidR="00F42044">
        <w:fldChar w:fldCharType="begin"/>
      </w:r>
      <w:r w:rsidR="00542598">
        <w:instrText xml:space="preserve"> ADDIN EN.CITE &lt;EndNote&gt;&lt;Cite&gt;&lt;Author&gt;Midford&lt;/Author&gt;&lt;Year&gt;2005&lt;/Year&gt;&lt;RecNum&gt;284&lt;/RecNum&gt;&lt;DisplayText&gt;(151)&lt;/DisplayText&gt;&lt;record&gt;&lt;rec-number&gt;284&lt;/rec-number&gt;&lt;foreign-keys&gt;&lt;key app="EN" db-id="avr05stv7arzs9erswtvftvb5xwz5ew2prxr" timestamp="1489721985"&gt;284&lt;/key&gt;&lt;/foreign-keys&gt;&lt;ref-type name="Report"&gt;27&lt;/ref-type&gt;&lt;contributors&gt;&lt;authors&gt;&lt;author&gt;Midford, R.,&lt;/author&gt;&lt;author&gt;Young, D.,&lt;/author&gt;&lt;author&gt;Kite, E.,&lt;/author&gt;&lt;author&gt;Chikritzhs, T.,&lt;/author&gt;&lt;author&gt;Pascal, R. &lt;/author&gt;&lt;/authors&gt;&lt;/contributors&gt;&lt;titles&gt;&lt;title&gt;An Evaluation of Liquor Licensing Restrictions in the Western Australian Community of Port Hedland.&lt;/title&gt;&lt;/titles&gt;&lt;dates&gt;&lt;year&gt;2005&lt;/year&gt;&lt;/dates&gt;&lt;pub-location&gt;Perth&lt;/pub-location&gt;&lt;publisher&gt;Curtin University of Technology&lt;/publisher&gt;&lt;urls&gt;&lt;/urls&gt;&lt;/record&gt;&lt;/Cite&gt;&lt;/EndNote&gt;</w:instrText>
      </w:r>
      <w:r w:rsidR="00F42044">
        <w:fldChar w:fldCharType="separate"/>
      </w:r>
      <w:r w:rsidR="00542598">
        <w:rPr>
          <w:noProof/>
        </w:rPr>
        <w:t>(151)</w:t>
      </w:r>
      <w:r w:rsidR="00F42044">
        <w:fldChar w:fldCharType="end"/>
      </w:r>
      <w:r w:rsidR="00F42044">
        <w:t xml:space="preserve"> </w:t>
      </w:r>
      <w:r>
        <w:t>found that the level of alcohol consumpti</w:t>
      </w:r>
      <w:r w:rsidR="005F6D58">
        <w:t>on remained stable in Port Hedla</w:t>
      </w:r>
      <w:r>
        <w:t>nd, while it rose by 20% in a control area.</w:t>
      </w:r>
    </w:p>
    <w:p w14:paraId="0E6D101E" w14:textId="77777777" w:rsidR="001753E8" w:rsidRDefault="001753E8" w:rsidP="005F6D58">
      <w:pPr>
        <w:spacing w:line="360" w:lineRule="auto"/>
      </w:pPr>
      <w:r>
        <w:t>A series of restrictions adopted in Alice Springs in 2002 included, along with restrictions on off-</w:t>
      </w:r>
      <w:r w:rsidR="005F6D58">
        <w:t xml:space="preserve">premise outlet </w:t>
      </w:r>
      <w:r>
        <w:t>opening hours and restrictions on morning on-</w:t>
      </w:r>
      <w:r w:rsidR="005F6D58">
        <w:t xml:space="preserve">premise </w:t>
      </w:r>
      <w:r>
        <w:t xml:space="preserve">sales, a ban on sales of alcohol containers (essentially, wine casks) larger than 2 litres. Crundall </w:t>
      </w:r>
      <w:r w:rsidR="0056253E">
        <w:fldChar w:fldCharType="begin"/>
      </w:r>
      <w:r w:rsidR="00542598">
        <w:instrText xml:space="preserve"> ADDIN EN.CITE &lt;EndNote&gt;&lt;Cite&gt;&lt;Author&gt;Crundall&lt;/Author&gt;&lt;Year&gt;2004&lt;/Year&gt;&lt;RecNum&gt;264&lt;/RecNum&gt;&lt;DisplayText&gt;(152)&lt;/DisplayText&gt;&lt;record&gt;&lt;rec-number&gt;264&lt;/rec-number&gt;&lt;foreign-keys&gt;&lt;key app="EN" db-id="avr05stv7arzs9erswtvftvb5xwz5ew2prxr" timestamp="1489642676"&gt;264&lt;/key&gt;&lt;/foreign-keys&gt;&lt;ref-type name="Web Page"&gt;12&lt;/ref-type&gt;&lt;contributors&gt;&lt;authors&gt;&lt;author&gt;Crundall, I.&lt;/author&gt;&lt;/authors&gt;&lt;/contributors&gt;&lt;titles&gt;&lt;title&gt;A trial of the Alice Springs Alcohol Trial.&lt;/title&gt;&lt;/titles&gt;&lt;volume&gt;2006&lt;/volume&gt;&lt;number&gt;21/11/2006&lt;/number&gt;&lt;dates&gt;&lt;year&gt;2004&lt;/year&gt;&lt;/dates&gt;&lt;publisher&gt;NT: Racing Gaming and Licensing Northern Territory Treasury.&lt;/publisher&gt;&lt;urls&gt;&lt;related-urls&gt;&lt;url&gt;http://www.nt.gov.au/pfes/police/community/adsc/conf_papers/pdf/Crundall_Trial_of_the_Alice_Springs_Alcohol_Trial.pdf&lt;/url&gt;&lt;/related-urls&gt;&lt;/urls&gt;&lt;/record&gt;&lt;/Cite&gt;&lt;/EndNote&gt;</w:instrText>
      </w:r>
      <w:r w:rsidR="0056253E">
        <w:fldChar w:fldCharType="separate"/>
      </w:r>
      <w:r w:rsidR="00542598">
        <w:rPr>
          <w:noProof/>
        </w:rPr>
        <w:t>(152)</w:t>
      </w:r>
      <w:r w:rsidR="0056253E">
        <w:fldChar w:fldCharType="end"/>
      </w:r>
      <w:r>
        <w:t xml:space="preserve"> found that the decline in cask wine sales was offset by increased sales of fortified wine, premixed spirit drinks, spirits and mid-strength beer.  Even when the limits on container size were lifted, a market which ha</w:t>
      </w:r>
      <w:r w:rsidR="005F6D58">
        <w:t>d</w:t>
      </w:r>
      <w:r>
        <w:t xml:space="preserve"> not existed before remained for fortified wine.</w:t>
      </w:r>
    </w:p>
    <w:p w14:paraId="09101ACE" w14:textId="77777777" w:rsidR="001753E8" w:rsidRDefault="001753E8" w:rsidP="005F6D58">
      <w:pPr>
        <w:spacing w:line="360" w:lineRule="auto"/>
      </w:pPr>
      <w:r>
        <w:t xml:space="preserve">The much-evaluated Tennant Creek sales restrictions included a ban on sales of 4- and 5-litre wine casks and a limit (to one per person per day) on sales of 2-litre casks </w:t>
      </w:r>
      <w:r w:rsidR="00F42044">
        <w:fldChar w:fldCharType="begin"/>
      </w:r>
      <w:r w:rsidR="00542598">
        <w:instrText xml:space="preserve"> ADDIN EN.CITE &lt;EndNote&gt;&lt;Cite&gt;&lt;Author&gt;NDRI&lt;/Author&gt;&lt;Year&gt;2007&lt;/Year&gt;&lt;RecNum&gt;267&lt;/RecNum&gt;&lt;Prefix&gt;Gray et al.`, 1998 cited in &lt;/Prefix&gt;&lt;DisplayText&gt;(Gray et al., 1998 cited in 153)&lt;/DisplayText&gt;&lt;record&gt;&lt;rec-number&gt;267&lt;/rec-number&gt;&lt;foreign-keys&gt;&lt;key app="EN" db-id="avr05stv7arzs9erswtvftvb5xwz5ew2prxr" timestamp="1489642680"&gt;267&lt;/key&gt;&lt;/foreign-keys&gt;&lt;ref-type name="Report"&gt;27&lt;/ref-type&gt;&lt;contributors&gt;&lt;authors&gt;&lt;author&gt;NDRI&lt;/author&gt;&lt;/authors&gt;&lt;/contributors&gt;&lt;titles&gt;&lt;title&gt;Restrictions on the Sale and supply of alcohol: evidence and outcomes.&lt;/title&gt;&lt;/titles&gt;&lt;dates&gt;&lt;year&gt;2007&lt;/year&gt;&lt;/dates&gt;&lt;pub-location&gt;Perth&lt;/pub-location&gt;&lt;publisher&gt;NDRI&lt;/publisher&gt;&lt;urls&gt;&lt;/urls&gt;&lt;/record&gt;&lt;/Cite&gt;&lt;/EndNote&gt;</w:instrText>
      </w:r>
      <w:r w:rsidR="00F42044">
        <w:fldChar w:fldCharType="separate"/>
      </w:r>
      <w:r w:rsidR="00542598">
        <w:rPr>
          <w:noProof/>
        </w:rPr>
        <w:t>(Gray et al., 1998 cited in 153)</w:t>
      </w:r>
      <w:r w:rsidR="00F42044">
        <w:fldChar w:fldCharType="end"/>
      </w:r>
      <w:r>
        <w:t xml:space="preserve">, along with limits on hours of sales, considered below.  As might be expected, cask wine sales dropped substantially – by more than half </w:t>
      </w:r>
      <w:r w:rsidR="0056253E">
        <w:fldChar w:fldCharType="begin"/>
      </w:r>
      <w:r w:rsidR="00542598">
        <w:instrText xml:space="preserve"> ADDIN EN.CITE &lt;EndNote&gt;&lt;Cite&gt;&lt;Author&gt;d&amp;apos;Abbs&lt;/Author&gt;&lt;Year&gt;1999&lt;/Year&gt;&lt;RecNum&gt;263&lt;/RecNum&gt;&lt;DisplayText&gt;(154)&lt;/DisplayText&gt;&lt;record&gt;&lt;rec-number&gt;263&lt;/rec-number&gt;&lt;foreign-keys&gt;&lt;key app="EN" db-id="avr05stv7arzs9erswtvftvb5xwz5ew2prxr" timestamp="1489642674"&gt;263&lt;/key&gt;&lt;/foreign-keys&gt;&lt;ref-type name="Report"&gt;27&lt;/ref-type&gt;&lt;contributors&gt;&lt;authors&gt;&lt;author&gt;d&amp;apos;Abbs,P.,&lt;/author&gt;&lt;author&gt;Togni,S.,&lt;/author&gt;&lt;author&gt;Duquemin, A.&lt;/author&gt;&lt;/authors&gt;&lt;/contributors&gt;&lt;titles&gt;&lt;title&gt;Evaluation of restrictions on the sale of alcohol from Curtin Springs Roadhouse Northern Territory&lt;/title&gt;&lt;/titles&gt;&lt;dates&gt;&lt;year&gt;1999&lt;/year&gt;&lt;/dates&gt;&lt;pub-location&gt;Darwin&lt;/pub-location&gt;&lt;publisher&gt;Menzies School of Health Research&lt;/publisher&gt;&lt;urls&gt;&lt;/urls&gt;&lt;/record&gt;&lt;/Cite&gt;&lt;/EndNote&gt;</w:instrText>
      </w:r>
      <w:r w:rsidR="0056253E">
        <w:fldChar w:fldCharType="separate"/>
      </w:r>
      <w:r w:rsidR="00542598">
        <w:rPr>
          <w:noProof/>
        </w:rPr>
        <w:t>(154)</w:t>
      </w:r>
      <w:r w:rsidR="0056253E">
        <w:fldChar w:fldCharType="end"/>
      </w:r>
      <w:r>
        <w:t xml:space="preserve">.  There were increases in sales of fortified wine and premixed spirit </w:t>
      </w:r>
      <w:r w:rsidR="005F6D58">
        <w:t>drinks, and also sales increased</w:t>
      </w:r>
      <w:r>
        <w:t xml:space="preserve"> at nearby roadhouse inns </w:t>
      </w:r>
      <w:r w:rsidR="0056253E">
        <w:fldChar w:fldCharType="begin"/>
      </w:r>
      <w:r w:rsidR="00542598">
        <w:instrText xml:space="preserve"> ADDIN EN.CITE &lt;EndNote&gt;&lt;Cite&gt;&lt;Author&gt;d&amp;apos;Abbs&lt;/Author&gt;&lt;Year&gt;1999&lt;/Year&gt;&lt;RecNum&gt;263&lt;/RecNum&gt;&lt;DisplayText&gt;(154)&lt;/DisplayText&gt;&lt;record&gt;&lt;rec-number&gt;263&lt;/rec-number&gt;&lt;foreign-keys&gt;&lt;key app="EN" db-id="avr05stv7arzs9erswtvftvb5xwz5ew2prxr" timestamp="1489642674"&gt;263&lt;/key&gt;&lt;/foreign-keys&gt;&lt;ref-type name="Report"&gt;27&lt;/ref-type&gt;&lt;contributors&gt;&lt;authors&gt;&lt;author&gt;d&amp;apos;Abbs,P.,&lt;/author&gt;&lt;author&gt;Togni,S.,&lt;/author&gt;&lt;author&gt;Duquemin, A.&lt;/author&gt;&lt;/authors&gt;&lt;/contributors&gt;&lt;titles&gt;&lt;title&gt;Evaluation of restrictions on the sale of alcohol from Curtin Springs Roadhouse Northern Territory&lt;/title&gt;&lt;/titles&gt;&lt;dates&gt;&lt;year&gt;1999&lt;/year&gt;&lt;/dates&gt;&lt;pub-location&gt;Darwin&lt;/pub-location&gt;&lt;publisher&gt;Menzies School of Health Research&lt;/publisher&gt;&lt;urls&gt;&lt;/urls&gt;&lt;/record&gt;&lt;/Cite&gt;&lt;/EndNote&gt;</w:instrText>
      </w:r>
      <w:r w:rsidR="0056253E">
        <w:fldChar w:fldCharType="separate"/>
      </w:r>
      <w:r w:rsidR="00542598">
        <w:rPr>
          <w:noProof/>
        </w:rPr>
        <w:t>(154)</w:t>
      </w:r>
      <w:r w:rsidR="0056253E">
        <w:fldChar w:fldCharType="end"/>
      </w:r>
      <w:r>
        <w:t xml:space="preserve">. But the overall level of sales of alcoholic beverages decreased, as did most indicators of alcohol-related harm.  However, the effects of the partial sales ban and of the restrictions on hours of sale in Tennant Creek cannot be fully disentangled.  The effects seem to have been on both </w:t>
      </w:r>
      <w:r w:rsidR="00AE14F4">
        <w:t xml:space="preserve">Indigenous </w:t>
      </w:r>
      <w:r>
        <w:t>and non-</w:t>
      </w:r>
      <w:r w:rsidR="00AE14F4">
        <w:t xml:space="preserve">indigenous </w:t>
      </w:r>
      <w:r>
        <w:t xml:space="preserve">drinkers, and on both males and females. However, there is some evidence of a greater effect on </w:t>
      </w:r>
      <w:r w:rsidR="00AE14F4">
        <w:t>indigenous</w:t>
      </w:r>
      <w:r>
        <w:t xml:space="preserve"> drinkers </w:t>
      </w:r>
      <w:r w:rsidR="0097582E">
        <w:fldChar w:fldCharType="begin"/>
      </w:r>
      <w:r w:rsidR="00542598">
        <w:instrText xml:space="preserve"> ADDIN EN.CITE &lt;EndNote&gt;&lt;Cite&gt;&lt;Author&gt;NDRI&lt;/Author&gt;&lt;Year&gt;2007&lt;/Year&gt;&lt;RecNum&gt;267&lt;/RecNum&gt;&lt;Prefix&gt;Gray et al.`, 1998 cited in &lt;/Prefix&gt;&lt;DisplayText&gt;(Gray et al., 1998 cited in 153)&lt;/DisplayText&gt;&lt;record&gt;&lt;rec-number&gt;267&lt;/rec-number&gt;&lt;foreign-keys&gt;&lt;key app="EN" db-id="avr05stv7arzs9erswtvftvb5xwz5ew2prxr" timestamp="1489642680"&gt;267&lt;/key&gt;&lt;/foreign-keys&gt;&lt;ref-type name="Report"&gt;27&lt;/ref-type&gt;&lt;contributors&gt;&lt;authors&gt;&lt;author&gt;NDRI&lt;/author&gt;&lt;/authors&gt;&lt;/contributors&gt;&lt;titles&gt;&lt;title&gt;Restrictions on the Sale and supply of alcohol: evidence and outcomes.&lt;/title&gt;&lt;/titles&gt;&lt;dates&gt;&lt;year&gt;2007&lt;/year&gt;&lt;/dates&gt;&lt;pub-location&gt;Perth&lt;/pub-location&gt;&lt;publisher&gt;NDRI&lt;/publisher&gt;&lt;urls&gt;&lt;/urls&gt;&lt;/record&gt;&lt;/Cite&gt;&lt;/EndNote&gt;</w:instrText>
      </w:r>
      <w:r w:rsidR="0097582E">
        <w:fldChar w:fldCharType="separate"/>
      </w:r>
      <w:r w:rsidR="00542598">
        <w:rPr>
          <w:noProof/>
        </w:rPr>
        <w:t>(Gray et al., 1998 cited in 153)</w:t>
      </w:r>
      <w:r w:rsidR="0097582E">
        <w:fldChar w:fldCharType="end"/>
      </w:r>
      <w:r>
        <w:t xml:space="preserve">, and there was </w:t>
      </w:r>
      <w:r w:rsidR="0023026C">
        <w:t xml:space="preserve">a particular decline in female </w:t>
      </w:r>
      <w:r w:rsidR="00AE14F4">
        <w:t xml:space="preserve">indigenous </w:t>
      </w:r>
      <w:r>
        <w:t xml:space="preserve">victims of assault </w:t>
      </w:r>
      <w:r w:rsidR="0056253E">
        <w:fldChar w:fldCharType="begin"/>
      </w:r>
      <w:r w:rsidR="00542598">
        <w:instrText xml:space="preserve"> ADDIN EN.CITE &lt;EndNote&gt;&lt;Cite&gt;&lt;Author&gt;d&amp;apos;Abbs&lt;/Author&gt;&lt;Year&gt;1999&lt;/Year&gt;&lt;RecNum&gt;263&lt;/RecNum&gt;&lt;DisplayText&gt;(154, 155)&lt;/DisplayText&gt;&lt;record&gt;&lt;rec-number&gt;263&lt;/rec-number&gt;&lt;foreign-keys&gt;&lt;key app="EN" db-id="avr05stv7arzs9erswtvftvb5xwz5ew2prxr" timestamp="1489642674"&gt;263&lt;/key&gt;&lt;/foreign-keys&gt;&lt;ref-type name="Report"&gt;27&lt;/ref-type&gt;&lt;contributors&gt;&lt;authors&gt;&lt;author&gt;d&amp;apos;Abbs,P.,&lt;/author&gt;&lt;author&gt;Togni,S.,&lt;/author&gt;&lt;author&gt;Duquemin, A.&lt;/author&gt;&lt;/authors&gt;&lt;/contributors&gt;&lt;titles&gt;&lt;title&gt;Evaluation of restrictions on the sale of alcohol from Curtin Springs Roadhouse Northern Territory&lt;/title&gt;&lt;/titles&gt;&lt;dates&gt;&lt;year&gt;1999&lt;/year&gt;&lt;/dates&gt;&lt;pub-location&gt;Darwin&lt;/pub-location&gt;&lt;publisher&gt;Menzies School of Health Research&lt;/publisher&gt;&lt;urls&gt;&lt;/urls&gt;&lt;/record&gt;&lt;/Cite&gt;&lt;Cite&gt;&lt;Author&gt;d’Abbs&lt;/Author&gt;&lt;Year&gt;1996&lt;/Year&gt;&lt;RecNum&gt;285&lt;/RecNum&gt;&lt;record&gt;&lt;rec-number&gt;285&lt;/rec-number&gt;&lt;foreign-keys&gt;&lt;key app="EN" db-id="avr05stv7arzs9erswtvftvb5xwz5ew2prxr" timestamp="1489722617"&gt;285&lt;/key&gt;&lt;/foreign-keys&gt;&lt;ref-type name="Report"&gt;27&lt;/ref-type&gt;&lt;contributors&gt;&lt;authors&gt;&lt;author&gt;d’Abbs, P., &lt;/author&gt;&lt;author&gt;Togni, S.,&lt;/author&gt;&lt;author&gt;Crundall, I.&lt;/author&gt;&lt;/authors&gt;&lt;/contributors&gt;&lt;titles&gt;&lt;title&gt;The Tennant Creek Liquor Licensing Trial: August 1995-February 1996: An Evaluation.&lt;/title&gt;&lt;/titles&gt;&lt;dates&gt;&lt;year&gt;1996&lt;/year&gt;&lt;/dates&gt;&lt;pub-location&gt;Darwin&lt;/pub-location&gt;&lt;publisher&gt;Menzies School of Health Research and Northern Territory Living with Alcohol Program.&lt;/publisher&gt;&lt;urls&gt;&lt;/urls&gt;&lt;/record&gt;&lt;/Cite&gt;&lt;/EndNote&gt;</w:instrText>
      </w:r>
      <w:r w:rsidR="0056253E">
        <w:fldChar w:fldCharType="separate"/>
      </w:r>
      <w:r w:rsidR="00542598">
        <w:rPr>
          <w:noProof/>
        </w:rPr>
        <w:t>(154, 155)</w:t>
      </w:r>
      <w:r w:rsidR="0056253E">
        <w:fldChar w:fldCharType="end"/>
      </w:r>
      <w:r>
        <w:t>.</w:t>
      </w:r>
    </w:p>
    <w:p w14:paraId="49E10463" w14:textId="77777777" w:rsidR="00E730DE" w:rsidRDefault="00E730DE" w:rsidP="005F6D58">
      <w:pPr>
        <w:spacing w:line="360" w:lineRule="auto"/>
      </w:pPr>
      <w:r>
        <w:t xml:space="preserve">Most recently, restrictions on the sale of take-away alcohol with greater than 2.7 per cent alcohol in Halls Creek, WA, found a substantial </w:t>
      </w:r>
      <w:r w:rsidR="001A7637">
        <w:t xml:space="preserve">reduction </w:t>
      </w:r>
      <w:r>
        <w:t xml:space="preserve">in crime and health outcomes </w:t>
      </w:r>
      <w:r>
        <w:fldChar w:fldCharType="begin"/>
      </w:r>
      <w:r w:rsidR="00542598">
        <w:instrText xml:space="preserve"> ADDIN EN.CITE &lt;EndNote&gt;&lt;Cite&gt;&lt;Author&gt;Office&lt;/Author&gt;&lt;Year&gt;2015&lt;/Year&gt;&lt;RecNum&gt;259&lt;/RecNum&gt;&lt;DisplayText&gt;(156)&lt;/DisplayText&gt;&lt;record&gt;&lt;rec-number&gt;259&lt;/rec-number&gt;&lt;foreign-keys&gt;&lt;key app="EN" db-id="avr05stv7arzs9erswtvftvb5xwz5ew2prxr" timestamp="1489641705"&gt;259&lt;/key&gt;&lt;/foreign-keys&gt;&lt;ref-type name="Report"&gt;27&lt;/ref-type&gt;&lt;contributors&gt;&lt;authors&gt;&lt;author&gt;Drug and Alcohol Office&lt;/author&gt;&lt;/authors&gt;&lt;/contributors&gt;&lt;titles&gt;&lt;title&gt;The Impact of Liquor Restrictions in Halls Creek, Perth&lt;/title&gt;&lt;/titles&gt;&lt;dates&gt;&lt;year&gt;2015&lt;/year&gt;&lt;/dates&gt;&lt;pub-location&gt;Perth&lt;/pub-location&gt;&lt;publisher&gt;Drug and Alcohol Office, Western Australia&lt;/publisher&gt;&lt;urls&gt;&lt;/urls&gt;&lt;/record&gt;&lt;/Cite&gt;&lt;/EndNote&gt;</w:instrText>
      </w:r>
      <w:r>
        <w:fldChar w:fldCharType="separate"/>
      </w:r>
      <w:r w:rsidR="00542598">
        <w:rPr>
          <w:noProof/>
        </w:rPr>
        <w:t>(156)</w:t>
      </w:r>
      <w:r>
        <w:fldChar w:fldCharType="end"/>
      </w:r>
      <w:r>
        <w:t xml:space="preserve">. Similarly, there are two studies of Alcohol Management Plans (AMPs) in four communities in Cape York in Northern Queensland which restricted takeaway sales of spirits and stronger beer. They found a reduction in serious injury </w:t>
      </w:r>
      <w:r>
        <w:fldChar w:fldCharType="begin"/>
      </w:r>
      <w:r w:rsidR="00542598">
        <w:instrText xml:space="preserve"> ADDIN EN.CITE &lt;EndNote&gt;&lt;Cite&gt;&lt;Author&gt;Margolis&lt;/Author&gt;&lt;Year&gt;2008&lt;/Year&gt;&lt;RecNum&gt;254&lt;/RecNum&gt;&lt;DisplayText&gt;(157, 158)&lt;/DisplayText&gt;&lt;record&gt;&lt;rec-number&gt;254&lt;/rec-number&gt;&lt;foreign-keys&gt;&lt;key app="EN" db-id="avr05stv7arzs9erswtvftvb5xwz5ew2prxr" timestamp="1489641371"&gt;254&lt;/key&gt;&lt;/foreign-keys&gt;&lt;ref-type name="Journal Article"&gt;17&lt;/ref-type&gt;&lt;contributors&gt;&lt;authors&gt;&lt;author&gt;Margolis, Stephen A&lt;/author&gt;&lt;author&gt;Ypinazar, Valmae A&lt;/author&gt;&lt;author&gt;Muller, Reinhold&lt;/author&gt;&lt;/authors&gt;&lt;/contributors&gt;&lt;titles&gt;&lt;title&gt;The impact of supply reduction through alcohol management plans on serious injury in remote indigenous communities in remote Australia: a ten-year analysis using data from the Royal Flying Doctor Service&lt;/title&gt;&lt;secondary-title&gt;Alcohol and alcoholism&lt;/secondary-title&gt;&lt;/titles&gt;&lt;periodical&gt;&lt;full-title&gt;Alcohol and alcoholism&lt;/full-title&gt;&lt;/periodical&gt;&lt;pages&gt;104-110&lt;/pages&gt;&lt;volume&gt;43&lt;/volume&gt;&lt;number&gt;1&lt;/number&gt;&lt;dates&gt;&lt;year&gt;2008&lt;/year&gt;&lt;/dates&gt;&lt;isbn&gt;0735-0414&lt;/isbn&gt;&lt;urls&gt;&lt;/urls&gt;&lt;/record&gt;&lt;/Cite&gt;&lt;Cite&gt;&lt;Author&gt;Margolis&lt;/Author&gt;&lt;Year&gt;2011&lt;/Year&gt;&lt;RecNum&gt;255&lt;/RecNum&gt;&lt;record&gt;&lt;rec-number&gt;255&lt;/rec-number&gt;&lt;foreign-keys&gt;&lt;key app="EN" db-id="avr05stv7arzs9erswtvftvb5xwz5ew2prxr" timestamp="1489641402"&gt;255&lt;/key&gt;&lt;/foreign-keys&gt;&lt;ref-type name="Journal Article"&gt;17&lt;/ref-type&gt;&lt;contributors&gt;&lt;authors&gt;&lt;author&gt;Margolis, Stephen A&lt;/author&gt;&lt;author&gt;Ypinazar, Valmae A&lt;/author&gt;&lt;author&gt;Muller, Reinhold&lt;/author&gt;&lt;author&gt;Clough, Alan&lt;/author&gt;&lt;/authors&gt;&lt;/contributors&gt;&lt;titles&gt;&lt;title&gt;Increasing alcohol restrictions and rates of serious injury in four remote Australian Indigenous communities&lt;/title&gt;&lt;secondary-title&gt;Med J Aust&lt;/secondary-title&gt;&lt;/titles&gt;&lt;periodical&gt;&lt;full-title&gt;Med J Aust&lt;/full-title&gt;&lt;/periodical&gt;&lt;pages&gt;503-506&lt;/pages&gt;&lt;volume&gt;194&lt;/volume&gt;&lt;number&gt;10&lt;/number&gt;&lt;dates&gt;&lt;year&gt;2011&lt;/year&gt;&lt;/dates&gt;&lt;urls&gt;&lt;/urls&gt;&lt;/record&gt;&lt;/Cite&gt;&lt;/EndNote&gt;</w:instrText>
      </w:r>
      <w:r>
        <w:fldChar w:fldCharType="separate"/>
      </w:r>
      <w:r w:rsidR="00542598">
        <w:rPr>
          <w:noProof/>
        </w:rPr>
        <w:t>(157, 158)</w:t>
      </w:r>
      <w:r>
        <w:fldChar w:fldCharType="end"/>
      </w:r>
      <w:r>
        <w:t xml:space="preserve">. However, evidence from AMPs more broadly are mixed </w:t>
      </w:r>
      <w:r>
        <w:fldChar w:fldCharType="begin"/>
      </w:r>
      <w:r w:rsidR="00542598">
        <w:instrText xml:space="preserve"> ADDIN EN.CITE &lt;EndNote&gt;&lt;Cite&gt;&lt;Author&gt;Clough&lt;/Author&gt;&lt;Year&gt;2015&lt;/Year&gt;&lt;RecNum&gt;256&lt;/RecNum&gt;&lt;DisplayText&gt;(150, 159)&lt;/DisplayText&gt;&lt;record&gt;&lt;rec-number&gt;256&lt;/rec-number&gt;&lt;foreign-keys&gt;&lt;key app="EN" db-id="avr05stv7arzs9erswtvftvb5xwz5ew2prxr" timestamp="1489641475"&gt;256&lt;/key&gt;&lt;/foreign-keys&gt;&lt;ref-type name="Journal Article"&gt;17&lt;/ref-type&gt;&lt;contributors&gt;&lt;authors&gt;&lt;author&gt;Clough, Alan R&lt;/author&gt;&lt;author&gt;Bird, Katrina&lt;/author&gt;&lt;/authors&gt;&lt;/contributors&gt;&lt;titles&gt;&lt;title&gt;The implementation and development of complex alcohol control policies in indigenous communities in Queensland (Australia)&lt;/title&gt;&lt;secondary-title&gt;International Journal of Drug Policy&lt;/secondary-title&gt;&lt;/titles&gt;&lt;periodical&gt;&lt;full-title&gt;International Journal of Drug Policy&lt;/full-title&gt;&lt;/periodical&gt;&lt;pages&gt;345-351&lt;/pages&gt;&lt;volume&gt;26&lt;/volume&gt;&lt;number&gt;4&lt;/number&gt;&lt;dates&gt;&lt;year&gt;2015&lt;/year&gt;&lt;/dates&gt;&lt;isbn&gt;0955-3959&lt;/isbn&gt;&lt;urls&gt;&lt;/urls&gt;&lt;/record&gt;&lt;/Cite&gt;&lt;Cite&gt;&lt;Author&gt;d&amp;apos;Abbs&lt;/Author&gt;&lt;Year&gt;2015&lt;/Year&gt;&lt;RecNum&gt;253&lt;/RecNum&gt;&lt;record&gt;&lt;rec-number&gt;253&lt;/rec-number&gt;&lt;foreign-keys&gt;&lt;key app="EN" db-id="avr05stv7arzs9erswtvftvb5xwz5ew2prxr" timestamp="1489641104"&gt;253&lt;/key&gt;&lt;/foreign-keys&gt;&lt;ref-type name="Journal Article"&gt;17&lt;/ref-type&gt;&lt;contributors&gt;&lt;authors&gt;&lt;author&gt;d&amp;apos;Abbs, Peter&lt;/author&gt;&lt;/authors&gt;&lt;/contributors&gt;&lt;titles&gt;&lt;title&gt;Widening the gap: The gulf between policy rhetoric and implementation reality in addressing alcohol problems among Indigenous Australians&lt;/title&gt;&lt;secondary-title&gt;Drug and alcohol review&lt;/secondary-title&gt;&lt;/titles&gt;&lt;periodical&gt;&lt;full-title&gt;Drug and alcohol review&lt;/full-title&gt;&lt;/periodical&gt;&lt;pages&gt;461-466&lt;/pages&gt;&lt;volume&gt;34&lt;/volume&gt;&lt;number&gt;5&lt;/number&gt;&lt;dates&gt;&lt;year&gt;2015&lt;/year&gt;&lt;/dates&gt;&lt;isbn&gt;1465-3362&lt;/isbn&gt;&lt;urls&gt;&lt;/urls&gt;&lt;/record&gt;&lt;/Cite&gt;&lt;/EndNote&gt;</w:instrText>
      </w:r>
      <w:r>
        <w:fldChar w:fldCharType="separate"/>
      </w:r>
      <w:r w:rsidR="00542598">
        <w:rPr>
          <w:noProof/>
        </w:rPr>
        <w:t>(150, 159)</w:t>
      </w:r>
      <w:r>
        <w:fldChar w:fldCharType="end"/>
      </w:r>
      <w:r>
        <w:t xml:space="preserve">. </w:t>
      </w:r>
      <w:r w:rsidR="00DC1001">
        <w:t>A 12-month trial of restricting the sale of 4- and</w:t>
      </w:r>
      <w:r w:rsidR="00AE14F4">
        <w:t xml:space="preserve"> </w:t>
      </w:r>
      <w:r w:rsidR="00DC1001">
        <w:t>5-litre casks of wine and reductions in off-premise trading hours resulted in a reduction in harms and a shift in purchasing to the next cheapest form of alcohol still available for sale</w:t>
      </w:r>
      <w:r w:rsidR="0056253E">
        <w:t xml:space="preserve"> </w:t>
      </w:r>
      <w:r w:rsidR="00DC1001">
        <w:fldChar w:fldCharType="begin"/>
      </w:r>
      <w:r w:rsidR="00542598">
        <w:instrText xml:space="preserve"> ADDIN EN.CITE &lt;EndNote&gt;&lt;Cite&gt;&lt;Author&gt;Hogan&lt;/Author&gt;&lt;Year&gt;2006&lt;/Year&gt;&lt;RecNum&gt;257&lt;/RecNum&gt;&lt;DisplayText&gt;(160)&lt;/DisplayText&gt;&lt;record&gt;&lt;rec-number&gt;257&lt;/rec-number&gt;&lt;foreign-keys&gt;&lt;key app="EN" db-id="avr05stv7arzs9erswtvftvb5xwz5ew2prxr" timestamp="1489641511"&gt;257&lt;/key&gt;&lt;/foreign-keys&gt;&lt;ref-type name="Journal Article"&gt;17&lt;/ref-type&gt;&lt;contributors&gt;&lt;authors&gt;&lt;author&gt;Hogan, Eleanor&lt;/author&gt;&lt;author&gt;Hogan, Eleanor&lt;/author&gt;&lt;author&gt;Boffa, John&lt;/author&gt;&lt;author&gt;Rosewarne, Clive&lt;/author&gt;&lt;author&gt;Bell, Stephanie&lt;/author&gt;&lt;author&gt;Chee, Donna AH&lt;/author&gt;&lt;/authors&gt;&lt;/contributors&gt;&lt;titles&gt;&lt;title&gt;What price do we pay to prevent alcohol-related harms in Aboriginal communities? The Alice Springs trial of liquor licensing restrictions&lt;/title&gt;&lt;secondary-title&gt;Drug and alcohol review&lt;/secondary-title&gt;&lt;/titles&gt;&lt;periodical&gt;&lt;full-title&gt;Drug and alcohol review&lt;/full-title&gt;&lt;/periodical&gt;&lt;pages&gt;207-212&lt;/pages&gt;&lt;volume&gt;25&lt;/volume&gt;&lt;number&gt;3&lt;/number&gt;&lt;dates&gt;&lt;year&gt;2006&lt;/year&gt;&lt;/dates&gt;&lt;isbn&gt;0959-5236&lt;/isbn&gt;&lt;urls&gt;&lt;/urls&gt;&lt;/record&gt;&lt;/Cite&gt;&lt;/EndNote&gt;</w:instrText>
      </w:r>
      <w:r w:rsidR="00DC1001">
        <w:fldChar w:fldCharType="separate"/>
      </w:r>
      <w:r w:rsidR="00542598">
        <w:rPr>
          <w:noProof/>
        </w:rPr>
        <w:t>(160)</w:t>
      </w:r>
      <w:r w:rsidR="00DC1001">
        <w:fldChar w:fldCharType="end"/>
      </w:r>
      <w:r w:rsidR="00DC1001">
        <w:t>.</w:t>
      </w:r>
    </w:p>
    <w:p w14:paraId="5872229B" w14:textId="77777777" w:rsidR="00BD0806" w:rsidRDefault="00BD0806" w:rsidP="00E25EDD">
      <w:pPr>
        <w:pStyle w:val="Heading2"/>
        <w:numPr>
          <w:ilvl w:val="1"/>
          <w:numId w:val="8"/>
        </w:numPr>
      </w:pPr>
      <w:bookmarkStart w:id="63" w:name="_Toc24278180"/>
      <w:r>
        <w:rPr>
          <w:rStyle w:val="Strong"/>
          <w:b/>
        </w:rPr>
        <w:t>B</w:t>
      </w:r>
      <w:r w:rsidRPr="00C548C4">
        <w:rPr>
          <w:rStyle w:val="Strong"/>
          <w:b/>
        </w:rPr>
        <w:t>ans on off-</w:t>
      </w:r>
      <w:r>
        <w:rPr>
          <w:rStyle w:val="Strong"/>
          <w:b/>
        </w:rPr>
        <w:t xml:space="preserve">premise </w:t>
      </w:r>
      <w:r w:rsidRPr="00C548C4">
        <w:rPr>
          <w:rStyle w:val="Strong"/>
          <w:b/>
        </w:rPr>
        <w:t xml:space="preserve">alcohol </w:t>
      </w:r>
      <w:r>
        <w:rPr>
          <w:rStyle w:val="Strong"/>
          <w:b/>
        </w:rPr>
        <w:t>sales</w:t>
      </w:r>
      <w:bookmarkEnd w:id="63"/>
    </w:p>
    <w:p w14:paraId="2DA66994" w14:textId="77777777" w:rsidR="001753E8" w:rsidRDefault="001753E8" w:rsidP="005F6D58">
      <w:pPr>
        <w:spacing w:line="360" w:lineRule="auto"/>
      </w:pPr>
      <w:r>
        <w:t>There are evaluations o</w:t>
      </w:r>
      <w:r w:rsidR="005F6D58">
        <w:t>f</w:t>
      </w:r>
      <w:r>
        <w:t xml:space="preserve"> bans on alcohol sales in </w:t>
      </w:r>
      <w:r w:rsidR="00AE14F4">
        <w:rPr>
          <w:color w:val="000000"/>
          <w:lang w:eastAsia="en-GB"/>
        </w:rPr>
        <w:t xml:space="preserve">Aboriginal and/or Torres Strait Islander </w:t>
      </w:r>
      <w:r>
        <w:t>communities in several areas. On</w:t>
      </w:r>
      <w:r w:rsidR="00BD0806">
        <w:t>e</w:t>
      </w:r>
      <w:r>
        <w:t xml:space="preserve"> evaluation found that a 5½-month ban on sales from Curtin Springs Roadhouse, potentially serving drinkers from 29 communities which had declared themselves “dry”, resulted in a 79% drop in sales at the Roadhouse, and there was still a 59% drop when it was succeeded by </w:t>
      </w:r>
      <w:r w:rsidR="00BD0806">
        <w:t xml:space="preserve">a </w:t>
      </w:r>
      <w:r>
        <w:t xml:space="preserve">daily ration on take-away sales of a six-pack of beer </w:t>
      </w:r>
      <w:r w:rsidR="0056253E">
        <w:fldChar w:fldCharType="begin"/>
      </w:r>
      <w:r w:rsidR="00542598">
        <w:instrText xml:space="preserve"> ADDIN EN.CITE &lt;EndNote&gt;&lt;Cite&gt;&lt;Author&gt;d&amp;apos;Abbs&lt;/Author&gt;&lt;Year&gt;1999&lt;/Year&gt;&lt;RecNum&gt;263&lt;/RecNum&gt;&lt;DisplayText&gt;(154)&lt;/DisplayText&gt;&lt;record&gt;&lt;rec-number&gt;263&lt;/rec-number&gt;&lt;foreign-keys&gt;&lt;key app="EN" db-id="avr05stv7arzs9erswtvftvb5xwz5ew2prxr" timestamp="1489642674"&gt;263&lt;/key&gt;&lt;/foreign-keys&gt;&lt;ref-type name="Report"&gt;27&lt;/ref-type&gt;&lt;contributors&gt;&lt;authors&gt;&lt;author&gt;d&amp;apos;Abbs,P.,&lt;/author&gt;&lt;author&gt;Togni,S.,&lt;/author&gt;&lt;author&gt;Duquemin, A.&lt;/author&gt;&lt;/authors&gt;&lt;/contributors&gt;&lt;titles&gt;&lt;title&gt;Evaluation of restrictions on the sale of alcohol from Curtin Springs Roadhouse Northern Territory&lt;/title&gt;&lt;/titles&gt;&lt;dates&gt;&lt;year&gt;1999&lt;/year&gt;&lt;/dates&gt;&lt;pub-location&gt;Darwin&lt;/pub-location&gt;&lt;publisher&gt;Menzies School of Health Research&lt;/publisher&gt;&lt;urls&gt;&lt;/urls&gt;&lt;/record&gt;&lt;/Cite&gt;&lt;/EndNote&gt;</w:instrText>
      </w:r>
      <w:r w:rsidR="0056253E">
        <w:fldChar w:fldCharType="separate"/>
      </w:r>
      <w:r w:rsidR="00542598">
        <w:rPr>
          <w:noProof/>
        </w:rPr>
        <w:t>(154)</w:t>
      </w:r>
      <w:r w:rsidR="0056253E">
        <w:fldChar w:fldCharType="end"/>
      </w:r>
      <w:r>
        <w:t xml:space="preserve">.  No evidence </w:t>
      </w:r>
      <w:r>
        <w:lastRenderedPageBreak/>
        <w:t xml:space="preserve">was found of a displacement of sales to other outlets. The number of automobile crashes in the district involving </w:t>
      </w:r>
      <w:r w:rsidR="00AE14F4">
        <w:t>indigenous Australians</w:t>
      </w:r>
      <w:r w:rsidR="005A68E8">
        <w:t xml:space="preserve"> </w:t>
      </w:r>
      <w:r>
        <w:t>fell by 60%.</w:t>
      </w:r>
    </w:p>
    <w:p w14:paraId="642D215D" w14:textId="77777777" w:rsidR="001753E8" w:rsidRDefault="001753E8" w:rsidP="005F6D58">
      <w:pPr>
        <w:spacing w:line="360" w:lineRule="auto"/>
      </w:pPr>
      <w:r>
        <w:t xml:space="preserve">In the </w:t>
      </w:r>
      <w:r w:rsidR="00AE14F4">
        <w:t>Indigenous</w:t>
      </w:r>
      <w:r>
        <w:t xml:space="preserve"> community of Jabiru, in the Arnhem region of the Northern Territory, a total ban on off-</w:t>
      </w:r>
      <w:r w:rsidR="00BD0806">
        <w:t xml:space="preserve">premise </w:t>
      </w:r>
      <w:r>
        <w:t xml:space="preserve">sales of alcohol from the community sports and social club took effect in </w:t>
      </w:r>
      <w:proofErr w:type="gramStart"/>
      <w:r>
        <w:t>April,</w:t>
      </w:r>
      <w:proofErr w:type="gramEnd"/>
      <w:r>
        <w:t xml:space="preserve"> 1997.  The club’s alcohol sales fell by 73%, but this was partly offset by increased sales elsewhere; on a net basis, consumption in Jabiru decreased by 22%.  There were substantial decreases in assaults and public drunkenness complaints, but increases in stealing and motor vehicle offenses, so that there was no net change in the total num</w:t>
      </w:r>
      <w:r w:rsidR="007B3600">
        <w:t xml:space="preserve">ber of complaints to the police </w:t>
      </w:r>
      <w:r w:rsidR="007B3600">
        <w:fldChar w:fldCharType="begin"/>
      </w:r>
      <w:r w:rsidR="00542598">
        <w:instrText xml:space="preserve"> ADDIN EN.CITE &lt;EndNote&gt;&lt;Cite&gt;&lt;Author&gt;d&amp;apos;Abbs&lt;/Author&gt;&lt;Year&gt;1997     &lt;/Year&gt;&lt;RecNum&gt;277&lt;/RecNum&gt;&lt;DisplayText&gt;(161)&lt;/DisplayText&gt;&lt;record&gt;&lt;rec-number&gt;277&lt;/rec-number&gt;&lt;foreign-keys&gt;&lt;key app="EN" db-id="avr05stv7arzs9erswtvftvb5xwz5ew2prxr" timestamp="1489717394"&gt;277&lt;/key&gt;&lt;/foreign-keys&gt;&lt;ref-type name="Report"&gt;27&lt;/ref-type&gt;&lt;contributors&gt;&lt;authors&gt;&lt;author&gt;d&amp;apos;Abbs, P. &lt;/author&gt;&lt;author&gt;Togni, S.&lt;/author&gt;&lt;/authors&gt;&lt;/contributors&gt;&lt;titles&gt;&lt;title&gt;An Evaluation of Restrictions on Alcohol Sales from Jabiru Sports and Social Club, April-September 1997: Report prepared for Energy Resources of Australia, Ltd., Jabiru, NT. &lt;/title&gt;&lt;/titles&gt;&lt;dates&gt;&lt;year&gt;1997     &lt;/year&gt;&lt;/dates&gt;&lt;pub-location&gt;Darwin &lt;/pub-location&gt;&lt;publisher&gt;Menzies School of Health Research&lt;/publisher&gt;&lt;urls&gt;&lt;/urls&gt;&lt;/record&gt;&lt;/Cite&gt;&lt;/EndNote&gt;</w:instrText>
      </w:r>
      <w:r w:rsidR="007B3600">
        <w:fldChar w:fldCharType="separate"/>
      </w:r>
      <w:r w:rsidR="00542598">
        <w:rPr>
          <w:noProof/>
        </w:rPr>
        <w:t>(161)</w:t>
      </w:r>
      <w:r w:rsidR="007B3600">
        <w:fldChar w:fldCharType="end"/>
      </w:r>
      <w:r>
        <w:t>.</w:t>
      </w:r>
    </w:p>
    <w:p w14:paraId="3265DB61" w14:textId="77777777" w:rsidR="00A45AAF" w:rsidRPr="00FD2137" w:rsidRDefault="00A45AAF" w:rsidP="00A45AAF">
      <w:pPr>
        <w:spacing w:line="360" w:lineRule="auto"/>
      </w:pPr>
      <w:r>
        <w:rPr>
          <w:rFonts w:cs="Arial"/>
        </w:rPr>
        <w:t xml:space="preserve">In 2007 the Director of Liquor Licensing prohibited the sale of full strength packaged liquor at the only licensed premises in Fitzroy Crossing. The effect of this ban has been to significantly reduce the consumption of full-strength alcohol in that community </w:t>
      </w:r>
      <w:r>
        <w:rPr>
          <w:rFonts w:cs="Arial"/>
        </w:rPr>
        <w:fldChar w:fldCharType="begin"/>
      </w:r>
      <w:r w:rsidR="00542598">
        <w:rPr>
          <w:rFonts w:cs="Arial"/>
        </w:rPr>
        <w:instrText xml:space="preserve"> ADDIN EN.CITE &lt;EndNote&gt;&lt;Cite&gt;&lt;Author&gt;Kinnane&lt;/Author&gt;&lt;Year&gt;2008&lt;/Year&gt;&lt;RecNum&gt;286&lt;/RecNum&gt;&lt;DisplayText&gt;(162)&lt;/DisplayText&gt;&lt;record&gt;&lt;rec-number&gt;286&lt;/rec-number&gt;&lt;foreign-keys&gt;&lt;key app="EN" db-id="avr05stv7arzs9erswtvftvb5xwz5ew2prxr" timestamp="1498706359"&gt;286&lt;/key&gt;&lt;/foreign-keys&gt;&lt;ref-type name="Report"&gt;27&lt;/ref-type&gt;&lt;contributors&gt;&lt;authors&gt;&lt;author&gt;Kinnane, S., Farringdon, F., Henderson-Yates, L., and Parker, H.,&lt;/author&gt;&lt;/authors&gt;&lt;/contributors&gt;&lt;titles&gt;&lt;title&gt;Fitzroy Valley Alcohol Restriction Report December 2010: An evaluation of the effects of alcohol restrictions in Fitzroy Crossing relating to measurable health and social outcomes, community perceptions and alcohol related behaviours after two years.&lt;/title&gt;&lt;/titles&gt;&lt;dates&gt;&lt;year&gt;2008&lt;/year&gt;&lt;/dates&gt;&lt;pub-location&gt;Perth&lt;/pub-location&gt;&lt;publisher&gt;The Drug and Alcohol Office, Western Australia.&lt;/publisher&gt;&lt;urls&gt;&lt;/urls&gt;&lt;/record&gt;&lt;/Cite&gt;&lt;/EndNote&gt;</w:instrText>
      </w:r>
      <w:r>
        <w:rPr>
          <w:rFonts w:cs="Arial"/>
        </w:rPr>
        <w:fldChar w:fldCharType="separate"/>
      </w:r>
      <w:r w:rsidR="00542598">
        <w:rPr>
          <w:rFonts w:cs="Arial"/>
          <w:noProof/>
        </w:rPr>
        <w:t>(162)</w:t>
      </w:r>
      <w:r>
        <w:rPr>
          <w:rFonts w:cs="Arial"/>
        </w:rPr>
        <w:fldChar w:fldCharType="end"/>
      </w:r>
      <w:r>
        <w:rPr>
          <w:rFonts w:cs="Arial"/>
        </w:rPr>
        <w:t xml:space="preserve">. An evaluation of the restriction two years later found health and social benefits to the community. This includes a reduction in alcohol-related presentations to the Fitzroy Crossing Emergency department and number of </w:t>
      </w:r>
      <w:proofErr w:type="gramStart"/>
      <w:r>
        <w:rPr>
          <w:rFonts w:cs="Arial"/>
        </w:rPr>
        <w:t>drink</w:t>
      </w:r>
      <w:proofErr w:type="gramEnd"/>
      <w:r>
        <w:rPr>
          <w:rFonts w:cs="Arial"/>
        </w:rPr>
        <w:t xml:space="preserve"> driving charges.  However, the </w:t>
      </w:r>
      <w:r w:rsidR="00AE14F4">
        <w:rPr>
          <w:rFonts w:cs="Arial"/>
        </w:rPr>
        <w:t>two-year</w:t>
      </w:r>
      <w:r>
        <w:rPr>
          <w:rFonts w:cs="Arial"/>
        </w:rPr>
        <w:t xml:space="preserve"> evaluation noted that substantial declines in harms seen in the first year had started to weaken. This was attributed to an increase in community members travelling outside of Fitzroy Crossing to obtain full-strength take-away alcohol.</w:t>
      </w:r>
    </w:p>
    <w:p w14:paraId="089DF5FA" w14:textId="77777777" w:rsidR="00BD0806" w:rsidRDefault="00BD0806" w:rsidP="00E25EDD">
      <w:pPr>
        <w:pStyle w:val="Heading2"/>
        <w:numPr>
          <w:ilvl w:val="1"/>
          <w:numId w:val="8"/>
        </w:numPr>
      </w:pPr>
      <w:bookmarkStart w:id="64" w:name="_Toc24278181"/>
      <w:r>
        <w:t>Summary</w:t>
      </w:r>
      <w:bookmarkEnd w:id="64"/>
    </w:p>
    <w:p w14:paraId="2EF23437" w14:textId="77777777" w:rsidR="001753E8" w:rsidRPr="001753E8" w:rsidRDefault="001753E8" w:rsidP="005F6D58">
      <w:pPr>
        <w:spacing w:line="360" w:lineRule="auto"/>
      </w:pPr>
      <w:r>
        <w:t xml:space="preserve">An overall conclusion would be that restricting the availability of </w:t>
      </w:r>
      <w:proofErr w:type="gramStart"/>
      <w:r>
        <w:t>particular alcoholic</w:t>
      </w:r>
      <w:proofErr w:type="gramEnd"/>
      <w:r>
        <w:t xml:space="preserve"> beverage containers or forms, even those used by the most problematic drinkers, in the absence of limits on other containers or forms, is unlikely to have more than a limited effect.  The main effects presumably would be from the price differential involved in purchasing the least expensive form still available, and perhaps from the mild discouragement of switching to an unaccustomed beverage.  In contrast, a substantial restriction or ban on off-</w:t>
      </w:r>
      <w:r w:rsidR="00BD0806">
        <w:t xml:space="preserve">premise </w:t>
      </w:r>
      <w:r>
        <w:t>sales is likely to</w:t>
      </w:r>
      <w:r w:rsidR="00BD0806">
        <w:t xml:space="preserve"> have</w:t>
      </w:r>
      <w:r>
        <w:t xml:space="preserve"> more substantial effects in remote communities or other circumstances where access to alternative sources is limited.</w:t>
      </w:r>
    </w:p>
    <w:p w14:paraId="1CC9E4E5" w14:textId="77777777" w:rsidR="001753E8" w:rsidRDefault="001753E8">
      <w:pPr>
        <w:rPr>
          <w:rFonts w:cs="Times New Roman"/>
          <w:b/>
          <w:bCs/>
          <w:sz w:val="28"/>
          <w:szCs w:val="32"/>
        </w:rPr>
      </w:pPr>
      <w:r>
        <w:br w:type="page"/>
      </w:r>
    </w:p>
    <w:p w14:paraId="085EE08A" w14:textId="77777777" w:rsidR="00867FE5" w:rsidRDefault="00867FE5" w:rsidP="00E25EDD">
      <w:pPr>
        <w:pStyle w:val="Heading1"/>
        <w:numPr>
          <w:ilvl w:val="0"/>
          <w:numId w:val="8"/>
        </w:numPr>
      </w:pPr>
      <w:bookmarkStart w:id="65" w:name="_Toc24278182"/>
      <w:r>
        <w:lastRenderedPageBreak/>
        <w:t>Discussion</w:t>
      </w:r>
      <w:bookmarkEnd w:id="65"/>
    </w:p>
    <w:p w14:paraId="3AD8BC37" w14:textId="77777777" w:rsidR="005049A5" w:rsidRDefault="005049A5" w:rsidP="00E25EDD">
      <w:pPr>
        <w:pStyle w:val="Heading2"/>
        <w:numPr>
          <w:ilvl w:val="1"/>
          <w:numId w:val="8"/>
        </w:numPr>
      </w:pPr>
      <w:bookmarkStart w:id="66" w:name="_Toc24278183"/>
      <w:r>
        <w:t>Implications for policy</w:t>
      </w:r>
      <w:r w:rsidR="00BA793C">
        <w:t xml:space="preserve"> and regulations</w:t>
      </w:r>
      <w:bookmarkEnd w:id="66"/>
    </w:p>
    <w:p w14:paraId="27B958A8" w14:textId="77777777" w:rsidR="00BA793C" w:rsidRDefault="00BA793C" w:rsidP="00E25EDD">
      <w:pPr>
        <w:pStyle w:val="Heading3"/>
        <w:numPr>
          <w:ilvl w:val="2"/>
          <w:numId w:val="8"/>
        </w:numPr>
      </w:pPr>
      <w:bookmarkStart w:id="67" w:name="_Toc24278184"/>
      <w:r>
        <w:t>Limits on trading hours</w:t>
      </w:r>
      <w:bookmarkEnd w:id="67"/>
    </w:p>
    <w:p w14:paraId="0C8AF43C" w14:textId="77777777" w:rsidR="005049A5" w:rsidRDefault="005049A5" w:rsidP="005049A5">
      <w:pPr>
        <w:spacing w:line="360" w:lineRule="auto"/>
      </w:pPr>
      <w:r w:rsidRPr="00F40372">
        <w:t xml:space="preserve">The Australian and international examples provide encouragement for policy action around late-night licensing regulation, and the strength of the evidence base reviewed in </w:t>
      </w:r>
      <w:r w:rsidR="00BA793C">
        <w:t xml:space="preserve">this report </w:t>
      </w:r>
      <w:r w:rsidRPr="00F40372">
        <w:t xml:space="preserve">suggests it would be a fruitful approach for jurisdictions looking to reduce violence. </w:t>
      </w:r>
      <w:r>
        <w:t>Issues of displacement are still being evaluated but do not negate the conclusion of an overall reduction in violence.</w:t>
      </w:r>
    </w:p>
    <w:p w14:paraId="49C8550C" w14:textId="77777777" w:rsidR="00BA793C" w:rsidRDefault="00BA793C" w:rsidP="00E25EDD">
      <w:pPr>
        <w:pStyle w:val="Heading3"/>
        <w:numPr>
          <w:ilvl w:val="2"/>
          <w:numId w:val="8"/>
        </w:numPr>
      </w:pPr>
      <w:bookmarkStart w:id="68" w:name="_Toc24278185"/>
      <w:r w:rsidRPr="00BA793C">
        <w:t>Density of alcohol outlets</w:t>
      </w:r>
      <w:bookmarkEnd w:id="68"/>
    </w:p>
    <w:p w14:paraId="2573907E" w14:textId="77777777" w:rsidR="00710E0F" w:rsidRDefault="00710E0F" w:rsidP="00710E0F">
      <w:pPr>
        <w:spacing w:line="360" w:lineRule="auto"/>
      </w:pPr>
      <w:r>
        <w:t>Despite limitations, t</w:t>
      </w:r>
      <w:r w:rsidRPr="006B4E76">
        <w:t>his body of research</w:t>
      </w:r>
      <w:r>
        <w:t xml:space="preserve"> </w:t>
      </w:r>
      <w:r w:rsidRPr="006B4E76">
        <w:t xml:space="preserve">in general suggests that the regulation of alcohol outlets </w:t>
      </w:r>
      <w:r>
        <w:t xml:space="preserve">would </w:t>
      </w:r>
      <w:r w:rsidRPr="006B4E76">
        <w:t>be a useful public health tool for the reduction of risky drinking and alcohol-related harm.</w:t>
      </w:r>
      <w:r>
        <w:t xml:space="preserve"> However, this evidence </w:t>
      </w:r>
      <w:r w:rsidRPr="00874915">
        <w:t xml:space="preserve">has had limited impact on policy in most </w:t>
      </w:r>
      <w:r w:rsidR="004C5C76" w:rsidRPr="00874915">
        <w:t>high-income</w:t>
      </w:r>
      <w:r w:rsidRPr="00874915">
        <w:t xml:space="preserve"> countries in recent decades, as </w:t>
      </w:r>
      <w:r>
        <w:t xml:space="preserve">current </w:t>
      </w:r>
      <w:r w:rsidRPr="00874915">
        <w:t>economic orthodoxies around competition and deregulation have held sway</w:t>
      </w:r>
      <w:r>
        <w:t>.</w:t>
      </w:r>
      <w:r w:rsidR="007D5DC6">
        <w:t xml:space="preserve"> </w:t>
      </w:r>
    </w:p>
    <w:p w14:paraId="5D7AF129" w14:textId="77777777" w:rsidR="00710E0F" w:rsidRDefault="00710E0F" w:rsidP="00B64288">
      <w:pPr>
        <w:spacing w:line="360" w:lineRule="auto"/>
      </w:pPr>
      <w:r w:rsidRPr="00F40372">
        <w:t xml:space="preserve">There are few examples of successful interventions related to outlet density, with most policy movement towards more liberal rather than more restrictive approaches </w:t>
      </w:r>
      <w:r w:rsidRPr="00F40372">
        <w:fldChar w:fldCharType="begin"/>
      </w:r>
      <w:r w:rsidR="002C232D">
        <w:instrText xml:space="preserve"> ADDIN EN.CITE &lt;EndNote&gt;&lt;Cite&gt;&lt;Author&gt;Campbell&lt;/Author&gt;&lt;Year&gt;2009&lt;/Year&gt;&lt;RecNum&gt;8&lt;/RecNum&gt;&lt;DisplayText&gt;(163)&lt;/DisplayText&gt;&lt;record&gt;&lt;rec-number&gt;8&lt;/rec-number&gt;&lt;foreign-keys&gt;&lt;key app="EN" db-id="tsxd9trf1x0aate22x2v5wecedrws2wrazdw" timestamp="0"&gt;8&lt;/key&gt;&lt;/foreign-keys&gt;&lt;ref-type name="Journal Article"&gt;17&lt;/ref-type&gt;&lt;contributors&gt;&lt;authors&gt;&lt;author&gt;Campbell, Carla Alexia&lt;/author&gt;&lt;author&gt;Hahn, Robert A&lt;/author&gt;&lt;author&gt;Elder, Randy&lt;/author&gt;&lt;author&gt;Brewer, Robert&lt;/author&gt;&lt;author&gt;Chattopadhyay, Sajal&lt;/author&gt;&lt;author&gt;Fielding, Jonathan&lt;/author&gt;&lt;author&gt;Naimi, Timothy S&lt;/author&gt;&lt;author&gt;Toomey, Traci&lt;/author&gt;&lt;author&gt;Lawrence, Briana&lt;/author&gt;&lt;author&gt;Middleton, Jennifer Cook&lt;/author&gt;&lt;/authors&gt;&lt;/contributors&gt;&lt;titles&gt;&lt;title&gt;The effectiveness of limiting alcohol outlet density as a means of reducing excessive alcohol consumption and alcohol-related harms&lt;/title&gt;&lt;secondary-title&gt;American Journal of Preventive Medicine&lt;/secondary-title&gt;&lt;/titles&gt;&lt;pages&gt;556-569&lt;/pages&gt;&lt;volume&gt;37&lt;/volume&gt;&lt;number&gt;6&lt;/number&gt;&lt;dates&gt;&lt;year&gt;2009&lt;/year&gt;&lt;/dates&gt;&lt;isbn&gt;0749-3797&lt;/isbn&gt;&lt;urls&gt;&lt;/urls&gt;&lt;/record&gt;&lt;/Cite&gt;&lt;/EndNote&gt;</w:instrText>
      </w:r>
      <w:r w:rsidRPr="00F40372">
        <w:fldChar w:fldCharType="separate"/>
      </w:r>
      <w:r w:rsidR="00542598">
        <w:rPr>
          <w:noProof/>
        </w:rPr>
        <w:t>(163)</w:t>
      </w:r>
      <w:r w:rsidRPr="00F40372">
        <w:fldChar w:fldCharType="end"/>
      </w:r>
      <w:r w:rsidRPr="00F40372">
        <w:t xml:space="preserve">. </w:t>
      </w:r>
      <w:r w:rsidR="007D5DC6">
        <w:t xml:space="preserve">The most likely policies around density relate to restrictions on the granting of new licences, rather than explicit quotas for </w:t>
      </w:r>
      <w:proofErr w:type="gramStart"/>
      <w:r w:rsidR="007D5DC6">
        <w:t>particular licence</w:t>
      </w:r>
      <w:proofErr w:type="gramEnd"/>
      <w:r w:rsidR="007D5DC6">
        <w:t xml:space="preserve"> categories</w:t>
      </w:r>
      <w:r w:rsidR="00204D11">
        <w:t xml:space="preserve"> – although quotas do still exist in parts of the US</w:t>
      </w:r>
      <w:r w:rsidR="007D5DC6">
        <w:t xml:space="preserve">. </w:t>
      </w:r>
      <w:r w:rsidR="00DF2673">
        <w:t xml:space="preserve">One </w:t>
      </w:r>
      <w:r w:rsidR="00204D11">
        <w:t>example of a new and potentially density-limiting policy i</w:t>
      </w:r>
      <w:r w:rsidR="00DF2673">
        <w:t>s the UK model of Cumulative Impact Zones (CIZs)</w:t>
      </w:r>
      <w:r w:rsidR="00204D11">
        <w:t xml:space="preserve">. CIZ are advocated and declared by local governments </w:t>
      </w:r>
      <w:r w:rsidR="00DF2673">
        <w:t xml:space="preserve">as a tool to limit the growth of licensed premises in areas where a </w:t>
      </w:r>
      <w:r w:rsidR="00DF2673" w:rsidRPr="009B1070">
        <w:t xml:space="preserve">significant number are concentrated.  Recent evidence suggests that these policies have been effective at reducing alcohol-related harms </w:t>
      </w:r>
      <w:r w:rsidR="00847397" w:rsidRPr="009B1070">
        <w:fldChar w:fldCharType="begin"/>
      </w:r>
      <w:r w:rsidR="00542598" w:rsidRPr="009B1070">
        <w:instrText xml:space="preserve"> ADDIN EN.CITE &lt;EndNote&gt;&lt;Cite&gt;&lt;Author&gt;de Vocht&lt;/Author&gt;&lt;Year&gt;2016&lt;/Year&gt;&lt;RecNum&gt;27&lt;/RecNum&gt;&lt;DisplayText&gt;(164, 165)&lt;/DisplayText&gt;&lt;record&gt;&lt;rec-number&gt;27&lt;/rec-number&gt;&lt;foreign-keys&gt;&lt;key app="EN" db-id="avr05stv7arzs9erswtvftvb5xwz5ew2prxr" timestamp="0"&gt;27&lt;/key&gt;&lt;/foreign-keys&gt;&lt;ref-type name="Journal Article"&gt;17&lt;/ref-type&gt;&lt;contributors&gt;&lt;authors&gt;&lt;author&gt;de Vocht, F&lt;/author&gt;&lt;author&gt;Heron, Jon&lt;/author&gt;&lt;author&gt;Angus, Colin&lt;/author&gt;&lt;author&gt;Brennan, Alan&lt;/author&gt;&lt;author&gt;Mooney, John&lt;/author&gt;&lt;author&gt;Lock, Karen&lt;/author&gt;&lt;author&gt;Campbell, Rona&lt;/author&gt;&lt;author&gt;Hickman, Matthew&lt;/author&gt;&lt;/authors&gt;&lt;/contributors&gt;&lt;titles&gt;&lt;title&gt;Measurable effects of local alcohol licensing policies on population health in England&lt;/title&gt;&lt;secondary-title&gt;Journal of epidemiology and community health&lt;/secondary-title&gt;&lt;/titles&gt;&lt;periodical&gt;&lt;full-title&gt;Journal of epidemiology and community health&lt;/full-title&gt;&lt;/periodical&gt;&lt;pages&gt;231-237&lt;/pages&gt;&lt;volume&gt;70&lt;/volume&gt;&lt;number&gt;3&lt;/number&gt;&lt;dates&gt;&lt;year&gt;2016&lt;/year&gt;&lt;/dates&gt;&lt;isbn&gt;1470-2738&lt;/isbn&gt;&lt;urls&gt;&lt;/urls&gt;&lt;/record&gt;&lt;/Cite&gt;&lt;Cite&gt;&lt;Author&gt;de Vocht&lt;/Author&gt;&lt;Year&gt;2016&lt;/Year&gt;&lt;RecNum&gt;28&lt;/RecNum&gt;&lt;record&gt;&lt;rec-number&gt;28&lt;/rec-number&gt;&lt;foreign-keys&gt;&lt;key app="EN" db-id="avr05stv7arzs9erswtvftvb5xwz5ew2prxr" timestamp="0"&gt;28&lt;/key&gt;&lt;/foreign-keys&gt;&lt;ref-type name="Journal Article"&gt;17&lt;/ref-type&gt;&lt;contributors&gt;&lt;authors&gt;&lt;author&gt;de Vocht, F&lt;/author&gt;&lt;author&gt;Heron, J&lt;/author&gt;&lt;author&gt;Campbell, R&lt;/author&gt;&lt;author&gt;Egan, M&lt;/author&gt;&lt;author&gt;Mooney, JD&lt;/author&gt;&lt;author&gt;Angus, C&lt;/author&gt;&lt;author&gt;Brennan, A&lt;/author&gt;&lt;author&gt;Hickman, M&lt;/author&gt;&lt;/authors&gt;&lt;/contributors&gt;&lt;titles&gt;&lt;title&gt;Testing the impact of local alcohol licencing policies on reported crime rates in England&lt;/title&gt;&lt;secondary-title&gt;Journal of epidemiology and community health&lt;/secondary-title&gt;&lt;/titles&gt;&lt;periodical&gt;&lt;full-title&gt;Journal of epidemiology and community health&lt;/full-title&gt;&lt;/periodical&gt;&lt;pages&gt;jech-2016-207753&lt;/pages&gt;&lt;dates&gt;&lt;year&gt;2016&lt;/year&gt;&lt;/dates&gt;&lt;isbn&gt;1470-2738&lt;/isbn&gt;&lt;urls&gt;&lt;/urls&gt;&lt;/record&gt;&lt;/Cite&gt;&lt;/EndNote&gt;</w:instrText>
      </w:r>
      <w:r w:rsidR="00847397" w:rsidRPr="009B1070">
        <w:fldChar w:fldCharType="separate"/>
      </w:r>
      <w:r w:rsidR="00542598" w:rsidRPr="009B1070">
        <w:rPr>
          <w:noProof/>
        </w:rPr>
        <w:t>(164, 165)</w:t>
      </w:r>
      <w:r w:rsidR="00847397" w:rsidRPr="009B1070">
        <w:fldChar w:fldCharType="end"/>
      </w:r>
      <w:r w:rsidR="00DB52F1" w:rsidRPr="009B1070">
        <w:t>. However,</w:t>
      </w:r>
      <w:r w:rsidR="00DF2673" w:rsidRPr="009B1070">
        <w:t xml:space="preserve"> it is not clear if this effect is achieved by limit</w:t>
      </w:r>
      <w:r w:rsidR="00DB52F1" w:rsidRPr="009B1070">
        <w:t>ing</w:t>
      </w:r>
      <w:r w:rsidR="00DF2673" w:rsidRPr="009B1070">
        <w:t xml:space="preserve"> the growth in licensed premises</w:t>
      </w:r>
      <w:r w:rsidR="00DB52F1" w:rsidRPr="009B1070">
        <w:t>, as originally intentioned, or rather by influencing the type and operating conditions of new licenced premises</w:t>
      </w:r>
      <w:r w:rsidR="004C5C76">
        <w:t xml:space="preserve"> </w:t>
      </w:r>
      <w:r w:rsidRPr="009B1070">
        <w:fldChar w:fldCharType="begin"/>
      </w:r>
      <w:r w:rsidR="00542598" w:rsidRPr="009B1070">
        <w:instrText xml:space="preserve"> ADDIN EN.CITE &lt;EndNote&gt;&lt;Cite&gt;&lt;Author&gt;Foster&lt;/Author&gt;&lt;Year&gt;2016&lt;/Year&gt;&lt;RecNum&gt;75&lt;/RecNum&gt;&lt;Suffix&gt;92&lt;/Suffix&gt;&lt;DisplayText&gt;(166)&lt;/DisplayText&gt;&lt;record&gt;&lt;rec-number&gt;75&lt;/rec-number&gt;&lt;foreign-keys&gt;&lt;key app="EN" db-id="avr05stv7arzs9erswtvftvb5xwz5ew2prxr" timestamp="1489632501"&gt;75&lt;/key&gt;&lt;/foreign-keys&gt;&lt;ref-type name="Report"&gt;27&lt;/ref-type&gt;&lt;contributors&gt;&lt;authors&gt;&lt;author&gt;Foster, J. H.&lt;/author&gt;&lt;/authors&gt;&lt;/contributors&gt;&lt;titles&gt;&lt;title&gt;The Licensing Act (2003): its uses and abuses 10 years on&lt;/title&gt;&lt;/titles&gt;&lt;dates&gt;&lt;year&gt;2016&lt;/year&gt;&lt;/dates&gt;&lt;pub-location&gt;London&lt;/pub-location&gt;&lt;publisher&gt;Institute of Alcohol Studies&lt;/publisher&gt;&lt;urls&gt;&lt;/urls&gt;&lt;/record&gt;&lt;/Cite&gt;&lt;/EndNote&gt;</w:instrText>
      </w:r>
      <w:r w:rsidRPr="009B1070">
        <w:fldChar w:fldCharType="separate"/>
      </w:r>
      <w:r w:rsidR="00542598" w:rsidRPr="009B1070">
        <w:rPr>
          <w:noProof/>
        </w:rPr>
        <w:t>(166)</w:t>
      </w:r>
      <w:r w:rsidRPr="009B1070">
        <w:fldChar w:fldCharType="end"/>
      </w:r>
      <w:r w:rsidRPr="009B1070">
        <w:t xml:space="preserve">. </w:t>
      </w:r>
      <w:r w:rsidR="00711D6B" w:rsidRPr="009B1070">
        <w:t xml:space="preserve">Other examples </w:t>
      </w:r>
      <w:r w:rsidR="00A3107C" w:rsidRPr="009B1070">
        <w:t xml:space="preserve">of shifts towards more restrictive licensing policies </w:t>
      </w:r>
      <w:r w:rsidR="00711D6B" w:rsidRPr="009B1070">
        <w:t>are licensing assessment tools</w:t>
      </w:r>
      <w:r w:rsidR="00711D6B">
        <w:t xml:space="preserve"> </w:t>
      </w:r>
      <w:r w:rsidR="00711D6B" w:rsidRPr="007E1917">
        <w:t>for</w:t>
      </w:r>
      <w:r w:rsidR="00711D6B">
        <w:t xml:space="preserve"> </w:t>
      </w:r>
      <w:r w:rsidR="00711D6B" w:rsidRPr="007E1917">
        <w:t>use</w:t>
      </w:r>
      <w:r w:rsidR="00711D6B">
        <w:t xml:space="preserve"> </w:t>
      </w:r>
      <w:r w:rsidR="00711D6B" w:rsidRPr="007E1917">
        <w:t>in</w:t>
      </w:r>
      <w:r w:rsidR="00711D6B">
        <w:t xml:space="preserve"> </w:t>
      </w:r>
      <w:r w:rsidR="00711D6B" w:rsidRPr="007E1917">
        <w:t>assessing</w:t>
      </w:r>
      <w:r w:rsidR="00711D6B">
        <w:t xml:space="preserve"> </w:t>
      </w:r>
      <w:r w:rsidR="00711D6B" w:rsidRPr="007E1917">
        <w:t>the</w:t>
      </w:r>
      <w:r w:rsidR="00711D6B">
        <w:t xml:space="preserve"> </w:t>
      </w:r>
      <w:r w:rsidR="00711D6B" w:rsidRPr="007E1917">
        <w:t>risk</w:t>
      </w:r>
      <w:r w:rsidR="00711D6B">
        <w:t xml:space="preserve"> </w:t>
      </w:r>
      <w:r w:rsidR="00711D6B" w:rsidRPr="007E1917">
        <w:t>of</w:t>
      </w:r>
      <w:r w:rsidR="00711D6B">
        <w:t xml:space="preserve"> </w:t>
      </w:r>
      <w:r w:rsidR="00711D6B" w:rsidRPr="007E1917">
        <w:t>adverse</w:t>
      </w:r>
      <w:r w:rsidR="00711D6B">
        <w:t xml:space="preserve"> </w:t>
      </w:r>
      <w:r w:rsidR="00711D6B" w:rsidRPr="007E1917">
        <w:t>social</w:t>
      </w:r>
      <w:r w:rsidR="00711D6B">
        <w:t xml:space="preserve"> </w:t>
      </w:r>
      <w:r w:rsidR="00711D6B" w:rsidRPr="007E1917">
        <w:t>outcomes</w:t>
      </w:r>
      <w:r w:rsidR="00711D6B">
        <w:t xml:space="preserve"> </w:t>
      </w:r>
      <w:r w:rsidR="00711D6B" w:rsidRPr="007E1917">
        <w:t>that</w:t>
      </w:r>
      <w:r w:rsidR="00711D6B">
        <w:t xml:space="preserve"> </w:t>
      </w:r>
      <w:r w:rsidR="00711D6B" w:rsidRPr="007E1917">
        <w:t>might</w:t>
      </w:r>
      <w:r w:rsidR="00711D6B">
        <w:t xml:space="preserve"> </w:t>
      </w:r>
      <w:r w:rsidR="00711D6B" w:rsidRPr="007E1917">
        <w:t>follow</w:t>
      </w:r>
      <w:r w:rsidR="00711D6B">
        <w:t xml:space="preserve"> </w:t>
      </w:r>
      <w:r w:rsidR="00711D6B" w:rsidRPr="007E1917">
        <w:t>from</w:t>
      </w:r>
      <w:r w:rsidR="00711D6B">
        <w:t xml:space="preserve"> </w:t>
      </w:r>
      <w:r w:rsidR="00711D6B" w:rsidRPr="007E1917">
        <w:t>granting</w:t>
      </w:r>
      <w:r w:rsidR="00711D6B">
        <w:t xml:space="preserve"> </w:t>
      </w:r>
      <w:r w:rsidR="00711D6B" w:rsidRPr="007E1917">
        <w:t>a</w:t>
      </w:r>
      <w:r w:rsidR="00711D6B">
        <w:t xml:space="preserve"> </w:t>
      </w:r>
      <w:r w:rsidR="00711D6B" w:rsidRPr="007E1917">
        <w:t>new</w:t>
      </w:r>
      <w:r w:rsidR="00711D6B">
        <w:t xml:space="preserve"> </w:t>
      </w:r>
      <w:r w:rsidR="00711D6B" w:rsidRPr="007E1917">
        <w:t>liquor</w:t>
      </w:r>
      <w:r w:rsidR="00711D6B">
        <w:t xml:space="preserve"> </w:t>
      </w:r>
      <w:r w:rsidR="00711D6B" w:rsidRPr="007E1917">
        <w:t>licence</w:t>
      </w:r>
      <w:r w:rsidR="00711D6B">
        <w:t>. A</w:t>
      </w:r>
      <w:r w:rsidR="00B64288">
        <w:t xml:space="preserve">n evaluation of one such </w:t>
      </w:r>
      <w:r w:rsidR="004C5C76">
        <w:t xml:space="preserve">Australian </w:t>
      </w:r>
      <w:r w:rsidR="00B64288">
        <w:t xml:space="preserve">tool - the </w:t>
      </w:r>
      <w:r w:rsidR="00B64288" w:rsidRPr="00B64288">
        <w:t>Environment and Venue Assessment Tool</w:t>
      </w:r>
      <w:r w:rsidR="00B64288">
        <w:t xml:space="preserve"> (EVAT) – suggested the tool was positively received by decision-makers and use of the </w:t>
      </w:r>
      <w:r w:rsidR="00711D6B">
        <w:t xml:space="preserve">tool was associated with a greater </w:t>
      </w:r>
      <w:r w:rsidR="00B64288">
        <w:t>proportion of granted licences having trading conditions imposed</w:t>
      </w:r>
      <w:r w:rsidR="004C5C76">
        <w:t xml:space="preserve"> </w:t>
      </w:r>
      <w:r w:rsidR="00B64288">
        <w:fldChar w:fldCharType="begin"/>
      </w:r>
      <w:r w:rsidR="00542598">
        <w:instrText xml:space="preserve"> ADDIN EN.CITE &lt;EndNote&gt;&lt;Cite&gt;&lt;Author&gt;Office of Liquor&lt;/Author&gt;&lt;Year&gt;2014&lt;/Year&gt;&lt;RecNum&gt;288&lt;/RecNum&gt;&lt;DisplayText&gt;(167)&lt;/DisplayText&gt;&lt;record&gt;&lt;rec-number&gt;288&lt;/rec-number&gt;&lt;foreign-keys&gt;&lt;key app="EN" db-id="avr05stv7arzs9erswtvftvb5xwz5ew2prxr" timestamp="1498716532"&gt;288&lt;/key&gt;&lt;/foreign-keys&gt;&lt;ref-type name="Report"&gt;27&lt;/ref-type&gt;&lt;contributors&gt;&lt;authors&gt;&lt;author&gt;Office of Liquor, Gaming &amp;amp; Racing, NSW&lt;/author&gt;&lt;/authors&gt;&lt;/contributors&gt;&lt;titles&gt;&lt;title&gt;Evaluation of the trial of the  Environment and Venue Assessment Tool (EVAT)&lt;/title&gt;&lt;/titles&gt;&lt;dates&gt;&lt;year&gt;2014&lt;/year&gt;&lt;pub-dates&gt;&lt;date&gt;July&lt;/date&gt;&lt;/pub-dates&gt;&lt;/dates&gt;&lt;publisher&gt;Office of Liquor, Gaming &amp;amp; Racing, NSW&lt;/publisher&gt;&lt;urls&gt;&lt;/urls&gt;&lt;/record&gt;&lt;/Cite&gt;&lt;/EndNote&gt;</w:instrText>
      </w:r>
      <w:r w:rsidR="00B64288">
        <w:fldChar w:fldCharType="separate"/>
      </w:r>
      <w:r w:rsidR="00542598">
        <w:rPr>
          <w:noProof/>
        </w:rPr>
        <w:t>(167)</w:t>
      </w:r>
      <w:r w:rsidR="00B64288">
        <w:fldChar w:fldCharType="end"/>
      </w:r>
      <w:r w:rsidR="00A3107C">
        <w:t>. The impact of the tool on alcohol-related harms was not be evaluated</w:t>
      </w:r>
      <w:r w:rsidR="00711D6B">
        <w:t xml:space="preserve">. </w:t>
      </w:r>
      <w:r w:rsidRPr="00F40372">
        <w:t>The lack of successful policy action reflects both the challenging political environment and the shortfalls in the evidence base outlined earlier. Tools purport</w:t>
      </w:r>
      <w:r>
        <w:t>ing</w:t>
      </w:r>
      <w:r w:rsidRPr="00F40372">
        <w:t xml:space="preserve"> to assist authorities limit outlet density often require location-specific evidence</w:t>
      </w:r>
      <w:r>
        <w:t>,</w:t>
      </w:r>
      <w:r w:rsidRPr="00F40372">
        <w:t xml:space="preserve"> </w:t>
      </w:r>
      <w:r>
        <w:t>including</w:t>
      </w:r>
      <w:r w:rsidRPr="00F40372">
        <w:t xml:space="preserve"> assessments of the relationship between a new alcohol outlets and harms</w:t>
      </w:r>
      <w:r>
        <w:t>,</w:t>
      </w:r>
      <w:r w:rsidRPr="00F40372">
        <w:t xml:space="preserve"> which are resource</w:t>
      </w:r>
      <w:r>
        <w:t>-</w:t>
      </w:r>
      <w:r w:rsidRPr="00F40372">
        <w:t>intensive to generate. The effectiveness of the dramatic reduction in off-premise outlets in parts of Los Angeles following the civil unrest there in 1992 provide</w:t>
      </w:r>
      <w:r>
        <w:t>s</w:t>
      </w:r>
      <w:r w:rsidRPr="00F40372">
        <w:t xml:space="preserve"> a counter-example, with </w:t>
      </w:r>
      <w:r w:rsidRPr="00F40372">
        <w:lastRenderedPageBreak/>
        <w:t xml:space="preserve">community action resulting in reduced alcohol availability and subsequent reduction in harms </w:t>
      </w:r>
      <w:r w:rsidRPr="00F40372">
        <w:fldChar w:fldCharType="begin">
          <w:fldData xml:space="preserve">PEVuZE5vdGU+PENpdGU+PEF1dGhvcj5Db2hlbjwvQXV0aG9yPjxZZWFyPjIwMDY8L1llYXI+PFJl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</w:fldData>
        </w:fldChar>
      </w:r>
      <w:r w:rsidR="00542598">
        <w:instrText xml:space="preserve"> ADDIN EN.CITE </w:instrText>
      </w:r>
      <w:r w:rsidR="00542598">
        <w:fldChar w:fldCharType="begin">
          <w:fldData xml:space="preserve">PEVuZE5vdGU+PENpdGU+PEF1dGhvcj5Db2hlbjwvQXV0aG9yPjxZZWFyPjIwMDY8L1llYXI+PFJl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</w:fldData>
        </w:fldChar>
      </w:r>
      <w:r w:rsidR="00542598">
        <w:instrText xml:space="preserve"> ADDIN EN.CITE.DATA </w:instrText>
      </w:r>
      <w:r w:rsidR="00542598">
        <w:fldChar w:fldCharType="end"/>
      </w:r>
      <w:r w:rsidRPr="00F40372">
        <w:fldChar w:fldCharType="separate"/>
      </w:r>
      <w:r w:rsidR="00542598">
        <w:rPr>
          <w:noProof/>
        </w:rPr>
        <w:t>(109, 168)</w:t>
      </w:r>
      <w:r w:rsidRPr="00F40372">
        <w:fldChar w:fldCharType="end"/>
      </w:r>
      <w:r w:rsidRPr="00F40372">
        <w:t>. However, given the very specific context of this intervention</w:t>
      </w:r>
      <w:r>
        <w:t>,</w:t>
      </w:r>
      <w:r w:rsidRPr="00F40372">
        <w:t xml:space="preserve"> it is hard to use it as a more general policy approach. Ongoing policy experiments are required to provide definitive evidence of the effectiveness of policies regulating outlet density – the largely observational evidence base reviewed here provides encouragement that such policies could be effective.</w:t>
      </w:r>
    </w:p>
    <w:p w14:paraId="5082A55C" w14:textId="77777777" w:rsidR="00B5388C" w:rsidRDefault="00B5388C" w:rsidP="00E25EDD">
      <w:pPr>
        <w:pStyle w:val="Heading2"/>
        <w:numPr>
          <w:ilvl w:val="1"/>
          <w:numId w:val="8"/>
        </w:numPr>
      </w:pPr>
      <w:bookmarkStart w:id="69" w:name="_Toc24278186"/>
      <w:r w:rsidRPr="00113FC7">
        <w:t>Scientific evidence and policymaking about alcohol</w:t>
      </w:r>
      <w:r>
        <w:t xml:space="preserve"> availability</w:t>
      </w:r>
      <w:bookmarkEnd w:id="69"/>
    </w:p>
    <w:p w14:paraId="3F0E90BD" w14:textId="77777777" w:rsidR="00B5388C" w:rsidRDefault="00B5388C" w:rsidP="00B5388C">
      <w:pPr>
        <w:spacing w:line="360" w:lineRule="auto"/>
      </w:pPr>
      <w:r>
        <w:t xml:space="preserve">The growth in Australian studies on effects of alcohol availability, particularly late at night, reflects that this has become a contested area in Australian politics.  On the one hand, the availability of alcohol has grown tremendously in Australian communities in the last half-century. This trend has certainly been pushed along by commercial </w:t>
      </w:r>
      <w:r w:rsidR="00821727">
        <w:t>interests but</w:t>
      </w:r>
      <w:r>
        <w:t xml:space="preserve"> was also enabled by a neoliberal consensus on more open markets and “competition policies” on both sides of the central ground of Australian politics.  On the other hand, concerns about adverse consequences of drinking have also grown, initially focused particularly on drink-driving, but now concerning a wide spectrum of social and health harms. As noted on p. 20 (the section on “The night-time economy”), public discourse on alcohol and public opinion on alcohol policies have shifted toward more attention to the harmful side of drinking and more support for restrictive </w:t>
      </w:r>
      <w:r w:rsidRPr="00821727">
        <w:t>policies</w:t>
      </w:r>
      <w:r w:rsidR="0000700E" w:rsidRPr="00821727">
        <w:t xml:space="preserve"> </w:t>
      </w:r>
      <w:r w:rsidR="006749A4" w:rsidRPr="00821727">
        <w:fldChar w:fldCharType="begin"/>
      </w:r>
      <w:r w:rsidR="006535F5" w:rsidRPr="00821727">
        <w:instrText xml:space="preserve"> ADDIN EN.CITE &lt;EndNote&gt;&lt;Cite&gt;&lt;Author&gt;Azar&lt;/Author&gt;&lt;Year&gt;2014&lt;/Year&gt;&lt;RecNum&gt;20&lt;/RecNum&gt;&lt;DisplayText&gt;(50, 51)&lt;/DisplayText&gt;&lt;record&gt;&lt;rec-number&gt;20&lt;/rec-number&gt;&lt;foreign-keys&gt;&lt;key app="EN" db-id="avr05stv7arzs9erswtvftvb5xwz5ew2prxr" timestamp="0"&gt;20&lt;/key&gt;&lt;/foreign-keys&gt;&lt;ref-type name="Journal Article"&gt;17&lt;/ref-type&gt;&lt;contributors&gt;&lt;authors&gt;&lt;author&gt;Azar, Denise&lt;/author&gt;&lt;author&gt;White, Victoria&lt;/author&gt;&lt;author&gt;Bland, Stephanie&lt;/author&gt;&lt;author&gt;Livingston, Michael&lt;/author&gt;&lt;author&gt;Room, Robin&lt;/author&gt;&lt;author&gt;Chikritzhs, Tanya&lt;/author&gt;&lt;author&gt;Durkin, Sarah&lt;/author&gt;&lt;author&gt;Gilmore, William&lt;/author&gt;&lt;author&gt;Wakefield, Melanie&lt;/author&gt;&lt;/authors&gt;&lt;/contributors&gt;&lt;titles&gt;&lt;title&gt;‘Something&amp;apos;s Brewing’: the changing trends in alcohol coverage in Australian newspapers 2000–2011&lt;/title&gt;&lt;secondary-title&gt;Alcohol and Alcoholism&lt;/secondary-title&gt;&lt;/titles&gt;&lt;periodical&gt;&lt;full-title&gt;Alcohol and alcoholism&lt;/full-title&gt;&lt;/periodical&gt;&lt;pages&gt;336-342&lt;/pages&gt;&lt;volume&gt;49&lt;/volume&gt;&lt;number&gt;3&lt;/number&gt;&lt;dates&gt;&lt;year&gt;2014&lt;/year&gt;&lt;/dates&gt;&lt;isbn&gt;0735-0414&lt;/isbn&gt;&lt;urls&gt;&lt;/urls&gt;&lt;/record&gt;&lt;/Cite&gt;&lt;Cite&gt;&lt;Author&gt;Callinan&lt;/Author&gt;&lt;Year&gt;2014&lt;/Year&gt;&lt;RecNum&gt;21&lt;/RecNum&gt;&lt;record&gt;&lt;rec-number&gt;21&lt;/rec-number&gt;&lt;foreign-keys&gt;&lt;key app="EN" db-id="avr05stv7arzs9erswtvftvb5xwz5ew2prxr" timestamp="0"&gt;21&lt;/key&gt;&lt;/foreign-keys&gt;&lt;ref-type name="Journal Article"&gt;17&lt;/ref-type&gt;&lt;contributors&gt;&lt;authors&gt;&lt;author&gt;Callinan, Sarah&lt;/author&gt;&lt;author&gt;Room, Robin&lt;/author&gt;&lt;author&gt;Livingston, Michael&lt;/author&gt;&lt;/authors&gt;&lt;/contributors&gt;&lt;titles&gt;&lt;title&gt;Changes in Australian attitudes to alcohol policy: 1995–2010&lt;/title&gt;&lt;secondary-title&gt;Drug and alcohol review&lt;/secondary-title&gt;&lt;/titles&gt;&lt;periodical&gt;&lt;full-title&gt;Drug and alcohol review&lt;/full-title&gt;&lt;/periodical&gt;&lt;pages&gt;227-234&lt;/pages&gt;&lt;volume&gt;33&lt;/volume&gt;&lt;number&gt;3&lt;/number&gt;&lt;dates&gt;&lt;year&gt;2014&lt;/year&gt;&lt;/dates&gt;&lt;isbn&gt;1465-3362&lt;/isbn&gt;&lt;urls&gt;&lt;/urls&gt;&lt;/record&gt;&lt;/Cite&gt;&lt;/EndNote&gt;</w:instrText>
      </w:r>
      <w:r w:rsidR="006749A4" w:rsidRPr="00821727">
        <w:fldChar w:fldCharType="separate"/>
      </w:r>
      <w:r w:rsidR="006535F5" w:rsidRPr="00821727">
        <w:rPr>
          <w:noProof/>
        </w:rPr>
        <w:t>(50, 51)</w:t>
      </w:r>
      <w:r w:rsidR="006749A4" w:rsidRPr="00821727">
        <w:fldChar w:fldCharType="end"/>
      </w:r>
      <w:r w:rsidRPr="00821727">
        <w:t>. So far</w:t>
      </w:r>
      <w:r>
        <w:t xml:space="preserve">, the policy results of this shift have been meagre, though hotly contested. Shifting the closing hour to 3:30am is a comparatively minor change, affecting </w:t>
      </w:r>
      <w:r w:rsidR="00821727">
        <w:t>small</w:t>
      </w:r>
      <w:r>
        <w:t xml:space="preserve"> parts of the population, compared with the dramatic changes in both directions in alcohol policy in the first 60 years of the 20</w:t>
      </w:r>
      <w:r w:rsidRPr="00762815">
        <w:rPr>
          <w:vertAlign w:val="superscript"/>
        </w:rPr>
        <w:t>th</w:t>
      </w:r>
      <w:r>
        <w:t xml:space="preserve"> century.  </w:t>
      </w:r>
    </w:p>
    <w:p w14:paraId="2CD38617" w14:textId="77777777" w:rsidR="001753E8" w:rsidRDefault="00B5388C" w:rsidP="00B5388C">
      <w:pPr>
        <w:spacing w:line="360" w:lineRule="auto"/>
        <w:rPr>
          <w:rFonts w:cs="Times New Roman"/>
          <w:b/>
          <w:bCs/>
          <w:sz w:val="28"/>
          <w:szCs w:val="32"/>
        </w:rPr>
      </w:pPr>
      <w:r>
        <w:t xml:space="preserve">In the highly contested policy arena of limits on alcohol availability, research results have certainly played an important role.  It is unlikely that the pullbacks of closing hours in Sydney and in Queensland, for instance, would have occurred or persisted without the well-done studies of the effects of such measures.  </w:t>
      </w:r>
      <w:r w:rsidR="001753E8">
        <w:br w:type="page"/>
      </w:r>
    </w:p>
    <w:p w14:paraId="49CBFB9E" w14:textId="77777777" w:rsidR="00764F4D" w:rsidRDefault="00867FE5" w:rsidP="00764F4D">
      <w:pPr>
        <w:pStyle w:val="Heading1"/>
      </w:pPr>
      <w:bookmarkStart w:id="70" w:name="_Toc24278187"/>
      <w:r>
        <w:lastRenderedPageBreak/>
        <w:t>References</w:t>
      </w:r>
      <w:bookmarkEnd w:id="70"/>
    </w:p>
    <w:p w14:paraId="3180BF61" w14:textId="77777777" w:rsidR="00C11CC0" w:rsidRPr="00C11CC0" w:rsidRDefault="0086462E" w:rsidP="00C11CC0">
      <w:pPr>
        <w:pStyle w:val="EndNoteBibliography"/>
        <w:spacing w:after="0"/>
        <w:ind w:left="720" w:hanging="720"/>
      </w:pPr>
      <w:r>
        <w:fldChar w:fldCharType="begin"/>
      </w:r>
      <w:r>
        <w:instrText xml:space="preserve"> ADDIN EN.REFLIST </w:instrText>
      </w:r>
      <w:r>
        <w:fldChar w:fldCharType="separate"/>
      </w:r>
      <w:r w:rsidR="00C11CC0" w:rsidRPr="00C11CC0">
        <w:t>1.</w:t>
      </w:r>
      <w:r w:rsidR="00C11CC0" w:rsidRPr="00C11CC0">
        <w:tab/>
      </w:r>
      <w:r w:rsidR="00C11CC0" w:rsidRPr="00C11CC0">
        <w:rPr>
          <w:smallCaps/>
        </w:rPr>
        <w:t>Rehm J., Lachenmeier D. W., Room R.</w:t>
      </w:r>
      <w:r w:rsidR="00C11CC0" w:rsidRPr="00C11CC0">
        <w:t xml:space="preserve"> Why does society accept a higher risk for alcohol than for other voluntary or involuntary risks?, BMC medicine 2014: 12: 189.</w:t>
      </w:r>
    </w:p>
    <w:p w14:paraId="333AC40E" w14:textId="77777777" w:rsidR="00C11CC0" w:rsidRPr="00C11CC0" w:rsidRDefault="00C11CC0" w:rsidP="00C11CC0">
      <w:pPr>
        <w:pStyle w:val="EndNoteBibliography"/>
        <w:spacing w:after="0"/>
        <w:ind w:left="720" w:hanging="720"/>
      </w:pPr>
      <w:r w:rsidRPr="00C11CC0">
        <w:t>2.</w:t>
      </w:r>
      <w:r w:rsidRPr="00C11CC0">
        <w:tab/>
      </w:r>
      <w:r w:rsidRPr="00C11CC0">
        <w:rPr>
          <w:smallCaps/>
        </w:rPr>
        <w:t>Morgan C. J., Noronha L. A., Muetzelfeldt M., Feilding A., Curran H. V.</w:t>
      </w:r>
      <w:r w:rsidRPr="00C11CC0">
        <w:t xml:space="preserve"> Harms and benefits associated with psychoactive drugs: findings of an international survey of active drug users, Journal of Psychopharmacology 2013: 27: 497-506.</w:t>
      </w:r>
    </w:p>
    <w:p w14:paraId="7080226D" w14:textId="77777777" w:rsidR="00C11CC0" w:rsidRPr="00C11CC0" w:rsidRDefault="00C11CC0" w:rsidP="00C11CC0">
      <w:pPr>
        <w:pStyle w:val="EndNoteBibliography"/>
        <w:spacing w:after="0"/>
        <w:ind w:left="720" w:hanging="720"/>
      </w:pPr>
      <w:r w:rsidRPr="00C11CC0">
        <w:t>3.</w:t>
      </w:r>
      <w:r w:rsidRPr="00C11CC0">
        <w:tab/>
      </w:r>
      <w:r w:rsidRPr="00C11CC0">
        <w:rPr>
          <w:smallCaps/>
        </w:rPr>
        <w:t>Forouzanfar M. H., Afshin A., Alexander L. T., Anderson H. R., Bhutta Z. A., Biryukov S.</w:t>
      </w:r>
      <w:r w:rsidRPr="00C11CC0">
        <w:t xml:space="preserve"> et al. Global, regional, and national comparative risk assessment of 79 behavioural, environmental and occupational, and metabolic risks or clusters of risks, 1990-2015, Lancet 2016.</w:t>
      </w:r>
    </w:p>
    <w:p w14:paraId="7EB5AB87" w14:textId="77777777" w:rsidR="00C11CC0" w:rsidRPr="00C11CC0" w:rsidRDefault="00C11CC0" w:rsidP="00C11CC0">
      <w:pPr>
        <w:pStyle w:val="EndNoteBibliography"/>
        <w:spacing w:after="0"/>
        <w:ind w:left="720" w:hanging="720"/>
      </w:pPr>
      <w:r w:rsidRPr="00C11CC0">
        <w:t>4.</w:t>
      </w:r>
      <w:r w:rsidRPr="00C11CC0">
        <w:tab/>
      </w:r>
      <w:r w:rsidRPr="00C11CC0">
        <w:rPr>
          <w:smallCaps/>
        </w:rPr>
        <w:t>Gao C., Llyod B., Ogeil R.</w:t>
      </w:r>
      <w:r w:rsidRPr="00C11CC0">
        <w:t xml:space="preserve"> Alcohol's burden of disease in Australia: Turning Point Centre; 2014.</w:t>
      </w:r>
    </w:p>
    <w:p w14:paraId="1A8244AB" w14:textId="77777777" w:rsidR="00C11CC0" w:rsidRPr="00C11CC0" w:rsidRDefault="00C11CC0" w:rsidP="00C11CC0">
      <w:pPr>
        <w:pStyle w:val="EndNoteBibliography"/>
        <w:spacing w:after="0"/>
        <w:ind w:left="720" w:hanging="720"/>
      </w:pPr>
      <w:r w:rsidRPr="00C11CC0">
        <w:t>5.</w:t>
      </w:r>
      <w:r w:rsidRPr="00C11CC0">
        <w:tab/>
      </w:r>
      <w:r w:rsidRPr="00C11CC0">
        <w:rPr>
          <w:smallCaps/>
        </w:rPr>
        <w:t>Laslett A.-M., Catalano P., Chikritzhs T., Dale C., Doran C., Ferris J.</w:t>
      </w:r>
      <w:r w:rsidRPr="00C11CC0">
        <w:t xml:space="preserve"> et al. The range and magnitude of alcohol’s harm to others, Fitzroy, Victoria: AER Centre for Alcohol Policy Research, Turning Point Alcohol and Drug Centre, Eastern Health 2010: 29.</w:t>
      </w:r>
    </w:p>
    <w:p w14:paraId="129119E2" w14:textId="77777777" w:rsidR="00C11CC0" w:rsidRPr="00C11CC0" w:rsidRDefault="00C11CC0" w:rsidP="00C11CC0">
      <w:pPr>
        <w:pStyle w:val="EndNoteBibliography"/>
        <w:spacing w:after="0"/>
        <w:ind w:left="720" w:hanging="720"/>
      </w:pPr>
      <w:r w:rsidRPr="00C11CC0">
        <w:t>6.</w:t>
      </w:r>
      <w:r w:rsidRPr="00C11CC0">
        <w:tab/>
      </w:r>
      <w:r w:rsidRPr="00C11CC0">
        <w:rPr>
          <w:smallCaps/>
        </w:rPr>
        <w:t>Babor T., Caetano R., Casswell S., Edwards G., Giesbrecht N., Graham K.</w:t>
      </w:r>
      <w:r w:rsidRPr="00C11CC0">
        <w:t xml:space="preserve"> et al. Alcohol: no ordinary commodity—a consumer’s guide to public policy, Alcohol: no ordinary commodity-a consumer's guide to Public Policy 2003.</w:t>
      </w:r>
    </w:p>
    <w:p w14:paraId="639AAAB2" w14:textId="77777777" w:rsidR="00C11CC0" w:rsidRPr="00C11CC0" w:rsidRDefault="00C11CC0" w:rsidP="00C11CC0">
      <w:pPr>
        <w:pStyle w:val="EndNoteBibliography"/>
        <w:spacing w:after="0"/>
        <w:ind w:left="720" w:hanging="720"/>
      </w:pPr>
      <w:r w:rsidRPr="00C11CC0">
        <w:t>7.</w:t>
      </w:r>
      <w:r w:rsidRPr="00C11CC0">
        <w:tab/>
      </w:r>
      <w:r w:rsidRPr="00C11CC0">
        <w:rPr>
          <w:smallCaps/>
        </w:rPr>
        <w:t>Livingston M., Wilkinson C.</w:t>
      </w:r>
      <w:r w:rsidRPr="00C11CC0">
        <w:t xml:space="preserve"> Controlling density, trading hours and zoning to reduce alcohol-related harm: American Public Health Association; Forthcoming.</w:t>
      </w:r>
    </w:p>
    <w:p w14:paraId="3F936653" w14:textId="77777777" w:rsidR="00C11CC0" w:rsidRPr="00C11CC0" w:rsidRDefault="00C11CC0" w:rsidP="00C11CC0">
      <w:pPr>
        <w:pStyle w:val="EndNoteBibliography"/>
        <w:spacing w:after="0"/>
        <w:ind w:left="720" w:hanging="720"/>
      </w:pPr>
      <w:r w:rsidRPr="00C11CC0">
        <w:t>8.</w:t>
      </w:r>
      <w:r w:rsidRPr="00C11CC0">
        <w:tab/>
      </w:r>
      <w:r w:rsidRPr="00C11CC0">
        <w:rPr>
          <w:smallCaps/>
        </w:rPr>
        <w:t>Brady M.</w:t>
      </w:r>
      <w:r w:rsidRPr="00C11CC0">
        <w:t xml:space="preserve"> On‐and off‐premise drinking choices among Indigenous Australians: The influence of socio‐spatial factors, Drug and alcohol review 2010: 29: 446-451.</w:t>
      </w:r>
    </w:p>
    <w:p w14:paraId="14C95B11" w14:textId="77777777" w:rsidR="00C11CC0" w:rsidRPr="00C11CC0" w:rsidRDefault="00C11CC0" w:rsidP="00C11CC0">
      <w:pPr>
        <w:pStyle w:val="EndNoteBibliography"/>
        <w:spacing w:after="0"/>
        <w:ind w:left="720" w:hanging="720"/>
      </w:pPr>
      <w:r w:rsidRPr="00C11CC0">
        <w:t>9.</w:t>
      </w:r>
      <w:r w:rsidRPr="00C11CC0">
        <w:tab/>
      </w:r>
      <w:r w:rsidRPr="00C11CC0">
        <w:rPr>
          <w:smallCaps/>
        </w:rPr>
        <w:t>Organization W. H.</w:t>
      </w:r>
      <w:r w:rsidRPr="00C11CC0">
        <w:t xml:space="preserve"> Global status report on alcohol and health 2014: World Health Organization; 2014.</w:t>
      </w:r>
    </w:p>
    <w:p w14:paraId="0BB757A5" w14:textId="77777777" w:rsidR="00C11CC0" w:rsidRPr="00C11CC0" w:rsidRDefault="00C11CC0" w:rsidP="00C11CC0">
      <w:pPr>
        <w:pStyle w:val="EndNoteBibliography"/>
        <w:spacing w:after="0"/>
        <w:ind w:left="720" w:hanging="720"/>
      </w:pPr>
      <w:r w:rsidRPr="00C11CC0">
        <w:t>10.</w:t>
      </w:r>
      <w:r w:rsidRPr="00C11CC0">
        <w:tab/>
      </w:r>
      <w:r w:rsidRPr="00C11CC0">
        <w:rPr>
          <w:smallCaps/>
        </w:rPr>
        <w:t>Merrett D. T.</w:t>
      </w:r>
      <w:r w:rsidRPr="00C11CC0">
        <w:t xml:space="preserve"> The Victorian Licensing Court, 1906-1968: A Study of Role and Impact: Department of Economic History, Monash University; 1978.</w:t>
      </w:r>
    </w:p>
    <w:p w14:paraId="13AA1ED3" w14:textId="77777777" w:rsidR="00C11CC0" w:rsidRPr="00C11CC0" w:rsidRDefault="00C11CC0" w:rsidP="00C11CC0">
      <w:pPr>
        <w:pStyle w:val="EndNoteBibliography"/>
        <w:spacing w:after="0"/>
        <w:ind w:left="720" w:hanging="720"/>
      </w:pPr>
      <w:r w:rsidRPr="00C11CC0">
        <w:t>11.</w:t>
      </w:r>
      <w:r w:rsidRPr="00C11CC0">
        <w:tab/>
      </w:r>
      <w:r w:rsidRPr="00C11CC0">
        <w:rPr>
          <w:smallCaps/>
        </w:rPr>
        <w:t>Nicholls J.</w:t>
      </w:r>
      <w:r w:rsidRPr="00C11CC0">
        <w:t xml:space="preserve"> The politics of alcohol: A history of the drink question in England: Oxford University Press; 2013.</w:t>
      </w:r>
    </w:p>
    <w:p w14:paraId="006D3BE1" w14:textId="77777777" w:rsidR="00C11CC0" w:rsidRPr="00C11CC0" w:rsidRDefault="00C11CC0" w:rsidP="00C11CC0">
      <w:pPr>
        <w:pStyle w:val="EndNoteBibliography"/>
        <w:spacing w:after="0"/>
        <w:ind w:left="720" w:hanging="720"/>
      </w:pPr>
      <w:r w:rsidRPr="00C11CC0">
        <w:t>12.</w:t>
      </w:r>
      <w:r w:rsidRPr="00C11CC0">
        <w:tab/>
      </w:r>
      <w:r w:rsidRPr="00C11CC0">
        <w:rPr>
          <w:smallCaps/>
        </w:rPr>
        <w:t>Dingle A. E.</w:t>
      </w:r>
      <w:r w:rsidRPr="00C11CC0">
        <w:t xml:space="preserve"> ‘The truly magnificent thirst’: An historical survey of Australian drinking habits</w:t>
      </w:r>
      <w:r w:rsidRPr="00C11CC0">
        <w:rPr>
          <w:rFonts w:ascii="Cambria Math" w:hAnsi="Cambria Math" w:cs="Cambria Math"/>
        </w:rPr>
        <w:t>∗</w:t>
      </w:r>
      <w:r w:rsidRPr="00C11CC0">
        <w:t>, 1980.</w:t>
      </w:r>
    </w:p>
    <w:p w14:paraId="799ED531" w14:textId="77777777" w:rsidR="00C11CC0" w:rsidRPr="00C11CC0" w:rsidRDefault="00C11CC0" w:rsidP="00C11CC0">
      <w:pPr>
        <w:pStyle w:val="EndNoteBibliography"/>
        <w:spacing w:after="0"/>
        <w:ind w:left="720" w:hanging="720"/>
      </w:pPr>
      <w:r w:rsidRPr="00C11CC0">
        <w:t>13.</w:t>
      </w:r>
      <w:r w:rsidRPr="00C11CC0">
        <w:tab/>
      </w:r>
      <w:r w:rsidRPr="00C11CC0">
        <w:rPr>
          <w:smallCaps/>
        </w:rPr>
        <w:t>Lewis M. J.</w:t>
      </w:r>
      <w:r w:rsidRPr="00C11CC0">
        <w:t xml:space="preserve"> A rum state: Alcohol and state policy in Australia, 1788-1988: Australian Government Pub Service; 1992.</w:t>
      </w:r>
    </w:p>
    <w:p w14:paraId="5D65AA51" w14:textId="77777777" w:rsidR="00C11CC0" w:rsidRPr="00C11CC0" w:rsidRDefault="00C11CC0" w:rsidP="00C11CC0">
      <w:pPr>
        <w:pStyle w:val="EndNoteBibliography"/>
        <w:spacing w:after="0"/>
        <w:ind w:left="720" w:hanging="720"/>
      </w:pPr>
      <w:r w:rsidRPr="00C11CC0">
        <w:t>14.</w:t>
      </w:r>
      <w:r w:rsidRPr="00C11CC0">
        <w:tab/>
      </w:r>
      <w:r w:rsidRPr="00C11CC0">
        <w:rPr>
          <w:smallCaps/>
        </w:rPr>
        <w:t>Wright C.</w:t>
      </w:r>
      <w:r w:rsidRPr="00C11CC0">
        <w:t xml:space="preserve"> Beyond the ladies lounge: Australia's female publicans: Text Publishing; 2014.</w:t>
      </w:r>
    </w:p>
    <w:p w14:paraId="2043D200" w14:textId="77777777" w:rsidR="00C11CC0" w:rsidRPr="00C11CC0" w:rsidRDefault="00C11CC0" w:rsidP="00C11CC0">
      <w:pPr>
        <w:pStyle w:val="EndNoteBibliography"/>
        <w:spacing w:after="0"/>
        <w:ind w:left="720" w:hanging="720"/>
      </w:pPr>
      <w:r w:rsidRPr="00C11CC0">
        <w:t>15.</w:t>
      </w:r>
      <w:r w:rsidRPr="00C11CC0">
        <w:tab/>
      </w:r>
      <w:r w:rsidRPr="00C11CC0">
        <w:rPr>
          <w:smallCaps/>
        </w:rPr>
        <w:t>J. N.</w:t>
      </w:r>
      <w:r w:rsidRPr="00C11CC0">
        <w:t xml:space="preserve"> Review of the Liquor Control Act: Report. , Melbourne: Victorian Government Printer; 1986.</w:t>
      </w:r>
    </w:p>
    <w:p w14:paraId="64DC050B" w14:textId="77777777" w:rsidR="00C11CC0" w:rsidRPr="00C11CC0" w:rsidRDefault="00C11CC0" w:rsidP="00C11CC0">
      <w:pPr>
        <w:pStyle w:val="EndNoteBibliography"/>
        <w:spacing w:after="0"/>
        <w:ind w:left="720" w:hanging="720"/>
      </w:pPr>
      <w:r w:rsidRPr="00C11CC0">
        <w:t>16.</w:t>
      </w:r>
      <w:r w:rsidRPr="00C11CC0">
        <w:tab/>
      </w:r>
      <w:r w:rsidRPr="00C11CC0">
        <w:rPr>
          <w:smallCaps/>
        </w:rPr>
        <w:t>Raymond A.</w:t>
      </w:r>
      <w:r w:rsidRPr="00C11CC0">
        <w:t xml:space="preserve"> Ten o'clock closing-The effect of the change in hotel bar closing time on road accidents in the metropolitan area of Victoria, Australian Road Research 1969: 3.</w:t>
      </w:r>
    </w:p>
    <w:p w14:paraId="67BA55EE" w14:textId="77777777" w:rsidR="00C11CC0" w:rsidRPr="00C11CC0" w:rsidRDefault="00C11CC0" w:rsidP="00C11CC0">
      <w:pPr>
        <w:pStyle w:val="EndNoteBibliography"/>
        <w:spacing w:after="0"/>
        <w:ind w:left="720" w:hanging="720"/>
      </w:pPr>
      <w:r w:rsidRPr="00C11CC0">
        <w:t>17.</w:t>
      </w:r>
      <w:r w:rsidRPr="00C11CC0">
        <w:tab/>
      </w:r>
      <w:r w:rsidRPr="00C11CC0">
        <w:rPr>
          <w:smallCaps/>
        </w:rPr>
        <w:t>Aitken J., Austin A., Elliot J., Guilfoyle B., Lovejoy D., McBride B.</w:t>
      </w:r>
      <w:r w:rsidRPr="00C11CC0">
        <w:t xml:space="preserve"> et al. The Brisbane beer strike: A challenge to the drinking man, Aust J Alcohol Drug Depend 1976: 3: 28-30.</w:t>
      </w:r>
    </w:p>
    <w:p w14:paraId="727F6A9E" w14:textId="77777777" w:rsidR="00C11CC0" w:rsidRPr="00C11CC0" w:rsidRDefault="00C11CC0" w:rsidP="00C11CC0">
      <w:pPr>
        <w:pStyle w:val="EndNoteBibliography"/>
        <w:spacing w:after="0"/>
        <w:ind w:left="720" w:hanging="720"/>
      </w:pPr>
      <w:r w:rsidRPr="00C11CC0">
        <w:t>18.</w:t>
      </w:r>
      <w:r w:rsidRPr="00C11CC0">
        <w:tab/>
      </w:r>
      <w:r w:rsidRPr="00C11CC0">
        <w:rPr>
          <w:smallCaps/>
        </w:rPr>
        <w:t>Homel R.</w:t>
      </w:r>
      <w:r w:rsidRPr="00C11CC0">
        <w:t xml:space="preserve"> Random breath testing in Australia: Getting it to work according to specifications, Addiction 1993: 88: 27S-33S.</w:t>
      </w:r>
    </w:p>
    <w:p w14:paraId="1D2A2377" w14:textId="77777777" w:rsidR="00C11CC0" w:rsidRPr="00C11CC0" w:rsidRDefault="00C11CC0" w:rsidP="00C11CC0">
      <w:pPr>
        <w:pStyle w:val="EndNoteBibliography"/>
        <w:spacing w:after="0"/>
        <w:ind w:left="720" w:hanging="720"/>
      </w:pPr>
      <w:r w:rsidRPr="00C11CC0">
        <w:t>19.</w:t>
      </w:r>
      <w:r w:rsidRPr="00C11CC0">
        <w:tab/>
      </w:r>
      <w:r w:rsidRPr="00C11CC0">
        <w:rPr>
          <w:smallCaps/>
        </w:rPr>
        <w:t>Mäkelä K., Walsh B., Sulkunen P., Single E., Room R.</w:t>
      </w:r>
      <w:r w:rsidRPr="00C11CC0">
        <w:t xml:space="preserve"> Alcohol, Society, and the State. 1-a Comparative Study of Alcohol Control: Addiction Research Foundation, Toronto, Ontario, Canada; 1981.</w:t>
      </w:r>
    </w:p>
    <w:p w14:paraId="749F4DA4" w14:textId="77777777" w:rsidR="00C11CC0" w:rsidRPr="00C11CC0" w:rsidRDefault="00C11CC0" w:rsidP="00C11CC0">
      <w:pPr>
        <w:pStyle w:val="EndNoteBibliography"/>
        <w:spacing w:after="0"/>
        <w:ind w:left="720" w:hanging="720"/>
      </w:pPr>
      <w:r w:rsidRPr="00C11CC0">
        <w:t>20.</w:t>
      </w:r>
      <w:r w:rsidRPr="00C11CC0">
        <w:tab/>
      </w:r>
      <w:r w:rsidRPr="00C11CC0">
        <w:rPr>
          <w:smallCaps/>
        </w:rPr>
        <w:t>Room R.</w:t>
      </w:r>
      <w:r w:rsidRPr="00C11CC0">
        <w:t xml:space="preserve"> The dialectic of drinking in Australian life: from the Rum Corps to the wine column, Australian Drug and Alcohol Review 1988: 7: 413-437.</w:t>
      </w:r>
    </w:p>
    <w:p w14:paraId="1E727C60" w14:textId="77777777" w:rsidR="00C11CC0" w:rsidRPr="00C11CC0" w:rsidRDefault="00C11CC0" w:rsidP="00C11CC0">
      <w:pPr>
        <w:pStyle w:val="EndNoteBibliography"/>
        <w:spacing w:after="0"/>
        <w:ind w:left="720" w:hanging="720"/>
      </w:pPr>
      <w:r w:rsidRPr="00C11CC0">
        <w:t>21.</w:t>
      </w:r>
      <w:r w:rsidRPr="00C11CC0">
        <w:tab/>
      </w:r>
      <w:r w:rsidRPr="00C11CC0">
        <w:rPr>
          <w:smallCaps/>
        </w:rPr>
        <w:t>Room R.</w:t>
      </w:r>
      <w:r w:rsidRPr="00C11CC0">
        <w:t xml:space="preserve"> Alcohol control and public health, Annual review of public health 1984: 5: 293-317.</w:t>
      </w:r>
    </w:p>
    <w:p w14:paraId="291A22A7" w14:textId="77777777" w:rsidR="00C11CC0" w:rsidRPr="00C11CC0" w:rsidRDefault="00C11CC0" w:rsidP="00C11CC0">
      <w:pPr>
        <w:pStyle w:val="EndNoteBibliography"/>
        <w:spacing w:after="0"/>
        <w:ind w:left="720" w:hanging="720"/>
      </w:pPr>
      <w:r w:rsidRPr="00C11CC0">
        <w:t>22.</w:t>
      </w:r>
      <w:r w:rsidRPr="00C11CC0">
        <w:tab/>
      </w:r>
      <w:r w:rsidRPr="00C11CC0">
        <w:rPr>
          <w:smallCaps/>
        </w:rPr>
        <w:t>Bruun K., Edwards G., Lumio M., Mäkelä M., Pan L., Popham R. E.</w:t>
      </w:r>
      <w:r w:rsidRPr="00C11CC0">
        <w:t xml:space="preserve"> et al. Alcohol control policies: In public health perspective, Helsinki: The Finnish Foundation for Alcohol Studies; 1975.</w:t>
      </w:r>
    </w:p>
    <w:p w14:paraId="6AB027D9" w14:textId="77777777" w:rsidR="00C11CC0" w:rsidRPr="00C11CC0" w:rsidRDefault="00C11CC0" w:rsidP="00C11CC0">
      <w:pPr>
        <w:pStyle w:val="EndNoteBibliography"/>
        <w:spacing w:after="0"/>
        <w:ind w:left="720" w:hanging="720"/>
      </w:pPr>
      <w:r w:rsidRPr="00C11CC0">
        <w:t>23.</w:t>
      </w:r>
      <w:r w:rsidRPr="00C11CC0">
        <w:tab/>
      </w:r>
      <w:r w:rsidRPr="00C11CC0">
        <w:rPr>
          <w:smallCaps/>
        </w:rPr>
        <w:t>Smith D. I.</w:t>
      </w:r>
      <w:r w:rsidRPr="00C11CC0">
        <w:t xml:space="preserve"> Effectiveness of restrictions on availability as a means of preventing alcohol-related problems, Contemp Drug Probs 1989: 15: 627.</w:t>
      </w:r>
    </w:p>
    <w:p w14:paraId="02F59F1B" w14:textId="77777777" w:rsidR="00C11CC0" w:rsidRPr="00C11CC0" w:rsidRDefault="00C11CC0" w:rsidP="00C11CC0">
      <w:pPr>
        <w:pStyle w:val="EndNoteBibliography"/>
        <w:spacing w:after="0"/>
        <w:ind w:left="720" w:hanging="720"/>
      </w:pPr>
      <w:r w:rsidRPr="00C11CC0">
        <w:lastRenderedPageBreak/>
        <w:t>24.</w:t>
      </w:r>
      <w:r w:rsidRPr="00C11CC0">
        <w:tab/>
      </w:r>
      <w:r w:rsidRPr="00C11CC0">
        <w:rPr>
          <w:smallCaps/>
        </w:rPr>
        <w:t>Olsson B., Ólafsdóttir H., Room R.</w:t>
      </w:r>
      <w:r w:rsidRPr="00C11CC0">
        <w:t xml:space="preserve"> Introduction: Nordic traditions of studying the impact of alcohol policies. In: Room R., editor. The Effects of Nordic Alcohol Policies: What Happens to Drinking when Alcohol Controls Change?, Helsinki: Nordic Council for Alcohl and Drug Research; 2002, p. 5-16.</w:t>
      </w:r>
    </w:p>
    <w:p w14:paraId="23E5782C" w14:textId="77777777" w:rsidR="00C11CC0" w:rsidRPr="00C11CC0" w:rsidRDefault="00C11CC0" w:rsidP="00C11CC0">
      <w:pPr>
        <w:pStyle w:val="EndNoteBibliography"/>
        <w:spacing w:after="0"/>
        <w:ind w:left="720" w:hanging="720"/>
      </w:pPr>
      <w:r w:rsidRPr="00C11CC0">
        <w:t>25.</w:t>
      </w:r>
      <w:r w:rsidRPr="00C11CC0">
        <w:tab/>
      </w:r>
      <w:r w:rsidRPr="00C11CC0">
        <w:rPr>
          <w:smallCaps/>
        </w:rPr>
        <w:t>Smith D. I.</w:t>
      </w:r>
      <w:r w:rsidRPr="00C11CC0">
        <w:t xml:space="preserve"> Impact on traffic safety of the introduction of Sunday alcohol sales in Perth, Western Australia, Journal of Studies on Alcohol 1978: 39: 1302-1304.</w:t>
      </w:r>
    </w:p>
    <w:p w14:paraId="353FEDA7" w14:textId="77777777" w:rsidR="00C11CC0" w:rsidRPr="00C11CC0" w:rsidRDefault="00C11CC0" w:rsidP="00C11CC0">
      <w:pPr>
        <w:pStyle w:val="EndNoteBibliography"/>
        <w:spacing w:after="0"/>
        <w:ind w:left="720" w:hanging="720"/>
      </w:pPr>
      <w:r w:rsidRPr="00C11CC0">
        <w:t>26.</w:t>
      </w:r>
      <w:r w:rsidRPr="00C11CC0">
        <w:tab/>
      </w:r>
      <w:r w:rsidRPr="00C11CC0">
        <w:rPr>
          <w:smallCaps/>
        </w:rPr>
        <w:t>Smith D. I.</w:t>
      </w:r>
      <w:r w:rsidRPr="00C11CC0">
        <w:t xml:space="preserve"> Effect on traffic accidents of replacing 10 pm with 11 pm hotel closing in New South Wales, Australia West Perth: WA Alcohol and Drug Authority; 1987.</w:t>
      </w:r>
    </w:p>
    <w:p w14:paraId="708CFCF3" w14:textId="77777777" w:rsidR="00C11CC0" w:rsidRPr="00C11CC0" w:rsidRDefault="00C11CC0" w:rsidP="00C11CC0">
      <w:pPr>
        <w:pStyle w:val="EndNoteBibliography"/>
        <w:spacing w:after="0"/>
        <w:ind w:left="720" w:hanging="720"/>
      </w:pPr>
      <w:r w:rsidRPr="00C11CC0">
        <w:t>27.</w:t>
      </w:r>
      <w:r w:rsidRPr="00C11CC0">
        <w:tab/>
      </w:r>
      <w:r w:rsidRPr="00C11CC0">
        <w:rPr>
          <w:smallCaps/>
        </w:rPr>
        <w:t>Smith D. I.</w:t>
      </w:r>
      <w:r w:rsidRPr="00C11CC0">
        <w:t xml:space="preserve"> Effect on traffic accidents of introducing flexible hotel trading hours in Tasmania, Australia, Addiction 1988: 83: 219-222.</w:t>
      </w:r>
    </w:p>
    <w:p w14:paraId="6BD0FBF2" w14:textId="77777777" w:rsidR="00C11CC0" w:rsidRPr="00C11CC0" w:rsidRDefault="00C11CC0" w:rsidP="00C11CC0">
      <w:pPr>
        <w:pStyle w:val="EndNoteBibliography"/>
        <w:spacing w:after="0"/>
        <w:ind w:left="720" w:hanging="720"/>
      </w:pPr>
      <w:r w:rsidRPr="00C11CC0">
        <w:t>28.</w:t>
      </w:r>
      <w:r w:rsidRPr="00C11CC0">
        <w:tab/>
      </w:r>
      <w:r w:rsidRPr="00C11CC0">
        <w:rPr>
          <w:smallCaps/>
        </w:rPr>
        <w:t>Smith D. I.</w:t>
      </w:r>
      <w:r w:rsidRPr="00C11CC0">
        <w:t xml:space="preserve"> Alcohol and crime: the problem in Australia Edinburgh: Churchill Livingstone; 1990.</w:t>
      </w:r>
    </w:p>
    <w:p w14:paraId="4B5E74EA" w14:textId="77777777" w:rsidR="00C11CC0" w:rsidRPr="00C11CC0" w:rsidRDefault="00C11CC0" w:rsidP="00C11CC0">
      <w:pPr>
        <w:pStyle w:val="EndNoteBibliography"/>
        <w:spacing w:after="0"/>
        <w:ind w:left="720" w:hanging="720"/>
      </w:pPr>
      <w:r w:rsidRPr="00C11CC0">
        <w:t>29.</w:t>
      </w:r>
      <w:r w:rsidRPr="00C11CC0">
        <w:tab/>
      </w:r>
      <w:r w:rsidRPr="00C11CC0">
        <w:rPr>
          <w:smallCaps/>
        </w:rPr>
        <w:t>Smith D. I.</w:t>
      </w:r>
      <w:r w:rsidRPr="00C11CC0">
        <w:t xml:space="preserve"> Effect on casualty traffic accidents of the introduction of 10 pm Monday to Saturday hotel closing in Victoria, Australian Drug and Alcohol Review 1988: 7: 163-166.</w:t>
      </w:r>
    </w:p>
    <w:p w14:paraId="01B8148C" w14:textId="77777777" w:rsidR="00C11CC0" w:rsidRPr="00C11CC0" w:rsidRDefault="00C11CC0" w:rsidP="00C11CC0">
      <w:pPr>
        <w:pStyle w:val="EndNoteBibliography"/>
        <w:spacing w:after="0"/>
        <w:ind w:left="720" w:hanging="720"/>
      </w:pPr>
      <w:r w:rsidRPr="00C11CC0">
        <w:t>30.</w:t>
      </w:r>
      <w:r w:rsidRPr="00C11CC0">
        <w:tab/>
      </w:r>
      <w:r w:rsidRPr="00C11CC0">
        <w:rPr>
          <w:smallCaps/>
        </w:rPr>
        <w:t>Smith D. I.</w:t>
      </w:r>
      <w:r w:rsidRPr="00C11CC0">
        <w:t xml:space="preserve"> Effect on traffic accidents of introducing Sunday alcohol sales in Brisbane, Australia, International Journal of the Addictions 1988: 23: 1091-1099.</w:t>
      </w:r>
    </w:p>
    <w:p w14:paraId="0DF8E2AE" w14:textId="77777777" w:rsidR="00C11CC0" w:rsidRPr="00C11CC0" w:rsidRDefault="00C11CC0" w:rsidP="00C11CC0">
      <w:pPr>
        <w:pStyle w:val="EndNoteBibliography"/>
        <w:spacing w:after="0"/>
        <w:ind w:left="720" w:hanging="720"/>
      </w:pPr>
      <w:r w:rsidRPr="00C11CC0">
        <w:t>31.</w:t>
      </w:r>
      <w:r w:rsidRPr="00C11CC0">
        <w:tab/>
      </w:r>
      <w:r w:rsidRPr="00C11CC0">
        <w:rPr>
          <w:smallCaps/>
        </w:rPr>
        <w:t>McLaughlin K., Harrison-Stewart A.</w:t>
      </w:r>
      <w:r w:rsidRPr="00C11CC0">
        <w:t xml:space="preserve"> The effect of a temporary period of relaxed licensing laws on the alcohol consumption of young male drinkers, International Journal of the Addictions 1992: 27: 409-423.</w:t>
      </w:r>
    </w:p>
    <w:p w14:paraId="201CD9F3" w14:textId="77777777" w:rsidR="00C11CC0" w:rsidRPr="00C11CC0" w:rsidRDefault="00C11CC0" w:rsidP="00C11CC0">
      <w:pPr>
        <w:pStyle w:val="EndNoteBibliography"/>
        <w:spacing w:after="0"/>
        <w:ind w:left="720" w:hanging="720"/>
      </w:pPr>
      <w:r w:rsidRPr="00C11CC0">
        <w:t>32.</w:t>
      </w:r>
      <w:r w:rsidRPr="00C11CC0">
        <w:tab/>
      </w:r>
      <w:r w:rsidRPr="00C11CC0">
        <w:rPr>
          <w:smallCaps/>
        </w:rPr>
        <w:t>Smith D. I., Burvill P. W.</w:t>
      </w:r>
      <w:r w:rsidRPr="00C11CC0">
        <w:t xml:space="preserve"> Effect on traffic safety of lowering the drinking age in three Australian states, Journal of Drug Issues 1986: 16: 183-198.</w:t>
      </w:r>
    </w:p>
    <w:p w14:paraId="0DE1F441" w14:textId="77777777" w:rsidR="00C11CC0" w:rsidRPr="00C11CC0" w:rsidRDefault="00C11CC0" w:rsidP="00C11CC0">
      <w:pPr>
        <w:pStyle w:val="EndNoteBibliography"/>
        <w:spacing w:after="0"/>
        <w:ind w:left="720" w:hanging="720"/>
      </w:pPr>
      <w:r w:rsidRPr="00C11CC0">
        <w:t>33.</w:t>
      </w:r>
      <w:r w:rsidRPr="00C11CC0">
        <w:tab/>
      </w:r>
      <w:r w:rsidRPr="00C11CC0">
        <w:rPr>
          <w:smallCaps/>
        </w:rPr>
        <w:t>Smith D. I.</w:t>
      </w:r>
      <w:r w:rsidRPr="00C11CC0">
        <w:t xml:space="preserve"> Effect on casualty traffic accidents of changing Sunday alcohol sales legislation in Victoria, Australia, Journal of Drug Issues 1990: 20: 417-426.</w:t>
      </w:r>
    </w:p>
    <w:p w14:paraId="30642533" w14:textId="77777777" w:rsidR="00C11CC0" w:rsidRPr="00C11CC0" w:rsidRDefault="00C11CC0" w:rsidP="00C11CC0">
      <w:pPr>
        <w:pStyle w:val="EndNoteBibliography"/>
        <w:spacing w:after="0"/>
        <w:ind w:left="720" w:hanging="720"/>
      </w:pPr>
      <w:r w:rsidRPr="00C11CC0">
        <w:t>34.</w:t>
      </w:r>
      <w:r w:rsidRPr="00C11CC0">
        <w:tab/>
      </w:r>
      <w:r w:rsidRPr="00C11CC0">
        <w:rPr>
          <w:smallCaps/>
        </w:rPr>
        <w:t>Hunter E.</w:t>
      </w:r>
      <w:r w:rsidRPr="00C11CC0">
        <w:t xml:space="preserve"> Aboriginal health and history: Power and prejudice in remote Australia: Cambridge University Press; 1993.</w:t>
      </w:r>
    </w:p>
    <w:p w14:paraId="0CF3E93A" w14:textId="77777777" w:rsidR="00C11CC0" w:rsidRPr="00C11CC0" w:rsidRDefault="00C11CC0" w:rsidP="00C11CC0">
      <w:pPr>
        <w:pStyle w:val="EndNoteBibliography"/>
        <w:spacing w:after="0"/>
        <w:ind w:left="720" w:hanging="720"/>
      </w:pPr>
      <w:r w:rsidRPr="00C11CC0">
        <w:t>35.</w:t>
      </w:r>
      <w:r w:rsidRPr="00C11CC0">
        <w:tab/>
      </w:r>
      <w:r w:rsidRPr="00C11CC0">
        <w:rPr>
          <w:smallCaps/>
        </w:rPr>
        <w:t>Beckett J.</w:t>
      </w:r>
      <w:r w:rsidRPr="00C11CC0">
        <w:t xml:space="preserve"> Comment, Current Anthropology 1984: 25: 178-179.</w:t>
      </w:r>
    </w:p>
    <w:p w14:paraId="0447056E" w14:textId="77777777" w:rsidR="00C11CC0" w:rsidRPr="00C11CC0" w:rsidRDefault="00C11CC0" w:rsidP="00C11CC0">
      <w:pPr>
        <w:pStyle w:val="EndNoteBibliography"/>
        <w:spacing w:after="0"/>
        <w:ind w:left="720" w:hanging="720"/>
      </w:pPr>
      <w:r w:rsidRPr="00C11CC0">
        <w:t>36.</w:t>
      </w:r>
      <w:r w:rsidRPr="00C11CC0">
        <w:tab/>
      </w:r>
      <w:r w:rsidRPr="00C11CC0">
        <w:rPr>
          <w:smallCaps/>
        </w:rPr>
        <w:t>Wright A.</w:t>
      </w:r>
      <w:r w:rsidRPr="00C11CC0">
        <w:t xml:space="preserve"> Grog War, Broome, Western Australia: Magabala Books; 1997.</w:t>
      </w:r>
    </w:p>
    <w:p w14:paraId="33A7F8A5" w14:textId="77777777" w:rsidR="00C11CC0" w:rsidRPr="00C11CC0" w:rsidRDefault="00C11CC0" w:rsidP="00C11CC0">
      <w:pPr>
        <w:pStyle w:val="EndNoteBibliography"/>
        <w:spacing w:after="0"/>
        <w:ind w:left="720" w:hanging="720"/>
      </w:pPr>
      <w:r w:rsidRPr="00C11CC0">
        <w:t>37.</w:t>
      </w:r>
      <w:r w:rsidRPr="00C11CC0">
        <w:tab/>
      </w:r>
      <w:r w:rsidRPr="00C11CC0">
        <w:rPr>
          <w:smallCaps/>
        </w:rPr>
        <w:t>Roberts M., Eldridge A.</w:t>
      </w:r>
      <w:r w:rsidRPr="00C11CC0">
        <w:t xml:space="preserve"> Planning the night-time city: Routledge; 2012.</w:t>
      </w:r>
    </w:p>
    <w:p w14:paraId="4DFAA7CF" w14:textId="77777777" w:rsidR="00C11CC0" w:rsidRPr="00C11CC0" w:rsidRDefault="00C11CC0" w:rsidP="00C11CC0">
      <w:pPr>
        <w:pStyle w:val="EndNoteBibliography"/>
        <w:spacing w:after="0"/>
        <w:ind w:left="720" w:hanging="720"/>
      </w:pPr>
      <w:r w:rsidRPr="00C11CC0">
        <w:t>38.</w:t>
      </w:r>
      <w:r w:rsidRPr="00C11CC0">
        <w:tab/>
      </w:r>
      <w:r w:rsidRPr="00C11CC0">
        <w:rPr>
          <w:smallCaps/>
        </w:rPr>
        <w:t>Kain J., Kuruppu I., O'Sullivan N.</w:t>
      </w:r>
      <w:r w:rsidRPr="00C11CC0">
        <w:t xml:space="preserve"> Australia's National Competition Policy: its evolution and operation: Parliament of Australia, Parliamentary Library; 2003.</w:t>
      </w:r>
    </w:p>
    <w:p w14:paraId="2404902F" w14:textId="77777777" w:rsidR="00C11CC0" w:rsidRPr="00C11CC0" w:rsidRDefault="00C11CC0" w:rsidP="00C11CC0">
      <w:pPr>
        <w:pStyle w:val="EndNoteBibliography"/>
        <w:spacing w:after="0"/>
        <w:ind w:left="720" w:hanging="720"/>
      </w:pPr>
      <w:r w:rsidRPr="00C11CC0">
        <w:t>39.</w:t>
      </w:r>
      <w:r w:rsidRPr="00C11CC0">
        <w:tab/>
      </w:r>
      <w:r w:rsidRPr="00C11CC0">
        <w:rPr>
          <w:smallCaps/>
        </w:rPr>
        <w:t>National Competition Council</w:t>
      </w:r>
      <w:r w:rsidRPr="00C11CC0">
        <w:t>. Assessment of governments' progress in implementing the National Competition Policy and related reforms: 2005, Melbourne: National Competition Council; 2005.</w:t>
      </w:r>
    </w:p>
    <w:p w14:paraId="5E1C28B3" w14:textId="77777777" w:rsidR="00C11CC0" w:rsidRPr="00C11CC0" w:rsidRDefault="00C11CC0" w:rsidP="00C11CC0">
      <w:pPr>
        <w:pStyle w:val="EndNoteBibliography"/>
        <w:spacing w:after="0"/>
        <w:ind w:left="720" w:hanging="720"/>
      </w:pPr>
      <w:r w:rsidRPr="00C11CC0">
        <w:t>40.</w:t>
      </w:r>
      <w:r w:rsidRPr="00C11CC0">
        <w:tab/>
      </w:r>
      <w:r w:rsidRPr="00C11CC0">
        <w:rPr>
          <w:smallCaps/>
        </w:rPr>
        <w:t>Associates M. J.</w:t>
      </w:r>
      <w:r w:rsidRPr="00C11CC0">
        <w:t xml:space="preserve"> Identifying a framework for regulation in packaged liquor retailing: Report by Marsden Jacob Associates for the National Competition Council; 2005.</w:t>
      </w:r>
    </w:p>
    <w:p w14:paraId="79523BC2" w14:textId="77777777" w:rsidR="00C11CC0" w:rsidRPr="00C11CC0" w:rsidRDefault="00C11CC0" w:rsidP="00C11CC0">
      <w:pPr>
        <w:pStyle w:val="EndNoteBibliography"/>
        <w:spacing w:after="0"/>
        <w:ind w:left="720" w:hanging="720"/>
      </w:pPr>
      <w:r w:rsidRPr="00C11CC0">
        <w:t>41.</w:t>
      </w:r>
      <w:r w:rsidRPr="00C11CC0">
        <w:tab/>
      </w:r>
      <w:r w:rsidRPr="00C11CC0">
        <w:rPr>
          <w:smallCaps/>
        </w:rPr>
        <w:t>Jones E.</w:t>
      </w:r>
      <w:r w:rsidRPr="00C11CC0">
        <w:t xml:space="preserve"> Liquor retailing and the Woolworths/Coles juggernaut, Journal of Australian Political Economy, The 2005: 23.</w:t>
      </w:r>
    </w:p>
    <w:p w14:paraId="62CB6E6C" w14:textId="77777777" w:rsidR="00C11CC0" w:rsidRPr="00C11CC0" w:rsidRDefault="00C11CC0" w:rsidP="00C11CC0">
      <w:pPr>
        <w:pStyle w:val="EndNoteBibliography"/>
        <w:spacing w:after="0"/>
        <w:ind w:left="720" w:hanging="720"/>
      </w:pPr>
      <w:r w:rsidRPr="00C11CC0">
        <w:t>42.</w:t>
      </w:r>
      <w:r w:rsidRPr="00C11CC0">
        <w:tab/>
      </w:r>
      <w:r w:rsidRPr="00C11CC0">
        <w:rPr>
          <w:smallCaps/>
        </w:rPr>
        <w:t>Gmel G., Holmes J., Studer J.</w:t>
      </w:r>
      <w:r w:rsidRPr="00C11CC0">
        <w:t xml:space="preserve"> Are alcohol outlet densities strongly associated with alcohol‐related outcomes? A critical review of recent evidence, Drug and Alcohol Review 2016: 35: 40-54.</w:t>
      </w:r>
    </w:p>
    <w:p w14:paraId="31580345" w14:textId="77777777" w:rsidR="00C11CC0" w:rsidRPr="00C11CC0" w:rsidRDefault="00C11CC0" w:rsidP="00C11CC0">
      <w:pPr>
        <w:pStyle w:val="EndNoteBibliography"/>
        <w:spacing w:after="0"/>
        <w:ind w:left="720" w:hanging="720"/>
      </w:pPr>
      <w:r w:rsidRPr="00C11CC0">
        <w:t>43.</w:t>
      </w:r>
      <w:r w:rsidRPr="00C11CC0">
        <w:tab/>
      </w:r>
      <w:r w:rsidRPr="00C11CC0">
        <w:rPr>
          <w:smallCaps/>
        </w:rPr>
        <w:t>Jiang H., Callinan S., Livingston M., Room R.</w:t>
      </w:r>
      <w:r w:rsidRPr="00C11CC0">
        <w:t xml:space="preserve"> Off‐premise alcohol purchasing in Australia: Variations by age group, income level and annual amount purchased, Drug and alcohol review 2016.</w:t>
      </w:r>
    </w:p>
    <w:p w14:paraId="18824656" w14:textId="77777777" w:rsidR="00C11CC0" w:rsidRPr="00C11CC0" w:rsidRDefault="00C11CC0" w:rsidP="00C11CC0">
      <w:pPr>
        <w:pStyle w:val="EndNoteBibliography"/>
        <w:spacing w:after="0"/>
        <w:ind w:left="720" w:hanging="720"/>
      </w:pPr>
      <w:r w:rsidRPr="00C11CC0">
        <w:t>44.</w:t>
      </w:r>
      <w:r w:rsidRPr="00C11CC0">
        <w:tab/>
      </w:r>
      <w:r w:rsidRPr="00C11CC0">
        <w:rPr>
          <w:smallCaps/>
        </w:rPr>
        <w:t>Liang W., Chikritzhs T.</w:t>
      </w:r>
      <w:r w:rsidRPr="00C11CC0">
        <w:t xml:space="preserve"> Revealing the link between licensed outlets and violence: counting venues versus measuring alcohol availability, Drug and alcohol review 2011: 30: 524-535.</w:t>
      </w:r>
    </w:p>
    <w:p w14:paraId="58D103AB" w14:textId="77777777" w:rsidR="00C11CC0" w:rsidRPr="00C11CC0" w:rsidRDefault="00C11CC0" w:rsidP="00C11CC0">
      <w:pPr>
        <w:pStyle w:val="EndNoteBibliography"/>
        <w:spacing w:after="0"/>
        <w:ind w:left="720" w:hanging="720"/>
      </w:pPr>
      <w:r w:rsidRPr="00C11CC0">
        <w:t>45.</w:t>
      </w:r>
      <w:r w:rsidRPr="00C11CC0">
        <w:tab/>
      </w:r>
      <w:r w:rsidRPr="00C11CC0">
        <w:rPr>
          <w:smallCaps/>
        </w:rPr>
        <w:t>Morrison C., Smith K., Gruenewald P. J., Ponicki W. R., Lee J. P., Cameron P.</w:t>
      </w:r>
      <w:r w:rsidRPr="00C11CC0">
        <w:t xml:space="preserve"> Relating off‐premises alcohol outlet density to intentional and unintentional injuries, Addiction 2016: 111: 56-64.</w:t>
      </w:r>
    </w:p>
    <w:p w14:paraId="65869A53" w14:textId="77777777" w:rsidR="00C11CC0" w:rsidRPr="00C11CC0" w:rsidRDefault="00C11CC0" w:rsidP="00C11CC0">
      <w:pPr>
        <w:pStyle w:val="EndNoteBibliography"/>
        <w:spacing w:after="0"/>
        <w:ind w:left="720" w:hanging="720"/>
      </w:pPr>
      <w:r w:rsidRPr="00C11CC0">
        <w:t>46.</w:t>
      </w:r>
      <w:r w:rsidRPr="00C11CC0">
        <w:tab/>
      </w:r>
      <w:r w:rsidRPr="00C11CC0">
        <w:rPr>
          <w:smallCaps/>
        </w:rPr>
        <w:t>Allday A.</w:t>
      </w:r>
      <w:r w:rsidRPr="00C11CC0">
        <w:t xml:space="preserve"> IBISWorld Industry Report OD4087 Online Beer, Wine and Liquor Sales in Australia, Melbourne: IBISWorld; 2017.</w:t>
      </w:r>
    </w:p>
    <w:p w14:paraId="77DB4EDF" w14:textId="77777777" w:rsidR="00C11CC0" w:rsidRPr="00C11CC0" w:rsidRDefault="00C11CC0" w:rsidP="00C11CC0">
      <w:pPr>
        <w:pStyle w:val="EndNoteBibliography"/>
        <w:spacing w:after="0"/>
        <w:ind w:left="720" w:hanging="720"/>
      </w:pPr>
      <w:r w:rsidRPr="00C11CC0">
        <w:lastRenderedPageBreak/>
        <w:t>47.</w:t>
      </w:r>
      <w:r w:rsidRPr="00C11CC0">
        <w:tab/>
      </w:r>
      <w:r w:rsidRPr="00C11CC0">
        <w:rPr>
          <w:smallCaps/>
        </w:rPr>
        <w:t>Roy Morgan Research</w:t>
      </w:r>
      <w:r w:rsidRPr="00C11CC0">
        <w:t>. The virtual bottle shop: buying booze online, Melbourne: Roy Morgan Research; 2014.</w:t>
      </w:r>
    </w:p>
    <w:p w14:paraId="336DB05B" w14:textId="77777777" w:rsidR="00C11CC0" w:rsidRPr="00C11CC0" w:rsidRDefault="00C11CC0" w:rsidP="00C11CC0">
      <w:pPr>
        <w:pStyle w:val="EndNoteBibliography"/>
        <w:spacing w:after="0"/>
        <w:ind w:left="720" w:hanging="720"/>
      </w:pPr>
      <w:r w:rsidRPr="00C11CC0">
        <w:t>48.</w:t>
      </w:r>
      <w:r w:rsidRPr="00C11CC0">
        <w:tab/>
      </w:r>
      <w:r w:rsidRPr="00C11CC0">
        <w:rPr>
          <w:smallCaps/>
        </w:rPr>
        <w:t>Perkins M.</w:t>
      </w:r>
      <w:r w:rsidRPr="00C11CC0">
        <w:t xml:space="preserve"> Alcohol delivered to your door via app: logical step or too much licence with liquor. The Age, Melbourne; 2016.</w:t>
      </w:r>
    </w:p>
    <w:p w14:paraId="121369E7" w14:textId="77777777" w:rsidR="00C11CC0" w:rsidRPr="00C11CC0" w:rsidRDefault="00C11CC0" w:rsidP="00C11CC0">
      <w:pPr>
        <w:pStyle w:val="EndNoteBibliography"/>
        <w:spacing w:after="0"/>
        <w:ind w:left="720" w:hanging="720"/>
      </w:pPr>
      <w:r w:rsidRPr="00C11CC0">
        <w:t>49.</w:t>
      </w:r>
      <w:r w:rsidRPr="00C11CC0">
        <w:tab/>
      </w:r>
      <w:r w:rsidRPr="00C11CC0">
        <w:rPr>
          <w:smallCaps/>
        </w:rPr>
        <w:t>Manton E., Room R., Livingston M.</w:t>
      </w:r>
      <w:r w:rsidRPr="00C11CC0">
        <w:t xml:space="preserve"> Limits on trading hours, particularly late-night trading Canberra: Foundation for Alcohol Research &amp; Education; 2014.</w:t>
      </w:r>
    </w:p>
    <w:p w14:paraId="0DD28A67" w14:textId="77777777" w:rsidR="00C11CC0" w:rsidRPr="00C11CC0" w:rsidRDefault="00C11CC0" w:rsidP="00C11CC0">
      <w:pPr>
        <w:pStyle w:val="EndNoteBibliography"/>
        <w:spacing w:after="0"/>
        <w:ind w:left="720" w:hanging="720"/>
      </w:pPr>
      <w:r w:rsidRPr="00C11CC0">
        <w:t>50.</w:t>
      </w:r>
      <w:r w:rsidRPr="00C11CC0">
        <w:tab/>
      </w:r>
      <w:r w:rsidRPr="00C11CC0">
        <w:rPr>
          <w:smallCaps/>
        </w:rPr>
        <w:t>Azar D., White V., Bland S., Livingston M., Room R., Chikritzhs T.</w:t>
      </w:r>
      <w:r w:rsidRPr="00C11CC0">
        <w:t xml:space="preserve"> et al. ‘Something's Brewing’: the changing trends in alcohol coverage in Australian newspapers 2000–2011, Alcohol and Alcoholism 2014: 49: 336-342.</w:t>
      </w:r>
    </w:p>
    <w:p w14:paraId="61144FD5" w14:textId="77777777" w:rsidR="00C11CC0" w:rsidRPr="00C11CC0" w:rsidRDefault="00C11CC0" w:rsidP="00C11CC0">
      <w:pPr>
        <w:pStyle w:val="EndNoteBibliography"/>
        <w:spacing w:after="0"/>
        <w:ind w:left="720" w:hanging="720"/>
      </w:pPr>
      <w:r w:rsidRPr="00C11CC0">
        <w:t>51.</w:t>
      </w:r>
      <w:r w:rsidRPr="00C11CC0">
        <w:tab/>
      </w:r>
      <w:r w:rsidRPr="00C11CC0">
        <w:rPr>
          <w:smallCaps/>
        </w:rPr>
        <w:t>Callinan S., Room R., Livingston M.</w:t>
      </w:r>
      <w:r w:rsidRPr="00C11CC0">
        <w:t xml:space="preserve"> Changes in Australian attitudes to alcohol policy: 1995–2010, Drug and alcohol review 2014: 33: 227-234.</w:t>
      </w:r>
    </w:p>
    <w:p w14:paraId="634783FB" w14:textId="77777777" w:rsidR="00C11CC0" w:rsidRPr="00C11CC0" w:rsidRDefault="00C11CC0" w:rsidP="00C11CC0">
      <w:pPr>
        <w:pStyle w:val="EndNoteBibliography"/>
        <w:spacing w:after="0"/>
        <w:ind w:left="720" w:hanging="720"/>
      </w:pPr>
      <w:r w:rsidRPr="00C11CC0">
        <w:t>52.</w:t>
      </w:r>
      <w:r w:rsidRPr="00C11CC0">
        <w:tab/>
      </w:r>
      <w:r w:rsidRPr="00C11CC0">
        <w:rPr>
          <w:smallCaps/>
        </w:rPr>
        <w:t>Vogler S.</w:t>
      </w:r>
      <w:r w:rsidRPr="00C11CC0">
        <w:t xml:space="preserve"> Lockout lawsL: Cabinet votes to scrap lockout in Queensland nightclubs. The Courier Mail, Queensland; 2017.</w:t>
      </w:r>
    </w:p>
    <w:p w14:paraId="499F19B6" w14:textId="77777777" w:rsidR="00C11CC0" w:rsidRPr="00C11CC0" w:rsidRDefault="00C11CC0" w:rsidP="00C11CC0">
      <w:pPr>
        <w:pStyle w:val="EndNoteBibliography"/>
        <w:spacing w:after="0"/>
        <w:ind w:left="720" w:hanging="720"/>
      </w:pPr>
      <w:r w:rsidRPr="00C11CC0">
        <w:t>53.</w:t>
      </w:r>
      <w:r w:rsidRPr="00C11CC0">
        <w:tab/>
      </w:r>
      <w:r w:rsidRPr="00C11CC0">
        <w:rPr>
          <w:smallCaps/>
        </w:rPr>
        <w:t>Chikritzhs T., Stockwell T.</w:t>
      </w:r>
      <w:r w:rsidRPr="00C11CC0">
        <w:t xml:space="preserve"> The impact of later trading hours for hotels on levels of impaired driver road crashes and driver breath alcohol levels, Addiction (Abingdon, England) 2006: 101: 1254-1264.</w:t>
      </w:r>
    </w:p>
    <w:p w14:paraId="77AA39AC" w14:textId="77777777" w:rsidR="00C11CC0" w:rsidRPr="00C11CC0" w:rsidRDefault="00C11CC0" w:rsidP="00C11CC0">
      <w:pPr>
        <w:pStyle w:val="EndNoteBibliography"/>
        <w:spacing w:after="0"/>
        <w:ind w:left="720" w:hanging="720"/>
      </w:pPr>
      <w:r w:rsidRPr="00C11CC0">
        <w:t>54.</w:t>
      </w:r>
      <w:r w:rsidRPr="00C11CC0">
        <w:tab/>
      </w:r>
      <w:r w:rsidRPr="00C11CC0">
        <w:rPr>
          <w:smallCaps/>
        </w:rPr>
        <w:t>Chikritzhs T., Stockwell T.</w:t>
      </w:r>
      <w:r w:rsidRPr="00C11CC0">
        <w:t xml:space="preserve"> The impact of later trading hours for hotels (public houses) on breath alcohol levels of apprehended impaired drivers, Addiction (Abingdon, England) 2007: 102: 1609-1617.</w:t>
      </w:r>
    </w:p>
    <w:p w14:paraId="58738487" w14:textId="77777777" w:rsidR="00C11CC0" w:rsidRPr="00C11CC0" w:rsidRDefault="00C11CC0" w:rsidP="00C11CC0">
      <w:pPr>
        <w:pStyle w:val="EndNoteBibliography"/>
        <w:spacing w:after="0"/>
        <w:ind w:left="720" w:hanging="720"/>
      </w:pPr>
      <w:r w:rsidRPr="00C11CC0">
        <w:t>55.</w:t>
      </w:r>
      <w:r w:rsidRPr="00C11CC0">
        <w:tab/>
      </w:r>
      <w:r w:rsidRPr="00C11CC0">
        <w:rPr>
          <w:smallCaps/>
        </w:rPr>
        <w:t>Vingilis E., McLeod A. I., Mann R. E., Seeley J.</w:t>
      </w:r>
      <w:r w:rsidRPr="00C11CC0">
        <w:t xml:space="preserve"> A tale of two cities: the effect of extended drinking hours in licensed establishments on impaired driving and assault charges, Traffic injury prevention 2008: 9: 527-533.</w:t>
      </w:r>
    </w:p>
    <w:p w14:paraId="62B0116C" w14:textId="77777777" w:rsidR="00C11CC0" w:rsidRPr="00C11CC0" w:rsidRDefault="00C11CC0" w:rsidP="00C11CC0">
      <w:pPr>
        <w:pStyle w:val="EndNoteBibliography"/>
        <w:spacing w:after="0"/>
        <w:ind w:left="720" w:hanging="720"/>
      </w:pPr>
      <w:r w:rsidRPr="00C11CC0">
        <w:t>56.</w:t>
      </w:r>
      <w:r w:rsidRPr="00C11CC0">
        <w:tab/>
      </w:r>
      <w:r w:rsidRPr="00C11CC0">
        <w:rPr>
          <w:smallCaps/>
        </w:rPr>
        <w:t>Vingilis E., McLeod A. I., Seeley J., Mann R. E., Beirness D., Compton C. P.</w:t>
      </w:r>
      <w:r w:rsidRPr="00C11CC0">
        <w:t xml:space="preserve"> Road safety impact of extended drinking hours in Ontario, Accident; analysis and prevention 2005: 37: 549-556.</w:t>
      </w:r>
    </w:p>
    <w:p w14:paraId="17994908" w14:textId="77777777" w:rsidR="00C11CC0" w:rsidRPr="00C11CC0" w:rsidRDefault="00C11CC0" w:rsidP="00C11CC0">
      <w:pPr>
        <w:pStyle w:val="EndNoteBibliography"/>
        <w:spacing w:after="0"/>
        <w:ind w:left="720" w:hanging="720"/>
      </w:pPr>
      <w:r w:rsidRPr="00C11CC0">
        <w:t>57.</w:t>
      </w:r>
      <w:r w:rsidRPr="00C11CC0">
        <w:tab/>
      </w:r>
      <w:r w:rsidRPr="00C11CC0">
        <w:rPr>
          <w:smallCaps/>
        </w:rPr>
        <w:t>Vingilis E., McLeod A. I., Stoduto G., Seeley J., Mann R. E.</w:t>
      </w:r>
      <w:r w:rsidRPr="00C11CC0">
        <w:t xml:space="preserve"> Impact of extended drinking hours in Ontario on motor-vehicle collision and non-motor-vehicle collision injuries, Journal of studies on alcohol and drugs 2007: 68: 905-911.</w:t>
      </w:r>
    </w:p>
    <w:p w14:paraId="6E9387DA" w14:textId="77777777" w:rsidR="00C11CC0" w:rsidRPr="00C11CC0" w:rsidRDefault="00C11CC0" w:rsidP="00C11CC0">
      <w:pPr>
        <w:pStyle w:val="EndNoteBibliography"/>
        <w:spacing w:after="0"/>
        <w:ind w:left="720" w:hanging="720"/>
      </w:pPr>
      <w:r w:rsidRPr="00C11CC0">
        <w:t>58.</w:t>
      </w:r>
      <w:r w:rsidRPr="00C11CC0">
        <w:tab/>
      </w:r>
      <w:r w:rsidRPr="00C11CC0">
        <w:rPr>
          <w:smallCaps/>
        </w:rPr>
        <w:t>Bouffard L. A., Bergeron L. E., Bouffard J. A.</w:t>
      </w:r>
      <w:r w:rsidRPr="00C11CC0">
        <w:t xml:space="preserve"> Investigating the impact of extended bar closing times on police stops for DUI, Journal of Criminal Justice 2007: 35: 537-545.</w:t>
      </w:r>
    </w:p>
    <w:p w14:paraId="2CCFAF22" w14:textId="77777777" w:rsidR="00C11CC0" w:rsidRPr="00C11CC0" w:rsidRDefault="00C11CC0" w:rsidP="00C11CC0">
      <w:pPr>
        <w:pStyle w:val="EndNoteBibliography"/>
        <w:spacing w:after="0"/>
        <w:ind w:left="720" w:hanging="720"/>
      </w:pPr>
      <w:r w:rsidRPr="00C11CC0">
        <w:t>59.</w:t>
      </w:r>
      <w:r w:rsidRPr="00C11CC0">
        <w:tab/>
      </w:r>
      <w:r w:rsidRPr="00C11CC0">
        <w:rPr>
          <w:smallCaps/>
        </w:rPr>
        <w:t>Hough M., Hunter G.</w:t>
      </w:r>
      <w:r w:rsidRPr="00C11CC0">
        <w:t xml:space="preserve"> The 2003 Licensing Act's impact on crime and disorder: An evaluation, Criminology &amp; Criminal Justice 2008: 8: 239-260.</w:t>
      </w:r>
    </w:p>
    <w:p w14:paraId="367E656C" w14:textId="77777777" w:rsidR="00C11CC0" w:rsidRPr="00C11CC0" w:rsidRDefault="00C11CC0" w:rsidP="00C11CC0">
      <w:pPr>
        <w:pStyle w:val="EndNoteBibliography"/>
        <w:spacing w:after="0"/>
        <w:ind w:left="720" w:hanging="720"/>
      </w:pPr>
      <w:r w:rsidRPr="00C11CC0">
        <w:t>60.</w:t>
      </w:r>
      <w:r w:rsidRPr="00C11CC0">
        <w:tab/>
      </w:r>
      <w:r w:rsidRPr="00C11CC0">
        <w:rPr>
          <w:smallCaps/>
        </w:rPr>
        <w:t>Humphreys D. K., Eisner M. P.</w:t>
      </w:r>
      <w:r w:rsidRPr="00C11CC0">
        <w:t xml:space="preserve"> Do flexible alcohol trading hours reduce violence? A theory-based natural experiment in alcohol policy, Social science &amp; medicine (1982) 2014: 102: 1-9.</w:t>
      </w:r>
    </w:p>
    <w:p w14:paraId="2A05B14F" w14:textId="77777777" w:rsidR="00C11CC0" w:rsidRPr="00C11CC0" w:rsidRDefault="00C11CC0" w:rsidP="00C11CC0">
      <w:pPr>
        <w:pStyle w:val="EndNoteBibliography"/>
        <w:spacing w:after="0"/>
        <w:ind w:left="720" w:hanging="720"/>
      </w:pPr>
      <w:r w:rsidRPr="00C11CC0">
        <w:t>61.</w:t>
      </w:r>
      <w:r w:rsidRPr="00C11CC0">
        <w:tab/>
      </w:r>
      <w:r w:rsidRPr="00C11CC0">
        <w:rPr>
          <w:smallCaps/>
        </w:rPr>
        <w:t>Humphreys D. K., Eisner M. P., Wiebe D. J.</w:t>
      </w:r>
      <w:r w:rsidRPr="00C11CC0">
        <w:t xml:space="preserve"> Evaluating the impact of flexible alcohol trading hours on violence: an interrupted time series analysis, PloS one 2013: 8: e55581.</w:t>
      </w:r>
    </w:p>
    <w:p w14:paraId="376FEBB5" w14:textId="77777777" w:rsidR="00C11CC0" w:rsidRPr="00C11CC0" w:rsidRDefault="00C11CC0" w:rsidP="00C11CC0">
      <w:pPr>
        <w:pStyle w:val="EndNoteBibliography"/>
        <w:spacing w:after="0"/>
        <w:ind w:left="720" w:hanging="720"/>
      </w:pPr>
      <w:r w:rsidRPr="00C11CC0">
        <w:t>62.</w:t>
      </w:r>
      <w:r w:rsidRPr="00C11CC0">
        <w:tab/>
      </w:r>
      <w:r w:rsidRPr="00C11CC0">
        <w:rPr>
          <w:smallCaps/>
        </w:rPr>
        <w:t>Durnford A. J., Perkins T. J., Perry J. M.</w:t>
      </w:r>
      <w:r w:rsidRPr="00C11CC0">
        <w:t xml:space="preserve"> An evaluation of alcohol attendances to an inner city emergency department before and after the introduction of the UK Licensing Act 2003, BMC public health 2008: 8: 379.</w:t>
      </w:r>
    </w:p>
    <w:p w14:paraId="5BB24795" w14:textId="77777777" w:rsidR="00C11CC0" w:rsidRPr="00C11CC0" w:rsidRDefault="00C11CC0" w:rsidP="00C11CC0">
      <w:pPr>
        <w:pStyle w:val="EndNoteBibliography"/>
        <w:spacing w:after="0"/>
        <w:ind w:left="720" w:hanging="720"/>
      </w:pPr>
      <w:r w:rsidRPr="00C11CC0">
        <w:t>63.</w:t>
      </w:r>
      <w:r w:rsidRPr="00C11CC0">
        <w:tab/>
      </w:r>
      <w:r w:rsidRPr="00C11CC0">
        <w:rPr>
          <w:smallCaps/>
        </w:rPr>
        <w:t>Green C. P., Heywood J. S., Navarro M.</w:t>
      </w:r>
      <w:r w:rsidRPr="00C11CC0">
        <w:t xml:space="preserve"> Did liberalising bar hours decrease traffic accidents?, Journal of health economics 2014: 35: 189-198.</w:t>
      </w:r>
    </w:p>
    <w:p w14:paraId="61710E3F" w14:textId="77777777" w:rsidR="00C11CC0" w:rsidRPr="00C11CC0" w:rsidRDefault="00C11CC0" w:rsidP="00C11CC0">
      <w:pPr>
        <w:pStyle w:val="EndNoteBibliography"/>
        <w:spacing w:after="0"/>
        <w:ind w:left="720" w:hanging="720"/>
      </w:pPr>
      <w:r w:rsidRPr="00C11CC0">
        <w:t>64.</w:t>
      </w:r>
      <w:r w:rsidRPr="00C11CC0">
        <w:tab/>
      </w:r>
      <w:r w:rsidRPr="00C11CC0">
        <w:rPr>
          <w:smallCaps/>
        </w:rPr>
        <w:t>Newton A.</w:t>
      </w:r>
      <w:r w:rsidRPr="00C11CC0">
        <w:t xml:space="preserve"> Impact of the new UK licensing law on emergency hospital attendances: a cohort study., Emergency Medicine Journal 2007: 24: 532-534.</w:t>
      </w:r>
    </w:p>
    <w:p w14:paraId="493C6F09" w14:textId="77777777" w:rsidR="00C11CC0" w:rsidRPr="00C11CC0" w:rsidRDefault="00C11CC0" w:rsidP="00C11CC0">
      <w:pPr>
        <w:pStyle w:val="EndNoteBibliography"/>
        <w:spacing w:after="0"/>
        <w:ind w:left="720" w:hanging="720"/>
      </w:pPr>
      <w:r w:rsidRPr="00C11CC0">
        <w:t>65.</w:t>
      </w:r>
      <w:r w:rsidRPr="00C11CC0">
        <w:tab/>
      </w:r>
      <w:r w:rsidRPr="00C11CC0">
        <w:rPr>
          <w:smallCaps/>
        </w:rPr>
        <w:t>Hadfield P.</w:t>
      </w:r>
      <w:r w:rsidRPr="00C11CC0">
        <w:t xml:space="preserve"> Bar wars: Contesting the night in contemporary British cities: Oxford University Press on Demand; 2006.</w:t>
      </w:r>
    </w:p>
    <w:p w14:paraId="2E7C988B" w14:textId="77777777" w:rsidR="00C11CC0" w:rsidRPr="00C11CC0" w:rsidRDefault="00C11CC0" w:rsidP="00C11CC0">
      <w:pPr>
        <w:pStyle w:val="EndNoteBibliography"/>
        <w:spacing w:after="0"/>
        <w:ind w:left="720" w:hanging="720"/>
      </w:pPr>
      <w:r w:rsidRPr="00C11CC0">
        <w:t>66.</w:t>
      </w:r>
      <w:r w:rsidRPr="00C11CC0">
        <w:tab/>
      </w:r>
      <w:r w:rsidRPr="00C11CC0">
        <w:rPr>
          <w:smallCaps/>
        </w:rPr>
        <w:t>Fulde G., Smith, Forster</w:t>
      </w:r>
      <w:r w:rsidRPr="00C11CC0">
        <w:t>. Presentations with alcohol-related serious injury to a major Sydney trauma hospital after 2014 changes to liquor laws, Medical Journal of Australia 2015: 203.</w:t>
      </w:r>
    </w:p>
    <w:p w14:paraId="7CF4D207" w14:textId="77777777" w:rsidR="00C11CC0" w:rsidRPr="00C11CC0" w:rsidRDefault="00C11CC0" w:rsidP="00C11CC0">
      <w:pPr>
        <w:pStyle w:val="EndNoteBibliography"/>
        <w:spacing w:after="0"/>
        <w:ind w:left="720" w:hanging="720"/>
      </w:pPr>
      <w:r w:rsidRPr="00C11CC0">
        <w:t>67.</w:t>
      </w:r>
      <w:r w:rsidRPr="00C11CC0">
        <w:tab/>
      </w:r>
      <w:r w:rsidRPr="00C11CC0">
        <w:rPr>
          <w:smallCaps/>
        </w:rPr>
        <w:t>Kypri K., Jones C., McElduff P., Barker D.</w:t>
      </w:r>
      <w:r w:rsidRPr="00C11CC0">
        <w:t xml:space="preserve"> Effects of restricting pub closing times on night-time assaults in an Australian city, Addiction (Abingdon, England) 2011: 106: 303-310.</w:t>
      </w:r>
    </w:p>
    <w:p w14:paraId="572A45F6" w14:textId="77777777" w:rsidR="00C11CC0" w:rsidRPr="00C11CC0" w:rsidRDefault="00C11CC0" w:rsidP="00C11CC0">
      <w:pPr>
        <w:pStyle w:val="EndNoteBibliography"/>
        <w:spacing w:after="0"/>
        <w:ind w:left="720" w:hanging="720"/>
      </w:pPr>
      <w:r w:rsidRPr="00C11CC0">
        <w:t>68.</w:t>
      </w:r>
      <w:r w:rsidRPr="00C11CC0">
        <w:tab/>
      </w:r>
      <w:r w:rsidRPr="00C11CC0">
        <w:rPr>
          <w:smallCaps/>
        </w:rPr>
        <w:t>Kypri K., McElduff P., Miller P.</w:t>
      </w:r>
      <w:r w:rsidRPr="00C11CC0">
        <w:t xml:space="preserve"> Restrictions in pub closing times and lockouts in Newcastle, Australia five years on, Drug and alcohol review 2014: 33: 323-326.</w:t>
      </w:r>
    </w:p>
    <w:p w14:paraId="0BCACC1B" w14:textId="77777777" w:rsidR="00C11CC0" w:rsidRPr="00C11CC0" w:rsidRDefault="00C11CC0" w:rsidP="00C11CC0">
      <w:pPr>
        <w:pStyle w:val="EndNoteBibliography"/>
        <w:spacing w:after="0"/>
        <w:ind w:left="720" w:hanging="720"/>
      </w:pPr>
      <w:r w:rsidRPr="00C11CC0">
        <w:lastRenderedPageBreak/>
        <w:t>69.</w:t>
      </w:r>
      <w:r w:rsidRPr="00C11CC0">
        <w:tab/>
      </w:r>
      <w:r w:rsidRPr="00C11CC0">
        <w:rPr>
          <w:smallCaps/>
        </w:rPr>
        <w:t>Miller P., Curtis A., Palmer D., Busija L., Tindall J., Droste N.</w:t>
      </w:r>
      <w:r w:rsidRPr="00C11CC0">
        <w:t xml:space="preserve"> et al. Changes in injury-related hospital emergency department presentations associated with the imposition of regulatory versus voluntary licensing conditions on licensed venues in two cities, Drug and alcohol review 2014: 33: 314-322.</w:t>
      </w:r>
    </w:p>
    <w:p w14:paraId="7E04E433" w14:textId="77777777" w:rsidR="00C11CC0" w:rsidRPr="00C11CC0" w:rsidRDefault="00C11CC0" w:rsidP="00C11CC0">
      <w:pPr>
        <w:pStyle w:val="EndNoteBibliography"/>
        <w:spacing w:after="0"/>
        <w:ind w:left="720" w:hanging="720"/>
      </w:pPr>
      <w:r w:rsidRPr="00C11CC0">
        <w:t>70.</w:t>
      </w:r>
      <w:r w:rsidRPr="00C11CC0">
        <w:tab/>
      </w:r>
      <w:r w:rsidRPr="00C11CC0">
        <w:rPr>
          <w:smallCaps/>
        </w:rPr>
        <w:t>Menéndez P., Weatherburn D., Kypri K., Fitzgerald J.</w:t>
      </w:r>
      <w:r w:rsidRPr="00C11CC0">
        <w:t xml:space="preserve"> Lockouts and last drinks: The impact of the January 2014 liquor licence reforms on assaults in NSW, Australia: NSW Bureau of Crime Statistics and Research; 2015.</w:t>
      </w:r>
    </w:p>
    <w:p w14:paraId="1CB361CE" w14:textId="77777777" w:rsidR="00C11CC0" w:rsidRPr="00C11CC0" w:rsidRDefault="00C11CC0" w:rsidP="00C11CC0">
      <w:pPr>
        <w:pStyle w:val="EndNoteBibliography"/>
        <w:spacing w:after="0"/>
        <w:ind w:left="720" w:hanging="720"/>
      </w:pPr>
      <w:r w:rsidRPr="00C11CC0">
        <w:t>71.</w:t>
      </w:r>
      <w:r w:rsidRPr="00C11CC0">
        <w:tab/>
      </w:r>
      <w:r w:rsidRPr="00C11CC0">
        <w:rPr>
          <w:smallCaps/>
        </w:rPr>
        <w:t>Donnelly N, Weatherburn D, Routledge K, Ramsey S, N. M.</w:t>
      </w:r>
      <w:r w:rsidRPr="00C11CC0">
        <w:t xml:space="preserve"> Did the ‘lockout law’ reforms increase assaults at The Star casino, Pyrmont?: Bureau of Crime Statistics and Research; 2016.</w:t>
      </w:r>
    </w:p>
    <w:p w14:paraId="28BBD741" w14:textId="77777777" w:rsidR="00C11CC0" w:rsidRPr="00C11CC0" w:rsidRDefault="00C11CC0" w:rsidP="00C11CC0">
      <w:pPr>
        <w:pStyle w:val="EndNoteBibliography"/>
        <w:spacing w:after="0"/>
        <w:ind w:left="720" w:hanging="720"/>
      </w:pPr>
      <w:r w:rsidRPr="00C11CC0">
        <w:t>72.</w:t>
      </w:r>
      <w:r w:rsidRPr="00C11CC0">
        <w:tab/>
      </w:r>
      <w:r w:rsidRPr="00C11CC0">
        <w:rPr>
          <w:smallCaps/>
        </w:rPr>
        <w:t>Wicki M., Gmel G.</w:t>
      </w:r>
      <w:r w:rsidRPr="00C11CC0">
        <w:t xml:space="preserve"> Hospital admission rates for alcoholic intoxication after policy changes in the canton of Geneva, Switzerland, Drug and alcohol dependence 2011: 118: 209-215.</w:t>
      </w:r>
    </w:p>
    <w:p w14:paraId="493DB407" w14:textId="77777777" w:rsidR="00C11CC0" w:rsidRPr="00C11CC0" w:rsidRDefault="00C11CC0" w:rsidP="00C11CC0">
      <w:pPr>
        <w:pStyle w:val="EndNoteBibliography"/>
        <w:spacing w:after="0"/>
        <w:ind w:left="720" w:hanging="720"/>
      </w:pPr>
      <w:r w:rsidRPr="00C11CC0">
        <w:t>73.</w:t>
      </w:r>
      <w:r w:rsidRPr="00C11CC0">
        <w:tab/>
      </w:r>
      <w:r w:rsidRPr="00C11CC0">
        <w:rPr>
          <w:smallCaps/>
        </w:rPr>
        <w:t>Marcus J., Siedler T.</w:t>
      </w:r>
      <w:r w:rsidRPr="00C11CC0">
        <w:t xml:space="preserve"> Reducing binge drinking? The effect of a ban on late-night off-premise alcohol sales on alcohol-related hospital stays in Germany, Journal of Public Economics 2015: 123: 55-77.</w:t>
      </w:r>
    </w:p>
    <w:p w14:paraId="5F303B18" w14:textId="77777777" w:rsidR="00C11CC0" w:rsidRPr="00C11CC0" w:rsidRDefault="00C11CC0" w:rsidP="00C11CC0">
      <w:pPr>
        <w:pStyle w:val="EndNoteBibliography"/>
        <w:spacing w:after="0"/>
        <w:ind w:left="720" w:hanging="720"/>
      </w:pPr>
      <w:r w:rsidRPr="00C11CC0">
        <w:t>74.</w:t>
      </w:r>
      <w:r w:rsidRPr="00C11CC0">
        <w:tab/>
      </w:r>
      <w:r w:rsidRPr="00C11CC0">
        <w:rPr>
          <w:smallCaps/>
        </w:rPr>
        <w:t>Rossow I., Norstrom T.</w:t>
      </w:r>
      <w:r w:rsidRPr="00C11CC0">
        <w:t xml:space="preserve"> The impact of small changes in bar closing hours on violence. The Norwegian experience from 18 cities, Addiction (Abingdon, England) 2012: 107: 530-537.</w:t>
      </w:r>
    </w:p>
    <w:p w14:paraId="5857FDA8" w14:textId="77777777" w:rsidR="00C11CC0" w:rsidRPr="00C11CC0" w:rsidRDefault="00C11CC0" w:rsidP="00C11CC0">
      <w:pPr>
        <w:pStyle w:val="EndNoteBibliography"/>
        <w:spacing w:after="0"/>
        <w:ind w:left="720" w:hanging="720"/>
      </w:pPr>
      <w:r w:rsidRPr="00C11CC0">
        <w:t>75.</w:t>
      </w:r>
      <w:r w:rsidRPr="00C11CC0">
        <w:tab/>
      </w:r>
      <w:r w:rsidRPr="00C11CC0">
        <w:rPr>
          <w:smallCaps/>
        </w:rPr>
        <w:t>Stockwell T., Zhao J., Macdonald S., Pakula B., Gruenewald P., Holder H.</w:t>
      </w:r>
      <w:r w:rsidRPr="00C11CC0">
        <w:t xml:space="preserve"> Changes in per capita alcohol sales during the partial privatization of British Columbia's retail alcohol monopoly 2003-2008: a multi-level local area analysis, Addiction (Abingdon, England) 2009: 104: 1827-1836.</w:t>
      </w:r>
    </w:p>
    <w:p w14:paraId="42AAEC20" w14:textId="77777777" w:rsidR="00C11CC0" w:rsidRPr="00C11CC0" w:rsidRDefault="00C11CC0" w:rsidP="00C11CC0">
      <w:pPr>
        <w:pStyle w:val="EndNoteBibliography"/>
        <w:spacing w:after="0"/>
        <w:ind w:left="720" w:hanging="720"/>
      </w:pPr>
      <w:r w:rsidRPr="00C11CC0">
        <w:t>76.</w:t>
      </w:r>
      <w:r w:rsidRPr="00C11CC0">
        <w:tab/>
      </w:r>
      <w:r w:rsidRPr="00C11CC0">
        <w:rPr>
          <w:smallCaps/>
        </w:rPr>
        <w:t>Halonen J. I., Kivimaki M., Pentti J., Virtanen M., Subramanian S. V., Kawachi I.</w:t>
      </w:r>
      <w:r w:rsidRPr="00C11CC0">
        <w:t xml:space="preserve"> et al. Association of the availability of beer, wine, and liquor outlets with beverage-specific alcohol consumption: a cohort study, Alcoholism, clinical and experimental research 2014: 38: 1086-1093.</w:t>
      </w:r>
    </w:p>
    <w:p w14:paraId="32315627" w14:textId="77777777" w:rsidR="00C11CC0" w:rsidRPr="00C11CC0" w:rsidRDefault="00C11CC0" w:rsidP="00C11CC0">
      <w:pPr>
        <w:pStyle w:val="EndNoteBibliography"/>
        <w:spacing w:after="0"/>
        <w:ind w:left="720" w:hanging="720"/>
      </w:pPr>
      <w:r w:rsidRPr="00C11CC0">
        <w:t>77.</w:t>
      </w:r>
      <w:r w:rsidRPr="00C11CC0">
        <w:tab/>
      </w:r>
      <w:r w:rsidRPr="00C11CC0">
        <w:rPr>
          <w:smallCaps/>
        </w:rPr>
        <w:t>Halonen J. I., Kivimaki M., Virtanen M., Pentti J., Subramanian S. V., Kawachi I.</w:t>
      </w:r>
      <w:r w:rsidRPr="00C11CC0">
        <w:t xml:space="preserve"> et al. Proximity of off-premise alcohol outlets and heavy alcohol consumption: a cohort study, Drug and alcohol dependence 2013: 132: 295-300.</w:t>
      </w:r>
    </w:p>
    <w:p w14:paraId="29C2D76F" w14:textId="77777777" w:rsidR="00C11CC0" w:rsidRPr="00C11CC0" w:rsidRDefault="00C11CC0" w:rsidP="00C11CC0">
      <w:pPr>
        <w:pStyle w:val="EndNoteBibliography"/>
        <w:spacing w:after="0"/>
        <w:ind w:left="720" w:hanging="720"/>
      </w:pPr>
      <w:r w:rsidRPr="00C11CC0">
        <w:t>78.</w:t>
      </w:r>
      <w:r w:rsidRPr="00C11CC0">
        <w:tab/>
      </w:r>
      <w:r w:rsidRPr="00C11CC0">
        <w:rPr>
          <w:smallCaps/>
        </w:rPr>
        <w:t>Halonen J. I., Kivimaki M., Virtanen M., Pentti J., Subramanian S. V., Kawachi I.</w:t>
      </w:r>
      <w:r w:rsidRPr="00C11CC0">
        <w:t xml:space="preserve"> et al. Living in proximity of a bar and risky alcohol behaviours: a longitudinal study, Addiction (Abingdon, England) 2013: 108: 320-328.</w:t>
      </w:r>
    </w:p>
    <w:p w14:paraId="32CF78D2" w14:textId="77777777" w:rsidR="00C11CC0" w:rsidRPr="00C11CC0" w:rsidRDefault="00C11CC0" w:rsidP="00C11CC0">
      <w:pPr>
        <w:pStyle w:val="EndNoteBibliography"/>
        <w:spacing w:after="0"/>
        <w:ind w:left="720" w:hanging="720"/>
      </w:pPr>
      <w:r w:rsidRPr="00C11CC0">
        <w:t>79.</w:t>
      </w:r>
      <w:r w:rsidRPr="00C11CC0">
        <w:tab/>
      </w:r>
      <w:r w:rsidRPr="00C11CC0">
        <w:rPr>
          <w:smallCaps/>
        </w:rPr>
        <w:t>Pereira G., Wood L., Foster S., Haggar F.</w:t>
      </w:r>
      <w:r w:rsidRPr="00C11CC0">
        <w:t xml:space="preserve"> Access to alcohol outlets, alcohol consumption and mental health, PLoS ONE 2013: 8: e53461.</w:t>
      </w:r>
    </w:p>
    <w:p w14:paraId="5C5ACC4E" w14:textId="77777777" w:rsidR="00C11CC0" w:rsidRPr="00C11CC0" w:rsidRDefault="00C11CC0" w:rsidP="00C11CC0">
      <w:pPr>
        <w:pStyle w:val="EndNoteBibliography"/>
        <w:spacing w:after="0"/>
        <w:ind w:left="720" w:hanging="720"/>
      </w:pPr>
      <w:r w:rsidRPr="00C11CC0">
        <w:t>80.</w:t>
      </w:r>
      <w:r w:rsidRPr="00C11CC0">
        <w:tab/>
      </w:r>
      <w:r w:rsidRPr="00C11CC0">
        <w:rPr>
          <w:smallCaps/>
        </w:rPr>
        <w:t>Picone G., MacDougald J., Sloan F., Platt A., Kertesz S.</w:t>
      </w:r>
      <w:r w:rsidRPr="00C11CC0">
        <w:t xml:space="preserve"> The effects of residential proximity to bars on alcohol consumption, International Journal of Health Care Finance &amp; Economics 2010: 10: 347-367.</w:t>
      </w:r>
    </w:p>
    <w:p w14:paraId="225CB922" w14:textId="77777777" w:rsidR="00C11CC0" w:rsidRPr="00C11CC0" w:rsidRDefault="00C11CC0" w:rsidP="00C11CC0">
      <w:pPr>
        <w:pStyle w:val="EndNoteBibliography"/>
        <w:spacing w:after="0"/>
        <w:ind w:left="720" w:hanging="720"/>
      </w:pPr>
      <w:r w:rsidRPr="00C11CC0">
        <w:t>81.</w:t>
      </w:r>
      <w:r w:rsidRPr="00C11CC0">
        <w:tab/>
      </w:r>
      <w:r w:rsidRPr="00C11CC0">
        <w:rPr>
          <w:smallCaps/>
        </w:rPr>
        <w:t>Cooper H. L., Bonney L. E., Ross Z., Karnes C., Hunter-Jones J., Kelley M. E.</w:t>
      </w:r>
      <w:r w:rsidRPr="00C11CC0">
        <w:t xml:space="preserve"> et al. The aftermath of public housing relocation: relationship to substance misuse, Drug and alcohol dependence 2013: 133: 37-44.</w:t>
      </w:r>
    </w:p>
    <w:p w14:paraId="5A371D4C" w14:textId="77777777" w:rsidR="00C11CC0" w:rsidRPr="00C11CC0" w:rsidRDefault="00C11CC0" w:rsidP="00C11CC0">
      <w:pPr>
        <w:pStyle w:val="EndNoteBibliography"/>
        <w:spacing w:after="0"/>
        <w:ind w:left="720" w:hanging="720"/>
      </w:pPr>
      <w:r w:rsidRPr="00C11CC0">
        <w:t>82.</w:t>
      </w:r>
      <w:r w:rsidRPr="00C11CC0">
        <w:tab/>
      </w:r>
      <w:r w:rsidRPr="00C11CC0">
        <w:rPr>
          <w:smallCaps/>
        </w:rPr>
        <w:t>McKinney C. M., Chartier K. G., Caetano R., Harris T. R.</w:t>
      </w:r>
      <w:r w:rsidRPr="00C11CC0">
        <w:t xml:space="preserve"> Alcohol availability and neighborhood poverty and their relationship to binge drinking and related problems among drinkers in committed relationships, Journal of interpersonal violence 2012: 27: 2703-2727.</w:t>
      </w:r>
    </w:p>
    <w:p w14:paraId="0F6BE58C" w14:textId="77777777" w:rsidR="00C11CC0" w:rsidRPr="00C11CC0" w:rsidRDefault="00C11CC0" w:rsidP="00C11CC0">
      <w:pPr>
        <w:pStyle w:val="EndNoteBibliography"/>
        <w:spacing w:after="0"/>
        <w:ind w:left="720" w:hanging="720"/>
      </w:pPr>
      <w:r w:rsidRPr="00C11CC0">
        <w:t>83.</w:t>
      </w:r>
      <w:r w:rsidRPr="00C11CC0">
        <w:tab/>
      </w:r>
      <w:r w:rsidRPr="00C11CC0">
        <w:rPr>
          <w:smallCaps/>
        </w:rPr>
        <w:t>Pollack C. E., Cubbin C., Ahn D., Winkleby M.</w:t>
      </w:r>
      <w:r w:rsidRPr="00C11CC0">
        <w:t xml:space="preserve"> Neighbourhood deprivation and alcohol consumption: does the availability of alcohol play a role?, International journal of epidemiology 2005: 34: 772-780.</w:t>
      </w:r>
    </w:p>
    <w:p w14:paraId="3951E5C8" w14:textId="77777777" w:rsidR="00C11CC0" w:rsidRPr="00C11CC0" w:rsidRDefault="00C11CC0" w:rsidP="00C11CC0">
      <w:pPr>
        <w:pStyle w:val="EndNoteBibliography"/>
        <w:spacing w:after="0"/>
        <w:ind w:left="720" w:hanging="720"/>
      </w:pPr>
      <w:r w:rsidRPr="00C11CC0">
        <w:t>84.</w:t>
      </w:r>
      <w:r w:rsidRPr="00C11CC0">
        <w:tab/>
      </w:r>
      <w:r w:rsidRPr="00C11CC0">
        <w:rPr>
          <w:smallCaps/>
        </w:rPr>
        <w:t>Shimotsu S. T., Jones-Webb R. J., MacLehose R. F., Nelson T. F., Forster J. L., Lytle L. A.</w:t>
      </w:r>
      <w:r w:rsidRPr="00C11CC0">
        <w:t xml:space="preserve"> Neighborhood socioeconomic characteristics, the retail environment, and alcohol consumption: a multilevel analysis, Drug and alcohol dependence 2013: 132: 449-456.</w:t>
      </w:r>
    </w:p>
    <w:p w14:paraId="15E8ECCB" w14:textId="77777777" w:rsidR="00C11CC0" w:rsidRPr="00C11CC0" w:rsidRDefault="00C11CC0" w:rsidP="00C11CC0">
      <w:pPr>
        <w:pStyle w:val="EndNoteBibliography"/>
        <w:spacing w:after="0"/>
        <w:ind w:left="720" w:hanging="720"/>
      </w:pPr>
      <w:r w:rsidRPr="00C11CC0">
        <w:t>85.</w:t>
      </w:r>
      <w:r w:rsidRPr="00C11CC0">
        <w:tab/>
      </w:r>
      <w:r w:rsidRPr="00C11CC0">
        <w:rPr>
          <w:smallCaps/>
        </w:rPr>
        <w:t>Tanumihardjo J., Shoff S. M., Koenings M., Zhang Z., Lai H. J.</w:t>
      </w:r>
      <w:r w:rsidRPr="00C11CC0">
        <w:t xml:space="preserve"> Association Between Alcohol Use Among College Students and Alcohol Outlet Proximity and Densities, WMJ : official publication of the State Medical Society of Wisconsin 2015: 114: 143-147.</w:t>
      </w:r>
    </w:p>
    <w:p w14:paraId="23D0F7FF" w14:textId="77777777" w:rsidR="00C11CC0" w:rsidRPr="00C11CC0" w:rsidRDefault="00C11CC0" w:rsidP="00C11CC0">
      <w:pPr>
        <w:pStyle w:val="EndNoteBibliography"/>
        <w:spacing w:after="0"/>
        <w:ind w:left="720" w:hanging="720"/>
      </w:pPr>
      <w:r w:rsidRPr="00C11CC0">
        <w:lastRenderedPageBreak/>
        <w:t>86.</w:t>
      </w:r>
      <w:r w:rsidRPr="00C11CC0">
        <w:tab/>
      </w:r>
      <w:r w:rsidRPr="00C11CC0">
        <w:rPr>
          <w:smallCaps/>
        </w:rPr>
        <w:t>Astudillo M., Kuendig H., Centeno-Gil A., Wicki M., Gmel G.</w:t>
      </w:r>
      <w:r w:rsidRPr="00C11CC0">
        <w:t xml:space="preserve"> Regional abundance of on-premise outlets and drinking patterns among Swiss young men: district level analyses and geographic adjustments, Drug and alcohol review 2014: 33: 526-533.</w:t>
      </w:r>
    </w:p>
    <w:p w14:paraId="22C6B9B8" w14:textId="77777777" w:rsidR="00C11CC0" w:rsidRPr="00C11CC0" w:rsidRDefault="00C11CC0" w:rsidP="00C11CC0">
      <w:pPr>
        <w:pStyle w:val="EndNoteBibliography"/>
        <w:spacing w:after="0"/>
        <w:ind w:left="720" w:hanging="720"/>
      </w:pPr>
      <w:r w:rsidRPr="00C11CC0">
        <w:t>87.</w:t>
      </w:r>
      <w:r w:rsidRPr="00C11CC0">
        <w:tab/>
      </w:r>
      <w:r w:rsidRPr="00C11CC0">
        <w:rPr>
          <w:smallCaps/>
        </w:rPr>
        <w:t>Schonlau M., Scribner R., Farley T. A., Theall K., Bluthenthal R. N., Scott M.</w:t>
      </w:r>
      <w:r w:rsidRPr="00C11CC0">
        <w:t xml:space="preserve"> et al. Alcohol outlet density and alcohol consumption in Los Angeles county and southern Louisiana, Geospatial health 2008: 3: 91-101.</w:t>
      </w:r>
    </w:p>
    <w:p w14:paraId="3CCF97A5" w14:textId="77777777" w:rsidR="00C11CC0" w:rsidRPr="00C11CC0" w:rsidRDefault="00C11CC0" w:rsidP="00C11CC0">
      <w:pPr>
        <w:pStyle w:val="EndNoteBibliography"/>
        <w:spacing w:after="0"/>
        <w:ind w:left="720" w:hanging="720"/>
      </w:pPr>
      <w:r w:rsidRPr="00C11CC0">
        <w:t>88.</w:t>
      </w:r>
      <w:r w:rsidRPr="00C11CC0">
        <w:tab/>
      </w:r>
      <w:r w:rsidRPr="00C11CC0">
        <w:rPr>
          <w:smallCaps/>
        </w:rPr>
        <w:t>Brenner A. B., Diez Roux A. V., Barrientos-Gutierrez T., Borrell L. N.</w:t>
      </w:r>
      <w:r w:rsidRPr="00C11CC0">
        <w:t xml:space="preserve"> Associations of Alcohol Availability and Neighborhood Socioeconomic Characteristics With Drinking: Cross-Sectional Results From the Multi-Ethnic Study of Atherosclerosis (MESA), Substance use &amp; misuse 2015: 50: 1606-1617.</w:t>
      </w:r>
    </w:p>
    <w:p w14:paraId="02F95994" w14:textId="77777777" w:rsidR="00C11CC0" w:rsidRPr="00C11CC0" w:rsidRDefault="00C11CC0" w:rsidP="00C11CC0">
      <w:pPr>
        <w:pStyle w:val="EndNoteBibliography"/>
        <w:spacing w:after="0"/>
        <w:ind w:left="720" w:hanging="720"/>
      </w:pPr>
      <w:r w:rsidRPr="00C11CC0">
        <w:t>89.</w:t>
      </w:r>
      <w:r w:rsidRPr="00C11CC0">
        <w:tab/>
      </w:r>
      <w:r w:rsidRPr="00C11CC0">
        <w:rPr>
          <w:smallCaps/>
        </w:rPr>
        <w:t>Truong K. D., Sturm R.</w:t>
      </w:r>
      <w:r w:rsidRPr="00C11CC0">
        <w:t xml:space="preserve"> Alcohol outlets and problem drinking among adults in California, Journal of studies on alcohol and drugs 2007: 68: 923-933.</w:t>
      </w:r>
    </w:p>
    <w:p w14:paraId="32EE44EE" w14:textId="77777777" w:rsidR="00C11CC0" w:rsidRPr="00C11CC0" w:rsidRDefault="00C11CC0" w:rsidP="00C11CC0">
      <w:pPr>
        <w:pStyle w:val="EndNoteBibliography"/>
        <w:spacing w:after="0"/>
        <w:ind w:left="720" w:hanging="720"/>
      </w:pPr>
      <w:r w:rsidRPr="00C11CC0">
        <w:t>90.</w:t>
      </w:r>
      <w:r w:rsidRPr="00C11CC0">
        <w:tab/>
      </w:r>
      <w:r w:rsidRPr="00C11CC0">
        <w:rPr>
          <w:smallCaps/>
        </w:rPr>
        <w:t>Connor J. L., Kypri K., Bell M. L., Cousins K.</w:t>
      </w:r>
      <w:r w:rsidRPr="00C11CC0">
        <w:t xml:space="preserve"> Alcohol outlet density, levels of drinking and alcohol-related harm in New Zealand: a national study, Journal of epidemiology and community health 2011: 65: 841-846.</w:t>
      </w:r>
    </w:p>
    <w:p w14:paraId="79D720D9" w14:textId="77777777" w:rsidR="00C11CC0" w:rsidRPr="00C11CC0" w:rsidRDefault="00C11CC0" w:rsidP="00C11CC0">
      <w:pPr>
        <w:pStyle w:val="EndNoteBibliography"/>
        <w:spacing w:after="0"/>
        <w:ind w:left="720" w:hanging="720"/>
      </w:pPr>
      <w:r w:rsidRPr="00C11CC0">
        <w:t>91.</w:t>
      </w:r>
      <w:r w:rsidRPr="00C11CC0">
        <w:tab/>
      </w:r>
      <w:r w:rsidRPr="00C11CC0">
        <w:rPr>
          <w:smallCaps/>
        </w:rPr>
        <w:t>Ayuka F., Barnett R., Pearce J.</w:t>
      </w:r>
      <w:r w:rsidRPr="00C11CC0">
        <w:t xml:space="preserve"> Neighbourhood availability of alcohol outlets and hazardous alcohol consumption in New Zealand, Health &amp; place 2014: 29: 186-199.</w:t>
      </w:r>
    </w:p>
    <w:p w14:paraId="4D141320" w14:textId="77777777" w:rsidR="00C11CC0" w:rsidRPr="00C11CC0" w:rsidRDefault="00C11CC0" w:rsidP="00C11CC0">
      <w:pPr>
        <w:pStyle w:val="EndNoteBibliography"/>
        <w:spacing w:after="0"/>
        <w:ind w:left="720" w:hanging="720"/>
      </w:pPr>
      <w:r w:rsidRPr="00C11CC0">
        <w:t>92.</w:t>
      </w:r>
      <w:r w:rsidRPr="00C11CC0">
        <w:tab/>
      </w:r>
      <w:r w:rsidRPr="00C11CC0">
        <w:rPr>
          <w:smallCaps/>
        </w:rPr>
        <w:t>Kypri K., Bell M. L., Hay G. C., Baxter J.</w:t>
      </w:r>
      <w:r w:rsidRPr="00C11CC0">
        <w:t xml:space="preserve"> Alcohol outlet density and university student drinking: a national study, Addiction (Abingdon, England) 2008: 103: 1131-1138.</w:t>
      </w:r>
    </w:p>
    <w:p w14:paraId="162E9ADA" w14:textId="77777777" w:rsidR="00C11CC0" w:rsidRPr="00C11CC0" w:rsidRDefault="00C11CC0" w:rsidP="00C11CC0">
      <w:pPr>
        <w:pStyle w:val="EndNoteBibliography"/>
        <w:spacing w:after="0"/>
        <w:ind w:left="720" w:hanging="720"/>
      </w:pPr>
      <w:r w:rsidRPr="00C11CC0">
        <w:t>93.</w:t>
      </w:r>
      <w:r w:rsidRPr="00C11CC0">
        <w:tab/>
      </w:r>
      <w:r w:rsidRPr="00C11CC0">
        <w:rPr>
          <w:smallCaps/>
        </w:rPr>
        <w:t>Livingston M., Laslett A.-M., Dietze P.</w:t>
      </w:r>
      <w:r w:rsidRPr="00C11CC0">
        <w:t xml:space="preserve"> Individual and community correlates of young people's high-risk drinking in Victoria, Australia, Drug and alcohol dependence 2008: 98: 241-248.</w:t>
      </w:r>
    </w:p>
    <w:p w14:paraId="14F76A13" w14:textId="77777777" w:rsidR="00C11CC0" w:rsidRPr="00C11CC0" w:rsidRDefault="00C11CC0" w:rsidP="00C11CC0">
      <w:pPr>
        <w:pStyle w:val="EndNoteBibliography"/>
        <w:spacing w:after="0"/>
        <w:ind w:left="720" w:hanging="720"/>
      </w:pPr>
      <w:r w:rsidRPr="00C11CC0">
        <w:t>94.</w:t>
      </w:r>
      <w:r w:rsidRPr="00C11CC0">
        <w:tab/>
      </w:r>
      <w:r w:rsidRPr="00C11CC0">
        <w:rPr>
          <w:smallCaps/>
        </w:rPr>
        <w:t>Chen M.-J., Gruenewald P. J., Remer L. G.</w:t>
      </w:r>
      <w:r w:rsidRPr="00C11CC0">
        <w:t xml:space="preserve"> Does alcohol outlet density affect youth access to alcohol?, The Journal of adolescent health : official publication of the Society for Adolescent Medicine 2009: 44: 582-589.</w:t>
      </w:r>
    </w:p>
    <w:p w14:paraId="72AD1C50" w14:textId="77777777" w:rsidR="00C11CC0" w:rsidRPr="00C11CC0" w:rsidRDefault="00C11CC0" w:rsidP="00C11CC0">
      <w:pPr>
        <w:pStyle w:val="EndNoteBibliography"/>
        <w:spacing w:after="0"/>
        <w:ind w:left="720" w:hanging="720"/>
      </w:pPr>
      <w:r w:rsidRPr="00C11CC0">
        <w:t>95.</w:t>
      </w:r>
      <w:r w:rsidRPr="00C11CC0">
        <w:tab/>
      </w:r>
      <w:r w:rsidRPr="00C11CC0">
        <w:rPr>
          <w:smallCaps/>
        </w:rPr>
        <w:t>Chen M.-J., Grube J. W., Gruenewald P. J.</w:t>
      </w:r>
      <w:r w:rsidRPr="00C11CC0">
        <w:t xml:space="preserve"> Community alcohol outlet density and underage drinking, Addiction (Abingdon, England) 2010: 105: 270-278.</w:t>
      </w:r>
    </w:p>
    <w:p w14:paraId="762418DA" w14:textId="77777777" w:rsidR="00C11CC0" w:rsidRPr="00C11CC0" w:rsidRDefault="00C11CC0" w:rsidP="00C11CC0">
      <w:pPr>
        <w:pStyle w:val="EndNoteBibliography"/>
        <w:spacing w:after="0"/>
        <w:ind w:left="720" w:hanging="720"/>
      </w:pPr>
      <w:r w:rsidRPr="00C11CC0">
        <w:t>96.</w:t>
      </w:r>
      <w:r w:rsidRPr="00C11CC0">
        <w:tab/>
      </w:r>
      <w:r w:rsidRPr="00C11CC0">
        <w:rPr>
          <w:smallCaps/>
        </w:rPr>
        <w:t>Paschall M. J., Lipperman-Kreda S., Grube J. W.</w:t>
      </w:r>
      <w:r w:rsidRPr="00C11CC0">
        <w:t xml:space="preserve"> Effects of the local alcohol environment on adolescents' drinking behaviors and beliefs, Addiction (Abingdon, England) 2014: 109: 407-416.</w:t>
      </w:r>
    </w:p>
    <w:p w14:paraId="61DA63B2" w14:textId="77777777" w:rsidR="00C11CC0" w:rsidRPr="00C11CC0" w:rsidRDefault="00C11CC0" w:rsidP="00C11CC0">
      <w:pPr>
        <w:pStyle w:val="EndNoteBibliography"/>
        <w:spacing w:after="0"/>
        <w:ind w:left="720" w:hanging="720"/>
      </w:pPr>
      <w:r w:rsidRPr="00C11CC0">
        <w:t>97.</w:t>
      </w:r>
      <w:r w:rsidRPr="00C11CC0">
        <w:tab/>
      </w:r>
      <w:r w:rsidRPr="00C11CC0">
        <w:rPr>
          <w:smallCaps/>
        </w:rPr>
        <w:t>Huckle T., Huakau J., Sweetsur P., Huisman O., Casswell S.</w:t>
      </w:r>
      <w:r w:rsidRPr="00C11CC0">
        <w:t xml:space="preserve"> Density of alcohol outlets and teenage drinking: living in an alcogenic environment is associated with higher consumption in a metropolitan setting, Addiction (Abingdon, England) 2008: 103: 1614-1621.</w:t>
      </w:r>
    </w:p>
    <w:p w14:paraId="122F914A" w14:textId="77777777" w:rsidR="00C11CC0" w:rsidRPr="00C11CC0" w:rsidRDefault="00C11CC0" w:rsidP="00C11CC0">
      <w:pPr>
        <w:pStyle w:val="EndNoteBibliography"/>
        <w:spacing w:after="0"/>
        <w:ind w:left="720" w:hanging="720"/>
      </w:pPr>
      <w:r w:rsidRPr="00C11CC0">
        <w:t>98.</w:t>
      </w:r>
      <w:r w:rsidRPr="00C11CC0">
        <w:tab/>
      </w:r>
      <w:r w:rsidRPr="00C11CC0">
        <w:rPr>
          <w:smallCaps/>
        </w:rPr>
        <w:t>Rowland B., Toumbourou J. W., Satyen L., Tooley G., Hall J., Livingston M.</w:t>
      </w:r>
      <w:r w:rsidRPr="00C11CC0">
        <w:t xml:space="preserve"> et al. Associations between alcohol outlet densities and adolescent alcohol consumption: a study in Australian students, Addictive behaviors 2014: 39: 282-288.</w:t>
      </w:r>
    </w:p>
    <w:p w14:paraId="45E56D65" w14:textId="77777777" w:rsidR="00C11CC0" w:rsidRPr="00C11CC0" w:rsidRDefault="00C11CC0" w:rsidP="00C11CC0">
      <w:pPr>
        <w:pStyle w:val="EndNoteBibliography"/>
        <w:spacing w:after="0"/>
        <w:ind w:left="720" w:hanging="720"/>
      </w:pPr>
      <w:r w:rsidRPr="00C11CC0">
        <w:t>99.</w:t>
      </w:r>
      <w:r w:rsidRPr="00C11CC0">
        <w:tab/>
      </w:r>
      <w:r w:rsidRPr="00C11CC0">
        <w:rPr>
          <w:smallCaps/>
        </w:rPr>
        <w:t>Rowland B., Toumbourou J. W., Livingston M.</w:t>
      </w:r>
      <w:r w:rsidRPr="00C11CC0">
        <w:t xml:space="preserve"> The association of alcohol outlet density with illegal underage adolescent purchasing of alcohol, The Journal of adolescent health : official publication of the Society for Adolescent Medicine 2015: 56: 146-152.</w:t>
      </w:r>
    </w:p>
    <w:p w14:paraId="0DA2874C" w14:textId="77777777" w:rsidR="00C11CC0" w:rsidRPr="00C11CC0" w:rsidRDefault="00C11CC0" w:rsidP="00C11CC0">
      <w:pPr>
        <w:pStyle w:val="EndNoteBibliography"/>
        <w:spacing w:after="0"/>
        <w:ind w:left="720" w:hanging="720"/>
      </w:pPr>
      <w:r w:rsidRPr="00C11CC0">
        <w:t>100.</w:t>
      </w:r>
      <w:r w:rsidRPr="00C11CC0">
        <w:tab/>
      </w:r>
      <w:r w:rsidRPr="00C11CC0">
        <w:rPr>
          <w:smallCaps/>
        </w:rPr>
        <w:t>Reboussin B. A., Song E.-Y., Wolfson M.</w:t>
      </w:r>
      <w:r w:rsidRPr="00C11CC0">
        <w:t xml:space="preserve"> The impact of alcohol outlet density on the geographic clustering of underage drinking behaviors within census tracts, Alcoholism, clinical and experimental research 2011: 35: 1541-1549.</w:t>
      </w:r>
    </w:p>
    <w:p w14:paraId="2F2D2CA7" w14:textId="77777777" w:rsidR="00C11CC0" w:rsidRPr="00C11CC0" w:rsidRDefault="00C11CC0" w:rsidP="00C11CC0">
      <w:pPr>
        <w:pStyle w:val="EndNoteBibliography"/>
        <w:spacing w:after="0"/>
        <w:ind w:left="720" w:hanging="720"/>
      </w:pPr>
      <w:r w:rsidRPr="00C11CC0">
        <w:t>101.</w:t>
      </w:r>
      <w:r w:rsidRPr="00C11CC0">
        <w:tab/>
      </w:r>
      <w:r w:rsidRPr="00C11CC0">
        <w:rPr>
          <w:smallCaps/>
        </w:rPr>
        <w:t>Rowland B., Toumbourou J. W., Satyen L., Livingston M., Williams J.</w:t>
      </w:r>
      <w:r w:rsidRPr="00C11CC0">
        <w:t xml:space="preserve"> The relationship between the density of alcohol outlets and parental supply of alcohol to adolescents, Addictive behaviors 2014: 39: 1898-1903.</w:t>
      </w:r>
    </w:p>
    <w:p w14:paraId="7316C56D" w14:textId="77777777" w:rsidR="00C11CC0" w:rsidRPr="00C11CC0" w:rsidRDefault="00C11CC0" w:rsidP="00C11CC0">
      <w:pPr>
        <w:pStyle w:val="EndNoteBibliography"/>
        <w:spacing w:after="0"/>
        <w:ind w:left="720" w:hanging="720"/>
      </w:pPr>
      <w:r w:rsidRPr="00C11CC0">
        <w:t>102.</w:t>
      </w:r>
      <w:r w:rsidRPr="00C11CC0">
        <w:tab/>
      </w:r>
      <w:r w:rsidRPr="00C11CC0">
        <w:rPr>
          <w:smallCaps/>
        </w:rPr>
        <w:t>Grubesic T. H., Pridemore W. A., Williams D. A., Philip-Tabb L.</w:t>
      </w:r>
      <w:r w:rsidRPr="00C11CC0">
        <w:t xml:space="preserve"> Alcohol outlet density and violence: the role of risky retailers and alcohol-related expenditures, Alcohol and alcoholism (Oxford, Oxfordshire) 2013: 48: 613-619.</w:t>
      </w:r>
    </w:p>
    <w:p w14:paraId="4BA0E0BB" w14:textId="77777777" w:rsidR="00C11CC0" w:rsidRPr="00C11CC0" w:rsidRDefault="00C11CC0" w:rsidP="00C11CC0">
      <w:pPr>
        <w:pStyle w:val="EndNoteBibliography"/>
        <w:spacing w:after="0"/>
        <w:ind w:left="720" w:hanging="720"/>
      </w:pPr>
      <w:r w:rsidRPr="00C11CC0">
        <w:t>103.</w:t>
      </w:r>
      <w:r w:rsidRPr="00C11CC0">
        <w:tab/>
      </w:r>
      <w:r w:rsidRPr="00C11CC0">
        <w:rPr>
          <w:smallCaps/>
        </w:rPr>
        <w:t>Gruenewald P. J., Freisthler B., Remer L., Lascala E. A., Treno A.</w:t>
      </w:r>
      <w:r w:rsidRPr="00C11CC0">
        <w:t xml:space="preserve"> Ecological models of alcohol outlets and violent assaults: crime potentials and geospatial analysis, Addiction (Abingdon, England) 2006: 101: 666-677.</w:t>
      </w:r>
    </w:p>
    <w:p w14:paraId="75DA42C4" w14:textId="77777777" w:rsidR="00C11CC0" w:rsidRPr="00C11CC0" w:rsidRDefault="00C11CC0" w:rsidP="00C11CC0">
      <w:pPr>
        <w:pStyle w:val="EndNoteBibliography"/>
        <w:spacing w:after="0"/>
        <w:ind w:left="720" w:hanging="720"/>
      </w:pPr>
      <w:r w:rsidRPr="00C11CC0">
        <w:lastRenderedPageBreak/>
        <w:t>104.</w:t>
      </w:r>
      <w:r w:rsidRPr="00C11CC0">
        <w:tab/>
      </w:r>
      <w:r w:rsidRPr="00C11CC0">
        <w:rPr>
          <w:smallCaps/>
        </w:rPr>
        <w:t>Mair C., Gruenewald P. J., Ponicki W. R., Remer L.</w:t>
      </w:r>
      <w:r w:rsidRPr="00C11CC0">
        <w:t xml:space="preserve"> Varying impacts of alcohol outlet densities on violent assaults: explaining differences across neighborhoods, Journal of studies on alcohol and drugs 2013: 74: 50-58.</w:t>
      </w:r>
    </w:p>
    <w:p w14:paraId="51405B6E" w14:textId="77777777" w:rsidR="00C11CC0" w:rsidRPr="00C11CC0" w:rsidRDefault="00C11CC0" w:rsidP="00C11CC0">
      <w:pPr>
        <w:pStyle w:val="EndNoteBibliography"/>
        <w:spacing w:after="0"/>
        <w:ind w:left="720" w:hanging="720"/>
      </w:pPr>
      <w:r w:rsidRPr="00C11CC0">
        <w:t>105.</w:t>
      </w:r>
      <w:r w:rsidRPr="00C11CC0">
        <w:tab/>
      </w:r>
      <w:r w:rsidRPr="00C11CC0">
        <w:rPr>
          <w:smallCaps/>
        </w:rPr>
        <w:t>Gruenewald P. J., Remer L.</w:t>
      </w:r>
      <w:r w:rsidRPr="00C11CC0">
        <w:t xml:space="preserve"> Changes in outlet densities affect violence rates, Alcoholism, clinical and experimental research 2006: 30: 1184-1193.</w:t>
      </w:r>
    </w:p>
    <w:p w14:paraId="2D00591D" w14:textId="77777777" w:rsidR="00C11CC0" w:rsidRPr="00C11CC0" w:rsidRDefault="00C11CC0" w:rsidP="00C11CC0">
      <w:pPr>
        <w:pStyle w:val="EndNoteBibliography"/>
        <w:spacing w:after="0"/>
        <w:ind w:left="720" w:hanging="720"/>
      </w:pPr>
      <w:r w:rsidRPr="00C11CC0">
        <w:t>106.</w:t>
      </w:r>
      <w:r w:rsidRPr="00C11CC0">
        <w:tab/>
      </w:r>
      <w:r w:rsidRPr="00C11CC0">
        <w:rPr>
          <w:smallCaps/>
        </w:rPr>
        <w:t>White G. F., Gainey R. R., Triplett R. A.</w:t>
      </w:r>
      <w:r w:rsidRPr="00C11CC0">
        <w:t xml:space="preserve"> Alcohol Outlets and Neighborhood Crime: A Longitudinal Analysis, Crime &amp; Delinquency 2015: 61: 851-872.</w:t>
      </w:r>
    </w:p>
    <w:p w14:paraId="01677253" w14:textId="77777777" w:rsidR="00C11CC0" w:rsidRPr="00C11CC0" w:rsidRDefault="00C11CC0" w:rsidP="00C11CC0">
      <w:pPr>
        <w:pStyle w:val="EndNoteBibliography"/>
        <w:spacing w:after="0"/>
        <w:ind w:left="720" w:hanging="720"/>
      </w:pPr>
      <w:r w:rsidRPr="00C11CC0">
        <w:t>107.</w:t>
      </w:r>
      <w:r w:rsidRPr="00C11CC0">
        <w:tab/>
      </w:r>
      <w:r w:rsidRPr="00C11CC0">
        <w:rPr>
          <w:smallCaps/>
        </w:rPr>
        <w:t>Conrow L., Aldstadt J., Mendoza N. S.</w:t>
      </w:r>
      <w:r w:rsidRPr="00C11CC0">
        <w:t xml:space="preserve"> A spatio-temporal analysis of on-premises alcohol outlets and violent crime events in Buffalo, NY, Applied Geography 2015: 58: 198-205.</w:t>
      </w:r>
    </w:p>
    <w:p w14:paraId="789983E2" w14:textId="77777777" w:rsidR="00C11CC0" w:rsidRPr="00C11CC0" w:rsidRDefault="00C11CC0" w:rsidP="00C11CC0">
      <w:pPr>
        <w:pStyle w:val="EndNoteBibliography"/>
        <w:spacing w:after="0"/>
        <w:ind w:left="720" w:hanging="720"/>
      </w:pPr>
      <w:r w:rsidRPr="00C11CC0">
        <w:t>108.</w:t>
      </w:r>
      <w:r w:rsidRPr="00C11CC0">
        <w:tab/>
      </w:r>
      <w:r w:rsidRPr="00C11CC0">
        <w:rPr>
          <w:smallCaps/>
        </w:rPr>
        <w:t>Yu Q., Li B., Scribner R. A.</w:t>
      </w:r>
      <w:r w:rsidRPr="00C11CC0">
        <w:t xml:space="preserve"> Hierarchical additive modeling of nonlinear association with spatial correlations--an application to relate alcohol outlet density and neighborhood assault rates, Statistics in medicine 2009: 28: 1896-1912.</w:t>
      </w:r>
    </w:p>
    <w:p w14:paraId="34657BFA" w14:textId="77777777" w:rsidR="00C11CC0" w:rsidRPr="00C11CC0" w:rsidRDefault="00C11CC0" w:rsidP="00C11CC0">
      <w:pPr>
        <w:pStyle w:val="EndNoteBibliography"/>
        <w:spacing w:after="0"/>
        <w:ind w:left="720" w:hanging="720"/>
      </w:pPr>
      <w:r w:rsidRPr="00C11CC0">
        <w:t>109.</w:t>
      </w:r>
      <w:r w:rsidRPr="00C11CC0">
        <w:tab/>
      </w:r>
      <w:r w:rsidRPr="00C11CC0">
        <w:rPr>
          <w:smallCaps/>
        </w:rPr>
        <w:t>Yu Q., Scribner R., Carlin B., Theall K., Simonsen N., Ghosh-Dastidar B.</w:t>
      </w:r>
      <w:r w:rsidRPr="00C11CC0">
        <w:t xml:space="preserve"> et al. Multilevel spatio-temporal dual changepoint models for relating alcohol outlet destruction and changes in neighbourhood rates of assaultive violence, Geospatial health 2008: 2: 161-172.</w:t>
      </w:r>
    </w:p>
    <w:p w14:paraId="3451E30A" w14:textId="77777777" w:rsidR="00C11CC0" w:rsidRPr="00C11CC0" w:rsidRDefault="00C11CC0" w:rsidP="00C11CC0">
      <w:pPr>
        <w:pStyle w:val="EndNoteBibliography"/>
        <w:spacing w:after="0"/>
        <w:ind w:left="720" w:hanging="720"/>
      </w:pPr>
      <w:r w:rsidRPr="00C11CC0">
        <w:t>110.</w:t>
      </w:r>
      <w:r w:rsidRPr="00C11CC0">
        <w:tab/>
      </w:r>
      <w:r w:rsidRPr="00C11CC0">
        <w:rPr>
          <w:smallCaps/>
        </w:rPr>
        <w:t>Livingston M.</w:t>
      </w:r>
      <w:r w:rsidRPr="00C11CC0">
        <w:t xml:space="preserve"> A longitudinal analysis of alcohol outlet density and assault, Alcoholism, clinical and experimental research 2008: 32: 1074-1079.</w:t>
      </w:r>
    </w:p>
    <w:p w14:paraId="447FB978" w14:textId="77777777" w:rsidR="00C11CC0" w:rsidRPr="00C11CC0" w:rsidRDefault="00C11CC0" w:rsidP="00C11CC0">
      <w:pPr>
        <w:pStyle w:val="EndNoteBibliography"/>
        <w:spacing w:after="0"/>
        <w:ind w:left="720" w:hanging="720"/>
      </w:pPr>
      <w:r w:rsidRPr="00C11CC0">
        <w:t>111.</w:t>
      </w:r>
      <w:r w:rsidRPr="00C11CC0">
        <w:tab/>
      </w:r>
      <w:r w:rsidRPr="00C11CC0">
        <w:rPr>
          <w:smallCaps/>
        </w:rPr>
        <w:t>Han D., Gorman D. M.</w:t>
      </w:r>
      <w:r w:rsidRPr="00C11CC0">
        <w:t xml:space="preserve"> Evaluating the effects of the introduction of off-sale alcohol outlets on violent crime, Alcohol and alcoholism (Oxford, Oxfordshire) 2013: 48: 370-374.</w:t>
      </w:r>
    </w:p>
    <w:p w14:paraId="72FB0B54" w14:textId="77777777" w:rsidR="00C11CC0" w:rsidRPr="00C11CC0" w:rsidRDefault="00C11CC0" w:rsidP="00C11CC0">
      <w:pPr>
        <w:pStyle w:val="EndNoteBibliography"/>
        <w:spacing w:after="0"/>
        <w:ind w:left="720" w:hanging="720"/>
      </w:pPr>
      <w:r w:rsidRPr="00C11CC0">
        <w:t>112.</w:t>
      </w:r>
      <w:r w:rsidRPr="00C11CC0">
        <w:tab/>
      </w:r>
      <w:r w:rsidRPr="00C11CC0">
        <w:rPr>
          <w:smallCaps/>
        </w:rPr>
        <w:t>Stockwell T., Zhao J., Marzell M., Gruenewald P. J., Macdonald S., Ponicki W. R.</w:t>
      </w:r>
      <w:r w:rsidRPr="00C11CC0">
        <w:t xml:space="preserve"> et al. Relationships Between Minimum Alcohol Pricing and Crime During the Partial Privatization of a Canadian Government Alcohol Monopoly, Journal of studies on alcohol and drugs 2015: 76: 628-634.</w:t>
      </w:r>
    </w:p>
    <w:p w14:paraId="23EE9472" w14:textId="77777777" w:rsidR="00C11CC0" w:rsidRPr="00C11CC0" w:rsidRDefault="00C11CC0" w:rsidP="00C11CC0">
      <w:pPr>
        <w:pStyle w:val="EndNoteBibliography"/>
        <w:spacing w:after="0"/>
        <w:ind w:left="720" w:hanging="720"/>
      </w:pPr>
      <w:r w:rsidRPr="00C11CC0">
        <w:t>113.</w:t>
      </w:r>
      <w:r w:rsidRPr="00C11CC0">
        <w:tab/>
      </w:r>
      <w:r w:rsidRPr="00C11CC0">
        <w:rPr>
          <w:smallCaps/>
        </w:rPr>
        <w:t>Hobday M., Chikritzhs T., Liang W., Meuleners L.</w:t>
      </w:r>
      <w:r w:rsidRPr="00C11CC0">
        <w:t xml:space="preserve"> The effect of alcohol outlets, sales and trading hours on alcohol-related injuries presenting at emergency departments in Perth, Australia, from 2002 to 2010, Addiction (Abingdon, England) 2015: 110: 1901-1909.</w:t>
      </w:r>
    </w:p>
    <w:p w14:paraId="12C1A7DE" w14:textId="77777777" w:rsidR="00C11CC0" w:rsidRPr="00C11CC0" w:rsidRDefault="00C11CC0" w:rsidP="00C11CC0">
      <w:pPr>
        <w:pStyle w:val="EndNoteBibliography"/>
        <w:spacing w:after="0"/>
        <w:ind w:left="720" w:hanging="720"/>
      </w:pPr>
      <w:r w:rsidRPr="00C11CC0">
        <w:t>114.</w:t>
      </w:r>
      <w:r w:rsidRPr="00C11CC0">
        <w:tab/>
      </w:r>
      <w:r w:rsidRPr="00C11CC0">
        <w:rPr>
          <w:smallCaps/>
        </w:rPr>
        <w:t>Ray J. G., Moineddin R., Bell C. M., Thiruchelvam D., Creatore M. I., Gozdyra P.</w:t>
      </w:r>
      <w:r w:rsidRPr="00C11CC0">
        <w:t xml:space="preserve"> et al. Alcohol sales and risk of serious assault, PLoS medicine 2008: 5: e104.</w:t>
      </w:r>
    </w:p>
    <w:p w14:paraId="2A51A9F2" w14:textId="77777777" w:rsidR="00C11CC0" w:rsidRPr="00C11CC0" w:rsidRDefault="00C11CC0" w:rsidP="00C11CC0">
      <w:pPr>
        <w:pStyle w:val="EndNoteBibliography"/>
        <w:spacing w:after="0"/>
        <w:ind w:left="720" w:hanging="720"/>
      </w:pPr>
      <w:r w:rsidRPr="00C11CC0">
        <w:t>115.</w:t>
      </w:r>
      <w:r w:rsidRPr="00C11CC0">
        <w:tab/>
      </w:r>
      <w:r w:rsidRPr="00C11CC0">
        <w:rPr>
          <w:smallCaps/>
        </w:rPr>
        <w:t>Cunradi C. B., Mair C., Ponicki W., Remer L.</w:t>
      </w:r>
      <w:r w:rsidRPr="00C11CC0">
        <w:t xml:space="preserve"> Alcohol outlets, neighborhood characteristics, and intimate partner violence: ecological analysis of a California city, Journal of urban health : bulletin of the New York Academy of Medicine 2011: 88: 191-200.</w:t>
      </w:r>
    </w:p>
    <w:p w14:paraId="19F16888" w14:textId="77777777" w:rsidR="00C11CC0" w:rsidRPr="00C11CC0" w:rsidRDefault="00C11CC0" w:rsidP="00C11CC0">
      <w:pPr>
        <w:pStyle w:val="EndNoteBibliography"/>
        <w:spacing w:after="0"/>
        <w:ind w:left="720" w:hanging="720"/>
      </w:pPr>
      <w:r w:rsidRPr="00C11CC0">
        <w:t>116.</w:t>
      </w:r>
      <w:r w:rsidRPr="00C11CC0">
        <w:tab/>
      </w:r>
      <w:r w:rsidRPr="00C11CC0">
        <w:rPr>
          <w:smallCaps/>
        </w:rPr>
        <w:t>Cunradi C. B., Mair C., Ponicki W., Remer L.</w:t>
      </w:r>
      <w:r w:rsidRPr="00C11CC0">
        <w:t xml:space="preserve"> Alcohol outlet density and intimate partner violence-related emergency department visits, Alcoholism, clinical and experimental research 2012: 36: 847-853.</w:t>
      </w:r>
    </w:p>
    <w:p w14:paraId="5D43E50C" w14:textId="77777777" w:rsidR="00C11CC0" w:rsidRPr="00C11CC0" w:rsidRDefault="00C11CC0" w:rsidP="00C11CC0">
      <w:pPr>
        <w:pStyle w:val="EndNoteBibliography"/>
        <w:spacing w:after="0"/>
        <w:ind w:left="720" w:hanging="720"/>
      </w:pPr>
      <w:r w:rsidRPr="00C11CC0">
        <w:t>117.</w:t>
      </w:r>
      <w:r w:rsidRPr="00C11CC0">
        <w:tab/>
      </w:r>
      <w:r w:rsidRPr="00C11CC0">
        <w:rPr>
          <w:smallCaps/>
        </w:rPr>
        <w:t>Livingston M.</w:t>
      </w:r>
      <w:r w:rsidRPr="00C11CC0">
        <w:t xml:space="preserve"> A longitudinal analysis of alcohol outlet density and domestic violence, Addiction (Abingdon, England) 2011: 106: 919-925.</w:t>
      </w:r>
    </w:p>
    <w:p w14:paraId="10B6EDAE" w14:textId="77777777" w:rsidR="00C11CC0" w:rsidRPr="00C11CC0" w:rsidRDefault="00C11CC0" w:rsidP="00C11CC0">
      <w:pPr>
        <w:pStyle w:val="EndNoteBibliography"/>
        <w:spacing w:after="0"/>
        <w:ind w:left="720" w:hanging="720"/>
      </w:pPr>
      <w:r w:rsidRPr="00C11CC0">
        <w:t>118.</w:t>
      </w:r>
      <w:r w:rsidRPr="00C11CC0">
        <w:tab/>
      </w:r>
      <w:r w:rsidRPr="00C11CC0">
        <w:rPr>
          <w:smallCaps/>
        </w:rPr>
        <w:t>Iritani B. J., Waller M. W., Halpern C. T., Moracco K. E., Christ S. L., Flewelling R. L.</w:t>
      </w:r>
      <w:r w:rsidRPr="00C11CC0">
        <w:t xml:space="preserve"> Alcohol Outlet Density and Young Women's Perpetration of Violence Toward Male Intimate Partners, Journal of Family Violence 2013: 28: 459-470.</w:t>
      </w:r>
    </w:p>
    <w:p w14:paraId="54C8EA67" w14:textId="77777777" w:rsidR="00C11CC0" w:rsidRPr="00C11CC0" w:rsidRDefault="00C11CC0" w:rsidP="00C11CC0">
      <w:pPr>
        <w:pStyle w:val="EndNoteBibliography"/>
        <w:spacing w:after="0"/>
        <w:ind w:left="720" w:hanging="720"/>
      </w:pPr>
      <w:r w:rsidRPr="00C11CC0">
        <w:t>119.</w:t>
      </w:r>
      <w:r w:rsidRPr="00C11CC0">
        <w:tab/>
      </w:r>
      <w:r w:rsidRPr="00C11CC0">
        <w:rPr>
          <w:smallCaps/>
        </w:rPr>
        <w:t>Roman C. G., Reid S. E.</w:t>
      </w:r>
      <w:r w:rsidRPr="00C11CC0">
        <w:t xml:space="preserve"> Assessing the relationship between alcohol outlets and domestic violence: routine activities and the neighborhood environment, Violence and victims 2012: 27: 811-828.</w:t>
      </w:r>
    </w:p>
    <w:p w14:paraId="3AD5421E" w14:textId="77777777" w:rsidR="00C11CC0" w:rsidRPr="00C11CC0" w:rsidRDefault="00C11CC0" w:rsidP="00C11CC0">
      <w:pPr>
        <w:pStyle w:val="EndNoteBibliography"/>
        <w:spacing w:after="0"/>
        <w:ind w:left="720" w:hanging="720"/>
      </w:pPr>
      <w:r w:rsidRPr="00C11CC0">
        <w:t>120.</w:t>
      </w:r>
      <w:r w:rsidRPr="00C11CC0">
        <w:tab/>
      </w:r>
      <w:r w:rsidRPr="00C11CC0">
        <w:rPr>
          <w:smallCaps/>
        </w:rPr>
        <w:t>Livingston M.</w:t>
      </w:r>
      <w:r w:rsidRPr="00C11CC0">
        <w:t xml:space="preserve"> The ecology of domestic violence: the role of alcohol outlet density, Geospatial health 2010: 5: 139-149.</w:t>
      </w:r>
    </w:p>
    <w:p w14:paraId="2256446E" w14:textId="77777777" w:rsidR="00C11CC0" w:rsidRPr="00C11CC0" w:rsidRDefault="00C11CC0" w:rsidP="00C11CC0">
      <w:pPr>
        <w:pStyle w:val="EndNoteBibliography"/>
        <w:spacing w:after="0"/>
        <w:ind w:left="720" w:hanging="720"/>
      </w:pPr>
      <w:r w:rsidRPr="00C11CC0">
        <w:t>121.</w:t>
      </w:r>
      <w:r w:rsidRPr="00C11CC0">
        <w:tab/>
      </w:r>
      <w:r w:rsidRPr="00C11CC0">
        <w:rPr>
          <w:smallCaps/>
        </w:rPr>
        <w:t>McKinney C. M., Caetano R., Harris T. R., Ebama M. S.</w:t>
      </w:r>
      <w:r w:rsidRPr="00C11CC0">
        <w:t xml:space="preserve"> Alcohol availability and intimate partner violence among US couples, Alcoholism, clinical and experimental research 2009: 33: 169-176.</w:t>
      </w:r>
    </w:p>
    <w:p w14:paraId="628BE708" w14:textId="77777777" w:rsidR="00C11CC0" w:rsidRPr="00C11CC0" w:rsidRDefault="00C11CC0" w:rsidP="00C11CC0">
      <w:pPr>
        <w:pStyle w:val="EndNoteBibliography"/>
        <w:spacing w:after="0"/>
        <w:ind w:left="720" w:hanging="720"/>
      </w:pPr>
      <w:r w:rsidRPr="00C11CC0">
        <w:t>122.</w:t>
      </w:r>
      <w:r w:rsidRPr="00C11CC0">
        <w:tab/>
      </w:r>
      <w:r w:rsidRPr="00C11CC0">
        <w:rPr>
          <w:smallCaps/>
        </w:rPr>
        <w:t>Stockwell T., Zhao J., Martin G., Macdonald S., Vallance K., Treno A.</w:t>
      </w:r>
      <w:r w:rsidRPr="00C11CC0">
        <w:t xml:space="preserve"> et al. Minimum alcohol prices and outlet densities in British Columbia, Canada: estimated impacts on alcohol-attributable hospital admissions, American journal of public health 2013: 103: 2014-2020.</w:t>
      </w:r>
    </w:p>
    <w:p w14:paraId="2C2B0B27" w14:textId="77777777" w:rsidR="00C11CC0" w:rsidRPr="00C11CC0" w:rsidRDefault="00C11CC0" w:rsidP="00C11CC0">
      <w:pPr>
        <w:pStyle w:val="EndNoteBibliography"/>
        <w:spacing w:after="0"/>
        <w:ind w:left="720" w:hanging="720"/>
      </w:pPr>
      <w:r w:rsidRPr="00C11CC0">
        <w:lastRenderedPageBreak/>
        <w:t>123.</w:t>
      </w:r>
      <w:r w:rsidRPr="00C11CC0">
        <w:tab/>
      </w:r>
      <w:r w:rsidRPr="00C11CC0">
        <w:rPr>
          <w:smallCaps/>
        </w:rPr>
        <w:t>Stockwell T., Zhao J., Macdonald S., Vallance K., Gruenewald P., Ponicki W.</w:t>
      </w:r>
      <w:r w:rsidRPr="00C11CC0">
        <w:t xml:space="preserve"> et al. Impact on alcohol-related mortality of a rapid rise in the density of private liquor outlets in British Columbia: a local area multi-level analysis, Addiction (Abingdon, England) 2011: 106: 768-776.</w:t>
      </w:r>
    </w:p>
    <w:p w14:paraId="0A57AA91" w14:textId="77777777" w:rsidR="00C11CC0" w:rsidRPr="00C11CC0" w:rsidRDefault="00C11CC0" w:rsidP="00C11CC0">
      <w:pPr>
        <w:pStyle w:val="EndNoteBibliography"/>
        <w:spacing w:after="0"/>
        <w:ind w:left="720" w:hanging="720"/>
      </w:pPr>
      <w:r w:rsidRPr="00C11CC0">
        <w:t>124.</w:t>
      </w:r>
      <w:r w:rsidRPr="00C11CC0">
        <w:tab/>
      </w:r>
      <w:r w:rsidRPr="00C11CC0">
        <w:rPr>
          <w:smallCaps/>
        </w:rPr>
        <w:t>Zhao J., Stockwell T., Martin G., Macdonald S., Vallance K., Treno A.</w:t>
      </w:r>
      <w:r w:rsidRPr="00C11CC0">
        <w:t xml:space="preserve"> et al. The relationship between minimum alcohol prices, outlet densities and alcohol-attributable deaths in British Columbia, 2002-09, Addiction (Abingdon, England) 2013: 108: 1059-1069.</w:t>
      </w:r>
    </w:p>
    <w:p w14:paraId="60373685" w14:textId="77777777" w:rsidR="00C11CC0" w:rsidRPr="00C11CC0" w:rsidRDefault="00C11CC0" w:rsidP="00C11CC0">
      <w:pPr>
        <w:pStyle w:val="EndNoteBibliography"/>
        <w:spacing w:after="0"/>
        <w:ind w:left="720" w:hanging="720"/>
      </w:pPr>
      <w:r w:rsidRPr="00C11CC0">
        <w:t>125.</w:t>
      </w:r>
      <w:r w:rsidRPr="00C11CC0">
        <w:tab/>
      </w:r>
      <w:r w:rsidRPr="00C11CC0">
        <w:rPr>
          <w:smallCaps/>
        </w:rPr>
        <w:t>Rankin G., Livingston M.</w:t>
      </w:r>
      <w:r w:rsidRPr="00C11CC0">
        <w:t xml:space="preserve"> Understanding alcohol sales data in Australia: Canberra: Foundation for Alcohol Research and Education. Retrieved from: </w:t>
      </w:r>
      <w:hyperlink r:id="rId16" w:history="1">
        <w:r w:rsidRPr="00C11CC0">
          <w:rPr>
            <w:rStyle w:val="Hyperlink"/>
          </w:rPr>
          <w:t>http://www</w:t>
        </w:r>
      </w:hyperlink>
      <w:r w:rsidRPr="00C11CC0">
        <w:t>. fare. org. au/2016/02/understanding-alcohol-sales-data-in-australia; 2016.</w:t>
      </w:r>
    </w:p>
    <w:p w14:paraId="41336ED9" w14:textId="77777777" w:rsidR="00C11CC0" w:rsidRPr="00C11CC0" w:rsidRDefault="00C11CC0" w:rsidP="00C11CC0">
      <w:pPr>
        <w:pStyle w:val="EndNoteBibliography"/>
        <w:spacing w:after="0"/>
        <w:ind w:left="720" w:hanging="720"/>
      </w:pPr>
      <w:r w:rsidRPr="00C11CC0">
        <w:t>126.</w:t>
      </w:r>
      <w:r w:rsidRPr="00C11CC0">
        <w:tab/>
      </w:r>
      <w:r w:rsidRPr="00C11CC0">
        <w:rPr>
          <w:smallCaps/>
        </w:rPr>
        <w:t>Freisthler B., Maguire-Jack K.</w:t>
      </w:r>
      <w:r w:rsidRPr="00C11CC0">
        <w:t xml:space="preserve"> Understanding the Interplay Between Neighborhood Structural Factors, Social Processes, and Alcohol Outlets on Child Physical Abuse, Child maltreatment 2015: 20: 268-277.</w:t>
      </w:r>
    </w:p>
    <w:p w14:paraId="6D304F33" w14:textId="77777777" w:rsidR="00C11CC0" w:rsidRPr="00C11CC0" w:rsidRDefault="00C11CC0" w:rsidP="00C11CC0">
      <w:pPr>
        <w:pStyle w:val="EndNoteBibliography"/>
        <w:spacing w:after="0"/>
        <w:ind w:left="720" w:hanging="720"/>
      </w:pPr>
      <w:r w:rsidRPr="00C11CC0">
        <w:t>127.</w:t>
      </w:r>
      <w:r w:rsidRPr="00C11CC0">
        <w:tab/>
      </w:r>
      <w:r w:rsidRPr="00C11CC0">
        <w:rPr>
          <w:smallCaps/>
        </w:rPr>
        <w:t>Freisthler B., Johnson-Motoyama M., Kepple N. J.</w:t>
      </w:r>
      <w:r w:rsidRPr="00C11CC0">
        <w:t xml:space="preserve"> Inadequate child supervision: The role of alcohol outlet density, parent drinking behaviors, and social support, Children and Youth Services Review 2014: 43: 75-84.</w:t>
      </w:r>
    </w:p>
    <w:p w14:paraId="715B4598" w14:textId="77777777" w:rsidR="00C11CC0" w:rsidRPr="00C11CC0" w:rsidRDefault="00C11CC0" w:rsidP="00C11CC0">
      <w:pPr>
        <w:pStyle w:val="EndNoteBibliography"/>
        <w:spacing w:after="0"/>
        <w:ind w:left="720" w:hanging="720"/>
      </w:pPr>
      <w:r w:rsidRPr="00C11CC0">
        <w:t>128.</w:t>
      </w:r>
      <w:r w:rsidRPr="00C11CC0">
        <w:tab/>
      </w:r>
      <w:r w:rsidRPr="00C11CC0">
        <w:rPr>
          <w:smallCaps/>
        </w:rPr>
        <w:t>Morton C. M.</w:t>
      </w:r>
      <w:r w:rsidRPr="00C11CC0">
        <w:t xml:space="preserve"> The moderating effect of substance abuse service accessibility on the relationship between child maltreatment and neighborhood alcohol availability, Children and Youth Services Review 2013: 35: 1933-1940.</w:t>
      </w:r>
    </w:p>
    <w:p w14:paraId="5589D1FA" w14:textId="77777777" w:rsidR="00C11CC0" w:rsidRPr="00C11CC0" w:rsidRDefault="00C11CC0" w:rsidP="00C11CC0">
      <w:pPr>
        <w:pStyle w:val="EndNoteBibliography"/>
        <w:spacing w:after="0"/>
        <w:ind w:left="720" w:hanging="720"/>
      </w:pPr>
      <w:r w:rsidRPr="00C11CC0">
        <w:t>129.</w:t>
      </w:r>
      <w:r w:rsidRPr="00C11CC0">
        <w:tab/>
      </w:r>
      <w:r w:rsidRPr="00C11CC0">
        <w:rPr>
          <w:smallCaps/>
        </w:rPr>
        <w:t>Morton C. M., Simmel C., Peterson N. A.</w:t>
      </w:r>
      <w:r w:rsidRPr="00C11CC0">
        <w:t xml:space="preserve"> Neighborhood alcohol outlet density and rates of child abuse and neglect: moderating effects of access to substance abuse services, Child abuse &amp; neglect 2014: 38: 952-961.</w:t>
      </w:r>
    </w:p>
    <w:p w14:paraId="2349441B" w14:textId="77777777" w:rsidR="00C11CC0" w:rsidRPr="00C11CC0" w:rsidRDefault="00C11CC0" w:rsidP="00C11CC0">
      <w:pPr>
        <w:pStyle w:val="EndNoteBibliography"/>
        <w:spacing w:after="0"/>
        <w:ind w:left="720" w:hanging="720"/>
      </w:pPr>
      <w:r w:rsidRPr="00C11CC0">
        <w:t>130.</w:t>
      </w:r>
      <w:r w:rsidRPr="00C11CC0">
        <w:tab/>
      </w:r>
      <w:r w:rsidRPr="00C11CC0">
        <w:rPr>
          <w:smallCaps/>
        </w:rPr>
        <w:t>Han D., Shipp E. M., Gorman D. M.</w:t>
      </w:r>
      <w:r w:rsidRPr="00C11CC0">
        <w:t xml:space="preserve"> Evaluating the effects of a large increase in off-sale alcohol outlets on motor vehicle crashes: a time-series analysis, International journal of injury control and safety promotion 2015: 22: 320-327.</w:t>
      </w:r>
    </w:p>
    <w:p w14:paraId="4CC682F2" w14:textId="77777777" w:rsidR="00C11CC0" w:rsidRPr="00C11CC0" w:rsidRDefault="00C11CC0" w:rsidP="00C11CC0">
      <w:pPr>
        <w:pStyle w:val="EndNoteBibliography"/>
        <w:spacing w:after="0"/>
        <w:ind w:left="720" w:hanging="720"/>
      </w:pPr>
      <w:r w:rsidRPr="00C11CC0">
        <w:t>131.</w:t>
      </w:r>
      <w:r w:rsidRPr="00C11CC0">
        <w:tab/>
      </w:r>
      <w:r w:rsidRPr="00C11CC0">
        <w:rPr>
          <w:smallCaps/>
        </w:rPr>
        <w:t>Treno A. J., Johnson F. W., Remer L. G., Gruenewald P. J.</w:t>
      </w:r>
      <w:r w:rsidRPr="00C11CC0">
        <w:t xml:space="preserve"> The impact of outlet densities on alcohol-related crashes: a spatial panel approach, Accident; analysis and prevention 2007: 39: 894-901.</w:t>
      </w:r>
    </w:p>
    <w:p w14:paraId="769A4E29" w14:textId="77777777" w:rsidR="00C11CC0" w:rsidRPr="00C11CC0" w:rsidRDefault="00C11CC0" w:rsidP="00C11CC0">
      <w:pPr>
        <w:pStyle w:val="EndNoteBibliography"/>
        <w:spacing w:after="0"/>
        <w:ind w:left="720" w:hanging="720"/>
      </w:pPr>
      <w:r w:rsidRPr="00C11CC0">
        <w:t>132.</w:t>
      </w:r>
      <w:r w:rsidRPr="00C11CC0">
        <w:tab/>
      </w:r>
      <w:r w:rsidRPr="00C11CC0">
        <w:rPr>
          <w:smallCaps/>
        </w:rPr>
        <w:t>Ponicki W. R., Gruenewald P. J., Remer L. G.</w:t>
      </w:r>
      <w:r w:rsidRPr="00C11CC0">
        <w:t xml:space="preserve"> Spatial panel analyses of alcohol outlets and motor vehicle crashes in California: 1999-2008, Accident; analysis and prevention 2013: 55: 135-143.</w:t>
      </w:r>
    </w:p>
    <w:p w14:paraId="18B56957" w14:textId="77777777" w:rsidR="00C11CC0" w:rsidRPr="00C11CC0" w:rsidRDefault="00C11CC0" w:rsidP="00C11CC0">
      <w:pPr>
        <w:pStyle w:val="EndNoteBibliography"/>
        <w:spacing w:after="0"/>
        <w:ind w:left="720" w:hanging="720"/>
      </w:pPr>
      <w:r w:rsidRPr="00C11CC0">
        <w:t>133.</w:t>
      </w:r>
      <w:r w:rsidRPr="00C11CC0">
        <w:tab/>
      </w:r>
      <w:r w:rsidRPr="00C11CC0">
        <w:rPr>
          <w:smallCaps/>
        </w:rPr>
        <w:t>Gruenewald P. J., Freisthler B., Remer L., Lascala E. A., Treno A. J., Ponicki W. R.</w:t>
      </w:r>
      <w:r w:rsidRPr="00C11CC0">
        <w:t xml:space="preserve"> Ecological associations of alcohol outlets with underage and young adult injuries, Alcoholism, clinical and experimental research 2010: 34: 519-527.</w:t>
      </w:r>
    </w:p>
    <w:p w14:paraId="0296FE8F" w14:textId="77777777" w:rsidR="00C11CC0" w:rsidRPr="00C11CC0" w:rsidRDefault="00C11CC0" w:rsidP="00C11CC0">
      <w:pPr>
        <w:pStyle w:val="EndNoteBibliography"/>
        <w:spacing w:after="0"/>
        <w:ind w:left="720" w:hanging="720"/>
      </w:pPr>
      <w:r w:rsidRPr="00C11CC0">
        <w:t>134.</w:t>
      </w:r>
      <w:r w:rsidRPr="00C11CC0">
        <w:tab/>
      </w:r>
      <w:r w:rsidRPr="00C11CC0">
        <w:rPr>
          <w:smallCaps/>
        </w:rPr>
        <w:t>Johnson F. W., Gruenewald P. J., Remer L. G.</w:t>
      </w:r>
      <w:r w:rsidRPr="00C11CC0">
        <w:t xml:space="preserve"> Suicide and alcohol: do outlets play a role?, Alcoholism, clinical and experimental research 2009: 33: 2124-2133.</w:t>
      </w:r>
    </w:p>
    <w:p w14:paraId="75B06027" w14:textId="77777777" w:rsidR="00C11CC0" w:rsidRPr="00C11CC0" w:rsidRDefault="00C11CC0" w:rsidP="00C11CC0">
      <w:pPr>
        <w:pStyle w:val="EndNoteBibliography"/>
        <w:spacing w:after="0"/>
        <w:ind w:left="720" w:hanging="720"/>
      </w:pPr>
      <w:r w:rsidRPr="00C11CC0">
        <w:t>135.</w:t>
      </w:r>
      <w:r w:rsidRPr="00C11CC0">
        <w:tab/>
      </w:r>
      <w:r w:rsidRPr="00C11CC0">
        <w:rPr>
          <w:smallCaps/>
        </w:rPr>
        <w:t>Cohen D. A., Ghosh-Dastidar B., Scribner R., Miu A., Scott M., Robinson P.</w:t>
      </w:r>
      <w:r w:rsidRPr="00C11CC0">
        <w:t xml:space="preserve"> et al. Alcohol outlets, gonorrhea, and the Los Angeles civil unrest: a longitudinal analysis, Social science &amp; medicine (1982) 2006: 62: 3062-3071.</w:t>
      </w:r>
    </w:p>
    <w:p w14:paraId="0A65BED2" w14:textId="77777777" w:rsidR="00C11CC0" w:rsidRPr="00C11CC0" w:rsidRDefault="00C11CC0" w:rsidP="00C11CC0">
      <w:pPr>
        <w:pStyle w:val="EndNoteBibliography"/>
        <w:spacing w:after="0"/>
        <w:ind w:left="720" w:hanging="720"/>
      </w:pPr>
      <w:r w:rsidRPr="00C11CC0">
        <w:t>136.</w:t>
      </w:r>
      <w:r w:rsidRPr="00C11CC0">
        <w:tab/>
      </w:r>
      <w:r w:rsidRPr="00C11CC0">
        <w:rPr>
          <w:smallCaps/>
        </w:rPr>
        <w:t>Theall K. P., Scribner R., Ghosh-Dastidar B., Cohen D., Mason K., Simonsen N.</w:t>
      </w:r>
      <w:r w:rsidRPr="00C11CC0">
        <w:t xml:space="preserve"> Neighbourhood alcohol availability and gonorrhea rates: impact of social capital, Geospatial health 2009: 3: 241-255.</w:t>
      </w:r>
    </w:p>
    <w:p w14:paraId="7C563210" w14:textId="77777777" w:rsidR="00C11CC0" w:rsidRPr="00C11CC0" w:rsidRDefault="00C11CC0" w:rsidP="00C11CC0">
      <w:pPr>
        <w:pStyle w:val="EndNoteBibliography"/>
        <w:spacing w:after="0"/>
        <w:ind w:left="720" w:hanging="720"/>
      </w:pPr>
      <w:r w:rsidRPr="00C11CC0">
        <w:t>137.</w:t>
      </w:r>
      <w:r w:rsidRPr="00C11CC0">
        <w:tab/>
      </w:r>
      <w:r w:rsidRPr="00C11CC0">
        <w:rPr>
          <w:smallCaps/>
        </w:rPr>
        <w:t>Freisthler B., Holmes M. R., Wolf J. P.</w:t>
      </w:r>
      <w:r w:rsidRPr="00C11CC0">
        <w:t xml:space="preserve"> The dark side of social support: understanding the role of social support, drinking behaviors and alcohol outlets for child physical abuse, Child abuse &amp; neglect 2014: 38: 1106-1119.</w:t>
      </w:r>
    </w:p>
    <w:p w14:paraId="11CB7D5C" w14:textId="77777777" w:rsidR="00C11CC0" w:rsidRPr="00C11CC0" w:rsidRDefault="00C11CC0" w:rsidP="00C11CC0">
      <w:pPr>
        <w:pStyle w:val="EndNoteBibliography"/>
        <w:spacing w:after="0"/>
        <w:ind w:left="720" w:hanging="720"/>
      </w:pPr>
      <w:r w:rsidRPr="00C11CC0">
        <w:t>138.</w:t>
      </w:r>
      <w:r w:rsidRPr="00C11CC0">
        <w:tab/>
      </w:r>
      <w:r w:rsidRPr="00C11CC0">
        <w:rPr>
          <w:smallCaps/>
        </w:rPr>
        <w:t>Scribner R., Cohen D., Kaplan S., Allen S. H.</w:t>
      </w:r>
      <w:r w:rsidRPr="00C11CC0">
        <w:t xml:space="preserve"> Alcohol availability and homicide in New Orleans: conceptual considerations for small area analysis of the effect of alcohol outlet density, Journal of studies on alcohol 1999: 60: 310-316.</w:t>
      </w:r>
    </w:p>
    <w:p w14:paraId="4694FB7A" w14:textId="77777777" w:rsidR="00C11CC0" w:rsidRPr="00C11CC0" w:rsidRDefault="00C11CC0" w:rsidP="00C11CC0">
      <w:pPr>
        <w:pStyle w:val="EndNoteBibliography"/>
        <w:spacing w:after="0"/>
        <w:ind w:left="720" w:hanging="720"/>
      </w:pPr>
      <w:r w:rsidRPr="00C11CC0">
        <w:t>139.</w:t>
      </w:r>
      <w:r w:rsidRPr="00C11CC0">
        <w:tab/>
      </w:r>
      <w:r w:rsidRPr="00C11CC0">
        <w:rPr>
          <w:smallCaps/>
        </w:rPr>
        <w:t>Young R., Macdonald L., Ellaway A.</w:t>
      </w:r>
      <w:r w:rsidRPr="00C11CC0">
        <w:t xml:space="preserve"> Associations between proximity and density of local alcohol outlets and alcohol use among Scottish adolescents, Health &amp; place 2013: 19: 124-130.</w:t>
      </w:r>
    </w:p>
    <w:p w14:paraId="5C8054FB" w14:textId="77777777" w:rsidR="00C11CC0" w:rsidRPr="00C11CC0" w:rsidRDefault="00C11CC0" w:rsidP="00C11CC0">
      <w:pPr>
        <w:pStyle w:val="EndNoteBibliography"/>
        <w:spacing w:after="0"/>
        <w:ind w:left="720" w:hanging="720"/>
      </w:pPr>
      <w:r w:rsidRPr="00C11CC0">
        <w:lastRenderedPageBreak/>
        <w:t>140.</w:t>
      </w:r>
      <w:r w:rsidRPr="00C11CC0">
        <w:tab/>
      </w:r>
      <w:r w:rsidRPr="00C11CC0">
        <w:rPr>
          <w:smallCaps/>
        </w:rPr>
        <w:t>Kavanagh A. M., Kelly M. T., Krnjacki L., Thornton L., Jolley D., Subramanian S. V.</w:t>
      </w:r>
      <w:r w:rsidRPr="00C11CC0">
        <w:t xml:space="preserve"> et al. Access to alcohol outlets and harmful alcohol consumption: a multi-level study in Melbourne, Australia, Addiction (Abingdon, England) 2011: 106: 1772-1779.</w:t>
      </w:r>
    </w:p>
    <w:p w14:paraId="4248FCF9" w14:textId="77777777" w:rsidR="00C11CC0" w:rsidRPr="00C11CC0" w:rsidRDefault="00C11CC0" w:rsidP="00C11CC0">
      <w:pPr>
        <w:pStyle w:val="EndNoteBibliography"/>
        <w:spacing w:after="0"/>
        <w:ind w:left="720" w:hanging="720"/>
      </w:pPr>
      <w:r w:rsidRPr="00C11CC0">
        <w:t>141.</w:t>
      </w:r>
      <w:r w:rsidRPr="00C11CC0">
        <w:tab/>
      </w:r>
      <w:r w:rsidRPr="00C11CC0">
        <w:rPr>
          <w:smallCaps/>
        </w:rPr>
        <w:t>Grubesic T. H., Pridemore W. A.</w:t>
      </w:r>
      <w:r w:rsidRPr="00C11CC0">
        <w:t xml:space="preserve"> Alcohol outlets and clusters of violence, International journal of health geographics 2011: 10: 30.</w:t>
      </w:r>
    </w:p>
    <w:p w14:paraId="051DA37E" w14:textId="77777777" w:rsidR="00C11CC0" w:rsidRPr="00C11CC0" w:rsidRDefault="00C11CC0" w:rsidP="00C11CC0">
      <w:pPr>
        <w:pStyle w:val="EndNoteBibliography"/>
        <w:spacing w:after="0"/>
        <w:ind w:left="720" w:hanging="720"/>
      </w:pPr>
      <w:r w:rsidRPr="00C11CC0">
        <w:t>142.</w:t>
      </w:r>
      <w:r w:rsidRPr="00C11CC0">
        <w:tab/>
      </w:r>
      <w:r w:rsidRPr="00C11CC0">
        <w:rPr>
          <w:smallCaps/>
        </w:rPr>
        <w:t>Cameron M. P., Cochrane W., McNeill K., Melbourne P., Morrison S. L., Robertson N.</w:t>
      </w:r>
      <w:r w:rsidRPr="00C11CC0">
        <w:t xml:space="preserve"> Alcohol outlet density is related to police events and motor vehicle accidents in Manukau City, New Zealand, Australian and New Zealand Journal of Public Health 2012: 36: 537-542.</w:t>
      </w:r>
    </w:p>
    <w:p w14:paraId="5D15D3BE" w14:textId="77777777" w:rsidR="00C11CC0" w:rsidRPr="00C11CC0" w:rsidRDefault="00C11CC0" w:rsidP="00C11CC0">
      <w:pPr>
        <w:pStyle w:val="EndNoteBibliography"/>
        <w:spacing w:after="0"/>
        <w:ind w:left="720" w:hanging="720"/>
      </w:pPr>
      <w:r w:rsidRPr="00C11CC0">
        <w:t>143.</w:t>
      </w:r>
      <w:r w:rsidRPr="00C11CC0">
        <w:tab/>
      </w:r>
      <w:r w:rsidRPr="00C11CC0">
        <w:rPr>
          <w:smallCaps/>
        </w:rPr>
        <w:t>Grubesic T. H., Mack E. A., Kaylen M. T.</w:t>
      </w:r>
      <w:r w:rsidRPr="00C11CC0">
        <w:t xml:space="preserve"> Comparative modeling approaches for understanding urban violence, Social Science Research 2012: 41: 91-109.</w:t>
      </w:r>
    </w:p>
    <w:p w14:paraId="2968F7FE" w14:textId="77777777" w:rsidR="00C11CC0" w:rsidRPr="00C11CC0" w:rsidRDefault="00C11CC0" w:rsidP="00C11CC0">
      <w:pPr>
        <w:pStyle w:val="EndNoteBibliography"/>
        <w:spacing w:after="0"/>
        <w:ind w:left="720" w:hanging="720"/>
      </w:pPr>
      <w:r w:rsidRPr="00C11CC0">
        <w:t>144.</w:t>
      </w:r>
      <w:r w:rsidRPr="00C11CC0">
        <w:tab/>
      </w:r>
      <w:r w:rsidRPr="00C11CC0">
        <w:rPr>
          <w:smallCaps/>
        </w:rPr>
        <w:t>Livingston M.</w:t>
      </w:r>
      <w:r w:rsidRPr="00C11CC0">
        <w:t xml:space="preserve"> Alcohol outlet density and assault: a spatial analysis, Addiction (Abingdon, England) 2008: 103: 619-628.</w:t>
      </w:r>
    </w:p>
    <w:p w14:paraId="3AFE8831" w14:textId="77777777" w:rsidR="00C11CC0" w:rsidRPr="00C11CC0" w:rsidRDefault="00C11CC0" w:rsidP="00C11CC0">
      <w:pPr>
        <w:pStyle w:val="EndNoteBibliography"/>
        <w:spacing w:after="0"/>
        <w:ind w:left="720" w:hanging="720"/>
      </w:pPr>
      <w:r w:rsidRPr="00C11CC0">
        <w:t>145.</w:t>
      </w:r>
      <w:r w:rsidRPr="00C11CC0">
        <w:tab/>
      </w:r>
      <w:r w:rsidRPr="00C11CC0">
        <w:rPr>
          <w:smallCaps/>
        </w:rPr>
        <w:t>Rowland B., Evans-Whipp T., Hemphill S., Leung R., Livingston M., Toumbourou J.</w:t>
      </w:r>
      <w:r w:rsidRPr="00C11CC0">
        <w:t xml:space="preserve"> The density of alcohol outlets and adolescent alcohol consumption: An Australian longitudinal analysis, Health &amp; place 2016: 37: 43-49.</w:t>
      </w:r>
    </w:p>
    <w:p w14:paraId="51BB8D20" w14:textId="77777777" w:rsidR="00C11CC0" w:rsidRPr="00C11CC0" w:rsidRDefault="00C11CC0" w:rsidP="00C11CC0">
      <w:pPr>
        <w:pStyle w:val="EndNoteBibliography"/>
        <w:spacing w:after="0"/>
        <w:ind w:left="720" w:hanging="720"/>
      </w:pPr>
      <w:r w:rsidRPr="00C11CC0">
        <w:t>146.</w:t>
      </w:r>
      <w:r w:rsidRPr="00C11CC0">
        <w:tab/>
      </w:r>
      <w:r w:rsidRPr="00C11CC0">
        <w:rPr>
          <w:smallCaps/>
        </w:rPr>
        <w:t>Foster S., Trapp G., Hooper P., Oddy W. H., Wood L., Knuiman M.</w:t>
      </w:r>
      <w:r w:rsidRPr="00C11CC0">
        <w:t xml:space="preserve"> Liquor landscapes: Does access to alcohol outlets influence alcohol consumption in young adults?, Health &amp; Place 2017: 45: 17-23.</w:t>
      </w:r>
    </w:p>
    <w:p w14:paraId="2321EFD9" w14:textId="77777777" w:rsidR="00C11CC0" w:rsidRPr="00C11CC0" w:rsidRDefault="00C11CC0" w:rsidP="00C11CC0">
      <w:pPr>
        <w:pStyle w:val="EndNoteBibliography"/>
        <w:spacing w:after="0"/>
        <w:ind w:left="720" w:hanging="720"/>
      </w:pPr>
      <w:r w:rsidRPr="00C11CC0">
        <w:t>147.</w:t>
      </w:r>
      <w:r w:rsidRPr="00C11CC0">
        <w:tab/>
      </w:r>
      <w:r w:rsidRPr="00C11CC0">
        <w:rPr>
          <w:smallCaps/>
        </w:rPr>
        <w:t>Azar D., White V., Coomber K., Faulkner A., Livingston M., Chikritzhs T.</w:t>
      </w:r>
      <w:r w:rsidRPr="00C11CC0">
        <w:t xml:space="preserve"> et al. The association between alcohol outlet density and alcohol use among urban and regional Australian adolescents, Addiction 2016: 111: 65-72.</w:t>
      </w:r>
    </w:p>
    <w:p w14:paraId="67FB2EE6" w14:textId="77777777" w:rsidR="00C11CC0" w:rsidRPr="00C11CC0" w:rsidRDefault="00C11CC0" w:rsidP="00C11CC0">
      <w:pPr>
        <w:pStyle w:val="EndNoteBibliography"/>
        <w:spacing w:after="0"/>
        <w:ind w:left="720" w:hanging="720"/>
      </w:pPr>
      <w:r w:rsidRPr="00C11CC0">
        <w:t>148.</w:t>
      </w:r>
      <w:r w:rsidRPr="00C11CC0">
        <w:tab/>
      </w:r>
      <w:r w:rsidRPr="00C11CC0">
        <w:rPr>
          <w:smallCaps/>
        </w:rPr>
        <w:t>Hobday M., Lensvelt E., Gordon E., Liang W., Meuleners L., Chikritzhs T.</w:t>
      </w:r>
      <w:r w:rsidRPr="00C11CC0">
        <w:t xml:space="preserve"> Distance travelled to purchase alcohol and the mediating effect of price, Public health 2017: 144: 48-56.</w:t>
      </w:r>
    </w:p>
    <w:p w14:paraId="2A4309F1" w14:textId="77777777" w:rsidR="00C11CC0" w:rsidRPr="00C11CC0" w:rsidRDefault="00C11CC0" w:rsidP="00C11CC0">
      <w:pPr>
        <w:pStyle w:val="EndNoteBibliography"/>
        <w:spacing w:after="0"/>
        <w:ind w:left="720" w:hanging="720"/>
      </w:pPr>
      <w:r w:rsidRPr="00C11CC0">
        <w:t>149.</w:t>
      </w:r>
      <w:r w:rsidRPr="00C11CC0">
        <w:tab/>
      </w:r>
      <w:r w:rsidRPr="00C11CC0">
        <w:rPr>
          <w:smallCaps/>
        </w:rPr>
        <w:t>Health N. T. D. o.</w:t>
      </w:r>
      <w:r w:rsidRPr="00C11CC0">
        <w:t xml:space="preserve"> Evaluation of the Alcohol Mandatory Treatment Program: Northern Territory Department of Health; 2017.</w:t>
      </w:r>
    </w:p>
    <w:p w14:paraId="68E13AF7" w14:textId="77777777" w:rsidR="00C11CC0" w:rsidRPr="00C11CC0" w:rsidRDefault="00C11CC0" w:rsidP="00C11CC0">
      <w:pPr>
        <w:pStyle w:val="EndNoteBibliography"/>
        <w:spacing w:after="0"/>
        <w:ind w:left="720" w:hanging="720"/>
      </w:pPr>
      <w:r w:rsidRPr="00C11CC0">
        <w:t>150.</w:t>
      </w:r>
      <w:r w:rsidRPr="00C11CC0">
        <w:tab/>
      </w:r>
      <w:r w:rsidRPr="00C11CC0">
        <w:rPr>
          <w:smallCaps/>
        </w:rPr>
        <w:t>d'Abbs P.</w:t>
      </w:r>
      <w:r w:rsidRPr="00C11CC0">
        <w:t xml:space="preserve"> Widening the gap: The gulf between policy rhetoric and implementation reality in addressing alcohol problems among Indigenous Australians, Drug and alcohol review 2015: 34: 461-466.</w:t>
      </w:r>
    </w:p>
    <w:p w14:paraId="239FFC76" w14:textId="77777777" w:rsidR="00C11CC0" w:rsidRPr="00C11CC0" w:rsidRDefault="00C11CC0" w:rsidP="00C11CC0">
      <w:pPr>
        <w:pStyle w:val="EndNoteBibliography"/>
        <w:spacing w:after="0"/>
        <w:ind w:left="720" w:hanging="720"/>
      </w:pPr>
      <w:r w:rsidRPr="00C11CC0">
        <w:t>151.</w:t>
      </w:r>
      <w:r w:rsidRPr="00C11CC0">
        <w:tab/>
      </w:r>
      <w:r w:rsidRPr="00C11CC0">
        <w:rPr>
          <w:smallCaps/>
        </w:rPr>
        <w:t>Midford R., Young D., Kite E., Chikritzhs T., Pascal R.</w:t>
      </w:r>
      <w:r w:rsidRPr="00C11CC0">
        <w:t xml:space="preserve"> An Evaluation of Liquor Licensing Restrictions in the Western Australian Community of Port Hedland., Perth: Curtin University of Technology; 2005.</w:t>
      </w:r>
    </w:p>
    <w:p w14:paraId="4BA4EF77" w14:textId="77777777" w:rsidR="00C11CC0" w:rsidRPr="00C11CC0" w:rsidRDefault="00C11CC0" w:rsidP="00C11CC0">
      <w:pPr>
        <w:pStyle w:val="EndNoteBibliography"/>
        <w:spacing w:after="0"/>
        <w:ind w:left="720" w:hanging="720"/>
      </w:pPr>
      <w:r w:rsidRPr="00C11CC0">
        <w:t>152.</w:t>
      </w:r>
      <w:r w:rsidRPr="00C11CC0">
        <w:tab/>
      </w:r>
      <w:r w:rsidRPr="00C11CC0">
        <w:rPr>
          <w:smallCaps/>
        </w:rPr>
        <w:t>Crundall I.</w:t>
      </w:r>
      <w:r w:rsidRPr="00C11CC0">
        <w:t xml:space="preserve"> A trial of the Alice Springs Alcohol Trial.: NT: Racing Gaming and Licensing Northern Territory Treasury.; 2004.</w:t>
      </w:r>
    </w:p>
    <w:p w14:paraId="118395B4" w14:textId="77777777" w:rsidR="00C11CC0" w:rsidRPr="00C11CC0" w:rsidRDefault="00C11CC0" w:rsidP="00C11CC0">
      <w:pPr>
        <w:pStyle w:val="EndNoteBibliography"/>
        <w:spacing w:after="0"/>
        <w:ind w:left="720" w:hanging="720"/>
      </w:pPr>
      <w:r w:rsidRPr="00C11CC0">
        <w:t>153.</w:t>
      </w:r>
      <w:r w:rsidRPr="00C11CC0">
        <w:tab/>
      </w:r>
      <w:r w:rsidRPr="00C11CC0">
        <w:rPr>
          <w:smallCaps/>
        </w:rPr>
        <w:t>NDRI</w:t>
      </w:r>
      <w:r w:rsidRPr="00C11CC0">
        <w:t>. Restrictions on the Sale and supply of alcohol: evidence and outcomes., Perth: NDRI; 2007.</w:t>
      </w:r>
    </w:p>
    <w:p w14:paraId="0012DC55" w14:textId="77777777" w:rsidR="00C11CC0" w:rsidRPr="00C11CC0" w:rsidRDefault="00C11CC0" w:rsidP="00C11CC0">
      <w:pPr>
        <w:pStyle w:val="EndNoteBibliography"/>
        <w:spacing w:after="0"/>
        <w:ind w:left="720" w:hanging="720"/>
      </w:pPr>
      <w:r w:rsidRPr="00C11CC0">
        <w:t>154.</w:t>
      </w:r>
      <w:r w:rsidRPr="00C11CC0">
        <w:tab/>
      </w:r>
      <w:r w:rsidRPr="00C11CC0">
        <w:rPr>
          <w:smallCaps/>
        </w:rPr>
        <w:t>d'Abbs P., Togni S., Duquemin A.</w:t>
      </w:r>
      <w:r w:rsidRPr="00C11CC0">
        <w:t xml:space="preserve"> Evaluation of restrictions on the sale of alcohol from Curtin Springs Roadhouse Northern Territory, Darwin: Menzies School of Health Research; 1999.</w:t>
      </w:r>
    </w:p>
    <w:p w14:paraId="6E9B565C" w14:textId="77777777" w:rsidR="00C11CC0" w:rsidRPr="00C11CC0" w:rsidRDefault="00C11CC0" w:rsidP="00C11CC0">
      <w:pPr>
        <w:pStyle w:val="EndNoteBibliography"/>
        <w:spacing w:after="0"/>
        <w:ind w:left="720" w:hanging="720"/>
      </w:pPr>
      <w:r w:rsidRPr="00C11CC0">
        <w:t>155.</w:t>
      </w:r>
      <w:r w:rsidRPr="00C11CC0">
        <w:tab/>
      </w:r>
      <w:r w:rsidRPr="00C11CC0">
        <w:rPr>
          <w:smallCaps/>
        </w:rPr>
        <w:t>d’Abbs P., Togni S., Crundall I.</w:t>
      </w:r>
      <w:r w:rsidRPr="00C11CC0">
        <w:t xml:space="preserve"> The Tennant Creek Liquor Licensing Trial: August 1995-February 1996: An Evaluation., Darwin: Menzies School of Health Research and Northern Territory Living with Alcohol Program.; 1996.</w:t>
      </w:r>
    </w:p>
    <w:p w14:paraId="584CEB14" w14:textId="77777777" w:rsidR="00C11CC0" w:rsidRPr="00C11CC0" w:rsidRDefault="00C11CC0" w:rsidP="00C11CC0">
      <w:pPr>
        <w:pStyle w:val="EndNoteBibliography"/>
        <w:spacing w:after="0"/>
        <w:ind w:left="720" w:hanging="720"/>
      </w:pPr>
      <w:r w:rsidRPr="00C11CC0">
        <w:t>156.</w:t>
      </w:r>
      <w:r w:rsidRPr="00C11CC0">
        <w:tab/>
      </w:r>
      <w:r w:rsidRPr="00C11CC0">
        <w:rPr>
          <w:smallCaps/>
        </w:rPr>
        <w:t>Office D. a. A.</w:t>
      </w:r>
      <w:r w:rsidRPr="00C11CC0">
        <w:t xml:space="preserve"> The Impact of Liquor Restrictions in Halls Creek, Perth, Perth: Drug and Alcohol Office, Western Australia; 2015.</w:t>
      </w:r>
    </w:p>
    <w:p w14:paraId="19E335DC" w14:textId="77777777" w:rsidR="00C11CC0" w:rsidRPr="00C11CC0" w:rsidRDefault="00C11CC0" w:rsidP="00C11CC0">
      <w:pPr>
        <w:pStyle w:val="EndNoteBibliography"/>
        <w:spacing w:after="0"/>
        <w:ind w:left="720" w:hanging="720"/>
      </w:pPr>
      <w:r w:rsidRPr="00C11CC0">
        <w:t>157.</w:t>
      </w:r>
      <w:r w:rsidRPr="00C11CC0">
        <w:tab/>
      </w:r>
      <w:r w:rsidRPr="00C11CC0">
        <w:rPr>
          <w:smallCaps/>
        </w:rPr>
        <w:t>Margolis S. A., Ypinazar V. A., Muller R.</w:t>
      </w:r>
      <w:r w:rsidRPr="00C11CC0">
        <w:t xml:space="preserve"> The impact of supply reduction through alcohol management plans on serious injury in remote indigenous communities in remote Australia: a ten-year analysis using data from the Royal Flying Doctor Service, Alcohol and alcoholism 2008: 43: 104-110.</w:t>
      </w:r>
    </w:p>
    <w:p w14:paraId="3C95F95C" w14:textId="77777777" w:rsidR="00C11CC0" w:rsidRPr="00C11CC0" w:rsidRDefault="00C11CC0" w:rsidP="00C11CC0">
      <w:pPr>
        <w:pStyle w:val="EndNoteBibliography"/>
        <w:spacing w:after="0"/>
        <w:ind w:left="720" w:hanging="720"/>
      </w:pPr>
      <w:r w:rsidRPr="00C11CC0">
        <w:t>158.</w:t>
      </w:r>
      <w:r w:rsidRPr="00C11CC0">
        <w:tab/>
      </w:r>
      <w:r w:rsidRPr="00C11CC0">
        <w:rPr>
          <w:smallCaps/>
        </w:rPr>
        <w:t>Margolis S. A., Ypinazar V. A., Muller R., Clough A.</w:t>
      </w:r>
      <w:r w:rsidRPr="00C11CC0">
        <w:t xml:space="preserve"> Increasing alcohol restrictions and rates of serious injury in four remote Australian Indigenous communities, Med J Aust 2011: 194: 503-506.</w:t>
      </w:r>
    </w:p>
    <w:p w14:paraId="608C205A" w14:textId="77777777" w:rsidR="00C11CC0" w:rsidRPr="00C11CC0" w:rsidRDefault="00C11CC0" w:rsidP="00C11CC0">
      <w:pPr>
        <w:pStyle w:val="EndNoteBibliography"/>
        <w:spacing w:after="0"/>
        <w:ind w:left="720" w:hanging="720"/>
      </w:pPr>
      <w:r w:rsidRPr="00C11CC0">
        <w:lastRenderedPageBreak/>
        <w:t>159.</w:t>
      </w:r>
      <w:r w:rsidRPr="00C11CC0">
        <w:tab/>
      </w:r>
      <w:r w:rsidRPr="00C11CC0">
        <w:rPr>
          <w:smallCaps/>
        </w:rPr>
        <w:t>Clough A. R., Bird K.</w:t>
      </w:r>
      <w:r w:rsidRPr="00C11CC0">
        <w:t xml:space="preserve"> The implementation and development of complex alcohol control policies in indigenous communities in Queensland (Australia), International Journal of Drug Policy 2015: 26: 345-351.</w:t>
      </w:r>
    </w:p>
    <w:p w14:paraId="7AC2060B" w14:textId="77777777" w:rsidR="00C11CC0" w:rsidRPr="00C11CC0" w:rsidRDefault="00C11CC0" w:rsidP="00C11CC0">
      <w:pPr>
        <w:pStyle w:val="EndNoteBibliography"/>
        <w:spacing w:after="0"/>
        <w:ind w:left="720" w:hanging="720"/>
      </w:pPr>
      <w:r w:rsidRPr="00C11CC0">
        <w:t>160.</w:t>
      </w:r>
      <w:r w:rsidRPr="00C11CC0">
        <w:tab/>
      </w:r>
      <w:r w:rsidRPr="00C11CC0">
        <w:rPr>
          <w:smallCaps/>
        </w:rPr>
        <w:t>Hogan E., Hogan E., Boffa J., Rosewarne C., Bell S., Chee D. A.</w:t>
      </w:r>
      <w:r w:rsidRPr="00C11CC0">
        <w:t xml:space="preserve"> What price do we pay to prevent alcohol-related harms in Aboriginal communities? The Alice Springs trial of liquor licensing restrictions, Drug and alcohol review 2006: 25: 207-212.</w:t>
      </w:r>
    </w:p>
    <w:p w14:paraId="006EBCAD" w14:textId="77777777" w:rsidR="00C11CC0" w:rsidRPr="00C11CC0" w:rsidRDefault="00C11CC0" w:rsidP="00C11CC0">
      <w:pPr>
        <w:pStyle w:val="EndNoteBibliography"/>
        <w:spacing w:after="0"/>
        <w:ind w:left="720" w:hanging="720"/>
      </w:pPr>
      <w:r w:rsidRPr="00C11CC0">
        <w:t>161.</w:t>
      </w:r>
      <w:r w:rsidRPr="00C11CC0">
        <w:tab/>
      </w:r>
      <w:r w:rsidRPr="00C11CC0">
        <w:rPr>
          <w:smallCaps/>
        </w:rPr>
        <w:t>d'Abbs P., Togni S.</w:t>
      </w:r>
      <w:r w:rsidRPr="00C11CC0">
        <w:t xml:space="preserve"> An Evaluation of Restrictions on Alcohol Sales from Jabiru Sports and Social Club, April-September 1997: Report prepared for Energy Resources of Australia, Ltd., Jabiru, NT. , Darwin Menzies School of Health Research; 1997     </w:t>
      </w:r>
    </w:p>
    <w:p w14:paraId="3348E2E2" w14:textId="77777777" w:rsidR="00C11CC0" w:rsidRPr="00C11CC0" w:rsidRDefault="00C11CC0" w:rsidP="00C11CC0">
      <w:pPr>
        <w:pStyle w:val="EndNoteBibliography"/>
        <w:spacing w:after="0"/>
        <w:ind w:left="720" w:hanging="720"/>
      </w:pPr>
      <w:r w:rsidRPr="00C11CC0">
        <w:t>162.</w:t>
      </w:r>
      <w:r w:rsidRPr="00C11CC0">
        <w:tab/>
      </w:r>
      <w:r w:rsidRPr="00C11CC0">
        <w:rPr>
          <w:smallCaps/>
        </w:rPr>
        <w:t>Kinnane S., Farringdon, F., Henderson-Yates, L., and Parker, H.,</w:t>
      </w:r>
      <w:r w:rsidRPr="00C11CC0">
        <w:t>. Fitzroy Valley Alcohol Restriction Report December 2010: An evaluation of the effects of alcohol restrictions in Fitzroy Crossing relating to measurable health and social outcomes, community perceptions and alcohol related behaviours after two years., Perth: The Drug and Alcohol Office, Western Australia.; 2008.</w:t>
      </w:r>
    </w:p>
    <w:p w14:paraId="0E34CE20" w14:textId="77777777" w:rsidR="00C11CC0" w:rsidRPr="00C11CC0" w:rsidRDefault="00C11CC0" w:rsidP="00C11CC0">
      <w:pPr>
        <w:pStyle w:val="EndNoteBibliography"/>
        <w:spacing w:after="0"/>
        <w:ind w:left="720" w:hanging="720"/>
      </w:pPr>
      <w:r w:rsidRPr="00C11CC0">
        <w:t>163.</w:t>
      </w:r>
      <w:r w:rsidRPr="00C11CC0">
        <w:tab/>
      </w:r>
      <w:r w:rsidRPr="00C11CC0">
        <w:rPr>
          <w:smallCaps/>
        </w:rPr>
        <w:t>Campbell C. A., Hahn R. A., Elder R., Brewer R., Chattopadhyay S., Fielding J.</w:t>
      </w:r>
      <w:r w:rsidRPr="00C11CC0">
        <w:t xml:space="preserve"> et al. The effectiveness of limiting alcohol outlet density as a means of reducing excessive alcohol consumption and alcohol-related harms, American Journal of Preventive Medicine 2009: 37: 556-569.</w:t>
      </w:r>
    </w:p>
    <w:p w14:paraId="1AD44E53" w14:textId="77777777" w:rsidR="00C11CC0" w:rsidRPr="00C11CC0" w:rsidRDefault="00C11CC0" w:rsidP="00C11CC0">
      <w:pPr>
        <w:pStyle w:val="EndNoteBibliography"/>
        <w:spacing w:after="0"/>
        <w:ind w:left="720" w:hanging="720"/>
      </w:pPr>
      <w:r w:rsidRPr="00C11CC0">
        <w:t>164.</w:t>
      </w:r>
      <w:r w:rsidRPr="00C11CC0">
        <w:tab/>
      </w:r>
      <w:r w:rsidRPr="00C11CC0">
        <w:rPr>
          <w:smallCaps/>
        </w:rPr>
        <w:t>de Vocht F., Heron J., Angus C., Brennan A., Mooney J., Lock K.</w:t>
      </w:r>
      <w:r w:rsidRPr="00C11CC0">
        <w:t xml:space="preserve"> et al. Measurable effects of local alcohol licensing policies on population health in England, Journal of epidemiology and community health 2016: 70: 231-237.</w:t>
      </w:r>
    </w:p>
    <w:p w14:paraId="5DCD73D2" w14:textId="77777777" w:rsidR="00C11CC0" w:rsidRPr="00C11CC0" w:rsidRDefault="00C11CC0" w:rsidP="00C11CC0">
      <w:pPr>
        <w:pStyle w:val="EndNoteBibliography"/>
        <w:spacing w:after="0"/>
        <w:ind w:left="720" w:hanging="720"/>
      </w:pPr>
      <w:r w:rsidRPr="00C11CC0">
        <w:t>165.</w:t>
      </w:r>
      <w:r w:rsidRPr="00C11CC0">
        <w:tab/>
      </w:r>
      <w:r w:rsidRPr="00C11CC0">
        <w:rPr>
          <w:smallCaps/>
        </w:rPr>
        <w:t>de Vocht F., Heron J., Campbell R., Egan M., Mooney J., Angus C.</w:t>
      </w:r>
      <w:r w:rsidRPr="00C11CC0">
        <w:t xml:space="preserve"> et al. Testing the impact of local alcohol licencing policies on reported crime rates in England, Journal of epidemiology and community health 2016: jech-2016-207753.</w:t>
      </w:r>
    </w:p>
    <w:p w14:paraId="2DE1212F" w14:textId="77777777" w:rsidR="00C11CC0" w:rsidRPr="00C11CC0" w:rsidRDefault="00C11CC0" w:rsidP="00C11CC0">
      <w:pPr>
        <w:pStyle w:val="EndNoteBibliography"/>
        <w:spacing w:after="0"/>
        <w:ind w:left="720" w:hanging="720"/>
      </w:pPr>
      <w:r w:rsidRPr="00C11CC0">
        <w:t>166.</w:t>
      </w:r>
      <w:r w:rsidRPr="00C11CC0">
        <w:tab/>
      </w:r>
      <w:r w:rsidRPr="00C11CC0">
        <w:rPr>
          <w:smallCaps/>
        </w:rPr>
        <w:t>Foster J. H.</w:t>
      </w:r>
      <w:r w:rsidRPr="00C11CC0">
        <w:t xml:space="preserve"> The Licensing Act (2003): its uses and abuses 10 years on, London: Institute of Alcohol Studies; 2016.</w:t>
      </w:r>
    </w:p>
    <w:p w14:paraId="30C2DACC" w14:textId="77777777" w:rsidR="00C11CC0" w:rsidRPr="00C11CC0" w:rsidRDefault="00C11CC0" w:rsidP="00C11CC0">
      <w:pPr>
        <w:pStyle w:val="EndNoteBibliography"/>
        <w:spacing w:after="0"/>
        <w:ind w:left="720" w:hanging="720"/>
      </w:pPr>
      <w:r w:rsidRPr="00C11CC0">
        <w:t>167.</w:t>
      </w:r>
      <w:r w:rsidRPr="00C11CC0">
        <w:tab/>
      </w:r>
      <w:r w:rsidRPr="00C11CC0">
        <w:rPr>
          <w:smallCaps/>
        </w:rPr>
        <w:t>Office of Liquor G. R., NSW</w:t>
      </w:r>
      <w:r w:rsidRPr="00C11CC0">
        <w:t>. Evaluation of the trial of the  Environment and Venue Assessment Tool (EVAT): Office of Liquor, Gaming &amp; Racing, NSW; 2014.</w:t>
      </w:r>
    </w:p>
    <w:p w14:paraId="3E508BF7" w14:textId="77777777" w:rsidR="00C11CC0" w:rsidRPr="00C11CC0" w:rsidRDefault="00C11CC0" w:rsidP="00C11CC0">
      <w:pPr>
        <w:pStyle w:val="EndNoteBibliography"/>
        <w:spacing w:after="0"/>
        <w:ind w:left="720" w:hanging="720"/>
      </w:pPr>
      <w:r w:rsidRPr="00C11CC0">
        <w:t>168.</w:t>
      </w:r>
      <w:r w:rsidRPr="00C11CC0">
        <w:tab/>
      </w:r>
      <w:r w:rsidRPr="00C11CC0">
        <w:rPr>
          <w:smallCaps/>
        </w:rPr>
        <w:t>Cohen D. A., Ghosh-Dastidar B., Scribner R. A., Miu A., Scott M., Robinson P.</w:t>
      </w:r>
      <w:r w:rsidRPr="00C11CC0">
        <w:t xml:space="preserve"> et al. Alcohol outlets, gonorrhea, and the Los Angeles civil unrest: A longitudianl analysis, Social Science &amp; Medicine 2006: 62: 3062-3071.</w:t>
      </w:r>
    </w:p>
    <w:p w14:paraId="331663FD" w14:textId="77777777" w:rsidR="00C11CC0" w:rsidRPr="00C11CC0" w:rsidRDefault="00C11CC0" w:rsidP="00C11CC0">
      <w:pPr>
        <w:pStyle w:val="EndNoteBibliography"/>
        <w:spacing w:after="0"/>
        <w:ind w:left="720" w:hanging="720"/>
      </w:pPr>
      <w:r w:rsidRPr="00C11CC0">
        <w:t>169.</w:t>
      </w:r>
      <w:r w:rsidRPr="00C11CC0">
        <w:tab/>
      </w:r>
      <w:r w:rsidRPr="00C11CC0">
        <w:rPr>
          <w:smallCaps/>
        </w:rPr>
        <w:t>Mazerolle L., White G., Ransley J., Ferguson P.</w:t>
      </w:r>
      <w:r w:rsidRPr="00C11CC0">
        <w:t xml:space="preserve"> Violence in and around Entertainment Districts: A Longitudinal Analysis of the Impact of Late-Night Lockout Legislation, Law &amp; Policy 2012: 34: 55-79.</w:t>
      </w:r>
    </w:p>
    <w:p w14:paraId="7D06B1E7" w14:textId="77777777" w:rsidR="00C11CC0" w:rsidRPr="00C11CC0" w:rsidRDefault="00C11CC0" w:rsidP="00C11CC0">
      <w:pPr>
        <w:pStyle w:val="EndNoteBibliography"/>
        <w:spacing w:after="0"/>
        <w:ind w:left="720" w:hanging="720"/>
      </w:pPr>
      <w:r w:rsidRPr="00C11CC0">
        <w:t>170.</w:t>
      </w:r>
      <w:r w:rsidRPr="00C11CC0">
        <w:tab/>
      </w:r>
      <w:r w:rsidRPr="00C11CC0">
        <w:rPr>
          <w:smallCaps/>
        </w:rPr>
        <w:t>Miller P., Coomber K., Sonderlund A., McKenzie S.</w:t>
      </w:r>
      <w:r w:rsidRPr="00C11CC0">
        <w:t xml:space="preserve"> The long-term effect of lockouts on alcohol-related emergency department attendances within Ballarat, Australia, Drug and Alcohol Review 2012: 31: 370-376.</w:t>
      </w:r>
    </w:p>
    <w:p w14:paraId="04E3F8B0" w14:textId="77777777" w:rsidR="00C11CC0" w:rsidRPr="00C11CC0" w:rsidRDefault="00C11CC0" w:rsidP="00C11CC0">
      <w:pPr>
        <w:pStyle w:val="EndNoteBibliography"/>
        <w:spacing w:after="0"/>
        <w:ind w:left="720" w:hanging="720"/>
      </w:pPr>
      <w:r w:rsidRPr="00C11CC0">
        <w:t>171.</w:t>
      </w:r>
      <w:r w:rsidRPr="00C11CC0">
        <w:tab/>
      </w:r>
      <w:r w:rsidRPr="00C11CC0">
        <w:rPr>
          <w:smallCaps/>
        </w:rPr>
        <w:t>Gronqvist H., Niknami S.</w:t>
      </w:r>
      <w:r w:rsidRPr="00C11CC0">
        <w:t xml:space="preserve"> Alcohol availability and crime: Lessons from liberalized weekend sales restrictions, Journal of Urban Economics 2014: 81: 77-84.</w:t>
      </w:r>
    </w:p>
    <w:p w14:paraId="38C81E87" w14:textId="77777777" w:rsidR="00C11CC0" w:rsidRPr="00C11CC0" w:rsidRDefault="00C11CC0" w:rsidP="00C11CC0">
      <w:pPr>
        <w:pStyle w:val="EndNoteBibliography"/>
        <w:spacing w:after="0"/>
        <w:ind w:left="720" w:hanging="720"/>
      </w:pPr>
      <w:r w:rsidRPr="00C11CC0">
        <w:t>172.</w:t>
      </w:r>
      <w:r w:rsidRPr="00C11CC0">
        <w:tab/>
      </w:r>
      <w:r w:rsidRPr="00C11CC0">
        <w:rPr>
          <w:smallCaps/>
        </w:rPr>
        <w:t>Menendez P., Tusell F., Weatherburn D.</w:t>
      </w:r>
      <w:r w:rsidRPr="00C11CC0">
        <w:t xml:space="preserve"> The effects of liquor licensing restriction on alcohol-related violence in NSW, 2008-13, Addiction (Abingdon, England) 2015: 110: 1574-1582.</w:t>
      </w:r>
    </w:p>
    <w:p w14:paraId="7047E96C" w14:textId="77777777" w:rsidR="00C11CC0" w:rsidRPr="00C11CC0" w:rsidRDefault="00C11CC0" w:rsidP="00C11CC0">
      <w:pPr>
        <w:pStyle w:val="EndNoteBibliography"/>
        <w:spacing w:after="0"/>
        <w:ind w:left="720" w:hanging="720"/>
      </w:pPr>
      <w:r w:rsidRPr="00C11CC0">
        <w:t>173.</w:t>
      </w:r>
      <w:r w:rsidRPr="00C11CC0">
        <w:tab/>
      </w:r>
      <w:r w:rsidRPr="00C11CC0">
        <w:rPr>
          <w:smallCaps/>
        </w:rPr>
        <w:t>de Goeij M. C. M., Veldhuizen E. M., Buster M. C. A., Kunst A. E.</w:t>
      </w:r>
      <w:r w:rsidRPr="00C11CC0">
        <w:t xml:space="preserve"> The impact of extended closing times of alcohol outlets on alcohol-related injuries in the nightlife areas of Amsterdam: a controlled before-and-after evaluation, Addiction (Abingdon, England) 2015: 110: 955-964.</w:t>
      </w:r>
    </w:p>
    <w:p w14:paraId="11D2BFE9" w14:textId="77777777" w:rsidR="00C11CC0" w:rsidRPr="00C11CC0" w:rsidRDefault="00C11CC0" w:rsidP="00C11CC0">
      <w:pPr>
        <w:pStyle w:val="EndNoteBibliography"/>
        <w:spacing w:after="0"/>
        <w:ind w:left="720" w:hanging="720"/>
      </w:pPr>
      <w:r w:rsidRPr="00C11CC0">
        <w:t>174.</w:t>
      </w:r>
      <w:r w:rsidRPr="00C11CC0">
        <w:tab/>
      </w:r>
      <w:r w:rsidRPr="00C11CC0">
        <w:rPr>
          <w:smallCaps/>
        </w:rPr>
        <w:t>Anderson J. M., Macdonald J. M., Bluthenthal R., Ashwood J. S.</w:t>
      </w:r>
      <w:r w:rsidRPr="00C11CC0">
        <w:t xml:space="preserve"> REDUCING CRIME BY SHAPING THE BUILT ENVIRONMENT WITH ZONING: AN EMPIRICAL STUDY OF LOS ANGELES, University of Pennsylvania Law Review 2013: 161: 699-756.</w:t>
      </w:r>
    </w:p>
    <w:p w14:paraId="5D1901DE" w14:textId="77777777" w:rsidR="00C11CC0" w:rsidRPr="00C11CC0" w:rsidRDefault="00C11CC0" w:rsidP="00C11CC0">
      <w:pPr>
        <w:pStyle w:val="EndNoteBibliography"/>
        <w:spacing w:after="0"/>
        <w:ind w:left="720" w:hanging="720"/>
      </w:pPr>
      <w:r w:rsidRPr="00C11CC0">
        <w:t>175.</w:t>
      </w:r>
      <w:r w:rsidRPr="00C11CC0">
        <w:tab/>
      </w:r>
      <w:r w:rsidRPr="00C11CC0">
        <w:rPr>
          <w:smallCaps/>
        </w:rPr>
        <w:t>Brenner A. B., Borrell L. N., Barrientos-Gutierrez T., Diez Roux A. V.</w:t>
      </w:r>
      <w:r w:rsidRPr="00C11CC0">
        <w:t xml:space="preserve"> Longitudinal associations of neighborhood socioeconomic characteristics and alcohol availability on drinking: Results from the Multi-Ethnic Study of Atherosclerosis (MESA), Social science &amp; medicine (1982) 2015: 145: 17-25.</w:t>
      </w:r>
    </w:p>
    <w:p w14:paraId="236992A4" w14:textId="77777777" w:rsidR="00C11CC0" w:rsidRPr="00C11CC0" w:rsidRDefault="00C11CC0" w:rsidP="00C11CC0">
      <w:pPr>
        <w:pStyle w:val="EndNoteBibliography"/>
        <w:spacing w:after="0"/>
        <w:ind w:left="720" w:hanging="720"/>
      </w:pPr>
      <w:r w:rsidRPr="00C11CC0">
        <w:lastRenderedPageBreak/>
        <w:t>176.</w:t>
      </w:r>
      <w:r w:rsidRPr="00C11CC0">
        <w:tab/>
      </w:r>
      <w:r w:rsidRPr="00C11CC0">
        <w:rPr>
          <w:smallCaps/>
        </w:rPr>
        <w:t>Ceccato V., Dolmen L.</w:t>
      </w:r>
      <w:r w:rsidRPr="00C11CC0">
        <w:t xml:space="preserve"> Crime in rural Sweden, Applied Geography 2011: 31: 119-135.</w:t>
      </w:r>
    </w:p>
    <w:p w14:paraId="242B741F" w14:textId="77777777" w:rsidR="00C11CC0" w:rsidRPr="00C11CC0" w:rsidRDefault="00C11CC0" w:rsidP="00C11CC0">
      <w:pPr>
        <w:pStyle w:val="EndNoteBibliography"/>
        <w:spacing w:after="0"/>
        <w:ind w:left="720" w:hanging="720"/>
      </w:pPr>
      <w:r w:rsidRPr="00C11CC0">
        <w:t>177.</w:t>
      </w:r>
      <w:r w:rsidRPr="00C11CC0">
        <w:tab/>
      </w:r>
      <w:r w:rsidRPr="00C11CC0">
        <w:rPr>
          <w:smallCaps/>
        </w:rPr>
        <w:t>Desapriya E., Fujiwara T., Dutt N., Arason N., Pike I.</w:t>
      </w:r>
      <w:r w:rsidRPr="00C11CC0">
        <w:t xml:space="preserve"> Impact of the 1994 Alcohol Production and Sales Deregulation Policy on Traffic Crashes and Fatalities in Japan, Asia-Pacific Journal of Public Health 2012: 24: 776-785.</w:t>
      </w:r>
    </w:p>
    <w:p w14:paraId="32129B3C" w14:textId="77777777" w:rsidR="00C11CC0" w:rsidRPr="00C11CC0" w:rsidRDefault="00C11CC0" w:rsidP="00C11CC0">
      <w:pPr>
        <w:pStyle w:val="EndNoteBibliography"/>
        <w:spacing w:after="0"/>
        <w:ind w:left="720" w:hanging="720"/>
      </w:pPr>
      <w:r w:rsidRPr="00C11CC0">
        <w:t>178.</w:t>
      </w:r>
      <w:r w:rsidRPr="00C11CC0">
        <w:tab/>
      </w:r>
      <w:r w:rsidRPr="00C11CC0">
        <w:rPr>
          <w:smallCaps/>
        </w:rPr>
        <w:t>Freisthler B., Gruenewald P. J., Remer L. G., Lery B., Needell B.</w:t>
      </w:r>
      <w:r w:rsidRPr="00C11CC0">
        <w:t xml:space="preserve"> Exploring the spatial dynamics of alcohol outlets and Child Protective Services referrals, substantiations, and foster care entries, Child maltreatment 2007: 12: 114-124.</w:t>
      </w:r>
    </w:p>
    <w:p w14:paraId="0EDA1BB3" w14:textId="77777777" w:rsidR="00C11CC0" w:rsidRPr="00C11CC0" w:rsidRDefault="00C11CC0" w:rsidP="00C11CC0">
      <w:pPr>
        <w:pStyle w:val="EndNoteBibliography"/>
        <w:spacing w:after="0"/>
        <w:ind w:left="720" w:hanging="720"/>
      </w:pPr>
      <w:r w:rsidRPr="00C11CC0">
        <w:t>179.</w:t>
      </w:r>
      <w:r w:rsidRPr="00C11CC0">
        <w:tab/>
      </w:r>
      <w:r w:rsidRPr="00C11CC0">
        <w:rPr>
          <w:smallCaps/>
        </w:rPr>
        <w:t>Freisthler B., Weiss R. E.</w:t>
      </w:r>
      <w:r w:rsidRPr="00C11CC0">
        <w:t xml:space="preserve"> Using Bayesian Space-Time Models to Understand the Substance Use Environment and Risk for Being Referred to Child Protective Services, Substance Use &amp; Misuse 2008: 43: 239 - 251.</w:t>
      </w:r>
    </w:p>
    <w:p w14:paraId="60655FC4" w14:textId="77777777" w:rsidR="00C11CC0" w:rsidRPr="00C11CC0" w:rsidRDefault="00C11CC0" w:rsidP="00C11CC0">
      <w:pPr>
        <w:pStyle w:val="EndNoteBibliography"/>
        <w:spacing w:after="0"/>
        <w:ind w:left="720" w:hanging="720"/>
      </w:pPr>
      <w:r w:rsidRPr="00C11CC0">
        <w:t>180.</w:t>
      </w:r>
      <w:r w:rsidRPr="00C11CC0">
        <w:tab/>
      </w:r>
      <w:r w:rsidRPr="00C11CC0">
        <w:rPr>
          <w:smallCaps/>
        </w:rPr>
        <w:t>Gruenewald P. J., Johnson F. W.</w:t>
      </w:r>
      <w:r w:rsidRPr="00C11CC0">
        <w:t xml:space="preserve"> Drinking, driving, and crashing: a traffic-flow model of alcohol-related motor vehicle accidents, Journal of studies on alcohol and drugs 2010: 71: 237-248.</w:t>
      </w:r>
    </w:p>
    <w:p w14:paraId="2C17D5D2" w14:textId="77777777" w:rsidR="00C11CC0" w:rsidRPr="00C11CC0" w:rsidRDefault="00C11CC0" w:rsidP="00C11CC0">
      <w:pPr>
        <w:pStyle w:val="EndNoteBibliography"/>
        <w:spacing w:after="0"/>
        <w:ind w:left="720" w:hanging="720"/>
      </w:pPr>
      <w:r w:rsidRPr="00C11CC0">
        <w:t>181.</w:t>
      </w:r>
      <w:r w:rsidRPr="00C11CC0">
        <w:tab/>
      </w:r>
      <w:r w:rsidRPr="00C11CC0">
        <w:rPr>
          <w:smallCaps/>
        </w:rPr>
        <w:t>Livingston M.</w:t>
      </w:r>
      <w:r w:rsidRPr="00C11CC0">
        <w:t xml:space="preserve"> Alcohol outlet density and harm: comparing the impacts on violence and chronic harms, Drug and alcohol review 2011: 30: 515-523.</w:t>
      </w:r>
    </w:p>
    <w:p w14:paraId="2972972E" w14:textId="77777777" w:rsidR="00C11CC0" w:rsidRPr="00C11CC0" w:rsidRDefault="00C11CC0" w:rsidP="00C11CC0">
      <w:pPr>
        <w:pStyle w:val="EndNoteBibliography"/>
        <w:spacing w:after="0"/>
        <w:ind w:left="720" w:hanging="720"/>
      </w:pPr>
      <w:r w:rsidRPr="00C11CC0">
        <w:t>182.</w:t>
      </w:r>
      <w:r w:rsidRPr="00C11CC0">
        <w:tab/>
      </w:r>
      <w:r w:rsidRPr="00C11CC0">
        <w:rPr>
          <w:smallCaps/>
        </w:rPr>
        <w:t>Parker R. N., Williams K. R., McCaffree K. J., Acensio E. K., Browne A., Strom K. J.</w:t>
      </w:r>
      <w:r w:rsidRPr="00C11CC0">
        <w:t xml:space="preserve"> et al. Alcohol availability and youth homicide in the 91 largest US cities, 1984-2006, Drug and alcohol review 2011: 30: 505-514.</w:t>
      </w:r>
    </w:p>
    <w:p w14:paraId="2C1E9AE6" w14:textId="77777777" w:rsidR="00C11CC0" w:rsidRPr="00C11CC0" w:rsidRDefault="00C11CC0" w:rsidP="00C11CC0">
      <w:pPr>
        <w:pStyle w:val="EndNoteBibliography"/>
        <w:spacing w:after="0"/>
        <w:ind w:left="720" w:hanging="720"/>
      </w:pPr>
      <w:r w:rsidRPr="00C11CC0">
        <w:t>183.</w:t>
      </w:r>
      <w:r w:rsidRPr="00C11CC0">
        <w:tab/>
      </w:r>
      <w:r w:rsidRPr="00C11CC0">
        <w:rPr>
          <w:smallCaps/>
        </w:rPr>
        <w:t>Shamblen S. R., Harris M. S., Ringwalt C. L., Flewelling R. L., Clark H. K., Hanley S. M.</w:t>
      </w:r>
      <w:r w:rsidRPr="00C11CC0">
        <w:t xml:space="preserve"> Outlet density as a predictor of alcohol use in early adolescence, Substance use &amp; misuse 2011: 46: 1049-1059.</w:t>
      </w:r>
    </w:p>
    <w:p w14:paraId="2D294591" w14:textId="77777777" w:rsidR="00C11CC0" w:rsidRPr="00C11CC0" w:rsidRDefault="00C11CC0" w:rsidP="00C11CC0">
      <w:pPr>
        <w:pStyle w:val="EndNoteBibliography"/>
        <w:spacing w:after="0"/>
        <w:ind w:left="720" w:hanging="720"/>
      </w:pPr>
      <w:r w:rsidRPr="00C11CC0">
        <w:t>184.</w:t>
      </w:r>
      <w:r w:rsidRPr="00C11CC0">
        <w:tab/>
      </w:r>
      <w:r w:rsidRPr="00C11CC0">
        <w:rPr>
          <w:smallCaps/>
        </w:rPr>
        <w:t>Tang M. C.</w:t>
      </w:r>
      <w:r w:rsidRPr="00C11CC0">
        <w:t xml:space="preserve"> The Multitude of Alehouses: The Effects of Alcohol Outlet Density on Highway Safety, B E Journal of Economic Analysis &amp; Policy 2013: 13: 1023-1050.</w:t>
      </w:r>
    </w:p>
    <w:p w14:paraId="235EA79D" w14:textId="77777777" w:rsidR="00C11CC0" w:rsidRPr="00C11CC0" w:rsidRDefault="00C11CC0" w:rsidP="00C11CC0">
      <w:pPr>
        <w:pStyle w:val="EndNoteBibliography"/>
        <w:spacing w:after="0"/>
        <w:ind w:left="720" w:hanging="720"/>
      </w:pPr>
      <w:r w:rsidRPr="00C11CC0">
        <w:t>185.</w:t>
      </w:r>
      <w:r w:rsidRPr="00C11CC0">
        <w:tab/>
      </w:r>
      <w:r w:rsidRPr="00C11CC0">
        <w:rPr>
          <w:smallCaps/>
        </w:rPr>
        <w:t>Xu Y., Yu Q., Scribner R., Theall K., Scribner S., Simonsen N.</w:t>
      </w:r>
      <w:r w:rsidRPr="00C11CC0">
        <w:t xml:space="preserve"> Multilevel spatiotemporal change-point models for evaluating the effect of an alcohol outlet control policy on changes in neighborhood assaultive violence rates, Spatial and Spatio-temporal Epidemiology 2012: 3: 121-128.</w:t>
      </w:r>
    </w:p>
    <w:p w14:paraId="01510702" w14:textId="77777777" w:rsidR="00C11CC0" w:rsidRPr="00C11CC0" w:rsidRDefault="00C11CC0" w:rsidP="00C11CC0">
      <w:pPr>
        <w:pStyle w:val="EndNoteBibliography"/>
        <w:spacing w:after="0"/>
        <w:ind w:left="720" w:hanging="720"/>
      </w:pPr>
      <w:r w:rsidRPr="00C11CC0">
        <w:t>186.</w:t>
      </w:r>
      <w:r w:rsidRPr="00C11CC0">
        <w:tab/>
      </w:r>
      <w:r w:rsidRPr="00C11CC0">
        <w:rPr>
          <w:smallCaps/>
        </w:rPr>
        <w:t>Ahern J., Margerison-Zilko C., Hubbard A., Galea S.</w:t>
      </w:r>
      <w:r w:rsidRPr="00C11CC0">
        <w:t xml:space="preserve"> Alcohol outlets and binge drinking in urban neighborhoods: the implications of nonlinearity for intervention and policy, American journal of public health 2013: 103: e81-87.</w:t>
      </w:r>
    </w:p>
    <w:p w14:paraId="1C868A75" w14:textId="77777777" w:rsidR="00C11CC0" w:rsidRPr="00C11CC0" w:rsidRDefault="00C11CC0" w:rsidP="00C11CC0">
      <w:pPr>
        <w:pStyle w:val="EndNoteBibliography"/>
        <w:spacing w:after="0"/>
        <w:ind w:left="720" w:hanging="720"/>
      </w:pPr>
      <w:r w:rsidRPr="00C11CC0">
        <w:t>187.</w:t>
      </w:r>
      <w:r w:rsidRPr="00C11CC0">
        <w:tab/>
      </w:r>
      <w:r w:rsidRPr="00C11CC0">
        <w:rPr>
          <w:smallCaps/>
        </w:rPr>
        <w:t>Ahern J., Balzer L., Galea S.</w:t>
      </w:r>
      <w:r w:rsidRPr="00C11CC0">
        <w:t xml:space="preserve"> The roles of outlet density and norms in alcohol use disorder, Drug and alcohol dependence 2015: 151: 144-150.</w:t>
      </w:r>
    </w:p>
    <w:p w14:paraId="707A5CDB" w14:textId="77777777" w:rsidR="00C11CC0" w:rsidRPr="00C11CC0" w:rsidRDefault="00C11CC0" w:rsidP="00C11CC0">
      <w:pPr>
        <w:pStyle w:val="EndNoteBibliography"/>
        <w:spacing w:after="0"/>
        <w:ind w:left="720" w:hanging="720"/>
      </w:pPr>
      <w:r w:rsidRPr="00C11CC0">
        <w:t>188.</w:t>
      </w:r>
      <w:r w:rsidRPr="00C11CC0">
        <w:tab/>
      </w:r>
      <w:r w:rsidRPr="00C11CC0">
        <w:rPr>
          <w:smallCaps/>
        </w:rPr>
        <w:t>Branas C. C., Richmond T. S., Ten Have T. R., Wiebe D. J.</w:t>
      </w:r>
      <w:r w:rsidRPr="00C11CC0">
        <w:t xml:space="preserve"> Acute alcohol consumption, alcohol outlets, and gun suicide, Substance use &amp; misuse 2011: 46: 1592-1603.</w:t>
      </w:r>
    </w:p>
    <w:p w14:paraId="2149254D" w14:textId="77777777" w:rsidR="00C11CC0" w:rsidRPr="00C11CC0" w:rsidRDefault="00C11CC0" w:rsidP="00C11CC0">
      <w:pPr>
        <w:pStyle w:val="EndNoteBibliography"/>
        <w:spacing w:after="0"/>
        <w:ind w:left="720" w:hanging="720"/>
      </w:pPr>
      <w:r w:rsidRPr="00C11CC0">
        <w:t>189.</w:t>
      </w:r>
      <w:r w:rsidRPr="00C11CC0">
        <w:tab/>
      </w:r>
      <w:r w:rsidRPr="00C11CC0">
        <w:rPr>
          <w:smallCaps/>
        </w:rPr>
        <w:t>Cederbaum J. A., Petering R., Hutchinson M. K., He A. S., Wilson J. P., Jemmott J. B., 3rd</w:t>
      </w:r>
      <w:r w:rsidRPr="00C11CC0">
        <w:t xml:space="preserve"> et al. Alcohol outlet density and related use in an urban Black population in Philadelphia public housing communities, Health &amp; place 2015: 31: 31-38.</w:t>
      </w:r>
    </w:p>
    <w:p w14:paraId="0E28ADDA" w14:textId="77777777" w:rsidR="00C11CC0" w:rsidRPr="00C11CC0" w:rsidRDefault="00C11CC0" w:rsidP="00C11CC0">
      <w:pPr>
        <w:pStyle w:val="EndNoteBibliography"/>
        <w:spacing w:after="0"/>
        <w:ind w:left="720" w:hanging="720"/>
      </w:pPr>
      <w:r w:rsidRPr="00C11CC0">
        <w:t>190.</w:t>
      </w:r>
      <w:r w:rsidRPr="00C11CC0">
        <w:tab/>
      </w:r>
      <w:r w:rsidRPr="00C11CC0">
        <w:rPr>
          <w:smallCaps/>
        </w:rPr>
        <w:t>Chilenski S. M., Greenberg M. T., Feinberg M. E.</w:t>
      </w:r>
      <w:r w:rsidRPr="00C11CC0">
        <w:t xml:space="preserve"> The Community Substance Use Environment: The Development and Predictive Ability of a Multi-method and Multiple-reporter Measure, Journal of Community &amp; Applied Social Psychology 2010: 20: 57-71.</w:t>
      </w:r>
    </w:p>
    <w:p w14:paraId="49A2447C" w14:textId="77777777" w:rsidR="00C11CC0" w:rsidRPr="00C11CC0" w:rsidRDefault="00C11CC0" w:rsidP="00C11CC0">
      <w:pPr>
        <w:pStyle w:val="EndNoteBibliography"/>
        <w:spacing w:after="0"/>
        <w:ind w:left="720" w:hanging="720"/>
      </w:pPr>
      <w:r w:rsidRPr="00C11CC0">
        <w:t>191.</w:t>
      </w:r>
      <w:r w:rsidRPr="00C11CC0">
        <w:tab/>
      </w:r>
      <w:r w:rsidRPr="00C11CC0">
        <w:rPr>
          <w:smallCaps/>
        </w:rPr>
        <w:t>Davis B., Grier S.</w:t>
      </w:r>
      <w:r w:rsidRPr="00C11CC0">
        <w:t xml:space="preserve"> A tale of two urbanicities: Adolescent alcohol and cigarette consumption in high and low-poverty urban neighborhoods, Journal of Business Research 2015: 68: 2109-2116.</w:t>
      </w:r>
    </w:p>
    <w:p w14:paraId="712A1D0A" w14:textId="77777777" w:rsidR="00C11CC0" w:rsidRPr="00C11CC0" w:rsidRDefault="00C11CC0" w:rsidP="00C11CC0">
      <w:pPr>
        <w:pStyle w:val="EndNoteBibliography"/>
        <w:spacing w:after="0"/>
        <w:ind w:left="720" w:hanging="720"/>
      </w:pPr>
      <w:r w:rsidRPr="00C11CC0">
        <w:t>192.</w:t>
      </w:r>
      <w:r w:rsidRPr="00C11CC0">
        <w:tab/>
      </w:r>
      <w:r w:rsidRPr="00C11CC0">
        <w:rPr>
          <w:smallCaps/>
        </w:rPr>
        <w:t>Farley T. A., Mason K., Rice J., Habel J. D., Scribner R., Cohen D. A.</w:t>
      </w:r>
      <w:r w:rsidRPr="00C11CC0">
        <w:t xml:space="preserve"> The relationship between the neighbourhood environment and adverse birth outcomes, Paediatric and perinatal epidemiology 2006: 20: 188-200.</w:t>
      </w:r>
    </w:p>
    <w:p w14:paraId="77A8FA39" w14:textId="77777777" w:rsidR="00C11CC0" w:rsidRPr="00C11CC0" w:rsidRDefault="00C11CC0" w:rsidP="00C11CC0">
      <w:pPr>
        <w:pStyle w:val="EndNoteBibliography"/>
        <w:spacing w:after="0"/>
        <w:ind w:left="720" w:hanging="720"/>
      </w:pPr>
      <w:r w:rsidRPr="00C11CC0">
        <w:t>193.</w:t>
      </w:r>
      <w:r w:rsidRPr="00C11CC0">
        <w:tab/>
      </w:r>
      <w:r w:rsidRPr="00C11CC0">
        <w:rPr>
          <w:smallCaps/>
        </w:rPr>
        <w:t>Forsyth A. J. M., Davidson N.</w:t>
      </w:r>
      <w:r w:rsidRPr="00C11CC0">
        <w:t xml:space="preserve"> Community off-sales provision and the presence of alcohol-related detritus in residential neighbourhoods, Health &amp; Place 2010: 16: 349-358.</w:t>
      </w:r>
    </w:p>
    <w:p w14:paraId="289444A2" w14:textId="77777777" w:rsidR="00C11CC0" w:rsidRPr="00C11CC0" w:rsidRDefault="00C11CC0" w:rsidP="00C11CC0">
      <w:pPr>
        <w:pStyle w:val="EndNoteBibliography"/>
        <w:spacing w:after="0"/>
        <w:ind w:left="720" w:hanging="720"/>
      </w:pPr>
      <w:r w:rsidRPr="00C11CC0">
        <w:t>194.</w:t>
      </w:r>
      <w:r w:rsidRPr="00C11CC0">
        <w:tab/>
      </w:r>
      <w:r w:rsidRPr="00C11CC0">
        <w:rPr>
          <w:smallCaps/>
        </w:rPr>
        <w:t>Freisthler B., Byrnes H. F., Gruenewald P. J.</w:t>
      </w:r>
      <w:r w:rsidRPr="00C11CC0">
        <w:t xml:space="preserve"> Alcohol outlet density, parental monitoring, and adolescent deviance: A multilevel analysis, Children and Youth Services Review 2009: 31: 325-330.</w:t>
      </w:r>
    </w:p>
    <w:p w14:paraId="5B19D24B" w14:textId="77777777" w:rsidR="00C11CC0" w:rsidRPr="00C11CC0" w:rsidRDefault="00C11CC0" w:rsidP="00C11CC0">
      <w:pPr>
        <w:pStyle w:val="EndNoteBibliography"/>
        <w:spacing w:after="0"/>
        <w:ind w:left="720" w:hanging="720"/>
      </w:pPr>
      <w:r w:rsidRPr="00C11CC0">
        <w:lastRenderedPageBreak/>
        <w:t>195.</w:t>
      </w:r>
      <w:r w:rsidRPr="00C11CC0">
        <w:tab/>
      </w:r>
      <w:r w:rsidRPr="00C11CC0">
        <w:rPr>
          <w:smallCaps/>
        </w:rPr>
        <w:t>Goldstick J. E., Lipton R. I., Carter P., Stoddard S. A., Newton M. F., Reischl T.</w:t>
      </w:r>
      <w:r w:rsidRPr="00C11CC0">
        <w:t xml:space="preserve"> et al. The Effect of Neighborhood Context on the Relationship Between Substance Misuse and Weapons Aggression in Urban Adolescents Seeking ED Care, Substance use &amp; misuse 2015: 50: 674-684.</w:t>
      </w:r>
    </w:p>
    <w:p w14:paraId="08A5601D" w14:textId="77777777" w:rsidR="00C11CC0" w:rsidRPr="00C11CC0" w:rsidRDefault="00C11CC0" w:rsidP="00C11CC0">
      <w:pPr>
        <w:pStyle w:val="EndNoteBibliography"/>
        <w:spacing w:after="0"/>
        <w:ind w:left="720" w:hanging="720"/>
      </w:pPr>
      <w:r w:rsidRPr="00C11CC0">
        <w:t>196.</w:t>
      </w:r>
      <w:r w:rsidRPr="00C11CC0">
        <w:tab/>
      </w:r>
      <w:r w:rsidRPr="00C11CC0">
        <w:rPr>
          <w:smallCaps/>
        </w:rPr>
        <w:t>Gruenewald P. J., Remer L. G., LaScala E. A.</w:t>
      </w:r>
      <w:r w:rsidRPr="00C11CC0">
        <w:t xml:space="preserve"> Testing a social ecological model of alcohol use: the California 50-city study, Addiction (Abingdon, England) 2014: 109: 736-745.</w:t>
      </w:r>
    </w:p>
    <w:p w14:paraId="4B64FC58" w14:textId="77777777" w:rsidR="00C11CC0" w:rsidRPr="00C11CC0" w:rsidRDefault="00C11CC0" w:rsidP="00C11CC0">
      <w:pPr>
        <w:pStyle w:val="EndNoteBibliography"/>
        <w:spacing w:after="0"/>
        <w:ind w:left="720" w:hanging="720"/>
      </w:pPr>
      <w:r w:rsidRPr="00C11CC0">
        <w:t>197.</w:t>
      </w:r>
      <w:r w:rsidRPr="00C11CC0">
        <w:tab/>
      </w:r>
      <w:r w:rsidRPr="00C11CC0">
        <w:rPr>
          <w:smallCaps/>
        </w:rPr>
        <w:t>Kuntsche E. N., Kuendig H.</w:t>
      </w:r>
      <w:r w:rsidRPr="00C11CC0">
        <w:t xml:space="preserve"> Do school surroundings matter? Alcohol outlet density, perception of adolescent drinking in public, and adolescent alcohol use, Addictive behaviors 2005: 30: 151-158.</w:t>
      </w:r>
    </w:p>
    <w:p w14:paraId="7C31A491" w14:textId="77777777" w:rsidR="00C11CC0" w:rsidRPr="00C11CC0" w:rsidRDefault="00C11CC0" w:rsidP="00C11CC0">
      <w:pPr>
        <w:pStyle w:val="EndNoteBibliography"/>
        <w:spacing w:after="0"/>
        <w:ind w:left="720" w:hanging="720"/>
      </w:pPr>
      <w:r w:rsidRPr="00C11CC0">
        <w:t>198.</w:t>
      </w:r>
      <w:r w:rsidRPr="00C11CC0">
        <w:tab/>
      </w:r>
      <w:r w:rsidRPr="00C11CC0">
        <w:rPr>
          <w:smallCaps/>
        </w:rPr>
        <w:t>Kuntsche E., Kuendig H., Gmel G.</w:t>
      </w:r>
      <w:r w:rsidRPr="00C11CC0">
        <w:t xml:space="preserve"> Alcohol outlet density, perceived availability and adolescent alcohol use: a multilevel structural equation model, Journal of epidemiology and community health 2008: 62: 811-816.</w:t>
      </w:r>
    </w:p>
    <w:p w14:paraId="17833E66" w14:textId="77777777" w:rsidR="00C11CC0" w:rsidRPr="00C11CC0" w:rsidRDefault="00C11CC0" w:rsidP="00C11CC0">
      <w:pPr>
        <w:pStyle w:val="EndNoteBibliography"/>
        <w:spacing w:after="0"/>
        <w:ind w:left="720" w:hanging="720"/>
      </w:pPr>
      <w:r w:rsidRPr="00C11CC0">
        <w:t>199.</w:t>
      </w:r>
      <w:r w:rsidRPr="00C11CC0">
        <w:tab/>
      </w:r>
      <w:r w:rsidRPr="00C11CC0">
        <w:rPr>
          <w:smallCaps/>
        </w:rPr>
        <w:t>Lo C. C., Weber J., Cheng T. C.</w:t>
      </w:r>
      <w:r w:rsidRPr="00C11CC0">
        <w:t xml:space="preserve"> A spatial analysis of student binge drinking, alcohol-outlet density, and social disadvantages, The American journal on addictions / American Academy of Psychiatrists in Alcoholism and Addictions 2013: 22: 391-401.</w:t>
      </w:r>
    </w:p>
    <w:p w14:paraId="20FD7BF0" w14:textId="77777777" w:rsidR="00C11CC0" w:rsidRPr="00C11CC0" w:rsidRDefault="00C11CC0" w:rsidP="00C11CC0">
      <w:pPr>
        <w:pStyle w:val="EndNoteBibliography"/>
        <w:spacing w:after="0"/>
        <w:ind w:left="720" w:hanging="720"/>
      </w:pPr>
      <w:r w:rsidRPr="00C11CC0">
        <w:t>200.</w:t>
      </w:r>
      <w:r w:rsidRPr="00C11CC0">
        <w:tab/>
      </w:r>
      <w:r w:rsidRPr="00C11CC0">
        <w:rPr>
          <w:smallCaps/>
        </w:rPr>
        <w:t>Lo C. C., Weber J., Cheng T. C.</w:t>
      </w:r>
      <w:r w:rsidRPr="00C11CC0">
        <w:t xml:space="preserve"> Urban-rural differentials: a spatial analysis of Alabama students' recent alcohol use and marijuana use, The American journal on addictions / American Academy of Psychiatrists in Alcoholism and Addictions 2013: 22: 188-196.</w:t>
      </w:r>
    </w:p>
    <w:p w14:paraId="37887876" w14:textId="77777777" w:rsidR="00C11CC0" w:rsidRPr="00C11CC0" w:rsidRDefault="00C11CC0" w:rsidP="00C11CC0">
      <w:pPr>
        <w:pStyle w:val="EndNoteBibliography"/>
        <w:spacing w:after="0"/>
        <w:ind w:left="720" w:hanging="720"/>
      </w:pPr>
      <w:r w:rsidRPr="00C11CC0">
        <w:t>201.</w:t>
      </w:r>
      <w:r w:rsidRPr="00C11CC0">
        <w:tab/>
      </w:r>
      <w:r w:rsidRPr="00C11CC0">
        <w:rPr>
          <w:smallCaps/>
        </w:rPr>
        <w:t>Maimon D., Browning C. R.</w:t>
      </w:r>
      <w:r w:rsidRPr="00C11CC0">
        <w:t xml:space="preserve"> Underage drinking, alcohol sales and collective efficacy: Informal control and opportunity in the study of alcohol use, Social science research 2012: 41: 977-990.</w:t>
      </w:r>
    </w:p>
    <w:p w14:paraId="09820B48" w14:textId="77777777" w:rsidR="00C11CC0" w:rsidRPr="00C11CC0" w:rsidRDefault="00C11CC0" w:rsidP="00C11CC0">
      <w:pPr>
        <w:pStyle w:val="EndNoteBibliography"/>
        <w:spacing w:after="0"/>
        <w:ind w:left="720" w:hanging="720"/>
      </w:pPr>
      <w:r w:rsidRPr="00C11CC0">
        <w:t>202.</w:t>
      </w:r>
      <w:r w:rsidRPr="00C11CC0">
        <w:tab/>
      </w:r>
      <w:r w:rsidRPr="00C11CC0">
        <w:rPr>
          <w:smallCaps/>
        </w:rPr>
        <w:t>Major J. M., Sargent J. D., Graubard B. I., Carlos H. A., Hollenbeck A. R., Altekruse S. F.</w:t>
      </w:r>
      <w:r w:rsidRPr="00C11CC0">
        <w:t xml:space="preserve"> et al. Local geographic variation in chronic liver disease and hepatocellular carcinoma: contributions of socioeconomic deprivation, alcohol retail outlets, and lifestyle, Annals of epidemiology 2014: 24: 104-110.</w:t>
      </w:r>
    </w:p>
    <w:p w14:paraId="5CF77669" w14:textId="77777777" w:rsidR="00C11CC0" w:rsidRPr="00C11CC0" w:rsidRDefault="00C11CC0" w:rsidP="00C11CC0">
      <w:pPr>
        <w:pStyle w:val="EndNoteBibliography"/>
        <w:spacing w:after="0"/>
        <w:ind w:left="720" w:hanging="720"/>
      </w:pPr>
      <w:r w:rsidRPr="00C11CC0">
        <w:t>203.</w:t>
      </w:r>
      <w:r w:rsidRPr="00C11CC0">
        <w:tab/>
      </w:r>
      <w:r w:rsidRPr="00C11CC0">
        <w:rPr>
          <w:smallCaps/>
        </w:rPr>
        <w:t>Mennis J., Mason M. J.</w:t>
      </w:r>
      <w:r w:rsidRPr="00C11CC0">
        <w:t xml:space="preserve"> People, Places, and Adolescent Substance Use: Integrating Activity Space and Social Network Data for Analyzing Health Behavior, Annals of the Association of American Geographers 2011: 101: 272-291.</w:t>
      </w:r>
    </w:p>
    <w:p w14:paraId="1C868F43" w14:textId="77777777" w:rsidR="00C11CC0" w:rsidRPr="00C11CC0" w:rsidRDefault="00C11CC0" w:rsidP="00C11CC0">
      <w:pPr>
        <w:pStyle w:val="EndNoteBibliography"/>
        <w:spacing w:after="0"/>
        <w:ind w:left="720" w:hanging="720"/>
      </w:pPr>
      <w:r w:rsidRPr="00C11CC0">
        <w:t>204.</w:t>
      </w:r>
      <w:r w:rsidRPr="00C11CC0">
        <w:tab/>
      </w:r>
      <w:r w:rsidRPr="00C11CC0">
        <w:rPr>
          <w:smallCaps/>
        </w:rPr>
        <w:t>Milam A. J., Furr-Holden C. D. M., Cooley-Strickland M. C., Bradshaw C. P., Leaf P. J.</w:t>
      </w:r>
      <w:r w:rsidRPr="00C11CC0">
        <w:t xml:space="preserve"> Risk for exposure to alcohol, tobacco, and other drugs on the route to and from school: the role of alcohol outlets, Prevention science : the official journal of the Society for Prevention Research 2014: 15: 12-21.</w:t>
      </w:r>
    </w:p>
    <w:p w14:paraId="7132AD24" w14:textId="77777777" w:rsidR="00C11CC0" w:rsidRPr="00C11CC0" w:rsidRDefault="00C11CC0" w:rsidP="00C11CC0">
      <w:pPr>
        <w:pStyle w:val="EndNoteBibliography"/>
        <w:spacing w:after="0"/>
        <w:ind w:left="720" w:hanging="720"/>
      </w:pPr>
      <w:r w:rsidRPr="00C11CC0">
        <w:t>205.</w:t>
      </w:r>
      <w:r w:rsidRPr="00C11CC0">
        <w:tab/>
      </w:r>
      <w:r w:rsidRPr="00C11CC0">
        <w:rPr>
          <w:smallCaps/>
        </w:rPr>
        <w:t>Milam A. J., Furr-Holden C. D., Bradshaw C. P., Webster D. W., Cooley-Strickland M. C., Leaf P. J.</w:t>
      </w:r>
      <w:r w:rsidRPr="00C11CC0">
        <w:t xml:space="preserve"> ALCOHOL ENVIRONMENT, PERCEIVED SAFETY, AND EXPOSURE TO ALCOHOL, TOBACCO, AND OTHER DRUGS IN EARLY ADOLESCENCE, Journal of Community Psychology 2013: 41: 867-883.</w:t>
      </w:r>
    </w:p>
    <w:p w14:paraId="402939EF" w14:textId="77777777" w:rsidR="00C11CC0" w:rsidRPr="00C11CC0" w:rsidRDefault="00C11CC0" w:rsidP="00C11CC0">
      <w:pPr>
        <w:pStyle w:val="EndNoteBibliography"/>
        <w:spacing w:after="0"/>
        <w:ind w:left="720" w:hanging="720"/>
      </w:pPr>
      <w:r w:rsidRPr="00C11CC0">
        <w:t>206.</w:t>
      </w:r>
      <w:r w:rsidRPr="00C11CC0">
        <w:tab/>
      </w:r>
      <w:r w:rsidRPr="00C11CC0">
        <w:rPr>
          <w:smallCaps/>
        </w:rPr>
        <w:t>Milam A. J., Furr-Holden C. D. M., Harrell P., Ialongo N., Leaf P. J.</w:t>
      </w:r>
      <w:r w:rsidRPr="00C11CC0">
        <w:t xml:space="preserve"> Off-Premise Alcohol Outlets and Substance Use in Young and Emerging Adults, Substance Use &amp; Misuse 2014: 49: 22-29.</w:t>
      </w:r>
    </w:p>
    <w:p w14:paraId="08A06968" w14:textId="77777777" w:rsidR="00C11CC0" w:rsidRPr="00C11CC0" w:rsidRDefault="00C11CC0" w:rsidP="00C11CC0">
      <w:pPr>
        <w:pStyle w:val="EndNoteBibliography"/>
        <w:spacing w:after="0"/>
        <w:ind w:left="720" w:hanging="720"/>
      </w:pPr>
      <w:r w:rsidRPr="00C11CC0">
        <w:t>207.</w:t>
      </w:r>
      <w:r w:rsidRPr="00C11CC0">
        <w:tab/>
      </w:r>
      <w:r w:rsidRPr="00C11CC0">
        <w:rPr>
          <w:smallCaps/>
        </w:rPr>
        <w:t>Pasch K. E., Hearst M. O., Nelson M. C., Forsyth A., Lytle L. A.</w:t>
      </w:r>
      <w:r w:rsidRPr="00C11CC0">
        <w:t xml:space="preserve"> Alcohol outlets and youth alcohol use: Exposure in suburban areas, Health &amp; Place 2009: 15: 642-646.</w:t>
      </w:r>
    </w:p>
    <w:p w14:paraId="0CF87D9F" w14:textId="77777777" w:rsidR="00C11CC0" w:rsidRPr="00C11CC0" w:rsidRDefault="00C11CC0" w:rsidP="00C11CC0">
      <w:pPr>
        <w:pStyle w:val="EndNoteBibliography"/>
        <w:spacing w:after="0"/>
        <w:ind w:left="720" w:hanging="720"/>
      </w:pPr>
      <w:r w:rsidRPr="00C11CC0">
        <w:t>208.</w:t>
      </w:r>
      <w:r w:rsidRPr="00C11CC0">
        <w:tab/>
      </w:r>
      <w:r w:rsidRPr="00C11CC0">
        <w:rPr>
          <w:smallCaps/>
        </w:rPr>
        <w:t>Paschall M. J., Grube J. W., Thomas S., Cannon C., Treffers R.</w:t>
      </w:r>
      <w:r w:rsidRPr="00C11CC0">
        <w:t xml:space="preserve"> Relationships between local enforcement, alcohol availability, drinking norms, and adolescent alcohol use in 50 California cities, Journal of studies on alcohol and drugs 2012: 73: 657-665.</w:t>
      </w:r>
    </w:p>
    <w:p w14:paraId="33F7F123" w14:textId="77777777" w:rsidR="00C11CC0" w:rsidRPr="00C11CC0" w:rsidRDefault="00C11CC0" w:rsidP="00C11CC0">
      <w:pPr>
        <w:pStyle w:val="EndNoteBibliography"/>
        <w:spacing w:after="0"/>
        <w:ind w:left="720" w:hanging="720"/>
      </w:pPr>
      <w:r w:rsidRPr="00C11CC0">
        <w:t>209.</w:t>
      </w:r>
      <w:r w:rsidRPr="00C11CC0">
        <w:tab/>
      </w:r>
      <w:r w:rsidRPr="00C11CC0">
        <w:rPr>
          <w:smallCaps/>
        </w:rPr>
        <w:t>Resko S. M., Walton M. A., Bingham C. R., Shope J. T., Zimmerman M., Chermack S. T.</w:t>
      </w:r>
      <w:r w:rsidRPr="00C11CC0">
        <w:t xml:space="preserve"> et al. Alcohol availability and violence among inner-city adolescents: A multi-level analysis of the role of alcohol outlet density, American journal of community psychology 2010: 46: 253-262.</w:t>
      </w:r>
    </w:p>
    <w:p w14:paraId="49EAA448" w14:textId="77777777" w:rsidR="00C11CC0" w:rsidRPr="00C11CC0" w:rsidRDefault="00C11CC0" w:rsidP="00C11CC0">
      <w:pPr>
        <w:pStyle w:val="EndNoteBibliography"/>
        <w:spacing w:after="0"/>
        <w:ind w:left="720" w:hanging="720"/>
      </w:pPr>
      <w:r w:rsidRPr="00C11CC0">
        <w:t>210.</w:t>
      </w:r>
      <w:r w:rsidRPr="00C11CC0">
        <w:tab/>
      </w:r>
      <w:r w:rsidRPr="00C11CC0">
        <w:rPr>
          <w:smallCaps/>
        </w:rPr>
        <w:t>Schootman M., Deshpande A. D., Lynskey M. T., Pruitt S. L., Lian M., Jeffe D. B.</w:t>
      </w:r>
      <w:r w:rsidRPr="00C11CC0">
        <w:t xml:space="preserve"> Alcohol outlet availability and excessive alcohol consumption in breast cancer survivors, Journal of primary care &amp; community health 2013: 4: 50-58.</w:t>
      </w:r>
    </w:p>
    <w:p w14:paraId="49AD2C75" w14:textId="77777777" w:rsidR="00C11CC0" w:rsidRPr="00C11CC0" w:rsidRDefault="00C11CC0" w:rsidP="00C11CC0">
      <w:pPr>
        <w:pStyle w:val="EndNoteBibliography"/>
        <w:spacing w:after="0"/>
        <w:ind w:left="720" w:hanging="720"/>
      </w:pPr>
      <w:r w:rsidRPr="00C11CC0">
        <w:lastRenderedPageBreak/>
        <w:t>211.</w:t>
      </w:r>
      <w:r w:rsidRPr="00C11CC0">
        <w:tab/>
      </w:r>
      <w:r w:rsidRPr="00C11CC0">
        <w:rPr>
          <w:smallCaps/>
        </w:rPr>
        <w:t>Scribner R., Mason K., Theall K., Simonsen N., Schneider S. K., Towvim L. G.</w:t>
      </w:r>
      <w:r w:rsidRPr="00C11CC0">
        <w:t xml:space="preserve"> et al. The contextual role of alcohol outlet density in college drinking, Journal of Studies on Alcohol and Drugs 2008: 69: 112(119).</w:t>
      </w:r>
    </w:p>
    <w:p w14:paraId="138F573A" w14:textId="77777777" w:rsidR="00C11CC0" w:rsidRPr="00C11CC0" w:rsidRDefault="00C11CC0" w:rsidP="00C11CC0">
      <w:pPr>
        <w:pStyle w:val="EndNoteBibliography"/>
        <w:spacing w:after="0"/>
        <w:ind w:left="720" w:hanging="720"/>
      </w:pPr>
      <w:r w:rsidRPr="00C11CC0">
        <w:t>212.</w:t>
      </w:r>
      <w:r w:rsidRPr="00C11CC0">
        <w:tab/>
      </w:r>
      <w:r w:rsidRPr="00C11CC0">
        <w:rPr>
          <w:smallCaps/>
        </w:rPr>
        <w:t>Stanley L. R., Henry K. L., Swaim R. C.</w:t>
      </w:r>
      <w:r w:rsidRPr="00C11CC0">
        <w:t xml:space="preserve"> Physical, social, and perceived availabilities of alcohol and last month alcohol use in rural and small urban communities, Journal of youth and adolescence 2011: 40: 1203-1214.</w:t>
      </w:r>
    </w:p>
    <w:p w14:paraId="7D1213EC" w14:textId="77777777" w:rsidR="00C11CC0" w:rsidRPr="00C11CC0" w:rsidRDefault="00C11CC0" w:rsidP="00C11CC0">
      <w:pPr>
        <w:pStyle w:val="EndNoteBibliography"/>
        <w:spacing w:after="0"/>
        <w:ind w:left="720" w:hanging="720"/>
      </w:pPr>
      <w:r w:rsidRPr="00C11CC0">
        <w:t>213.</w:t>
      </w:r>
      <w:r w:rsidRPr="00C11CC0">
        <w:tab/>
      </w:r>
      <w:r w:rsidRPr="00C11CC0">
        <w:rPr>
          <w:smallCaps/>
        </w:rPr>
        <w:t>Taylor J., Twigg L., Mohan J.</w:t>
      </w:r>
      <w:r w:rsidRPr="00C11CC0">
        <w:t xml:space="preserve"> Understanding neighbourhood perceptions of alcohol-related anti-social behaviour, Urban Studies 2015: 52: 2186-2202.</w:t>
      </w:r>
    </w:p>
    <w:p w14:paraId="39934C5B" w14:textId="77777777" w:rsidR="00C11CC0" w:rsidRPr="00C11CC0" w:rsidRDefault="00C11CC0" w:rsidP="00C11CC0">
      <w:pPr>
        <w:pStyle w:val="EndNoteBibliography"/>
        <w:spacing w:after="0"/>
        <w:ind w:left="720" w:hanging="720"/>
      </w:pPr>
      <w:r w:rsidRPr="00C11CC0">
        <w:t>214.</w:t>
      </w:r>
      <w:r w:rsidRPr="00C11CC0">
        <w:tab/>
      </w:r>
      <w:r w:rsidRPr="00C11CC0">
        <w:rPr>
          <w:smallCaps/>
        </w:rPr>
        <w:t>Theall K. P., Lancaster B. P., Lynch S., Haines R. T., Scribner S., Scribner R.</w:t>
      </w:r>
      <w:r w:rsidRPr="00C11CC0">
        <w:t xml:space="preserve"> et al. The neighborhood alcohol environment and at-risk drinking among African-Americans, Alcoholism, clinical and experimental research 2011: 35: 996-1003.</w:t>
      </w:r>
    </w:p>
    <w:p w14:paraId="62E51034" w14:textId="77777777" w:rsidR="00C11CC0" w:rsidRPr="00C11CC0" w:rsidRDefault="00C11CC0" w:rsidP="00C11CC0">
      <w:pPr>
        <w:pStyle w:val="EndNoteBibliography"/>
        <w:spacing w:after="0"/>
        <w:ind w:left="720" w:hanging="720"/>
      </w:pPr>
      <w:r w:rsidRPr="00C11CC0">
        <w:t>215.</w:t>
      </w:r>
      <w:r w:rsidRPr="00C11CC0">
        <w:tab/>
      </w:r>
      <w:r w:rsidRPr="00C11CC0">
        <w:rPr>
          <w:smallCaps/>
        </w:rPr>
        <w:t>Theall K. P., Scribner R., Cohen D., Bluthenthal R. N., Schonlau M., Lynch S.</w:t>
      </w:r>
      <w:r w:rsidRPr="00C11CC0">
        <w:t xml:space="preserve"> et al. The neighborhood alcohol environment and alcohol-related morbidity, Alcohol and alcoholism (Oxford, Oxfordshire) 2009: 44: 491-499.</w:t>
      </w:r>
    </w:p>
    <w:p w14:paraId="08AB903B" w14:textId="77777777" w:rsidR="00C11CC0" w:rsidRPr="00C11CC0" w:rsidRDefault="00C11CC0" w:rsidP="00C11CC0">
      <w:pPr>
        <w:pStyle w:val="EndNoteBibliography"/>
        <w:spacing w:after="0"/>
        <w:ind w:left="720" w:hanging="720"/>
      </w:pPr>
      <w:r w:rsidRPr="00C11CC0">
        <w:t>216.</w:t>
      </w:r>
      <w:r w:rsidRPr="00C11CC0">
        <w:tab/>
      </w:r>
      <w:r w:rsidRPr="00C11CC0">
        <w:rPr>
          <w:smallCaps/>
        </w:rPr>
        <w:t>Tobler A. L., Komro K. A., Maldonado-Molina M. M.</w:t>
      </w:r>
      <w:r w:rsidRPr="00C11CC0">
        <w:t xml:space="preserve"> Relationship between neighborhood context, family management practices and alcohol use among urban, multi-ethnic, young adolescents, Prevention science : the official journal of the Society for Prevention Research 2009: 10: 313-324.</w:t>
      </w:r>
    </w:p>
    <w:p w14:paraId="38C8EC25" w14:textId="77777777" w:rsidR="00C11CC0" w:rsidRPr="00C11CC0" w:rsidRDefault="00C11CC0" w:rsidP="00C11CC0">
      <w:pPr>
        <w:pStyle w:val="EndNoteBibliography"/>
        <w:spacing w:after="0"/>
        <w:ind w:left="720" w:hanging="720"/>
      </w:pPr>
      <w:r w:rsidRPr="00C11CC0">
        <w:t>217.</w:t>
      </w:r>
      <w:r w:rsidRPr="00C11CC0">
        <w:tab/>
      </w:r>
      <w:r w:rsidRPr="00C11CC0">
        <w:rPr>
          <w:smallCaps/>
        </w:rPr>
        <w:t>Treno A. J., Gruenewald P. J., Wood D. S., Ponicki W. R.</w:t>
      </w:r>
      <w:r w:rsidRPr="00C11CC0">
        <w:t xml:space="preserve"> The price of alcohol: a consideration of contextual factors, Alcoholism, clinical and experimental research 2006: 30: 1734-1742.</w:t>
      </w:r>
    </w:p>
    <w:p w14:paraId="0F181093" w14:textId="77777777" w:rsidR="00C11CC0" w:rsidRPr="00C11CC0" w:rsidRDefault="00C11CC0" w:rsidP="00C11CC0">
      <w:pPr>
        <w:pStyle w:val="EndNoteBibliography"/>
        <w:spacing w:after="0"/>
        <w:ind w:left="720" w:hanging="720"/>
      </w:pPr>
      <w:r w:rsidRPr="00C11CC0">
        <w:t>218.</w:t>
      </w:r>
      <w:r w:rsidRPr="00C11CC0">
        <w:tab/>
      </w:r>
      <w:r w:rsidRPr="00C11CC0">
        <w:rPr>
          <w:smallCaps/>
        </w:rPr>
        <w:t>Treno A. J., Ponicki W. R., Stockwell T., Macdonald S., Gruenewald P. J., Zhao J.</w:t>
      </w:r>
      <w:r w:rsidRPr="00C11CC0">
        <w:t xml:space="preserve"> et al. Alcohol outlet densities and alcohol price: the British Columbia experiment in the partial privatization of alcohol sales off-premise, Alcoholism, clinical and experimental research 2013: 37: 854-859.</w:t>
      </w:r>
    </w:p>
    <w:p w14:paraId="294095AB" w14:textId="77777777" w:rsidR="00C11CC0" w:rsidRPr="00C11CC0" w:rsidRDefault="00C11CC0" w:rsidP="00C11CC0">
      <w:pPr>
        <w:pStyle w:val="EndNoteBibliography"/>
        <w:spacing w:after="0"/>
        <w:ind w:left="720" w:hanging="720"/>
      </w:pPr>
      <w:r w:rsidRPr="00C11CC0">
        <w:t>219.</w:t>
      </w:r>
      <w:r w:rsidRPr="00C11CC0">
        <w:tab/>
      </w:r>
      <w:r w:rsidRPr="00C11CC0">
        <w:rPr>
          <w:smallCaps/>
        </w:rPr>
        <w:t>Treno A. J., Ponicki W. R., Remer L. G., Gruenewald P. J.</w:t>
      </w:r>
      <w:r w:rsidRPr="00C11CC0">
        <w:t xml:space="preserve"> Alcohol outlets, youth drinking, and self-reported ease of access to alcohol: a constraints and opportunities approach, Alcoholism, clinical and experimental research 2008: 32: 1372-1379.</w:t>
      </w:r>
    </w:p>
    <w:p w14:paraId="2DBA98CA" w14:textId="77777777" w:rsidR="00C11CC0" w:rsidRPr="00C11CC0" w:rsidRDefault="00C11CC0" w:rsidP="00C11CC0">
      <w:pPr>
        <w:pStyle w:val="EndNoteBibliography"/>
        <w:spacing w:after="0"/>
        <w:ind w:left="720" w:hanging="720"/>
      </w:pPr>
      <w:r w:rsidRPr="00C11CC0">
        <w:t>220.</w:t>
      </w:r>
      <w:r w:rsidRPr="00C11CC0">
        <w:tab/>
      </w:r>
      <w:r w:rsidRPr="00C11CC0">
        <w:rPr>
          <w:smallCaps/>
        </w:rPr>
        <w:t>Truong K. D., Sturm R.</w:t>
      </w:r>
      <w:r w:rsidRPr="00C11CC0">
        <w:t xml:space="preserve"> Alcohol environments and disparities in exposure associated with adolescent drinking in California, American journal of public health 2009: 99: 264-270.</w:t>
      </w:r>
    </w:p>
    <w:p w14:paraId="6A8444CA" w14:textId="77777777" w:rsidR="00C11CC0" w:rsidRPr="00C11CC0" w:rsidRDefault="00C11CC0" w:rsidP="00C11CC0">
      <w:pPr>
        <w:pStyle w:val="EndNoteBibliography"/>
        <w:spacing w:after="0"/>
        <w:ind w:left="720" w:hanging="720"/>
      </w:pPr>
      <w:r w:rsidRPr="00C11CC0">
        <w:t>221.</w:t>
      </w:r>
      <w:r w:rsidRPr="00C11CC0">
        <w:tab/>
      </w:r>
      <w:r w:rsidRPr="00C11CC0">
        <w:rPr>
          <w:smallCaps/>
        </w:rPr>
        <w:t>Waller M. W., Iritani B. J., Christ S. L., Clark H. K., Moracco K. E., Halpern C. T.</w:t>
      </w:r>
      <w:r w:rsidRPr="00C11CC0">
        <w:t xml:space="preserve"> et al. Relationships among alcohol outlet density, alcohol use, and intimate partner violence victimization among young women in the United States, Journal of interpersonal violence 2012: 27: 2062-2086.</w:t>
      </w:r>
    </w:p>
    <w:p w14:paraId="6F4FD731" w14:textId="77777777" w:rsidR="00C11CC0" w:rsidRPr="00C11CC0" w:rsidRDefault="00C11CC0" w:rsidP="00C11CC0">
      <w:pPr>
        <w:pStyle w:val="EndNoteBibliography"/>
        <w:spacing w:after="0"/>
        <w:ind w:left="720" w:hanging="720"/>
      </w:pPr>
      <w:r w:rsidRPr="00C11CC0">
        <w:t>222.</w:t>
      </w:r>
      <w:r w:rsidRPr="00C11CC0">
        <w:tab/>
      </w:r>
      <w:r w:rsidRPr="00C11CC0">
        <w:rPr>
          <w:smallCaps/>
        </w:rPr>
        <w:t>Waller M. W., Iritani B. J., Flewelling R. L., Christ S. L., Halpern C. T., Moracco K. E.</w:t>
      </w:r>
      <w:r w:rsidRPr="00C11CC0">
        <w:t xml:space="preserve"> Violence victimization of young men in heterosexual relationships: does alcohol outlet density influence outcomes?, Violence and victims 2012: 27: 527-547.</w:t>
      </w:r>
    </w:p>
    <w:p w14:paraId="64FF5C86" w14:textId="77777777" w:rsidR="00C11CC0" w:rsidRPr="00C11CC0" w:rsidRDefault="00C11CC0" w:rsidP="00C11CC0">
      <w:pPr>
        <w:pStyle w:val="EndNoteBibliography"/>
        <w:spacing w:after="0"/>
        <w:ind w:left="720" w:hanging="720"/>
      </w:pPr>
      <w:r w:rsidRPr="00C11CC0">
        <w:t>223.</w:t>
      </w:r>
      <w:r w:rsidRPr="00C11CC0">
        <w:tab/>
      </w:r>
      <w:r w:rsidRPr="00C11CC0">
        <w:rPr>
          <w:smallCaps/>
        </w:rPr>
        <w:t>Waller M. W., Iritani B. J., Christ S. L., Tucker Halpern C., Moracco K. E., Flewelling R. L.</w:t>
      </w:r>
      <w:r w:rsidRPr="00C11CC0">
        <w:t xml:space="preserve"> Perpetration of intimate partner violence by young adult males: the association with alcohol outlet density and drinking behavior, Health &amp; place 2013: 21: 10-19.</w:t>
      </w:r>
    </w:p>
    <w:p w14:paraId="338D65E9" w14:textId="77777777" w:rsidR="00C11CC0" w:rsidRPr="00C11CC0" w:rsidRDefault="00C11CC0" w:rsidP="00C11CC0">
      <w:pPr>
        <w:pStyle w:val="EndNoteBibliography"/>
        <w:spacing w:after="0"/>
        <w:ind w:left="720" w:hanging="720"/>
      </w:pPr>
      <w:r w:rsidRPr="00C11CC0">
        <w:t>224.</w:t>
      </w:r>
      <w:r w:rsidRPr="00C11CC0">
        <w:tab/>
      </w:r>
      <w:r w:rsidRPr="00C11CC0">
        <w:rPr>
          <w:smallCaps/>
        </w:rPr>
        <w:t>Wiebe D. J., Guo W., Allison P. D., Anderson E., Richmond T. S., Branas C. C.</w:t>
      </w:r>
      <w:r w:rsidRPr="00C11CC0">
        <w:t xml:space="preserve"> Fears of violence during morning travel to school, The Journal of adolescent health : official publication of the Society for Adolescent Medicine 2013: 53: 54-61.</w:t>
      </w:r>
    </w:p>
    <w:p w14:paraId="528B5E54" w14:textId="77777777" w:rsidR="00C11CC0" w:rsidRPr="00C11CC0" w:rsidRDefault="00C11CC0" w:rsidP="00C11CC0">
      <w:pPr>
        <w:pStyle w:val="EndNoteBibliography"/>
        <w:spacing w:after="0"/>
        <w:ind w:left="720" w:hanging="720"/>
      </w:pPr>
      <w:r w:rsidRPr="00C11CC0">
        <w:t>225.</w:t>
      </w:r>
      <w:r w:rsidRPr="00C11CC0">
        <w:tab/>
      </w:r>
      <w:r w:rsidRPr="00C11CC0">
        <w:rPr>
          <w:smallCaps/>
        </w:rPr>
        <w:t>Wilkinson C., Livingston M.</w:t>
      </w:r>
      <w:r w:rsidRPr="00C11CC0">
        <w:t xml:space="preserve"> Distances to on- and off-premise alcohol outlets and experiences of alcohol-related amenity problems, Drug and alcohol review 2012: 31: 394-401.</w:t>
      </w:r>
    </w:p>
    <w:p w14:paraId="47AEAFAE" w14:textId="77777777" w:rsidR="00C11CC0" w:rsidRPr="00C11CC0" w:rsidRDefault="00C11CC0" w:rsidP="00C11CC0">
      <w:pPr>
        <w:pStyle w:val="EndNoteBibliography"/>
        <w:spacing w:after="0"/>
        <w:ind w:left="720" w:hanging="720"/>
      </w:pPr>
      <w:r w:rsidRPr="00C11CC0">
        <w:t>226.</w:t>
      </w:r>
      <w:r w:rsidRPr="00C11CC0">
        <w:tab/>
      </w:r>
      <w:r w:rsidRPr="00C11CC0">
        <w:rPr>
          <w:smallCaps/>
        </w:rPr>
        <w:t>Berthelot E. R., Brown T. C., Drawve G., Burgason K. A.</w:t>
      </w:r>
      <w:r w:rsidRPr="00C11CC0">
        <w:t xml:space="preserve"> The Southern Pub Crawl and Brawl: An Examination of the Alcohol-Violence Nexus in a Southern City, Deviant Behavior 2015: 36: 605-624.</w:t>
      </w:r>
    </w:p>
    <w:p w14:paraId="13968705" w14:textId="77777777" w:rsidR="00C11CC0" w:rsidRPr="00C11CC0" w:rsidRDefault="00C11CC0" w:rsidP="00C11CC0">
      <w:pPr>
        <w:pStyle w:val="EndNoteBibliography"/>
        <w:spacing w:after="0"/>
        <w:ind w:left="720" w:hanging="720"/>
      </w:pPr>
      <w:r w:rsidRPr="00C11CC0">
        <w:t>227.</w:t>
      </w:r>
      <w:r w:rsidRPr="00C11CC0">
        <w:tab/>
      </w:r>
      <w:r w:rsidRPr="00C11CC0">
        <w:rPr>
          <w:smallCaps/>
        </w:rPr>
        <w:t>Britt H. R., Carlin B. P., Toomey T. L., Wagenaar A. C.</w:t>
      </w:r>
      <w:r w:rsidRPr="00C11CC0">
        <w:t xml:space="preserve"> Neighborhood level spatial analysis of the relationship between alcohol outlet density and criminal violence, Environmental and Ecological Statistics 2005: 12: 411-426.</w:t>
      </w:r>
    </w:p>
    <w:p w14:paraId="10C6985F" w14:textId="77777777" w:rsidR="00C11CC0" w:rsidRPr="00C11CC0" w:rsidRDefault="00C11CC0" w:rsidP="00C11CC0">
      <w:pPr>
        <w:pStyle w:val="EndNoteBibliography"/>
        <w:spacing w:after="0"/>
        <w:ind w:left="720" w:hanging="720"/>
      </w:pPr>
      <w:r w:rsidRPr="00C11CC0">
        <w:lastRenderedPageBreak/>
        <w:t>228.</w:t>
      </w:r>
      <w:r w:rsidRPr="00C11CC0">
        <w:tab/>
      </w:r>
      <w:r w:rsidRPr="00C11CC0">
        <w:rPr>
          <w:smallCaps/>
        </w:rPr>
        <w:t>Brower A. M., Carroll L.</w:t>
      </w:r>
      <w:r w:rsidRPr="00C11CC0">
        <w:t xml:space="preserve"> Spatial and temporal aspects of alcohol-related crime in a college town, Journal of American college health : J of ACH 2007: 55: 267-275.</w:t>
      </w:r>
    </w:p>
    <w:p w14:paraId="2DD027EA" w14:textId="77777777" w:rsidR="00C11CC0" w:rsidRPr="00C11CC0" w:rsidRDefault="00C11CC0" w:rsidP="00C11CC0">
      <w:pPr>
        <w:pStyle w:val="EndNoteBibliography"/>
        <w:spacing w:after="0"/>
        <w:ind w:left="720" w:hanging="720"/>
      </w:pPr>
      <w:r w:rsidRPr="00C11CC0">
        <w:t>229.</w:t>
      </w:r>
      <w:r w:rsidRPr="00C11CC0">
        <w:tab/>
      </w:r>
      <w:r w:rsidRPr="00C11CC0">
        <w:rPr>
          <w:smallCaps/>
        </w:rPr>
        <w:t>Ceccato V., Uittenbogaard A. C.</w:t>
      </w:r>
      <w:r w:rsidRPr="00C11CC0">
        <w:t xml:space="preserve"> Space-Time Dynamics of Crime in Transport Nodes, Annals of the Association of American Geographers 2014: 104: 131-150.</w:t>
      </w:r>
    </w:p>
    <w:p w14:paraId="259806B7" w14:textId="77777777" w:rsidR="00C11CC0" w:rsidRPr="00C11CC0" w:rsidRDefault="00C11CC0" w:rsidP="00C11CC0">
      <w:pPr>
        <w:pStyle w:val="EndNoteBibliography"/>
        <w:spacing w:after="0"/>
        <w:ind w:left="720" w:hanging="720"/>
      </w:pPr>
      <w:r w:rsidRPr="00C11CC0">
        <w:t>230.</w:t>
      </w:r>
      <w:r w:rsidRPr="00C11CC0">
        <w:tab/>
      </w:r>
      <w:r w:rsidRPr="00C11CC0">
        <w:rPr>
          <w:smallCaps/>
        </w:rPr>
        <w:t>Crandall M., Kucybala K., Behrens J., Schwulst S., Esposito T.</w:t>
      </w:r>
      <w:r w:rsidRPr="00C11CC0">
        <w:t xml:space="preserve"> Geographic association of liquor licenses and gunshot wounds in Chicago, American Journal of Surgery 2015: 210: 99-105.</w:t>
      </w:r>
    </w:p>
    <w:p w14:paraId="544651A0" w14:textId="77777777" w:rsidR="00C11CC0" w:rsidRPr="00C11CC0" w:rsidRDefault="00C11CC0" w:rsidP="00C11CC0">
      <w:pPr>
        <w:pStyle w:val="EndNoteBibliography"/>
        <w:spacing w:after="0"/>
        <w:ind w:left="720" w:hanging="720"/>
      </w:pPr>
      <w:r w:rsidRPr="00C11CC0">
        <w:t>231.</w:t>
      </w:r>
      <w:r w:rsidRPr="00C11CC0">
        <w:tab/>
      </w:r>
      <w:r w:rsidRPr="00C11CC0">
        <w:rPr>
          <w:smallCaps/>
        </w:rPr>
        <w:t>Dale R. A., Hasselberg M., Petzold M., Hensing G.</w:t>
      </w:r>
      <w:r w:rsidRPr="00C11CC0">
        <w:t xml:space="preserve"> Alcohol environment, gender and nonfatal injuries in young people. An ecological study of fourteen Swedish municipalities (2000-2005), Substance Abuse Treatment Prevention and Policy 2012: 7.</w:t>
      </w:r>
    </w:p>
    <w:p w14:paraId="28B65B57" w14:textId="77777777" w:rsidR="00C11CC0" w:rsidRPr="00C11CC0" w:rsidRDefault="00C11CC0" w:rsidP="00C11CC0">
      <w:pPr>
        <w:pStyle w:val="EndNoteBibliography"/>
        <w:spacing w:after="0"/>
        <w:ind w:left="720" w:hanging="720"/>
      </w:pPr>
      <w:r w:rsidRPr="00C11CC0">
        <w:t>232.</w:t>
      </w:r>
      <w:r w:rsidRPr="00C11CC0">
        <w:tab/>
      </w:r>
      <w:r w:rsidRPr="00C11CC0">
        <w:rPr>
          <w:smallCaps/>
        </w:rPr>
        <w:t>Day P., Breetzke G., Kingham S., Campbell M.</w:t>
      </w:r>
      <w:r w:rsidRPr="00C11CC0">
        <w:t xml:space="preserve"> Close proximity to alcohol outlets is associated with increased serious violent crime in New Zealand, Australian and New Zealand Journal of Public Health 2012: 36: 48-54.</w:t>
      </w:r>
    </w:p>
    <w:p w14:paraId="76DAE7E0" w14:textId="77777777" w:rsidR="00C11CC0" w:rsidRPr="00C11CC0" w:rsidRDefault="00C11CC0" w:rsidP="00C11CC0">
      <w:pPr>
        <w:pStyle w:val="EndNoteBibliography"/>
        <w:spacing w:after="0"/>
        <w:ind w:left="720" w:hanging="720"/>
      </w:pPr>
      <w:r w:rsidRPr="00C11CC0">
        <w:t>233.</w:t>
      </w:r>
      <w:r w:rsidRPr="00C11CC0">
        <w:tab/>
      </w:r>
      <w:r w:rsidRPr="00C11CC0">
        <w:rPr>
          <w:smallCaps/>
        </w:rPr>
        <w:t>Erickson D. J., Carlin B. P., Lenk K. M., Quick H. S., Harwood E. M., Toomey T. L.</w:t>
      </w:r>
      <w:r w:rsidRPr="00C11CC0">
        <w:t xml:space="preserve"> Do Neighborhood Attributes Moderate the Relationship between Alcohol Establishment Density and Crime?, Prevention Science 2015: 16: 254-264.</w:t>
      </w:r>
    </w:p>
    <w:p w14:paraId="46FE8352" w14:textId="77777777" w:rsidR="00C11CC0" w:rsidRPr="00C11CC0" w:rsidRDefault="00C11CC0" w:rsidP="00C11CC0">
      <w:pPr>
        <w:pStyle w:val="EndNoteBibliography"/>
        <w:spacing w:after="0"/>
        <w:ind w:left="720" w:hanging="720"/>
      </w:pPr>
      <w:r w:rsidRPr="00C11CC0">
        <w:t>234.</w:t>
      </w:r>
      <w:r w:rsidRPr="00C11CC0">
        <w:tab/>
      </w:r>
      <w:r w:rsidRPr="00C11CC0">
        <w:rPr>
          <w:smallCaps/>
        </w:rPr>
        <w:t>Franklin F. A., Laveist T. A., Webster D. W., Pan W. K.</w:t>
      </w:r>
      <w:r w:rsidRPr="00C11CC0">
        <w:t xml:space="preserve"> Alcohol outlets and violent crime in washington d.C, The western journal of emergency medicine 2010: 11: 283-290.</w:t>
      </w:r>
    </w:p>
    <w:p w14:paraId="2D00BFE0" w14:textId="77777777" w:rsidR="00C11CC0" w:rsidRPr="00C11CC0" w:rsidRDefault="00C11CC0" w:rsidP="00C11CC0">
      <w:pPr>
        <w:pStyle w:val="EndNoteBibliography"/>
        <w:spacing w:after="0"/>
        <w:ind w:left="720" w:hanging="720"/>
      </w:pPr>
      <w:r w:rsidRPr="00C11CC0">
        <w:t>235.</w:t>
      </w:r>
      <w:r w:rsidRPr="00C11CC0">
        <w:tab/>
      </w:r>
      <w:r w:rsidRPr="00C11CC0">
        <w:rPr>
          <w:smallCaps/>
        </w:rPr>
        <w:t>Freisthler B., Needell B., Gruenewald P. J.</w:t>
      </w:r>
      <w:r w:rsidRPr="00C11CC0">
        <w:t xml:space="preserve"> Is the physical availability of alcohol and illicit drugs related to neighborhood rates of child maltreatment?, Child abuse &amp; neglect 2005: 29: 1049-1060.</w:t>
      </w:r>
    </w:p>
    <w:p w14:paraId="10CDBB1C" w14:textId="77777777" w:rsidR="00C11CC0" w:rsidRPr="00C11CC0" w:rsidRDefault="00C11CC0" w:rsidP="00C11CC0">
      <w:pPr>
        <w:pStyle w:val="EndNoteBibliography"/>
        <w:spacing w:after="0"/>
        <w:ind w:left="720" w:hanging="720"/>
      </w:pPr>
      <w:r w:rsidRPr="00C11CC0">
        <w:t>236.</w:t>
      </w:r>
      <w:r w:rsidRPr="00C11CC0">
        <w:tab/>
      </w:r>
      <w:r w:rsidRPr="00C11CC0">
        <w:rPr>
          <w:smallCaps/>
        </w:rPr>
        <w:t>Freisthler B., Bruce E., Needell B.</w:t>
      </w:r>
      <w:r w:rsidRPr="00C11CC0">
        <w:t xml:space="preserve"> Understanding the geospatial relationship of neighborhood characteristics and rates of maltreatment for black, hispanic, and white children, Social work 2007: 52: 7-16.</w:t>
      </w:r>
    </w:p>
    <w:p w14:paraId="3F8FE6A1" w14:textId="77777777" w:rsidR="00C11CC0" w:rsidRPr="00C11CC0" w:rsidRDefault="00C11CC0" w:rsidP="00C11CC0">
      <w:pPr>
        <w:pStyle w:val="EndNoteBibliography"/>
        <w:spacing w:after="0"/>
        <w:ind w:left="720" w:hanging="720"/>
      </w:pPr>
      <w:r w:rsidRPr="00C11CC0">
        <w:t>237.</w:t>
      </w:r>
      <w:r w:rsidRPr="00C11CC0">
        <w:tab/>
      </w:r>
      <w:r w:rsidRPr="00C11CC0">
        <w:rPr>
          <w:smallCaps/>
        </w:rPr>
        <w:t>Freisthler B., Gruenewald P. J., Ring L., LaScala E. A.</w:t>
      </w:r>
      <w:r w:rsidRPr="00C11CC0">
        <w:t xml:space="preserve"> An ecological assessment of the population and environmental correlates of childhood accident, assault, and child abuse injuries, Alcoholism, clinical and experimental research 2008: 32: 1969-1975.</w:t>
      </w:r>
    </w:p>
    <w:p w14:paraId="0E8F96F1" w14:textId="77777777" w:rsidR="00C11CC0" w:rsidRPr="00C11CC0" w:rsidRDefault="00C11CC0" w:rsidP="00C11CC0">
      <w:pPr>
        <w:pStyle w:val="EndNoteBibliography"/>
        <w:spacing w:after="0"/>
        <w:ind w:left="720" w:hanging="720"/>
      </w:pPr>
      <w:r w:rsidRPr="00C11CC0">
        <w:t>238.</w:t>
      </w:r>
      <w:r w:rsidRPr="00C11CC0">
        <w:tab/>
      </w:r>
      <w:r w:rsidRPr="00C11CC0">
        <w:rPr>
          <w:smallCaps/>
        </w:rPr>
        <w:t>Giesbrecht N., Huguet N., Ogden L., Kaplan M. S., McFarland B. H., Caetano R.</w:t>
      </w:r>
      <w:r w:rsidRPr="00C11CC0">
        <w:t xml:space="preserve"> et al. Acute alcohol use among suicide decedents in 14 US states: impacts of off-premise and on-premise alcohol outlet density, Addiction (Abingdon, England) 2015: 110: 300-307.</w:t>
      </w:r>
    </w:p>
    <w:p w14:paraId="359E56F8" w14:textId="77777777" w:rsidR="00C11CC0" w:rsidRPr="00C11CC0" w:rsidRDefault="00C11CC0" w:rsidP="00C11CC0">
      <w:pPr>
        <w:pStyle w:val="EndNoteBibliography"/>
        <w:spacing w:after="0"/>
        <w:ind w:left="720" w:hanging="720"/>
      </w:pPr>
      <w:r w:rsidRPr="00C11CC0">
        <w:t>239.</w:t>
      </w:r>
      <w:r w:rsidRPr="00C11CC0">
        <w:tab/>
      </w:r>
      <w:r w:rsidRPr="00C11CC0">
        <w:rPr>
          <w:smallCaps/>
        </w:rPr>
        <w:t>Goldstick J. E., Brenner A. B., Lipton R. I., Mistry R., Aiyer S. M., Reischl T. M.</w:t>
      </w:r>
      <w:r w:rsidRPr="00C11CC0">
        <w:t xml:space="preserve"> et al. A Spatial Analysis of Heterogeneity in the Link Between Alcohol Outlets and Assault Victimization: Differences Across Victim Subpopulations, Violence and victims 2015: 30: 649-662.</w:t>
      </w:r>
    </w:p>
    <w:p w14:paraId="167B4382" w14:textId="77777777" w:rsidR="00C11CC0" w:rsidRPr="00C11CC0" w:rsidRDefault="00C11CC0" w:rsidP="00C11CC0">
      <w:pPr>
        <w:pStyle w:val="EndNoteBibliography"/>
        <w:spacing w:after="0"/>
        <w:ind w:left="720" w:hanging="720"/>
      </w:pPr>
      <w:r w:rsidRPr="00C11CC0">
        <w:t>240.</w:t>
      </w:r>
      <w:r w:rsidRPr="00C11CC0">
        <w:tab/>
      </w:r>
      <w:r w:rsidRPr="00C11CC0">
        <w:rPr>
          <w:smallCaps/>
        </w:rPr>
        <w:t>Gorman D. M., Zhu L., Horel S.</w:t>
      </w:r>
      <w:r w:rsidRPr="00C11CC0">
        <w:t xml:space="preserve"> Drug 'hot-spots', alcohol availability and violence, Drug and alcohol review 2005: 24: 507-513.</w:t>
      </w:r>
    </w:p>
    <w:p w14:paraId="11D99CC9" w14:textId="77777777" w:rsidR="00C11CC0" w:rsidRPr="00C11CC0" w:rsidRDefault="00C11CC0" w:rsidP="00C11CC0">
      <w:pPr>
        <w:pStyle w:val="EndNoteBibliography"/>
        <w:spacing w:after="0"/>
        <w:ind w:left="720" w:hanging="720"/>
      </w:pPr>
      <w:r w:rsidRPr="00C11CC0">
        <w:t>241.</w:t>
      </w:r>
      <w:r w:rsidRPr="00C11CC0">
        <w:tab/>
      </w:r>
      <w:r w:rsidRPr="00C11CC0">
        <w:rPr>
          <w:smallCaps/>
        </w:rPr>
        <w:t>Groff E. R.</w:t>
      </w:r>
      <w:r w:rsidRPr="00C11CC0">
        <w:t xml:space="preserve"> Quantifying the Exposure of Street Segments to Drinking Places Nearby, Journal of Quantitative Criminology 2014: 30: 527-548.</w:t>
      </w:r>
    </w:p>
    <w:p w14:paraId="6460743A" w14:textId="77777777" w:rsidR="00C11CC0" w:rsidRPr="00C11CC0" w:rsidRDefault="00C11CC0" w:rsidP="00C11CC0">
      <w:pPr>
        <w:pStyle w:val="EndNoteBibliography"/>
        <w:spacing w:after="0"/>
        <w:ind w:left="720" w:hanging="720"/>
      </w:pPr>
      <w:r w:rsidRPr="00C11CC0">
        <w:t>242.</w:t>
      </w:r>
      <w:r w:rsidRPr="00C11CC0">
        <w:tab/>
      </w:r>
      <w:r w:rsidRPr="00C11CC0">
        <w:rPr>
          <w:smallCaps/>
        </w:rPr>
        <w:t>Groff E. R., Lockwood B.</w:t>
      </w:r>
      <w:r w:rsidRPr="00C11CC0">
        <w:t xml:space="preserve"> Criminogenic Facilities and Crime across Street Segments in Philadelphia Uncovering Evidence about the Spatial Extent of Facility Influence, Journal of Research in Crime and Delinquency 2014: 51: 277-314.</w:t>
      </w:r>
    </w:p>
    <w:p w14:paraId="6357D186" w14:textId="77777777" w:rsidR="00C11CC0" w:rsidRPr="00C11CC0" w:rsidRDefault="00C11CC0" w:rsidP="00C11CC0">
      <w:pPr>
        <w:pStyle w:val="EndNoteBibliography"/>
        <w:spacing w:after="0"/>
        <w:ind w:left="720" w:hanging="720"/>
      </w:pPr>
      <w:r w:rsidRPr="00C11CC0">
        <w:t>243.</w:t>
      </w:r>
      <w:r w:rsidRPr="00C11CC0">
        <w:tab/>
      </w:r>
      <w:r w:rsidRPr="00C11CC0">
        <w:rPr>
          <w:smallCaps/>
        </w:rPr>
        <w:t>Han D., Gorman D. M.</w:t>
      </w:r>
      <w:r w:rsidRPr="00C11CC0">
        <w:t xml:space="preserve"> Exploring Spatial Associations between On-Sale Alcohol Availability, Neighborhood Population Characteristics, and Violent Crime in a Geographically Isolated City, Journal of addiction 2013: 2013: 356152.</w:t>
      </w:r>
    </w:p>
    <w:p w14:paraId="3B0DF692" w14:textId="77777777" w:rsidR="00C11CC0" w:rsidRPr="00C11CC0" w:rsidRDefault="00C11CC0" w:rsidP="00C11CC0">
      <w:pPr>
        <w:pStyle w:val="EndNoteBibliography"/>
        <w:spacing w:after="0"/>
        <w:ind w:left="720" w:hanging="720"/>
      </w:pPr>
      <w:r w:rsidRPr="00C11CC0">
        <w:t>244.</w:t>
      </w:r>
      <w:r w:rsidRPr="00C11CC0">
        <w:tab/>
      </w:r>
      <w:r w:rsidRPr="00C11CC0">
        <w:rPr>
          <w:smallCaps/>
        </w:rPr>
        <w:t>Jennings J. M., Milam A. J., Greiner A., Furr-Holden C. D. M., Curriero F. C., Thornton R. J.</w:t>
      </w:r>
      <w:r w:rsidRPr="00C11CC0">
        <w:t xml:space="preserve"> Neighborhood alcohol outlets and the association with violent crime in one mid-Atlantic City: the implications for zoning policy, Journal of urban health : bulletin of the New York Academy of Medicine 2014: 91: 62-71.</w:t>
      </w:r>
    </w:p>
    <w:p w14:paraId="21B9004E" w14:textId="77777777" w:rsidR="00C11CC0" w:rsidRPr="00C11CC0" w:rsidRDefault="00C11CC0" w:rsidP="00C11CC0">
      <w:pPr>
        <w:pStyle w:val="EndNoteBibliography"/>
        <w:spacing w:after="0"/>
        <w:ind w:left="720" w:hanging="720"/>
      </w:pPr>
      <w:r w:rsidRPr="00C11CC0">
        <w:t>245.</w:t>
      </w:r>
      <w:r w:rsidRPr="00C11CC0">
        <w:tab/>
      </w:r>
      <w:r w:rsidRPr="00C11CC0">
        <w:rPr>
          <w:smallCaps/>
        </w:rPr>
        <w:t>Lipton R., Yang X., Braga A. A., Goldstick J., Newton M., Rura M.</w:t>
      </w:r>
      <w:r w:rsidRPr="00C11CC0">
        <w:t xml:space="preserve"> The geography of violence, alcohol outlets, and drug arrests in Boston, American journal of public health 2013: 103: 657-664.</w:t>
      </w:r>
    </w:p>
    <w:p w14:paraId="514D6BD4" w14:textId="77777777" w:rsidR="00C11CC0" w:rsidRPr="00C11CC0" w:rsidRDefault="00C11CC0" w:rsidP="00C11CC0">
      <w:pPr>
        <w:pStyle w:val="EndNoteBibliography"/>
        <w:spacing w:after="0"/>
        <w:ind w:left="720" w:hanging="720"/>
      </w:pPr>
      <w:r w:rsidRPr="00C11CC0">
        <w:lastRenderedPageBreak/>
        <w:t>246.</w:t>
      </w:r>
      <w:r w:rsidRPr="00C11CC0">
        <w:tab/>
      </w:r>
      <w:r w:rsidRPr="00C11CC0">
        <w:rPr>
          <w:smallCaps/>
        </w:rPr>
        <w:t>Livingston M., Kearns A., Bannister J.</w:t>
      </w:r>
      <w:r w:rsidRPr="00C11CC0">
        <w:t xml:space="preserve"> Neighbourhood Structures and Crime: The Influence of Tenure Mix and Other Structural Factors upon Local Crime Rates, Housing Studies 2014: 29: 1-25.</w:t>
      </w:r>
    </w:p>
    <w:p w14:paraId="222E8666" w14:textId="77777777" w:rsidR="00C11CC0" w:rsidRPr="00C11CC0" w:rsidRDefault="00C11CC0" w:rsidP="00C11CC0">
      <w:pPr>
        <w:pStyle w:val="EndNoteBibliography"/>
        <w:spacing w:after="0"/>
        <w:ind w:left="720" w:hanging="720"/>
      </w:pPr>
      <w:r w:rsidRPr="00C11CC0">
        <w:t>247.</w:t>
      </w:r>
      <w:r w:rsidRPr="00C11CC0">
        <w:tab/>
      </w:r>
      <w:r w:rsidRPr="00C11CC0">
        <w:rPr>
          <w:smallCaps/>
        </w:rPr>
        <w:t>Lugo W.</w:t>
      </w:r>
      <w:r w:rsidRPr="00C11CC0">
        <w:t xml:space="preserve"> Alcohol and Crime: Beyond Density, Security Journal 2008: 21: 229-245.</w:t>
      </w:r>
    </w:p>
    <w:p w14:paraId="6DE6BD7C" w14:textId="77777777" w:rsidR="00C11CC0" w:rsidRPr="00C11CC0" w:rsidRDefault="00C11CC0" w:rsidP="00C11CC0">
      <w:pPr>
        <w:pStyle w:val="EndNoteBibliography"/>
        <w:spacing w:after="0"/>
        <w:ind w:left="720" w:hanging="720"/>
      </w:pPr>
      <w:r w:rsidRPr="00C11CC0">
        <w:t>248.</w:t>
      </w:r>
      <w:r w:rsidRPr="00C11CC0">
        <w:tab/>
      </w:r>
      <w:r w:rsidRPr="00C11CC0">
        <w:rPr>
          <w:smallCaps/>
        </w:rPr>
        <w:t>Matheson F. I., Creatore M. I., Gozdyra P., Park A. L., Ray J. G.</w:t>
      </w:r>
      <w:r w:rsidRPr="00C11CC0">
        <w:t xml:space="preserve"> A population-based study of premature mortality in relation to neighbourhood density of alcohol sales and cheque cashing outlets in Toronto, Canada, BMJ open 2014: 4: e006032.</w:t>
      </w:r>
    </w:p>
    <w:p w14:paraId="4800345C" w14:textId="77777777" w:rsidR="00C11CC0" w:rsidRPr="00C11CC0" w:rsidRDefault="00C11CC0" w:rsidP="00C11CC0">
      <w:pPr>
        <w:pStyle w:val="EndNoteBibliography"/>
        <w:spacing w:after="0"/>
        <w:ind w:left="720" w:hanging="720"/>
      </w:pPr>
      <w:r w:rsidRPr="00C11CC0">
        <w:t>249.</w:t>
      </w:r>
      <w:r w:rsidRPr="00C11CC0">
        <w:tab/>
      </w:r>
      <w:r w:rsidRPr="00C11CC0">
        <w:rPr>
          <w:smallCaps/>
        </w:rPr>
        <w:t>McCord E. S., Ratcliffe J. H.</w:t>
      </w:r>
      <w:r w:rsidRPr="00C11CC0">
        <w:t xml:space="preserve"> A micro-spatial analysis of the demographic and criminogenic environment of drug markets in Philadelphia, Australian and New Zealand Journal of Criminology 2007: 40: 43-63.</w:t>
      </w:r>
    </w:p>
    <w:p w14:paraId="4AE58011" w14:textId="77777777" w:rsidR="00C11CC0" w:rsidRPr="00C11CC0" w:rsidRDefault="00C11CC0" w:rsidP="00C11CC0">
      <w:pPr>
        <w:pStyle w:val="EndNoteBibliography"/>
        <w:spacing w:after="0"/>
        <w:ind w:left="720" w:hanging="720"/>
      </w:pPr>
      <w:r w:rsidRPr="00C11CC0">
        <w:t>250.</w:t>
      </w:r>
      <w:r w:rsidRPr="00C11CC0">
        <w:tab/>
      </w:r>
      <w:r w:rsidRPr="00C11CC0">
        <w:rPr>
          <w:smallCaps/>
        </w:rPr>
        <w:t>Nielsen A. L., Martinez R., Lee M. T.</w:t>
      </w:r>
      <w:r w:rsidRPr="00C11CC0">
        <w:t xml:space="preserve"> Alcohol, ethnicity, and violence: The role of alcohol availability for Latino and black aggravated assaults and robberies, Sociological Quarterly 2005: 46: 479-502.</w:t>
      </w:r>
    </w:p>
    <w:p w14:paraId="616EF36D" w14:textId="77777777" w:rsidR="00C11CC0" w:rsidRPr="00C11CC0" w:rsidRDefault="00C11CC0" w:rsidP="00C11CC0">
      <w:pPr>
        <w:pStyle w:val="EndNoteBibliography"/>
        <w:spacing w:after="0"/>
        <w:ind w:left="720" w:hanging="720"/>
      </w:pPr>
      <w:r w:rsidRPr="00C11CC0">
        <w:t>251.</w:t>
      </w:r>
      <w:r w:rsidRPr="00C11CC0">
        <w:tab/>
      </w:r>
      <w:r w:rsidRPr="00C11CC0">
        <w:rPr>
          <w:smallCaps/>
        </w:rPr>
        <w:t>Pearson A. L., Bowie C., Thornton L. E.</w:t>
      </w:r>
      <w:r w:rsidRPr="00C11CC0">
        <w:t xml:space="preserve"> Is access to alcohol associated with alcohol/substance abuse among people diagnosed with anxiety/mood disorder?, Public health 2014: 128: 968-976.</w:t>
      </w:r>
    </w:p>
    <w:p w14:paraId="787D81F9" w14:textId="77777777" w:rsidR="00C11CC0" w:rsidRPr="00C11CC0" w:rsidRDefault="00C11CC0" w:rsidP="00C11CC0">
      <w:pPr>
        <w:pStyle w:val="EndNoteBibliography"/>
        <w:spacing w:after="0"/>
        <w:ind w:left="720" w:hanging="720"/>
      </w:pPr>
      <w:r w:rsidRPr="00C11CC0">
        <w:t>252.</w:t>
      </w:r>
      <w:r w:rsidRPr="00C11CC0">
        <w:tab/>
      </w:r>
      <w:r w:rsidRPr="00C11CC0">
        <w:rPr>
          <w:smallCaps/>
        </w:rPr>
        <w:t>Pridemore W. A., Grubesic T. H.</w:t>
      </w:r>
      <w:r w:rsidRPr="00C11CC0">
        <w:t xml:space="preserve"> Alcohol Outlets and Community Levels of Interpersonal Violence: Spatial Density, Outlet Type, and Seriousness of Assault, Journal of Research in Crime and Delinquency 2013: 50: 132-159.</w:t>
      </w:r>
    </w:p>
    <w:p w14:paraId="01F02473" w14:textId="77777777" w:rsidR="00C11CC0" w:rsidRPr="00C11CC0" w:rsidRDefault="00C11CC0" w:rsidP="00C11CC0">
      <w:pPr>
        <w:pStyle w:val="EndNoteBibliography"/>
        <w:spacing w:after="0"/>
        <w:ind w:left="720" w:hanging="720"/>
      </w:pPr>
      <w:r w:rsidRPr="00C11CC0">
        <w:t>253.</w:t>
      </w:r>
      <w:r w:rsidRPr="00C11CC0">
        <w:tab/>
      </w:r>
      <w:r w:rsidRPr="00C11CC0">
        <w:rPr>
          <w:smallCaps/>
        </w:rPr>
        <w:t>Pridemore W. A., Grubesic T. H.</w:t>
      </w:r>
      <w:r w:rsidRPr="00C11CC0">
        <w:t xml:space="preserve"> Community organization moderates the effect of alcohol outlet density on violence, The British Journal of Sociology 2012: 63: 680-703.</w:t>
      </w:r>
    </w:p>
    <w:p w14:paraId="74B2EDF8" w14:textId="77777777" w:rsidR="00C11CC0" w:rsidRPr="00C11CC0" w:rsidRDefault="00C11CC0" w:rsidP="00C11CC0">
      <w:pPr>
        <w:pStyle w:val="EndNoteBibliography"/>
        <w:spacing w:after="0"/>
        <w:ind w:left="720" w:hanging="720"/>
      </w:pPr>
      <w:r w:rsidRPr="00C11CC0">
        <w:t>254.</w:t>
      </w:r>
      <w:r w:rsidRPr="00C11CC0">
        <w:tab/>
      </w:r>
      <w:r w:rsidRPr="00C11CC0">
        <w:rPr>
          <w:smallCaps/>
        </w:rPr>
        <w:t>Pridemore W. A., Grubesic T. H.</w:t>
      </w:r>
      <w:r w:rsidRPr="00C11CC0">
        <w:t xml:space="preserve"> A spatial analysis of the moderating effects of land use on the association between alcohol outlet density and violence in urban areas, Drug and Alcohol Review 2012: 31: 385-393.</w:t>
      </w:r>
    </w:p>
    <w:p w14:paraId="0F604B05" w14:textId="77777777" w:rsidR="00C11CC0" w:rsidRPr="00C11CC0" w:rsidRDefault="00C11CC0" w:rsidP="00C11CC0">
      <w:pPr>
        <w:pStyle w:val="EndNoteBibliography"/>
        <w:spacing w:after="0"/>
        <w:ind w:left="720" w:hanging="720"/>
      </w:pPr>
      <w:r w:rsidRPr="00C11CC0">
        <w:t>255.</w:t>
      </w:r>
      <w:r w:rsidRPr="00C11CC0">
        <w:tab/>
      </w:r>
      <w:r w:rsidRPr="00C11CC0">
        <w:rPr>
          <w:smallCaps/>
        </w:rPr>
        <w:t>Raleigh E., Galster G.</w:t>
      </w:r>
      <w:r w:rsidRPr="00C11CC0">
        <w:t xml:space="preserve"> NEIGHBORHOOD DISINVESTMENT, ABANDONMENT, AND CRIME DYNAMICS, Journal of Urban Affairs 2015: 37: 367-396.</w:t>
      </w:r>
    </w:p>
    <w:p w14:paraId="7C2AB609" w14:textId="77777777" w:rsidR="00C11CC0" w:rsidRPr="00C11CC0" w:rsidRDefault="00C11CC0" w:rsidP="00C11CC0">
      <w:pPr>
        <w:pStyle w:val="EndNoteBibliography"/>
        <w:spacing w:after="0"/>
        <w:ind w:left="720" w:hanging="720"/>
      </w:pPr>
      <w:r w:rsidRPr="00C11CC0">
        <w:t>256.</w:t>
      </w:r>
      <w:r w:rsidRPr="00C11CC0">
        <w:tab/>
      </w:r>
      <w:r w:rsidRPr="00C11CC0">
        <w:rPr>
          <w:smallCaps/>
        </w:rPr>
        <w:t>Richardson E. A., Hill S. E., Mitchell R., Pearce J., Shortt N. K.</w:t>
      </w:r>
      <w:r w:rsidRPr="00C11CC0">
        <w:t xml:space="preserve"> Is local alcohol outlet density related to alcohol-related morbidity and mortality in Scottish cities?, Health &amp; place 2015: 33: 172-180.</w:t>
      </w:r>
    </w:p>
    <w:p w14:paraId="0D967274" w14:textId="77777777" w:rsidR="00C11CC0" w:rsidRPr="00C11CC0" w:rsidRDefault="00C11CC0" w:rsidP="00C11CC0">
      <w:pPr>
        <w:pStyle w:val="EndNoteBibliography"/>
        <w:spacing w:after="0"/>
        <w:ind w:left="720" w:hanging="720"/>
      </w:pPr>
      <w:r w:rsidRPr="00C11CC0">
        <w:t>257.</w:t>
      </w:r>
      <w:r w:rsidRPr="00C11CC0">
        <w:tab/>
      </w:r>
      <w:r w:rsidRPr="00C11CC0">
        <w:rPr>
          <w:smallCaps/>
        </w:rPr>
        <w:t>Rossheim M. E., Thombs D. L., Suzuki S.</w:t>
      </w:r>
      <w:r w:rsidRPr="00C11CC0">
        <w:t xml:space="preserve"> Bars and nightclubs associated with higher HIV prevalence, Drug and alcohol dependence 2015: 155: 31-36.</w:t>
      </w:r>
    </w:p>
    <w:p w14:paraId="5FB1974B" w14:textId="77777777" w:rsidR="00C11CC0" w:rsidRPr="00C11CC0" w:rsidRDefault="00C11CC0" w:rsidP="00C11CC0">
      <w:pPr>
        <w:pStyle w:val="EndNoteBibliography"/>
        <w:spacing w:after="0"/>
        <w:ind w:left="720" w:hanging="720"/>
      </w:pPr>
      <w:r w:rsidRPr="00C11CC0">
        <w:t>258.</w:t>
      </w:r>
      <w:r w:rsidRPr="00C11CC0">
        <w:tab/>
      </w:r>
      <w:r w:rsidRPr="00C11CC0">
        <w:rPr>
          <w:smallCaps/>
        </w:rPr>
        <w:t>Schofield T. P., Denson T. F.</w:t>
      </w:r>
      <w:r w:rsidRPr="00C11CC0">
        <w:t xml:space="preserve"> Alcohol outlet business hours and violent crime in New York state, Alcohol and alcoholism (Oxford, Oxfordshire) 2013: 48: 363-369.</w:t>
      </w:r>
    </w:p>
    <w:p w14:paraId="3B05F934" w14:textId="77777777" w:rsidR="00C11CC0" w:rsidRPr="00C11CC0" w:rsidRDefault="00C11CC0" w:rsidP="00C11CC0">
      <w:pPr>
        <w:pStyle w:val="EndNoteBibliography"/>
        <w:spacing w:after="0"/>
        <w:ind w:left="720" w:hanging="720"/>
      </w:pPr>
      <w:r w:rsidRPr="00C11CC0">
        <w:t>259.</w:t>
      </w:r>
      <w:r w:rsidRPr="00C11CC0">
        <w:tab/>
      </w:r>
      <w:r w:rsidRPr="00C11CC0">
        <w:rPr>
          <w:smallCaps/>
        </w:rPr>
        <w:t>Schofield T. P., Denson T. F.</w:t>
      </w:r>
      <w:r w:rsidRPr="00C11CC0">
        <w:t xml:space="preserve"> Temporal alcohol availability predicts first-time drunk driving, but not repeat offending, PloS one 2013: 8: e71169.</w:t>
      </w:r>
    </w:p>
    <w:p w14:paraId="6F361B60" w14:textId="77777777" w:rsidR="00C11CC0" w:rsidRPr="00C11CC0" w:rsidRDefault="00C11CC0" w:rsidP="00C11CC0">
      <w:pPr>
        <w:pStyle w:val="EndNoteBibliography"/>
        <w:spacing w:after="0"/>
        <w:ind w:left="720" w:hanging="720"/>
      </w:pPr>
      <w:r w:rsidRPr="00C11CC0">
        <w:t>260.</w:t>
      </w:r>
      <w:r w:rsidRPr="00C11CC0">
        <w:tab/>
      </w:r>
      <w:r w:rsidRPr="00C11CC0">
        <w:rPr>
          <w:smallCaps/>
        </w:rPr>
        <w:t>Scribner R. A., Mason K. E., Simonsen N. R., Theall K., Chotalia J., Johnson S.</w:t>
      </w:r>
      <w:r w:rsidRPr="00C11CC0">
        <w:t xml:space="preserve"> et al. An ecological analysis of alcohol-outlet density and campus-reported violence at 32 U.S. colleges, Journal of studies on alcohol and drugs 2010: 71: 184-191.</w:t>
      </w:r>
    </w:p>
    <w:p w14:paraId="09C529C4" w14:textId="77777777" w:rsidR="00C11CC0" w:rsidRPr="00C11CC0" w:rsidRDefault="00C11CC0" w:rsidP="00C11CC0">
      <w:pPr>
        <w:pStyle w:val="EndNoteBibliography"/>
        <w:spacing w:after="0"/>
        <w:ind w:left="720" w:hanging="720"/>
      </w:pPr>
      <w:r w:rsidRPr="00C11CC0">
        <w:t>261.</w:t>
      </w:r>
      <w:r w:rsidRPr="00C11CC0">
        <w:tab/>
      </w:r>
      <w:r w:rsidRPr="00C11CC0">
        <w:rPr>
          <w:smallCaps/>
        </w:rPr>
        <w:t>Sebert Kuhlmann A. K., Brett J., Thomas D., Sain S. R.</w:t>
      </w:r>
      <w:r w:rsidRPr="00C11CC0">
        <w:t xml:space="preserve"> Environmental characteristics associated with pedestrian-motor vehicle collisions in Denver, Colorado, American journal of public health 2009: 99: 1632-1637.</w:t>
      </w:r>
    </w:p>
    <w:p w14:paraId="6BDFE94A" w14:textId="77777777" w:rsidR="00C11CC0" w:rsidRPr="00C11CC0" w:rsidRDefault="00C11CC0" w:rsidP="00C11CC0">
      <w:pPr>
        <w:pStyle w:val="EndNoteBibliography"/>
        <w:spacing w:after="0"/>
        <w:ind w:left="720" w:hanging="720"/>
      </w:pPr>
      <w:r w:rsidRPr="00C11CC0">
        <w:t>262.</w:t>
      </w:r>
      <w:r w:rsidRPr="00C11CC0">
        <w:tab/>
      </w:r>
      <w:r w:rsidRPr="00C11CC0">
        <w:rPr>
          <w:smallCaps/>
        </w:rPr>
        <w:t>Snowden A. J., Pridemore W. A.</w:t>
      </w:r>
      <w:r w:rsidRPr="00C11CC0">
        <w:t xml:space="preserve"> Alcohol and Violence in a Nonmetropolitan College Town: Alcohol Outlet Density, Outlet Type, and Assault, Journal of Drug Issues 2013: 43: 357-373.</w:t>
      </w:r>
    </w:p>
    <w:p w14:paraId="0805B8B8" w14:textId="77777777" w:rsidR="00C11CC0" w:rsidRPr="00C11CC0" w:rsidRDefault="00C11CC0" w:rsidP="00C11CC0">
      <w:pPr>
        <w:pStyle w:val="EndNoteBibliography"/>
        <w:spacing w:after="0"/>
        <w:ind w:left="720" w:hanging="720"/>
      </w:pPr>
      <w:r w:rsidRPr="00C11CC0">
        <w:t>263.</w:t>
      </w:r>
      <w:r w:rsidRPr="00C11CC0">
        <w:tab/>
      </w:r>
      <w:r w:rsidRPr="00C11CC0">
        <w:rPr>
          <w:smallCaps/>
        </w:rPr>
        <w:t>Snowden A. J., Pridemore W. A.</w:t>
      </w:r>
      <w:r w:rsidRPr="00C11CC0">
        <w:t xml:space="preserve"> Off-premise alcohol outlet characteristics and violence, The American journal of drug and alcohol abuse 2014: 40: 327-335.</w:t>
      </w:r>
    </w:p>
    <w:p w14:paraId="5E8C0FA2" w14:textId="77777777" w:rsidR="00C11CC0" w:rsidRPr="00C11CC0" w:rsidRDefault="00C11CC0" w:rsidP="00C11CC0">
      <w:pPr>
        <w:pStyle w:val="EndNoteBibliography"/>
        <w:spacing w:after="0"/>
        <w:ind w:left="720" w:hanging="720"/>
      </w:pPr>
      <w:r w:rsidRPr="00C11CC0">
        <w:t>264.</w:t>
      </w:r>
      <w:r w:rsidRPr="00C11CC0">
        <w:tab/>
      </w:r>
      <w:r w:rsidRPr="00C11CC0">
        <w:rPr>
          <w:smallCaps/>
        </w:rPr>
        <w:t>Snowden A. J., Freiburger T. L.</w:t>
      </w:r>
      <w:r w:rsidRPr="00C11CC0">
        <w:t xml:space="preserve"> Alcohol outlets, social disorganization, and robberies: accounting for neighborhood characteristics and alcohol outlet types, Social science research 2015: 51: 145-162.</w:t>
      </w:r>
    </w:p>
    <w:p w14:paraId="3E409ACF" w14:textId="77777777" w:rsidR="00C11CC0" w:rsidRPr="00C11CC0" w:rsidRDefault="00C11CC0" w:rsidP="00C11CC0">
      <w:pPr>
        <w:pStyle w:val="EndNoteBibliography"/>
        <w:spacing w:after="0"/>
        <w:ind w:left="720" w:hanging="720"/>
      </w:pPr>
      <w:r w:rsidRPr="00C11CC0">
        <w:t>265.</w:t>
      </w:r>
      <w:r w:rsidRPr="00C11CC0">
        <w:tab/>
      </w:r>
      <w:r w:rsidRPr="00C11CC0">
        <w:rPr>
          <w:smallCaps/>
        </w:rPr>
        <w:t>Spoerri A., Zwahlen M., Panczak R., Egger M., Huss A., Swiss National C.</w:t>
      </w:r>
      <w:r w:rsidRPr="00C11CC0">
        <w:t xml:space="preserve"> Alcohol-selling outlets and mortality in Switzerland--the Swiss National Cohort, Addiction (Abingdon, England) 2013: 108: 1603-1611.</w:t>
      </w:r>
    </w:p>
    <w:p w14:paraId="4F7FD2B0" w14:textId="77777777" w:rsidR="00C11CC0" w:rsidRPr="00C11CC0" w:rsidRDefault="00C11CC0" w:rsidP="00C11CC0">
      <w:pPr>
        <w:pStyle w:val="EndNoteBibliography"/>
        <w:spacing w:after="0"/>
        <w:ind w:left="720" w:hanging="720"/>
      </w:pPr>
      <w:r w:rsidRPr="00C11CC0">
        <w:lastRenderedPageBreak/>
        <w:t>266.</w:t>
      </w:r>
      <w:r w:rsidRPr="00C11CC0">
        <w:tab/>
      </w:r>
      <w:r w:rsidRPr="00C11CC0">
        <w:rPr>
          <w:smallCaps/>
        </w:rPr>
        <w:t>Toomey T. L., Erickson D. J., Carlin B. P., Lenk K. M., Quick H. S., Jones A. M.</w:t>
      </w:r>
      <w:r w:rsidRPr="00C11CC0">
        <w:t xml:space="preserve"> et al. The association between density of alcohol establishments and violent crime within urban neighborhoods, Alcoholism, clinical and experimental research 2012: 36: 1468-1473.</w:t>
      </w:r>
    </w:p>
    <w:p w14:paraId="75C27B75" w14:textId="77777777" w:rsidR="00C11CC0" w:rsidRPr="00C11CC0" w:rsidRDefault="00C11CC0" w:rsidP="00C11CC0">
      <w:pPr>
        <w:pStyle w:val="EndNoteBibliography"/>
        <w:spacing w:after="0"/>
        <w:ind w:left="720" w:hanging="720"/>
      </w:pPr>
      <w:r w:rsidRPr="00C11CC0">
        <w:t>267.</w:t>
      </w:r>
      <w:r w:rsidRPr="00C11CC0">
        <w:tab/>
      </w:r>
      <w:r w:rsidRPr="00C11CC0">
        <w:rPr>
          <w:smallCaps/>
        </w:rPr>
        <w:t>Toomey T. L., Erickson D. J., Carlin B. P., Quick H. S., Harwood E. M., Lenk K. M.</w:t>
      </w:r>
      <w:r w:rsidRPr="00C11CC0">
        <w:t xml:space="preserve"> et al. Is the density of alcohol establishments related to nonviolent crime?, Journal of studies on alcohol and drugs 2012: 73: 21-25.</w:t>
      </w:r>
    </w:p>
    <w:p w14:paraId="41072952" w14:textId="77777777" w:rsidR="00C11CC0" w:rsidRPr="00C11CC0" w:rsidRDefault="00C11CC0" w:rsidP="00C11CC0">
      <w:pPr>
        <w:pStyle w:val="EndNoteBibliography"/>
        <w:spacing w:after="0"/>
        <w:ind w:left="720" w:hanging="720"/>
      </w:pPr>
      <w:r w:rsidRPr="00C11CC0">
        <w:t>268.</w:t>
      </w:r>
      <w:r w:rsidRPr="00C11CC0">
        <w:tab/>
      </w:r>
      <w:r w:rsidRPr="00C11CC0">
        <w:rPr>
          <w:smallCaps/>
        </w:rPr>
        <w:t>Weaver R.</w:t>
      </w:r>
      <w:r w:rsidRPr="00C11CC0">
        <w:t xml:space="preserve"> Littering in context(s): Using a quasi-natural experiment to explore geographic influences on antisocial behavior, Applied Geography 2015: 57: 142-153.</w:t>
      </w:r>
    </w:p>
    <w:p w14:paraId="4AC90555" w14:textId="77777777" w:rsidR="00C11CC0" w:rsidRPr="00C11CC0" w:rsidRDefault="00C11CC0" w:rsidP="00C11CC0">
      <w:pPr>
        <w:pStyle w:val="EndNoteBibliography"/>
        <w:ind w:left="720" w:hanging="720"/>
      </w:pPr>
      <w:r w:rsidRPr="00C11CC0">
        <w:t>269.</w:t>
      </w:r>
      <w:r w:rsidRPr="00C11CC0">
        <w:tab/>
      </w:r>
      <w:r w:rsidRPr="00C11CC0">
        <w:rPr>
          <w:smallCaps/>
        </w:rPr>
        <w:t>Zhu L., Gorman D. M., Horel S.</w:t>
      </w:r>
      <w:r w:rsidRPr="00C11CC0">
        <w:t xml:space="preserve"> Hierarchical Bayesian spatial models for alcohol availability, drug "hot spots" and violent crime, International journal of health geographics 2006: 5: 54.</w:t>
      </w:r>
    </w:p>
    <w:p w14:paraId="2EA491A1" w14:textId="77777777" w:rsidR="0086462E" w:rsidRDefault="0086462E" w:rsidP="0086462E">
      <w:pPr>
        <w:pStyle w:val="EndNoteBibliography"/>
        <w:spacing w:after="0"/>
        <w:ind w:left="720" w:hanging="720"/>
        <w:sectPr w:rsidR="0086462E" w:rsidSect="0017241D">
          <w:headerReference w:type="default" r:id="rId17"/>
          <w:footerReference w:type="default" r:id="rId18"/>
          <w:pgSz w:w="11906" w:h="16838"/>
          <w:pgMar w:top="1440" w:right="1440" w:bottom="1440" w:left="1440" w:header="708" w:footer="708" w:gutter="0"/>
          <w:cols w:space="708"/>
          <w:docGrid w:linePitch="360"/>
        </w:sectPr>
      </w:pPr>
      <w:r>
        <w:fldChar w:fldCharType="end"/>
      </w:r>
    </w:p>
    <w:p w14:paraId="2C5F64C7" w14:textId="77777777" w:rsidR="006469ED" w:rsidRPr="006469ED" w:rsidRDefault="006469ED" w:rsidP="006469ED">
      <w:pPr>
        <w:sectPr w:rsidR="006469ED" w:rsidRPr="006469ED">
          <w:footerReference w:type="default" r:id="rId19"/>
          <w:pgSz w:w="11906" w:h="16838"/>
          <w:pgMar w:top="1440" w:right="1440" w:bottom="1440" w:left="1440" w:header="708" w:footer="708" w:gutter="0"/>
          <w:cols w:space="708"/>
          <w:docGrid w:linePitch="360"/>
        </w:sectPr>
      </w:pPr>
    </w:p>
    <w:p w14:paraId="62A9E24F" w14:textId="77777777" w:rsidR="00A470A5" w:rsidRDefault="00252006" w:rsidP="00A470A5">
      <w:pPr>
        <w:pStyle w:val="Heading1"/>
      </w:pPr>
      <w:bookmarkStart w:id="71" w:name="_Toc24278188"/>
      <w:r>
        <w:lastRenderedPageBreak/>
        <w:t>Appendice</w:t>
      </w:r>
      <w:r w:rsidR="00A470A5">
        <w:t>s</w:t>
      </w:r>
      <w:bookmarkEnd w:id="71"/>
    </w:p>
    <w:p w14:paraId="2A5BDD7F" w14:textId="77777777" w:rsidR="00A470A5" w:rsidRPr="00816232" w:rsidRDefault="00A470A5" w:rsidP="0058179B">
      <w:pPr>
        <w:pStyle w:val="Heading1"/>
        <w:ind w:left="360"/>
      </w:pPr>
      <w:bookmarkStart w:id="72" w:name="_Toc24278189"/>
      <w:r w:rsidRPr="00816232">
        <w:t>Methods</w:t>
      </w:r>
      <w:bookmarkEnd w:id="72"/>
    </w:p>
    <w:p w14:paraId="214D2116" w14:textId="77777777" w:rsidR="00A470A5" w:rsidRPr="00822093" w:rsidRDefault="00A470A5" w:rsidP="00A470A5">
      <w:pPr>
        <w:pStyle w:val="ListParagraph"/>
        <w:spacing w:line="276" w:lineRule="auto"/>
        <w:ind w:left="0"/>
        <w:rPr>
          <w:i/>
        </w:rPr>
      </w:pPr>
      <w:r w:rsidRPr="00822093">
        <w:rPr>
          <w:i/>
          <w:noProof/>
          <w:lang w:eastAsia="en-AU"/>
        </w:rPr>
        <mc:AlternateContent>
          <mc:Choice Requires="wps">
            <w:drawing>
              <wp:anchor distT="45720" distB="45720" distL="114300" distR="114300" simplePos="0" relativeHeight="251669504" behindDoc="0" locked="0" layoutInCell="1" allowOverlap="1" wp14:anchorId="24C922B6" wp14:editId="534568CC">
                <wp:simplePos x="0" y="0"/>
                <wp:positionH relativeFrom="margin">
                  <wp:align>right</wp:align>
                </wp:positionH>
                <wp:positionV relativeFrom="paragraph">
                  <wp:posOffset>9696</wp:posOffset>
                </wp:positionV>
                <wp:extent cx="5718175" cy="1404620"/>
                <wp:effectExtent l="0" t="0" r="15875" b="2540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1404620"/>
                        </a:xfrm>
                        <a:prstGeom prst="rect">
                          <a:avLst/>
                        </a:prstGeom>
                        <a:solidFill>
                          <a:srgbClr val="FFFFFF"/>
                        </a:solidFill>
                        <a:ln w="9525">
                          <a:solidFill>
                            <a:srgbClr val="000000"/>
                          </a:solidFill>
                          <a:miter lim="800000"/>
                          <a:headEnd/>
                          <a:tailEnd/>
                        </a:ln>
                      </wps:spPr>
                      <wps:txbx>
                        <w:txbxContent>
                          <w:p w14:paraId="36F707B8" w14:textId="77777777" w:rsidR="00DB2FE2" w:rsidRPr="0085544D" w:rsidRDefault="00DB2FE2" w:rsidP="00A470A5">
                            <w:pPr>
                              <w:rPr>
                                <w:b/>
                                <w:i/>
                              </w:rPr>
                            </w:pPr>
                            <w:r w:rsidRPr="0085544D">
                              <w:rPr>
                                <w:b/>
                                <w:i/>
                              </w:rPr>
                              <w:t>Chapter Summary</w:t>
                            </w:r>
                          </w:p>
                          <w:p w14:paraId="3DEFEE18" w14:textId="77777777" w:rsidR="00DB2FE2" w:rsidRDefault="00DB2FE2" w:rsidP="00A470A5">
                            <w:pPr>
                              <w:pStyle w:val="ListParagraph"/>
                              <w:numPr>
                                <w:ilvl w:val="0"/>
                                <w:numId w:val="7"/>
                              </w:numPr>
                            </w:pPr>
                            <w:r w:rsidRPr="00822093">
                              <w:t xml:space="preserve">We conducted a systematic literature review </w:t>
                            </w:r>
                            <w:r>
                              <w:t>of peer-reviewed publications o</w:t>
                            </w:r>
                            <w:r w:rsidRPr="00822093">
                              <w:t xml:space="preserve">n the </w:t>
                            </w:r>
                            <w:r>
                              <w:t>relationship of</w:t>
                            </w:r>
                            <w:r w:rsidRPr="00822093">
                              <w:t xml:space="preserve"> alcohol availability on alcohol consumption and alcohol-related harms</w:t>
                            </w:r>
                            <w:r>
                              <w:t xml:space="preserve"> over the ten year period 2005-2015.</w:t>
                            </w:r>
                          </w:p>
                          <w:p w14:paraId="388DD6CD" w14:textId="77777777" w:rsidR="00DB2FE2" w:rsidRDefault="00DB2FE2" w:rsidP="00A470A5">
                            <w:pPr>
                              <w:pStyle w:val="ListParagraph"/>
                              <w:numPr>
                                <w:ilvl w:val="0"/>
                                <w:numId w:val="7"/>
                              </w:numPr>
                            </w:pPr>
                            <w:r>
                              <w:t xml:space="preserve">191 articles were retrieved, the majority assessing how changes in outlet numbers relate to </w:t>
                            </w:r>
                            <w:r w:rsidRPr="00822093">
                              <w:t>drinking patterns and alcohol-related harm.</w:t>
                            </w:r>
                          </w:p>
                          <w:p w14:paraId="34764646" w14:textId="77777777" w:rsidR="00DB2FE2" w:rsidRPr="00822093" w:rsidRDefault="00DB2FE2" w:rsidP="00A470A5">
                            <w:pPr>
                              <w:pStyle w:val="ListParagraph"/>
                              <w:numPr>
                                <w:ilvl w:val="0"/>
                                <w:numId w:val="7"/>
                              </w:numPr>
                            </w:pPr>
                            <w:r w:rsidRPr="002F70DC">
                              <w:t xml:space="preserve">Supplementary searchers were conducted to examine studies relevant to </w:t>
                            </w:r>
                            <w:r>
                              <w:rPr>
                                <w:color w:val="000000"/>
                                <w:lang w:eastAsia="en-GB"/>
                              </w:rPr>
                              <w:t xml:space="preserve">Aboriginal and/or Torres Strait Islander </w:t>
                            </w:r>
                            <w:r>
                              <w:t>peoples</w:t>
                            </w:r>
                            <w:r w:rsidRPr="002F70DC">
                              <w:t xml:space="preserve"> – what interventions to reduce the availability of alcohol through restricted sale have been evaluat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C922B6" id="_x0000_s1030" type="#_x0000_t202" style="position:absolute;margin-left:399.05pt;margin-top:.75pt;width:450.25pt;height:110.6pt;z-index:25166950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">
                <v:textbox style="mso-fit-shape-to-text:t">
                  <w:txbxContent>
                    <w:p w14:paraId="36F707B8" w14:textId="77777777" w:rsidR="00DB2FE2" w:rsidRPr="0085544D" w:rsidRDefault="00DB2FE2" w:rsidP="00A470A5">
                      <w:pPr>
                        <w:rPr>
                          <w:b/>
                          <w:i/>
                        </w:rPr>
                      </w:pPr>
                      <w:r w:rsidRPr="0085544D">
                        <w:rPr>
                          <w:b/>
                          <w:i/>
                        </w:rPr>
                        <w:t>Chapter Summary</w:t>
                      </w:r>
                    </w:p>
                    <w:p w14:paraId="3DEFEE18" w14:textId="77777777" w:rsidR="00DB2FE2" w:rsidRDefault="00DB2FE2" w:rsidP="00A470A5">
                      <w:pPr>
                        <w:pStyle w:val="ListParagraph"/>
                        <w:numPr>
                          <w:ilvl w:val="0"/>
                          <w:numId w:val="7"/>
                        </w:numPr>
                      </w:pPr>
                      <w:r w:rsidRPr="00822093">
                        <w:t xml:space="preserve">We conducted a systematic literature review </w:t>
                      </w:r>
                      <w:r>
                        <w:t>of peer-reviewed publications o</w:t>
                      </w:r>
                      <w:r w:rsidRPr="00822093">
                        <w:t xml:space="preserve">n the </w:t>
                      </w:r>
                      <w:r>
                        <w:t>relationship of</w:t>
                      </w:r>
                      <w:r w:rsidRPr="00822093">
                        <w:t xml:space="preserve"> alcohol availability on alcohol consumption and alcohol-related harms</w:t>
                      </w:r>
                      <w:r>
                        <w:t xml:space="preserve"> over the ten year period 2005-2015.</w:t>
                      </w:r>
                    </w:p>
                    <w:p w14:paraId="388DD6CD" w14:textId="77777777" w:rsidR="00DB2FE2" w:rsidRDefault="00DB2FE2" w:rsidP="00A470A5">
                      <w:pPr>
                        <w:pStyle w:val="ListParagraph"/>
                        <w:numPr>
                          <w:ilvl w:val="0"/>
                          <w:numId w:val="7"/>
                        </w:numPr>
                      </w:pPr>
                      <w:r>
                        <w:t xml:space="preserve">191 articles were retrieved, the majority assessing how changes in outlet numbers relate to </w:t>
                      </w:r>
                      <w:r w:rsidRPr="00822093">
                        <w:t>drinking patterns and alcohol-related harm.</w:t>
                      </w:r>
                    </w:p>
                    <w:p w14:paraId="34764646" w14:textId="77777777" w:rsidR="00DB2FE2" w:rsidRPr="00822093" w:rsidRDefault="00DB2FE2" w:rsidP="00A470A5">
                      <w:pPr>
                        <w:pStyle w:val="ListParagraph"/>
                        <w:numPr>
                          <w:ilvl w:val="0"/>
                          <w:numId w:val="7"/>
                        </w:numPr>
                      </w:pPr>
                      <w:r w:rsidRPr="002F70DC">
                        <w:t xml:space="preserve">Supplementary searchers were conducted to examine studies relevant to </w:t>
                      </w:r>
                      <w:r>
                        <w:rPr>
                          <w:color w:val="000000"/>
                          <w:lang w:eastAsia="en-GB"/>
                        </w:rPr>
                        <w:t xml:space="preserve">Aboriginal and/or Torres Strait Islander </w:t>
                      </w:r>
                      <w:r>
                        <w:t>peoples</w:t>
                      </w:r>
                      <w:r w:rsidRPr="002F70DC">
                        <w:t xml:space="preserve"> – what interventions to reduce the availability of alcohol through restricted sale have been evaluated.</w:t>
                      </w:r>
                    </w:p>
                  </w:txbxContent>
                </v:textbox>
                <w10:wrap type="square" anchorx="margin"/>
              </v:shape>
            </w:pict>
          </mc:Fallback>
        </mc:AlternateContent>
      </w:r>
    </w:p>
    <w:p w14:paraId="3872B011" w14:textId="77777777" w:rsidR="00A470A5" w:rsidRPr="00D13B09" w:rsidRDefault="00A470A5" w:rsidP="00D13B09">
      <w:pPr>
        <w:rPr>
          <w:b/>
          <w:bCs/>
        </w:rPr>
      </w:pPr>
      <w:r w:rsidRPr="00D13B09">
        <w:rPr>
          <w:b/>
          <w:bCs/>
        </w:rPr>
        <w:t>Databases</w:t>
      </w:r>
    </w:p>
    <w:p w14:paraId="22D93E57" w14:textId="77777777" w:rsidR="00A470A5" w:rsidRDefault="00A470A5" w:rsidP="00A470A5">
      <w:pPr>
        <w:spacing w:line="360" w:lineRule="auto"/>
      </w:pPr>
      <w:r>
        <w:t xml:space="preserve">We conducted a systematic review of the published literature on the impact of changes in alcohol availability </w:t>
      </w:r>
      <w:r w:rsidRPr="00CB2445">
        <w:t>on alcohol consumption and alcohol-related harms</w:t>
      </w:r>
      <w:r>
        <w:t xml:space="preserve"> (search </w:t>
      </w:r>
      <w:r w:rsidRPr="0065084E">
        <w:t>criteria outlined below)</w:t>
      </w:r>
      <w:r>
        <w:t xml:space="preserve">. Databases searched were MEDLINE, EMBASE, PsychINFO and Core Collection (see Table 4). Core Collection captures studies in the humanity disciplines, such as criminology, which may not be included in the other three databases, which are focused on medical and behavioural science research. </w:t>
      </w:r>
      <w:r w:rsidRPr="0065084E">
        <w:t>Medline and Core Collection were accessed through the Web of Science</w:t>
      </w:r>
      <w:r>
        <w:t xml:space="preserve"> interface and PsychINFO and Embase through the OVID</w:t>
      </w:r>
      <w:r w:rsidRPr="0065084E">
        <w:t xml:space="preserve"> interface both via La Trobe University.</w:t>
      </w:r>
    </w:p>
    <w:p w14:paraId="033951FF" w14:textId="77777777" w:rsidR="00A470A5" w:rsidRDefault="00A470A5" w:rsidP="00A470A5">
      <w:pPr>
        <w:spacing w:line="360" w:lineRule="auto"/>
      </w:pPr>
    </w:p>
    <w:p w14:paraId="490B5491" w14:textId="77777777" w:rsidR="00A470A5" w:rsidRPr="00D13B09" w:rsidRDefault="00A470A5" w:rsidP="00D13B09">
      <w:pPr>
        <w:rPr>
          <w:b/>
          <w:bCs/>
        </w:rPr>
      </w:pPr>
      <w:r w:rsidRPr="00D13B09">
        <w:rPr>
          <w:b/>
          <w:bCs/>
        </w:rPr>
        <w:t>Search Strategy</w:t>
      </w:r>
    </w:p>
    <w:p w14:paraId="52B8099B" w14:textId="77777777" w:rsidR="00A470A5" w:rsidRDefault="00A470A5" w:rsidP="00A470A5">
      <w:pPr>
        <w:spacing w:line="360" w:lineRule="auto"/>
      </w:pPr>
      <w:r w:rsidRPr="0065084E">
        <w:t xml:space="preserve">The search strategy is comprised of two parts </w:t>
      </w:r>
      <w:r>
        <w:t xml:space="preserve">– availability in terms of number and density of outlets, and availability in terms of hours of operation. The searches combined alcohol terms (‘alcohol’ OR ‘liquor’) and availability-specific terms. Search terms were informed by existing systematic reviews of the literature (including Popova, Giesbrecht, Bekmuradov &amp; Patra, </w:t>
      </w:r>
      <w:r w:rsidRPr="00CB2445">
        <w:t>2009 and Stockwell &amp; Chikritzhs, 2009).</w:t>
      </w:r>
      <w:r>
        <w:t xml:space="preserve"> Searches were further refined by limiting searches to the ten years (until December 14</w:t>
      </w:r>
      <w:r w:rsidRPr="00986544">
        <w:rPr>
          <w:vertAlign w:val="superscript"/>
        </w:rPr>
        <w:t>th</w:t>
      </w:r>
      <w:proofErr w:type="gramStart"/>
      <w:r>
        <w:t xml:space="preserve"> 2015</w:t>
      </w:r>
      <w:proofErr w:type="gramEnd"/>
      <w:r>
        <w:t xml:space="preserve"> when the search was conducted). Table 2 and 3 show the search terms used.</w:t>
      </w:r>
    </w:p>
    <w:p w14:paraId="7955625C" w14:textId="77777777" w:rsidR="00A470A5" w:rsidRDefault="00A470A5" w:rsidP="00A470A5">
      <w:pPr>
        <w:spacing w:line="360" w:lineRule="auto"/>
      </w:pPr>
      <w:r w:rsidRPr="00252006">
        <w:t>Table 2</w:t>
      </w:r>
      <w:r>
        <w:t xml:space="preserve"> Search terms used for number and density of alcohol outlets</w:t>
      </w:r>
    </w:p>
    <w:tbl>
      <w:tblPr>
        <w:tblW w:w="889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8"/>
        <w:gridCol w:w="5182"/>
        <w:gridCol w:w="2977"/>
      </w:tblGrid>
      <w:tr w:rsidR="00A470A5" w:rsidRPr="00B659EF" w14:paraId="6B2E44FF" w14:textId="77777777" w:rsidTr="00A470A5">
        <w:tc>
          <w:tcPr>
            <w:tcW w:w="738" w:type="dxa"/>
            <w:tcBorders>
              <w:left w:val="nil"/>
              <w:bottom w:val="single" w:sz="4" w:space="0" w:color="000000"/>
              <w:right w:val="nil"/>
            </w:tcBorders>
          </w:tcPr>
          <w:p w14:paraId="5BAB6891" w14:textId="77777777" w:rsidR="00A470A5" w:rsidRPr="00B659EF" w:rsidRDefault="00A470A5" w:rsidP="00A470A5">
            <w:pPr>
              <w:pStyle w:val="ListParagraph"/>
              <w:tabs>
                <w:tab w:val="left" w:pos="0"/>
              </w:tabs>
              <w:spacing w:after="0" w:line="240" w:lineRule="auto"/>
              <w:ind w:left="0"/>
            </w:pPr>
            <w:r w:rsidRPr="00B659EF">
              <w:t>Step</w:t>
            </w:r>
          </w:p>
        </w:tc>
        <w:tc>
          <w:tcPr>
            <w:tcW w:w="5182" w:type="dxa"/>
            <w:tcBorders>
              <w:left w:val="nil"/>
              <w:bottom w:val="single" w:sz="4" w:space="0" w:color="000000"/>
              <w:right w:val="nil"/>
            </w:tcBorders>
          </w:tcPr>
          <w:p w14:paraId="59D77A56" w14:textId="77777777" w:rsidR="00A470A5" w:rsidRPr="00B659EF" w:rsidRDefault="00A470A5" w:rsidP="00A470A5">
            <w:pPr>
              <w:pStyle w:val="ListParagraph"/>
              <w:tabs>
                <w:tab w:val="left" w:pos="0"/>
              </w:tabs>
              <w:spacing w:after="0" w:line="240" w:lineRule="auto"/>
              <w:ind w:left="0"/>
            </w:pPr>
            <w:r w:rsidRPr="00B659EF">
              <w:t>Search Terms</w:t>
            </w:r>
          </w:p>
        </w:tc>
        <w:tc>
          <w:tcPr>
            <w:tcW w:w="2977" w:type="dxa"/>
            <w:tcBorders>
              <w:left w:val="nil"/>
              <w:bottom w:val="single" w:sz="4" w:space="0" w:color="000000"/>
              <w:right w:val="nil"/>
            </w:tcBorders>
          </w:tcPr>
          <w:p w14:paraId="3A7D1227" w14:textId="77777777" w:rsidR="00A470A5" w:rsidRPr="00B659EF" w:rsidRDefault="00A470A5" w:rsidP="00A470A5">
            <w:pPr>
              <w:pStyle w:val="ListParagraph"/>
              <w:tabs>
                <w:tab w:val="left" w:pos="0"/>
              </w:tabs>
              <w:spacing w:after="0" w:line="240" w:lineRule="auto"/>
              <w:ind w:left="0"/>
            </w:pPr>
            <w:r w:rsidRPr="00B659EF">
              <w:t>Sections of articles searched</w:t>
            </w:r>
          </w:p>
        </w:tc>
      </w:tr>
      <w:tr w:rsidR="00A470A5" w:rsidRPr="00B659EF" w14:paraId="4D1EF809" w14:textId="77777777" w:rsidTr="00A470A5">
        <w:tc>
          <w:tcPr>
            <w:tcW w:w="738" w:type="dxa"/>
            <w:tcBorders>
              <w:top w:val="single" w:sz="4" w:space="0" w:color="000000"/>
              <w:left w:val="nil"/>
              <w:bottom w:val="nil"/>
              <w:right w:val="nil"/>
            </w:tcBorders>
          </w:tcPr>
          <w:p w14:paraId="6919DAE1" w14:textId="77777777" w:rsidR="00A470A5" w:rsidRPr="00B659EF" w:rsidRDefault="00A470A5" w:rsidP="00A470A5">
            <w:pPr>
              <w:pStyle w:val="ListParagraph"/>
              <w:tabs>
                <w:tab w:val="left" w:pos="0"/>
              </w:tabs>
              <w:spacing w:after="0" w:line="240" w:lineRule="auto"/>
              <w:ind w:left="0"/>
            </w:pPr>
            <w:r w:rsidRPr="00B659EF">
              <w:t>1</w:t>
            </w:r>
          </w:p>
        </w:tc>
        <w:tc>
          <w:tcPr>
            <w:tcW w:w="5182" w:type="dxa"/>
            <w:tcBorders>
              <w:top w:val="single" w:sz="4" w:space="0" w:color="000000"/>
              <w:left w:val="nil"/>
              <w:bottom w:val="nil"/>
              <w:right w:val="nil"/>
            </w:tcBorders>
          </w:tcPr>
          <w:p w14:paraId="1FEEC77A" w14:textId="77777777" w:rsidR="00A470A5" w:rsidRDefault="00A470A5" w:rsidP="00A470A5">
            <w:pPr>
              <w:pStyle w:val="ListParagraph"/>
              <w:tabs>
                <w:tab w:val="left" w:pos="0"/>
              </w:tabs>
              <w:spacing w:after="0" w:line="240" w:lineRule="auto"/>
              <w:ind w:left="0"/>
            </w:pPr>
            <w:r>
              <w:t>a</w:t>
            </w:r>
            <w:r w:rsidRPr="006F134B">
              <w:rPr>
                <w:rFonts w:cs="Times New Roman"/>
                <w:color w:val="000000"/>
              </w:rPr>
              <w:t>lcohol OR liquor</w:t>
            </w:r>
            <w:r w:rsidRPr="00B659EF">
              <w:t xml:space="preserve"> </w:t>
            </w:r>
          </w:p>
          <w:p w14:paraId="26674FB7" w14:textId="77777777" w:rsidR="00A470A5" w:rsidRPr="00B659EF" w:rsidRDefault="00A470A5" w:rsidP="00A470A5">
            <w:pPr>
              <w:pStyle w:val="ListParagraph"/>
              <w:tabs>
                <w:tab w:val="left" w:pos="0"/>
              </w:tabs>
              <w:spacing w:after="0" w:line="240" w:lineRule="auto"/>
              <w:ind w:left="0"/>
            </w:pPr>
          </w:p>
        </w:tc>
        <w:tc>
          <w:tcPr>
            <w:tcW w:w="2977" w:type="dxa"/>
            <w:tcBorders>
              <w:top w:val="single" w:sz="4" w:space="0" w:color="000000"/>
              <w:left w:val="nil"/>
              <w:bottom w:val="nil"/>
              <w:right w:val="nil"/>
            </w:tcBorders>
          </w:tcPr>
          <w:p w14:paraId="6469E264" w14:textId="77777777" w:rsidR="00A470A5" w:rsidRPr="00B659EF" w:rsidRDefault="00A470A5" w:rsidP="00A470A5">
            <w:pPr>
              <w:pStyle w:val="ListParagraph"/>
              <w:tabs>
                <w:tab w:val="left" w:pos="0"/>
              </w:tabs>
              <w:spacing w:after="0" w:line="240" w:lineRule="auto"/>
              <w:ind w:left="0"/>
            </w:pPr>
            <w:r w:rsidRPr="00B659EF">
              <w:t>Title, abstract, keywords</w:t>
            </w:r>
          </w:p>
        </w:tc>
      </w:tr>
      <w:tr w:rsidR="00A470A5" w:rsidRPr="00B659EF" w14:paraId="558E31DC" w14:textId="77777777" w:rsidTr="00A470A5">
        <w:tc>
          <w:tcPr>
            <w:tcW w:w="738" w:type="dxa"/>
            <w:tcBorders>
              <w:top w:val="nil"/>
              <w:left w:val="nil"/>
              <w:bottom w:val="nil"/>
              <w:right w:val="nil"/>
            </w:tcBorders>
          </w:tcPr>
          <w:p w14:paraId="381E45B7" w14:textId="77777777" w:rsidR="00A470A5" w:rsidRPr="00B659EF" w:rsidRDefault="00A470A5" w:rsidP="00A470A5">
            <w:pPr>
              <w:pStyle w:val="ListParagraph"/>
              <w:tabs>
                <w:tab w:val="left" w:pos="0"/>
              </w:tabs>
              <w:spacing w:after="0" w:line="240" w:lineRule="auto"/>
              <w:ind w:left="0"/>
            </w:pPr>
            <w:r w:rsidRPr="00B659EF">
              <w:lastRenderedPageBreak/>
              <w:t>2</w:t>
            </w:r>
          </w:p>
        </w:tc>
        <w:tc>
          <w:tcPr>
            <w:tcW w:w="5182" w:type="dxa"/>
            <w:tcBorders>
              <w:top w:val="nil"/>
              <w:left w:val="nil"/>
              <w:bottom w:val="nil"/>
              <w:right w:val="nil"/>
            </w:tcBorders>
          </w:tcPr>
          <w:p w14:paraId="7C654C27" w14:textId="77777777" w:rsidR="00A470A5" w:rsidRDefault="00A470A5" w:rsidP="00A470A5">
            <w:pPr>
              <w:pStyle w:val="ListParagraph"/>
              <w:tabs>
                <w:tab w:val="left" w:pos="0"/>
              </w:tabs>
              <w:spacing w:after="0" w:line="240" w:lineRule="auto"/>
              <w:ind w:left="0"/>
              <w:rPr>
                <w:rFonts w:cs="Times New Roman"/>
                <w:color w:val="000000"/>
              </w:rPr>
            </w:pPr>
            <w:r>
              <w:rPr>
                <w:rFonts w:cs="Times New Roman"/>
                <w:color w:val="000000"/>
              </w:rPr>
              <w:t>outlet* OR premise* OR store*</w:t>
            </w:r>
          </w:p>
          <w:p w14:paraId="552769BB" w14:textId="77777777" w:rsidR="00A470A5" w:rsidRPr="00B659EF" w:rsidRDefault="00A470A5" w:rsidP="00A470A5">
            <w:pPr>
              <w:pStyle w:val="ListParagraph"/>
              <w:tabs>
                <w:tab w:val="left" w:pos="0"/>
              </w:tabs>
              <w:spacing w:after="0" w:line="240" w:lineRule="auto"/>
              <w:ind w:left="0"/>
            </w:pPr>
          </w:p>
        </w:tc>
        <w:tc>
          <w:tcPr>
            <w:tcW w:w="2977" w:type="dxa"/>
            <w:tcBorders>
              <w:top w:val="nil"/>
              <w:left w:val="nil"/>
              <w:bottom w:val="nil"/>
              <w:right w:val="nil"/>
            </w:tcBorders>
          </w:tcPr>
          <w:p w14:paraId="6410049F" w14:textId="77777777" w:rsidR="00A470A5" w:rsidRPr="00B659EF" w:rsidRDefault="00A470A5" w:rsidP="00A470A5">
            <w:pPr>
              <w:pStyle w:val="ListParagraph"/>
              <w:tabs>
                <w:tab w:val="left" w:pos="0"/>
              </w:tabs>
              <w:spacing w:after="0" w:line="240" w:lineRule="auto"/>
              <w:ind w:left="0"/>
            </w:pPr>
            <w:r w:rsidRPr="00B659EF">
              <w:t>Title, abstract, keywords</w:t>
            </w:r>
          </w:p>
        </w:tc>
      </w:tr>
      <w:tr w:rsidR="00A470A5" w:rsidRPr="00B659EF" w14:paraId="71E0BBB1" w14:textId="77777777" w:rsidTr="00A470A5">
        <w:tc>
          <w:tcPr>
            <w:tcW w:w="738" w:type="dxa"/>
            <w:tcBorders>
              <w:top w:val="nil"/>
              <w:left w:val="nil"/>
              <w:bottom w:val="nil"/>
              <w:right w:val="nil"/>
            </w:tcBorders>
          </w:tcPr>
          <w:p w14:paraId="4B1BA68E" w14:textId="77777777" w:rsidR="00A470A5" w:rsidRPr="00B659EF" w:rsidRDefault="00A470A5" w:rsidP="00A470A5">
            <w:pPr>
              <w:pStyle w:val="ListParagraph"/>
              <w:tabs>
                <w:tab w:val="left" w:pos="0"/>
              </w:tabs>
              <w:spacing w:after="0" w:line="240" w:lineRule="auto"/>
              <w:ind w:left="0"/>
            </w:pPr>
            <w:r w:rsidRPr="00B659EF">
              <w:t>3</w:t>
            </w:r>
          </w:p>
        </w:tc>
        <w:tc>
          <w:tcPr>
            <w:tcW w:w="5182" w:type="dxa"/>
            <w:tcBorders>
              <w:top w:val="nil"/>
              <w:left w:val="nil"/>
              <w:bottom w:val="nil"/>
              <w:right w:val="nil"/>
            </w:tcBorders>
          </w:tcPr>
          <w:p w14:paraId="7ED1630F" w14:textId="77777777" w:rsidR="00A470A5" w:rsidRDefault="00A470A5" w:rsidP="00A470A5">
            <w:pPr>
              <w:pStyle w:val="ListParagraph"/>
              <w:tabs>
                <w:tab w:val="left" w:pos="0"/>
              </w:tabs>
              <w:spacing w:after="0" w:line="240" w:lineRule="auto"/>
              <w:ind w:left="0"/>
            </w:pPr>
            <w:r>
              <w:rPr>
                <w:rFonts w:cs="Times New Roman"/>
                <w:color w:val="000000"/>
              </w:rPr>
              <w:t>densit* OR availability OR proximit* OR access OR spatial OR neighbour$hood</w:t>
            </w:r>
            <w:r>
              <w:rPr>
                <w:rStyle w:val="FootnoteReference"/>
                <w:rFonts w:cs="Times New Roman"/>
                <w:color w:val="000000"/>
              </w:rPr>
              <w:footnoteReference w:id="4"/>
            </w:r>
          </w:p>
          <w:p w14:paraId="37794292" w14:textId="77777777" w:rsidR="00A470A5" w:rsidRPr="00B659EF" w:rsidRDefault="00A470A5" w:rsidP="00A470A5">
            <w:pPr>
              <w:pStyle w:val="ListParagraph"/>
              <w:tabs>
                <w:tab w:val="left" w:pos="0"/>
              </w:tabs>
              <w:spacing w:after="0" w:line="240" w:lineRule="auto"/>
              <w:ind w:left="0"/>
            </w:pPr>
          </w:p>
        </w:tc>
        <w:tc>
          <w:tcPr>
            <w:tcW w:w="2977" w:type="dxa"/>
            <w:tcBorders>
              <w:top w:val="nil"/>
              <w:left w:val="nil"/>
              <w:bottom w:val="nil"/>
              <w:right w:val="nil"/>
            </w:tcBorders>
          </w:tcPr>
          <w:p w14:paraId="41FBBF25" w14:textId="77777777" w:rsidR="00A470A5" w:rsidRPr="00B659EF" w:rsidRDefault="00A470A5" w:rsidP="00A470A5">
            <w:pPr>
              <w:pStyle w:val="ListParagraph"/>
              <w:tabs>
                <w:tab w:val="left" w:pos="0"/>
              </w:tabs>
              <w:spacing w:after="0" w:line="240" w:lineRule="auto"/>
              <w:ind w:left="0"/>
            </w:pPr>
            <w:r w:rsidRPr="00B659EF">
              <w:t>Title, abstract, keywords</w:t>
            </w:r>
          </w:p>
        </w:tc>
      </w:tr>
      <w:tr w:rsidR="00A470A5" w:rsidRPr="00B659EF" w14:paraId="49F6F7DC" w14:textId="77777777" w:rsidTr="00A470A5">
        <w:tc>
          <w:tcPr>
            <w:tcW w:w="738" w:type="dxa"/>
            <w:tcBorders>
              <w:top w:val="nil"/>
              <w:left w:val="nil"/>
              <w:bottom w:val="nil"/>
              <w:right w:val="nil"/>
            </w:tcBorders>
          </w:tcPr>
          <w:p w14:paraId="558D598E" w14:textId="77777777" w:rsidR="00A470A5" w:rsidRPr="00B659EF" w:rsidRDefault="00A470A5" w:rsidP="00A470A5">
            <w:pPr>
              <w:pStyle w:val="ListParagraph"/>
              <w:tabs>
                <w:tab w:val="left" w:pos="0"/>
              </w:tabs>
              <w:spacing w:after="0" w:line="240" w:lineRule="auto"/>
              <w:ind w:left="0"/>
            </w:pPr>
            <w:r w:rsidRPr="00B659EF">
              <w:t>4</w:t>
            </w:r>
          </w:p>
        </w:tc>
        <w:tc>
          <w:tcPr>
            <w:tcW w:w="5182" w:type="dxa"/>
            <w:tcBorders>
              <w:top w:val="nil"/>
              <w:left w:val="nil"/>
              <w:bottom w:val="nil"/>
              <w:right w:val="nil"/>
            </w:tcBorders>
          </w:tcPr>
          <w:p w14:paraId="2AB177ED" w14:textId="77777777" w:rsidR="00A470A5" w:rsidRPr="00B659EF" w:rsidRDefault="00A470A5" w:rsidP="00A470A5">
            <w:pPr>
              <w:pStyle w:val="ListParagraph"/>
              <w:tabs>
                <w:tab w:val="left" w:pos="0"/>
              </w:tabs>
              <w:spacing w:after="0" w:line="240" w:lineRule="auto"/>
              <w:ind w:left="0"/>
            </w:pPr>
            <w:r w:rsidRPr="00B659EF">
              <w:t>Combination of 1 AND 2</w:t>
            </w:r>
            <w:r>
              <w:t xml:space="preserve"> AND 3</w:t>
            </w:r>
          </w:p>
          <w:p w14:paraId="755282AE" w14:textId="77777777" w:rsidR="00A470A5" w:rsidRPr="00B659EF" w:rsidRDefault="00A470A5" w:rsidP="00A470A5">
            <w:pPr>
              <w:pStyle w:val="ListParagraph"/>
              <w:tabs>
                <w:tab w:val="left" w:pos="0"/>
              </w:tabs>
              <w:spacing w:after="0" w:line="240" w:lineRule="auto"/>
              <w:ind w:left="0"/>
            </w:pPr>
          </w:p>
        </w:tc>
        <w:tc>
          <w:tcPr>
            <w:tcW w:w="2977" w:type="dxa"/>
            <w:tcBorders>
              <w:top w:val="nil"/>
              <w:left w:val="nil"/>
              <w:bottom w:val="nil"/>
              <w:right w:val="nil"/>
            </w:tcBorders>
          </w:tcPr>
          <w:p w14:paraId="796C4744" w14:textId="77777777" w:rsidR="00A470A5" w:rsidRPr="00B659EF" w:rsidRDefault="00A470A5" w:rsidP="00A470A5">
            <w:pPr>
              <w:pStyle w:val="ListParagraph"/>
              <w:tabs>
                <w:tab w:val="left" w:pos="0"/>
              </w:tabs>
              <w:spacing w:after="0" w:line="240" w:lineRule="auto"/>
              <w:ind w:left="0"/>
            </w:pPr>
          </w:p>
        </w:tc>
      </w:tr>
      <w:tr w:rsidR="00A470A5" w:rsidRPr="00B659EF" w14:paraId="30B13175" w14:textId="77777777" w:rsidTr="00A470A5">
        <w:tc>
          <w:tcPr>
            <w:tcW w:w="738" w:type="dxa"/>
            <w:tcBorders>
              <w:top w:val="nil"/>
              <w:left w:val="nil"/>
              <w:right w:val="nil"/>
            </w:tcBorders>
          </w:tcPr>
          <w:p w14:paraId="228F8C04" w14:textId="77777777" w:rsidR="00A470A5" w:rsidRPr="00B659EF" w:rsidRDefault="00A470A5" w:rsidP="00A470A5">
            <w:pPr>
              <w:pStyle w:val="ListParagraph"/>
              <w:tabs>
                <w:tab w:val="left" w:pos="0"/>
              </w:tabs>
              <w:spacing w:after="0" w:line="240" w:lineRule="auto"/>
              <w:ind w:left="0"/>
            </w:pPr>
            <w:r w:rsidRPr="00B659EF">
              <w:t>6</w:t>
            </w:r>
          </w:p>
        </w:tc>
        <w:tc>
          <w:tcPr>
            <w:tcW w:w="5182" w:type="dxa"/>
            <w:tcBorders>
              <w:top w:val="nil"/>
              <w:left w:val="nil"/>
              <w:right w:val="nil"/>
            </w:tcBorders>
          </w:tcPr>
          <w:p w14:paraId="77FB27CD" w14:textId="77777777" w:rsidR="00A470A5" w:rsidRPr="00B659EF" w:rsidRDefault="00A470A5" w:rsidP="00A470A5">
            <w:pPr>
              <w:pStyle w:val="ListParagraph"/>
              <w:tabs>
                <w:tab w:val="left" w:pos="0"/>
              </w:tabs>
              <w:spacing w:after="0" w:line="240" w:lineRule="auto"/>
              <w:ind w:left="0"/>
            </w:pPr>
            <w:r w:rsidRPr="00B659EF">
              <w:t xml:space="preserve">Limit to articles published between January </w:t>
            </w:r>
            <w:r>
              <w:t>2005</w:t>
            </w:r>
            <w:r w:rsidRPr="00B659EF">
              <w:t>-</w:t>
            </w:r>
            <w:r>
              <w:t xml:space="preserve"> December 14</w:t>
            </w:r>
            <w:r w:rsidRPr="00924328">
              <w:rPr>
                <w:vertAlign w:val="superscript"/>
              </w:rPr>
              <w:t>th</w:t>
            </w:r>
            <w:r>
              <w:t xml:space="preserve"> 2015</w:t>
            </w:r>
          </w:p>
        </w:tc>
        <w:tc>
          <w:tcPr>
            <w:tcW w:w="2977" w:type="dxa"/>
            <w:tcBorders>
              <w:top w:val="nil"/>
              <w:left w:val="nil"/>
              <w:right w:val="nil"/>
            </w:tcBorders>
          </w:tcPr>
          <w:p w14:paraId="7932E612" w14:textId="77777777" w:rsidR="00A470A5" w:rsidRPr="00B659EF" w:rsidRDefault="00A470A5" w:rsidP="00A470A5">
            <w:pPr>
              <w:pStyle w:val="ListParagraph"/>
              <w:tabs>
                <w:tab w:val="left" w:pos="0"/>
              </w:tabs>
              <w:spacing w:after="0" w:line="240" w:lineRule="auto"/>
              <w:ind w:left="0"/>
            </w:pPr>
          </w:p>
        </w:tc>
      </w:tr>
    </w:tbl>
    <w:p w14:paraId="18C32528" w14:textId="77777777" w:rsidR="00A470A5" w:rsidRDefault="00A470A5" w:rsidP="00A470A5">
      <w:pPr>
        <w:spacing w:line="360" w:lineRule="auto"/>
        <w:rPr>
          <w:b/>
        </w:rPr>
      </w:pPr>
    </w:p>
    <w:p w14:paraId="1175263B" w14:textId="77777777" w:rsidR="00A470A5" w:rsidRPr="00924328" w:rsidRDefault="00A470A5" w:rsidP="00A470A5">
      <w:r w:rsidRPr="00252006">
        <w:t xml:space="preserve">Table 3 </w:t>
      </w:r>
      <w:r w:rsidRPr="005D5269">
        <w:t>Search terms used restrictions on trading hours</w:t>
      </w:r>
    </w:p>
    <w:tbl>
      <w:tblPr>
        <w:tblW w:w="889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8"/>
        <w:gridCol w:w="5182"/>
        <w:gridCol w:w="2977"/>
      </w:tblGrid>
      <w:tr w:rsidR="00A470A5" w:rsidRPr="00B659EF" w14:paraId="304FDE33" w14:textId="77777777" w:rsidTr="00A470A5">
        <w:tc>
          <w:tcPr>
            <w:tcW w:w="738" w:type="dxa"/>
            <w:tcBorders>
              <w:left w:val="nil"/>
              <w:bottom w:val="single" w:sz="4" w:space="0" w:color="000000"/>
              <w:right w:val="nil"/>
            </w:tcBorders>
          </w:tcPr>
          <w:p w14:paraId="56486FD6" w14:textId="77777777" w:rsidR="00A470A5" w:rsidRPr="00B659EF" w:rsidRDefault="00A470A5" w:rsidP="00A470A5">
            <w:pPr>
              <w:pStyle w:val="ListParagraph"/>
              <w:tabs>
                <w:tab w:val="left" w:pos="0"/>
              </w:tabs>
              <w:spacing w:after="0" w:line="240" w:lineRule="auto"/>
              <w:ind w:left="0"/>
            </w:pPr>
            <w:r w:rsidRPr="00B659EF">
              <w:t>Step</w:t>
            </w:r>
          </w:p>
        </w:tc>
        <w:tc>
          <w:tcPr>
            <w:tcW w:w="5182" w:type="dxa"/>
            <w:tcBorders>
              <w:left w:val="nil"/>
              <w:bottom w:val="single" w:sz="4" w:space="0" w:color="000000"/>
              <w:right w:val="nil"/>
            </w:tcBorders>
          </w:tcPr>
          <w:p w14:paraId="33F74CBE" w14:textId="77777777" w:rsidR="00A470A5" w:rsidRPr="00B659EF" w:rsidRDefault="00A470A5" w:rsidP="00A470A5">
            <w:pPr>
              <w:pStyle w:val="ListParagraph"/>
              <w:tabs>
                <w:tab w:val="left" w:pos="0"/>
              </w:tabs>
              <w:spacing w:after="0" w:line="240" w:lineRule="auto"/>
              <w:ind w:left="0"/>
            </w:pPr>
            <w:r w:rsidRPr="00B659EF">
              <w:t>Search Terms</w:t>
            </w:r>
          </w:p>
        </w:tc>
        <w:tc>
          <w:tcPr>
            <w:tcW w:w="2977" w:type="dxa"/>
            <w:tcBorders>
              <w:left w:val="nil"/>
              <w:bottom w:val="single" w:sz="4" w:space="0" w:color="000000"/>
              <w:right w:val="nil"/>
            </w:tcBorders>
          </w:tcPr>
          <w:p w14:paraId="3147F35C" w14:textId="77777777" w:rsidR="00A470A5" w:rsidRPr="00B659EF" w:rsidRDefault="00A470A5" w:rsidP="00A470A5">
            <w:pPr>
              <w:pStyle w:val="ListParagraph"/>
              <w:tabs>
                <w:tab w:val="left" w:pos="0"/>
              </w:tabs>
              <w:spacing w:after="0" w:line="240" w:lineRule="auto"/>
              <w:ind w:left="0"/>
            </w:pPr>
            <w:r w:rsidRPr="00B659EF">
              <w:t>Sections of articles searched</w:t>
            </w:r>
          </w:p>
        </w:tc>
      </w:tr>
      <w:tr w:rsidR="00A470A5" w:rsidRPr="00B659EF" w14:paraId="7F0D33EB" w14:textId="77777777" w:rsidTr="00A470A5">
        <w:tc>
          <w:tcPr>
            <w:tcW w:w="738" w:type="dxa"/>
            <w:tcBorders>
              <w:top w:val="single" w:sz="4" w:space="0" w:color="000000"/>
              <w:left w:val="nil"/>
              <w:bottom w:val="nil"/>
              <w:right w:val="nil"/>
            </w:tcBorders>
          </w:tcPr>
          <w:p w14:paraId="030C12D6" w14:textId="77777777" w:rsidR="00A470A5" w:rsidRPr="00B659EF" w:rsidRDefault="00A470A5" w:rsidP="00A470A5">
            <w:pPr>
              <w:pStyle w:val="ListParagraph"/>
              <w:tabs>
                <w:tab w:val="left" w:pos="0"/>
              </w:tabs>
              <w:spacing w:after="0" w:line="240" w:lineRule="auto"/>
              <w:ind w:left="0"/>
            </w:pPr>
            <w:r w:rsidRPr="00B659EF">
              <w:t>1</w:t>
            </w:r>
          </w:p>
        </w:tc>
        <w:tc>
          <w:tcPr>
            <w:tcW w:w="5182" w:type="dxa"/>
            <w:tcBorders>
              <w:top w:val="single" w:sz="4" w:space="0" w:color="000000"/>
              <w:left w:val="nil"/>
              <w:bottom w:val="nil"/>
              <w:right w:val="nil"/>
            </w:tcBorders>
          </w:tcPr>
          <w:p w14:paraId="013B5A16" w14:textId="77777777" w:rsidR="00A470A5" w:rsidRDefault="00A470A5" w:rsidP="00A470A5">
            <w:pPr>
              <w:pStyle w:val="ListParagraph"/>
              <w:tabs>
                <w:tab w:val="left" w:pos="0"/>
              </w:tabs>
              <w:spacing w:after="0" w:line="240" w:lineRule="auto"/>
              <w:ind w:left="0"/>
            </w:pPr>
            <w:r>
              <w:t>a</w:t>
            </w:r>
            <w:r w:rsidRPr="006F134B">
              <w:rPr>
                <w:rFonts w:cs="Times New Roman"/>
                <w:color w:val="000000"/>
              </w:rPr>
              <w:t>lcohol OR liquor</w:t>
            </w:r>
            <w:r w:rsidRPr="00B659EF">
              <w:t xml:space="preserve"> </w:t>
            </w:r>
          </w:p>
          <w:p w14:paraId="5CFBB644" w14:textId="77777777" w:rsidR="00A470A5" w:rsidRPr="00B659EF" w:rsidRDefault="00A470A5" w:rsidP="00A470A5">
            <w:pPr>
              <w:pStyle w:val="ListParagraph"/>
              <w:tabs>
                <w:tab w:val="left" w:pos="0"/>
              </w:tabs>
              <w:spacing w:after="0" w:line="240" w:lineRule="auto"/>
              <w:ind w:left="0"/>
            </w:pPr>
          </w:p>
        </w:tc>
        <w:tc>
          <w:tcPr>
            <w:tcW w:w="2977" w:type="dxa"/>
            <w:tcBorders>
              <w:top w:val="single" w:sz="4" w:space="0" w:color="000000"/>
              <w:left w:val="nil"/>
              <w:bottom w:val="nil"/>
              <w:right w:val="nil"/>
            </w:tcBorders>
          </w:tcPr>
          <w:p w14:paraId="3F8C28FC" w14:textId="77777777" w:rsidR="00A470A5" w:rsidRPr="00B659EF" w:rsidRDefault="00A470A5" w:rsidP="00A470A5">
            <w:pPr>
              <w:pStyle w:val="ListParagraph"/>
              <w:tabs>
                <w:tab w:val="left" w:pos="0"/>
              </w:tabs>
              <w:spacing w:after="0" w:line="240" w:lineRule="auto"/>
              <w:ind w:left="0"/>
            </w:pPr>
            <w:r w:rsidRPr="00B659EF">
              <w:t>Title, abstract, keywords</w:t>
            </w:r>
          </w:p>
        </w:tc>
      </w:tr>
      <w:tr w:rsidR="00A470A5" w:rsidRPr="00B659EF" w14:paraId="0DC4F983" w14:textId="77777777" w:rsidTr="00A470A5">
        <w:tc>
          <w:tcPr>
            <w:tcW w:w="738" w:type="dxa"/>
            <w:tcBorders>
              <w:top w:val="nil"/>
              <w:left w:val="nil"/>
              <w:bottom w:val="nil"/>
              <w:right w:val="nil"/>
            </w:tcBorders>
          </w:tcPr>
          <w:p w14:paraId="388DBF8C" w14:textId="77777777" w:rsidR="00A470A5" w:rsidRPr="00B659EF" w:rsidRDefault="00A470A5" w:rsidP="00A470A5">
            <w:pPr>
              <w:pStyle w:val="ListParagraph"/>
              <w:tabs>
                <w:tab w:val="left" w:pos="0"/>
              </w:tabs>
              <w:spacing w:after="0" w:line="240" w:lineRule="auto"/>
              <w:ind w:left="0"/>
            </w:pPr>
            <w:r w:rsidRPr="00B659EF">
              <w:t>2</w:t>
            </w:r>
          </w:p>
        </w:tc>
        <w:tc>
          <w:tcPr>
            <w:tcW w:w="5182" w:type="dxa"/>
            <w:tcBorders>
              <w:top w:val="nil"/>
              <w:left w:val="nil"/>
              <w:bottom w:val="nil"/>
              <w:right w:val="nil"/>
            </w:tcBorders>
          </w:tcPr>
          <w:p w14:paraId="30FA3D65" w14:textId="77777777" w:rsidR="00A470A5" w:rsidRDefault="00A470A5" w:rsidP="00A470A5">
            <w:pPr>
              <w:pStyle w:val="ListParagraph"/>
              <w:tabs>
                <w:tab w:val="left" w:pos="0"/>
              </w:tabs>
              <w:spacing w:after="0" w:line="240" w:lineRule="auto"/>
              <w:ind w:left="0"/>
              <w:rPr>
                <w:rStyle w:val="searchhistory-search-term"/>
                <w:color w:val="0A0905"/>
              </w:rPr>
            </w:pPr>
            <w:r w:rsidRPr="007627C0">
              <w:rPr>
                <w:rStyle w:val="searchhistory-search-term"/>
                <w:color w:val="0A0905"/>
              </w:rPr>
              <w:t xml:space="preserve">closing hour* </w:t>
            </w:r>
            <w:r>
              <w:rPr>
                <w:rStyle w:val="searchhistory-search-term"/>
                <w:color w:val="0A0905"/>
              </w:rPr>
              <w:t xml:space="preserve">OR </w:t>
            </w:r>
            <w:r w:rsidRPr="007627C0">
              <w:rPr>
                <w:rStyle w:val="searchhistory-search-term"/>
                <w:color w:val="0A0905"/>
              </w:rPr>
              <w:t>opening hour*</w:t>
            </w:r>
            <w:r w:rsidRPr="00124286">
              <w:rPr>
                <w:rFonts w:cs="Times New Roman"/>
                <w:color w:val="000000"/>
              </w:rPr>
              <w:t xml:space="preserve"> </w:t>
            </w:r>
            <w:r>
              <w:rPr>
                <w:rFonts w:cs="Times New Roman"/>
                <w:color w:val="000000"/>
              </w:rPr>
              <w:t>OR</w:t>
            </w:r>
            <w:r w:rsidRPr="007627C0">
              <w:rPr>
                <w:rStyle w:val="searchhistory-search-term"/>
                <w:color w:val="0A0905"/>
              </w:rPr>
              <w:t xml:space="preserve"> trading hour*</w:t>
            </w:r>
            <w:r w:rsidRPr="00124286">
              <w:rPr>
                <w:rFonts w:cs="Times New Roman"/>
                <w:color w:val="000000"/>
              </w:rPr>
              <w:t xml:space="preserve"> </w:t>
            </w:r>
            <w:r>
              <w:rPr>
                <w:rFonts w:cs="Times New Roman"/>
                <w:color w:val="000000"/>
              </w:rPr>
              <w:t>OR</w:t>
            </w:r>
            <w:r w:rsidRPr="007627C0">
              <w:rPr>
                <w:rStyle w:val="searchhistory-search-term"/>
                <w:color w:val="0A0905"/>
              </w:rPr>
              <w:t xml:space="preserve"> operating hour*</w:t>
            </w:r>
            <w:r w:rsidRPr="00124286">
              <w:rPr>
                <w:rFonts w:cs="Times New Roman"/>
                <w:color w:val="000000"/>
              </w:rPr>
              <w:t xml:space="preserve"> </w:t>
            </w:r>
            <w:r>
              <w:rPr>
                <w:rFonts w:cs="Times New Roman"/>
                <w:color w:val="000000"/>
              </w:rPr>
              <w:t>OR</w:t>
            </w:r>
            <w:r>
              <w:rPr>
                <w:rStyle w:val="searchhistory-search-term"/>
                <w:color w:val="0A0905"/>
              </w:rPr>
              <w:t xml:space="preserve"> </w:t>
            </w:r>
            <w:r w:rsidRPr="007627C0">
              <w:rPr>
                <w:rStyle w:val="searchhistory-search-term"/>
                <w:color w:val="0A0905"/>
              </w:rPr>
              <w:t>drinking hour*</w:t>
            </w:r>
            <w:r w:rsidRPr="00124286">
              <w:rPr>
                <w:rFonts w:cs="Times New Roman"/>
                <w:color w:val="000000"/>
              </w:rPr>
              <w:t xml:space="preserve"> </w:t>
            </w:r>
            <w:r>
              <w:rPr>
                <w:rFonts w:cs="Times New Roman"/>
                <w:color w:val="000000"/>
              </w:rPr>
              <w:t>OR</w:t>
            </w:r>
            <w:r>
              <w:rPr>
                <w:rStyle w:val="searchhistory-search-term"/>
                <w:color w:val="0A0905"/>
              </w:rPr>
              <w:t xml:space="preserve"> </w:t>
            </w:r>
            <w:r w:rsidRPr="007627C0">
              <w:rPr>
                <w:rStyle w:val="searchhistory-search-term"/>
                <w:color w:val="0A0905"/>
              </w:rPr>
              <w:t>closing time*</w:t>
            </w:r>
            <w:r w:rsidRPr="00124286">
              <w:rPr>
                <w:rFonts w:cs="Times New Roman"/>
                <w:color w:val="000000"/>
              </w:rPr>
              <w:t xml:space="preserve"> </w:t>
            </w:r>
            <w:r>
              <w:rPr>
                <w:rFonts w:cs="Times New Roman"/>
                <w:color w:val="000000"/>
              </w:rPr>
              <w:t>OR</w:t>
            </w:r>
            <w:r>
              <w:rPr>
                <w:rStyle w:val="searchhistory-search-term"/>
                <w:color w:val="0A0905"/>
              </w:rPr>
              <w:t xml:space="preserve"> </w:t>
            </w:r>
            <w:r w:rsidRPr="007627C0">
              <w:rPr>
                <w:rStyle w:val="searchhistory-search-term"/>
                <w:color w:val="0A0905"/>
              </w:rPr>
              <w:t>hours of alcohol sale*</w:t>
            </w:r>
            <w:r>
              <w:rPr>
                <w:rStyle w:val="searchhistory-search-term"/>
                <w:color w:val="0A0905"/>
              </w:rPr>
              <w:t xml:space="preserve"> </w:t>
            </w:r>
            <w:r>
              <w:rPr>
                <w:rFonts w:cs="Times New Roman"/>
                <w:color w:val="000000"/>
              </w:rPr>
              <w:t xml:space="preserve">OR </w:t>
            </w:r>
            <w:r w:rsidRPr="007627C0">
              <w:rPr>
                <w:rStyle w:val="searchhistory-search-term"/>
                <w:color w:val="0A0905"/>
              </w:rPr>
              <w:t>serving-hour*</w:t>
            </w:r>
          </w:p>
          <w:p w14:paraId="0B1215E0" w14:textId="77777777" w:rsidR="00A470A5" w:rsidRPr="00B659EF" w:rsidRDefault="00A470A5" w:rsidP="00A470A5">
            <w:pPr>
              <w:pStyle w:val="ListParagraph"/>
              <w:tabs>
                <w:tab w:val="left" w:pos="0"/>
              </w:tabs>
              <w:spacing w:after="0" w:line="240" w:lineRule="auto"/>
              <w:ind w:left="0"/>
            </w:pPr>
          </w:p>
        </w:tc>
        <w:tc>
          <w:tcPr>
            <w:tcW w:w="2977" w:type="dxa"/>
            <w:tcBorders>
              <w:top w:val="nil"/>
              <w:left w:val="nil"/>
              <w:bottom w:val="nil"/>
              <w:right w:val="nil"/>
            </w:tcBorders>
          </w:tcPr>
          <w:p w14:paraId="4FDDDF1B" w14:textId="77777777" w:rsidR="00A470A5" w:rsidRPr="00B659EF" w:rsidRDefault="00A470A5" w:rsidP="00A470A5">
            <w:pPr>
              <w:pStyle w:val="ListParagraph"/>
              <w:tabs>
                <w:tab w:val="left" w:pos="0"/>
              </w:tabs>
              <w:spacing w:after="0" w:line="240" w:lineRule="auto"/>
              <w:ind w:left="0"/>
            </w:pPr>
            <w:r w:rsidRPr="00B659EF">
              <w:t>Title, abstract, keywords</w:t>
            </w:r>
          </w:p>
        </w:tc>
      </w:tr>
      <w:tr w:rsidR="00A470A5" w:rsidRPr="00B659EF" w14:paraId="20360CA3" w14:textId="77777777" w:rsidTr="00A470A5">
        <w:tc>
          <w:tcPr>
            <w:tcW w:w="738" w:type="dxa"/>
            <w:tcBorders>
              <w:top w:val="nil"/>
              <w:left w:val="nil"/>
              <w:bottom w:val="nil"/>
              <w:right w:val="nil"/>
            </w:tcBorders>
          </w:tcPr>
          <w:p w14:paraId="58A4BCE1" w14:textId="77777777" w:rsidR="00A470A5" w:rsidRPr="00B659EF" w:rsidRDefault="00A470A5" w:rsidP="00A470A5">
            <w:pPr>
              <w:pStyle w:val="ListParagraph"/>
              <w:tabs>
                <w:tab w:val="left" w:pos="0"/>
              </w:tabs>
              <w:spacing w:after="0" w:line="240" w:lineRule="auto"/>
              <w:ind w:left="0"/>
            </w:pPr>
            <w:r>
              <w:t>3</w:t>
            </w:r>
          </w:p>
        </w:tc>
        <w:tc>
          <w:tcPr>
            <w:tcW w:w="5182" w:type="dxa"/>
            <w:tcBorders>
              <w:top w:val="nil"/>
              <w:left w:val="nil"/>
              <w:bottom w:val="nil"/>
              <w:right w:val="nil"/>
            </w:tcBorders>
          </w:tcPr>
          <w:p w14:paraId="42EED69C" w14:textId="77777777" w:rsidR="00A470A5" w:rsidRPr="00B659EF" w:rsidRDefault="00A470A5" w:rsidP="00A470A5">
            <w:pPr>
              <w:pStyle w:val="ListParagraph"/>
              <w:tabs>
                <w:tab w:val="left" w:pos="0"/>
              </w:tabs>
              <w:spacing w:after="0" w:line="240" w:lineRule="auto"/>
              <w:ind w:left="0"/>
            </w:pPr>
            <w:r w:rsidRPr="00B659EF">
              <w:t xml:space="preserve">Combination of 1 AND </w:t>
            </w:r>
            <w:r>
              <w:t>2</w:t>
            </w:r>
          </w:p>
          <w:p w14:paraId="5FABF477" w14:textId="77777777" w:rsidR="00A470A5" w:rsidRPr="00B659EF" w:rsidRDefault="00A470A5" w:rsidP="00A470A5">
            <w:pPr>
              <w:pStyle w:val="ListParagraph"/>
              <w:tabs>
                <w:tab w:val="left" w:pos="0"/>
              </w:tabs>
              <w:spacing w:after="0" w:line="240" w:lineRule="auto"/>
              <w:ind w:left="0"/>
            </w:pPr>
          </w:p>
        </w:tc>
        <w:tc>
          <w:tcPr>
            <w:tcW w:w="2977" w:type="dxa"/>
            <w:tcBorders>
              <w:top w:val="nil"/>
              <w:left w:val="nil"/>
              <w:bottom w:val="nil"/>
              <w:right w:val="nil"/>
            </w:tcBorders>
          </w:tcPr>
          <w:p w14:paraId="62CE523E" w14:textId="77777777" w:rsidR="00A470A5" w:rsidRPr="00B659EF" w:rsidRDefault="00A470A5" w:rsidP="00A470A5">
            <w:pPr>
              <w:pStyle w:val="ListParagraph"/>
              <w:tabs>
                <w:tab w:val="left" w:pos="0"/>
              </w:tabs>
              <w:spacing w:after="0" w:line="240" w:lineRule="auto"/>
              <w:ind w:left="0"/>
            </w:pPr>
          </w:p>
        </w:tc>
      </w:tr>
      <w:tr w:rsidR="00A470A5" w:rsidRPr="00B659EF" w14:paraId="473734B3" w14:textId="77777777" w:rsidTr="00A470A5">
        <w:tc>
          <w:tcPr>
            <w:tcW w:w="738" w:type="dxa"/>
            <w:tcBorders>
              <w:top w:val="nil"/>
              <w:left w:val="nil"/>
              <w:right w:val="nil"/>
            </w:tcBorders>
          </w:tcPr>
          <w:p w14:paraId="548F8335" w14:textId="77777777" w:rsidR="00A470A5" w:rsidRPr="00B659EF" w:rsidRDefault="00A470A5" w:rsidP="00A470A5">
            <w:pPr>
              <w:pStyle w:val="ListParagraph"/>
              <w:tabs>
                <w:tab w:val="left" w:pos="0"/>
              </w:tabs>
              <w:spacing w:after="0" w:line="240" w:lineRule="auto"/>
              <w:ind w:left="0"/>
            </w:pPr>
            <w:r w:rsidRPr="00B659EF">
              <w:t>6</w:t>
            </w:r>
          </w:p>
        </w:tc>
        <w:tc>
          <w:tcPr>
            <w:tcW w:w="5182" w:type="dxa"/>
            <w:tcBorders>
              <w:top w:val="nil"/>
              <w:left w:val="nil"/>
              <w:right w:val="nil"/>
            </w:tcBorders>
          </w:tcPr>
          <w:p w14:paraId="20A978B9" w14:textId="77777777" w:rsidR="00A470A5" w:rsidRPr="00B659EF" w:rsidRDefault="00A470A5" w:rsidP="00A470A5">
            <w:pPr>
              <w:pStyle w:val="ListParagraph"/>
              <w:tabs>
                <w:tab w:val="left" w:pos="0"/>
              </w:tabs>
              <w:spacing w:after="0" w:line="240" w:lineRule="auto"/>
              <w:ind w:left="0"/>
            </w:pPr>
            <w:r w:rsidRPr="00B659EF">
              <w:t xml:space="preserve">Limit to articles published between January </w:t>
            </w:r>
            <w:r>
              <w:t>2005</w:t>
            </w:r>
            <w:r w:rsidRPr="00B659EF">
              <w:t>-</w:t>
            </w:r>
            <w:r>
              <w:t xml:space="preserve"> December 14</w:t>
            </w:r>
            <w:r w:rsidRPr="00924328">
              <w:rPr>
                <w:vertAlign w:val="superscript"/>
              </w:rPr>
              <w:t>th</w:t>
            </w:r>
            <w:r>
              <w:t xml:space="preserve"> 2015</w:t>
            </w:r>
          </w:p>
        </w:tc>
        <w:tc>
          <w:tcPr>
            <w:tcW w:w="2977" w:type="dxa"/>
            <w:tcBorders>
              <w:top w:val="nil"/>
              <w:left w:val="nil"/>
              <w:right w:val="nil"/>
            </w:tcBorders>
          </w:tcPr>
          <w:p w14:paraId="20891D56" w14:textId="77777777" w:rsidR="00A470A5" w:rsidRPr="00B659EF" w:rsidRDefault="00A470A5" w:rsidP="00A470A5">
            <w:pPr>
              <w:pStyle w:val="ListParagraph"/>
              <w:tabs>
                <w:tab w:val="left" w:pos="0"/>
              </w:tabs>
              <w:spacing w:after="0" w:line="240" w:lineRule="auto"/>
              <w:ind w:left="0"/>
            </w:pPr>
          </w:p>
        </w:tc>
      </w:tr>
    </w:tbl>
    <w:p w14:paraId="2BED834E" w14:textId="77777777" w:rsidR="00A470A5" w:rsidRPr="00B659EF" w:rsidRDefault="00A470A5" w:rsidP="00A470A5">
      <w:pPr>
        <w:spacing w:line="360" w:lineRule="auto"/>
        <w:rPr>
          <w:b/>
        </w:rPr>
      </w:pPr>
    </w:p>
    <w:p w14:paraId="51D31DBA" w14:textId="77777777" w:rsidR="00A470A5" w:rsidRDefault="00A470A5" w:rsidP="00A470A5">
      <w:pPr>
        <w:spacing w:line="360" w:lineRule="auto"/>
        <w:rPr>
          <w:rStyle w:val="searchhistory-search-term"/>
          <w:color w:val="0A0905"/>
        </w:rPr>
      </w:pPr>
      <w:r w:rsidRPr="00B659EF">
        <w:rPr>
          <w:rStyle w:val="searchhistory-search-term"/>
          <w:color w:val="0A0905"/>
        </w:rPr>
        <w:t>These two searches were performed in each of the four databases</w:t>
      </w:r>
      <w:r>
        <w:rPr>
          <w:rStyle w:val="searchhistory-search-term"/>
          <w:color w:val="0A0905"/>
        </w:rPr>
        <w:t xml:space="preserve"> and results imported into Endnote (a </w:t>
      </w:r>
      <w:r>
        <w:rPr>
          <w:rStyle w:val="st"/>
        </w:rPr>
        <w:t xml:space="preserve">standard software tool for publishing and managing bibliographies, citations and references). </w:t>
      </w:r>
      <w:r w:rsidRPr="00B659EF">
        <w:rPr>
          <w:rStyle w:val="searchhistory-search-term"/>
          <w:color w:val="0A0905"/>
        </w:rPr>
        <w:t>These searches produced a comprehensive list of 1,276 potentially relevant original articles</w:t>
      </w:r>
      <w:r>
        <w:rPr>
          <w:rStyle w:val="searchhistory-search-term"/>
          <w:color w:val="0A0905"/>
        </w:rPr>
        <w:t xml:space="preserve"> (Table 3).</w:t>
      </w:r>
    </w:p>
    <w:p w14:paraId="2B2852F8" w14:textId="77777777" w:rsidR="00A470A5" w:rsidRDefault="00A470A5" w:rsidP="00A470A5">
      <w:pPr>
        <w:rPr>
          <w:b/>
        </w:rPr>
      </w:pPr>
      <w:r w:rsidRPr="00C95BF7">
        <w:t xml:space="preserve">Table 4 </w:t>
      </w:r>
      <w:r w:rsidRPr="006F134B">
        <w:t>Electronic database search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1786"/>
      </w:tblGrid>
      <w:tr w:rsidR="00A470A5" w:rsidRPr="001144F3" w14:paraId="2F0C4E89" w14:textId="77777777" w:rsidTr="00A470A5">
        <w:tc>
          <w:tcPr>
            <w:tcW w:w="3119" w:type="dxa"/>
            <w:tcBorders>
              <w:top w:val="single" w:sz="4" w:space="0" w:color="auto"/>
              <w:bottom w:val="single" w:sz="4" w:space="0" w:color="auto"/>
            </w:tcBorders>
          </w:tcPr>
          <w:p w14:paraId="4503CB3C" w14:textId="77777777" w:rsidR="00A470A5" w:rsidRDefault="00A470A5" w:rsidP="00A470A5">
            <w:pPr>
              <w:rPr>
                <w:b/>
                <w:sz w:val="20"/>
                <w:szCs w:val="20"/>
              </w:rPr>
            </w:pPr>
            <w:r w:rsidRPr="001144F3">
              <w:rPr>
                <w:b/>
                <w:sz w:val="20"/>
                <w:szCs w:val="20"/>
              </w:rPr>
              <w:t xml:space="preserve">Database </w:t>
            </w:r>
          </w:p>
          <w:p w14:paraId="3D98A027" w14:textId="77777777" w:rsidR="00A470A5" w:rsidRPr="001144F3" w:rsidRDefault="00A470A5" w:rsidP="00A470A5">
            <w:pPr>
              <w:rPr>
                <w:b/>
                <w:sz w:val="20"/>
                <w:szCs w:val="20"/>
              </w:rPr>
            </w:pPr>
            <w:r w:rsidRPr="001144F3">
              <w:rPr>
                <w:b/>
                <w:sz w:val="20"/>
                <w:szCs w:val="20"/>
              </w:rPr>
              <w:t>(Citation Indexing Service)</w:t>
            </w:r>
          </w:p>
        </w:tc>
        <w:tc>
          <w:tcPr>
            <w:tcW w:w="4111" w:type="dxa"/>
            <w:tcBorders>
              <w:top w:val="single" w:sz="4" w:space="0" w:color="auto"/>
              <w:bottom w:val="single" w:sz="4" w:space="0" w:color="auto"/>
            </w:tcBorders>
            <w:vAlign w:val="bottom"/>
          </w:tcPr>
          <w:p w14:paraId="2344CC77" w14:textId="77777777" w:rsidR="00A470A5" w:rsidRPr="001144F3" w:rsidRDefault="00A470A5" w:rsidP="00A470A5">
            <w:pPr>
              <w:rPr>
                <w:b/>
                <w:sz w:val="20"/>
                <w:szCs w:val="20"/>
              </w:rPr>
            </w:pPr>
            <w:r w:rsidRPr="001144F3">
              <w:rPr>
                <w:b/>
                <w:sz w:val="20"/>
                <w:szCs w:val="20"/>
              </w:rPr>
              <w:t>Discipline Range</w:t>
            </w:r>
          </w:p>
        </w:tc>
        <w:tc>
          <w:tcPr>
            <w:tcW w:w="1786" w:type="dxa"/>
            <w:tcBorders>
              <w:top w:val="single" w:sz="4" w:space="0" w:color="auto"/>
              <w:bottom w:val="single" w:sz="4" w:space="0" w:color="auto"/>
            </w:tcBorders>
          </w:tcPr>
          <w:p w14:paraId="2164B1F9" w14:textId="77777777" w:rsidR="00A470A5" w:rsidRPr="001144F3" w:rsidRDefault="00A470A5" w:rsidP="00A470A5">
            <w:pPr>
              <w:rPr>
                <w:b/>
                <w:sz w:val="20"/>
                <w:szCs w:val="20"/>
              </w:rPr>
            </w:pPr>
            <w:r w:rsidRPr="001144F3">
              <w:rPr>
                <w:b/>
                <w:sz w:val="20"/>
                <w:szCs w:val="20"/>
              </w:rPr>
              <w:t>Number of Records Returned</w:t>
            </w:r>
          </w:p>
        </w:tc>
      </w:tr>
      <w:tr w:rsidR="00A470A5" w:rsidRPr="001144F3" w14:paraId="27379F03" w14:textId="77777777" w:rsidTr="00A470A5">
        <w:trPr>
          <w:trHeight w:val="738"/>
        </w:trPr>
        <w:tc>
          <w:tcPr>
            <w:tcW w:w="3119" w:type="dxa"/>
            <w:tcBorders>
              <w:top w:val="single" w:sz="4" w:space="0" w:color="auto"/>
            </w:tcBorders>
            <w:vAlign w:val="bottom"/>
          </w:tcPr>
          <w:p w14:paraId="062DB6A3" w14:textId="77777777" w:rsidR="00A470A5" w:rsidRPr="001144F3" w:rsidRDefault="00A470A5" w:rsidP="00A470A5">
            <w:pPr>
              <w:spacing w:line="276" w:lineRule="auto"/>
              <w:rPr>
                <w:sz w:val="20"/>
                <w:szCs w:val="20"/>
              </w:rPr>
            </w:pPr>
            <w:r w:rsidRPr="001144F3">
              <w:rPr>
                <w:sz w:val="20"/>
                <w:szCs w:val="20"/>
              </w:rPr>
              <w:t>MEDLINE (Web of Science)</w:t>
            </w:r>
          </w:p>
        </w:tc>
        <w:tc>
          <w:tcPr>
            <w:tcW w:w="4111" w:type="dxa"/>
            <w:tcBorders>
              <w:top w:val="single" w:sz="4" w:space="0" w:color="auto"/>
            </w:tcBorders>
            <w:vAlign w:val="bottom"/>
          </w:tcPr>
          <w:p w14:paraId="22C44F07" w14:textId="77777777" w:rsidR="00A470A5" w:rsidRPr="001144F3" w:rsidRDefault="00A470A5" w:rsidP="00A470A5">
            <w:pPr>
              <w:spacing w:line="276" w:lineRule="auto"/>
              <w:rPr>
                <w:sz w:val="20"/>
                <w:szCs w:val="20"/>
              </w:rPr>
            </w:pPr>
            <w:r>
              <w:rPr>
                <w:sz w:val="20"/>
                <w:szCs w:val="20"/>
              </w:rPr>
              <w:t xml:space="preserve">Medicine, </w:t>
            </w:r>
            <w:r w:rsidRPr="001144F3">
              <w:rPr>
                <w:sz w:val="20"/>
                <w:szCs w:val="20"/>
              </w:rPr>
              <w:t>biomedicine</w:t>
            </w:r>
            <w:r>
              <w:rPr>
                <w:sz w:val="20"/>
                <w:szCs w:val="20"/>
              </w:rPr>
              <w:t>,</w:t>
            </w:r>
            <w:r w:rsidRPr="001144F3">
              <w:rPr>
                <w:sz w:val="20"/>
                <w:szCs w:val="20"/>
              </w:rPr>
              <w:t xml:space="preserve"> life sciences, pu</w:t>
            </w:r>
            <w:r>
              <w:rPr>
                <w:sz w:val="20"/>
                <w:szCs w:val="20"/>
              </w:rPr>
              <w:t>blic health, clinical care and more</w:t>
            </w:r>
          </w:p>
        </w:tc>
        <w:tc>
          <w:tcPr>
            <w:tcW w:w="1786" w:type="dxa"/>
            <w:tcBorders>
              <w:top w:val="single" w:sz="4" w:space="0" w:color="auto"/>
            </w:tcBorders>
            <w:vAlign w:val="bottom"/>
          </w:tcPr>
          <w:p w14:paraId="601881C7" w14:textId="77777777" w:rsidR="00A470A5" w:rsidRPr="001144F3" w:rsidRDefault="00A470A5" w:rsidP="00A470A5">
            <w:pPr>
              <w:spacing w:line="276" w:lineRule="auto"/>
              <w:jc w:val="center"/>
              <w:rPr>
                <w:sz w:val="20"/>
                <w:szCs w:val="20"/>
              </w:rPr>
            </w:pPr>
            <w:r w:rsidRPr="001144F3">
              <w:rPr>
                <w:sz w:val="20"/>
                <w:szCs w:val="20"/>
              </w:rPr>
              <w:t>391</w:t>
            </w:r>
          </w:p>
        </w:tc>
      </w:tr>
      <w:tr w:rsidR="00A470A5" w:rsidRPr="001144F3" w14:paraId="718D9933" w14:textId="77777777" w:rsidTr="00A470A5">
        <w:trPr>
          <w:trHeight w:val="858"/>
        </w:trPr>
        <w:tc>
          <w:tcPr>
            <w:tcW w:w="3119" w:type="dxa"/>
            <w:vAlign w:val="bottom"/>
          </w:tcPr>
          <w:p w14:paraId="1BDC0943" w14:textId="77777777" w:rsidR="00A470A5" w:rsidRPr="001144F3" w:rsidRDefault="00A470A5" w:rsidP="00A470A5">
            <w:pPr>
              <w:spacing w:line="276" w:lineRule="auto"/>
              <w:rPr>
                <w:sz w:val="20"/>
                <w:szCs w:val="20"/>
              </w:rPr>
            </w:pPr>
            <w:r w:rsidRPr="001144F3">
              <w:rPr>
                <w:sz w:val="20"/>
                <w:szCs w:val="20"/>
              </w:rPr>
              <w:t>Core Collection (Web of Science)</w:t>
            </w:r>
          </w:p>
        </w:tc>
        <w:tc>
          <w:tcPr>
            <w:tcW w:w="4111" w:type="dxa"/>
            <w:vAlign w:val="bottom"/>
          </w:tcPr>
          <w:p w14:paraId="635C1AA4" w14:textId="77777777" w:rsidR="00A470A5" w:rsidRPr="001144F3" w:rsidRDefault="00A470A5" w:rsidP="00A470A5">
            <w:pPr>
              <w:rPr>
                <w:sz w:val="20"/>
                <w:szCs w:val="20"/>
              </w:rPr>
            </w:pPr>
            <w:r>
              <w:rPr>
                <w:sz w:val="20"/>
                <w:szCs w:val="20"/>
              </w:rPr>
              <w:t>M</w:t>
            </w:r>
            <w:r w:rsidRPr="001144F3">
              <w:rPr>
                <w:sz w:val="20"/>
                <w:szCs w:val="20"/>
              </w:rPr>
              <w:t>ultidisciplinary</w:t>
            </w:r>
            <w:r>
              <w:rPr>
                <w:sz w:val="20"/>
                <w:szCs w:val="20"/>
              </w:rPr>
              <w:t xml:space="preserve"> – A collection of indexes including arts and humanities and social science indexes</w:t>
            </w:r>
          </w:p>
        </w:tc>
        <w:tc>
          <w:tcPr>
            <w:tcW w:w="1786" w:type="dxa"/>
            <w:vAlign w:val="bottom"/>
          </w:tcPr>
          <w:p w14:paraId="5F76F478" w14:textId="77777777" w:rsidR="00A470A5" w:rsidRPr="001144F3" w:rsidRDefault="00A470A5" w:rsidP="00A470A5">
            <w:pPr>
              <w:spacing w:line="276" w:lineRule="auto"/>
              <w:jc w:val="center"/>
              <w:rPr>
                <w:sz w:val="20"/>
                <w:szCs w:val="20"/>
              </w:rPr>
            </w:pPr>
            <w:r w:rsidRPr="001144F3">
              <w:rPr>
                <w:sz w:val="20"/>
                <w:szCs w:val="20"/>
              </w:rPr>
              <w:t>705</w:t>
            </w:r>
          </w:p>
        </w:tc>
      </w:tr>
      <w:tr w:rsidR="00A470A5" w:rsidRPr="001144F3" w14:paraId="6501A38D" w14:textId="77777777" w:rsidTr="00A470A5">
        <w:trPr>
          <w:trHeight w:val="533"/>
        </w:trPr>
        <w:tc>
          <w:tcPr>
            <w:tcW w:w="3119" w:type="dxa"/>
            <w:vAlign w:val="bottom"/>
          </w:tcPr>
          <w:p w14:paraId="603B3229" w14:textId="77777777" w:rsidR="00A470A5" w:rsidRPr="001144F3" w:rsidRDefault="00A470A5" w:rsidP="00A470A5">
            <w:pPr>
              <w:spacing w:line="276" w:lineRule="auto"/>
              <w:rPr>
                <w:sz w:val="20"/>
                <w:szCs w:val="20"/>
              </w:rPr>
            </w:pPr>
            <w:r w:rsidRPr="001144F3">
              <w:rPr>
                <w:sz w:val="20"/>
                <w:szCs w:val="20"/>
              </w:rPr>
              <w:t>PsychINFO (OVID)</w:t>
            </w:r>
          </w:p>
        </w:tc>
        <w:tc>
          <w:tcPr>
            <w:tcW w:w="4111" w:type="dxa"/>
            <w:vAlign w:val="bottom"/>
          </w:tcPr>
          <w:p w14:paraId="5A0039D1" w14:textId="77777777" w:rsidR="00A470A5" w:rsidRPr="001144F3" w:rsidRDefault="00A470A5" w:rsidP="00A470A5">
            <w:pPr>
              <w:spacing w:line="276" w:lineRule="auto"/>
              <w:rPr>
                <w:sz w:val="20"/>
                <w:szCs w:val="20"/>
              </w:rPr>
            </w:pPr>
            <w:r>
              <w:rPr>
                <w:sz w:val="20"/>
                <w:szCs w:val="20"/>
              </w:rPr>
              <w:t>P</w:t>
            </w:r>
            <w:r w:rsidRPr="001144F3">
              <w:rPr>
                <w:sz w:val="20"/>
                <w:szCs w:val="20"/>
              </w:rPr>
              <w:t>sychology</w:t>
            </w:r>
            <w:r>
              <w:rPr>
                <w:sz w:val="20"/>
                <w:szCs w:val="20"/>
              </w:rPr>
              <w:t xml:space="preserve"> and related disciplines</w:t>
            </w:r>
          </w:p>
        </w:tc>
        <w:tc>
          <w:tcPr>
            <w:tcW w:w="1786" w:type="dxa"/>
            <w:vAlign w:val="bottom"/>
          </w:tcPr>
          <w:p w14:paraId="55B6E87B" w14:textId="77777777" w:rsidR="00A470A5" w:rsidRPr="001144F3" w:rsidRDefault="00A470A5" w:rsidP="00A470A5">
            <w:pPr>
              <w:spacing w:line="276" w:lineRule="auto"/>
              <w:jc w:val="center"/>
              <w:rPr>
                <w:sz w:val="20"/>
                <w:szCs w:val="20"/>
              </w:rPr>
            </w:pPr>
            <w:r w:rsidRPr="001144F3">
              <w:rPr>
                <w:sz w:val="20"/>
                <w:szCs w:val="20"/>
              </w:rPr>
              <w:t>131</w:t>
            </w:r>
          </w:p>
        </w:tc>
      </w:tr>
      <w:tr w:rsidR="00A470A5" w:rsidRPr="001144F3" w14:paraId="2F16E5D3" w14:textId="77777777" w:rsidTr="00A470A5">
        <w:trPr>
          <w:trHeight w:val="413"/>
        </w:trPr>
        <w:tc>
          <w:tcPr>
            <w:tcW w:w="3119" w:type="dxa"/>
            <w:tcBorders>
              <w:bottom w:val="single" w:sz="4" w:space="0" w:color="auto"/>
            </w:tcBorders>
            <w:vAlign w:val="bottom"/>
          </w:tcPr>
          <w:p w14:paraId="0AEC5582" w14:textId="77777777" w:rsidR="00A470A5" w:rsidRPr="001144F3" w:rsidRDefault="00A470A5" w:rsidP="00A470A5">
            <w:pPr>
              <w:spacing w:line="276" w:lineRule="auto"/>
              <w:rPr>
                <w:sz w:val="20"/>
                <w:szCs w:val="20"/>
              </w:rPr>
            </w:pPr>
            <w:r w:rsidRPr="001144F3">
              <w:rPr>
                <w:sz w:val="20"/>
                <w:szCs w:val="20"/>
              </w:rPr>
              <w:t>EMBASE (OVID)</w:t>
            </w:r>
          </w:p>
        </w:tc>
        <w:tc>
          <w:tcPr>
            <w:tcW w:w="4111" w:type="dxa"/>
            <w:tcBorders>
              <w:bottom w:val="single" w:sz="4" w:space="0" w:color="auto"/>
            </w:tcBorders>
            <w:vAlign w:val="bottom"/>
          </w:tcPr>
          <w:p w14:paraId="27990451" w14:textId="77777777" w:rsidR="00A470A5" w:rsidRPr="001144F3" w:rsidRDefault="00A470A5" w:rsidP="00A470A5">
            <w:pPr>
              <w:spacing w:line="276" w:lineRule="auto"/>
              <w:rPr>
                <w:sz w:val="20"/>
                <w:szCs w:val="20"/>
              </w:rPr>
            </w:pPr>
            <w:r>
              <w:rPr>
                <w:sz w:val="20"/>
                <w:szCs w:val="20"/>
              </w:rPr>
              <w:t>B</w:t>
            </w:r>
            <w:r w:rsidRPr="001144F3">
              <w:rPr>
                <w:sz w:val="20"/>
                <w:szCs w:val="20"/>
              </w:rPr>
              <w:t>iomedical &amp; pharmaceutical</w:t>
            </w:r>
          </w:p>
        </w:tc>
        <w:tc>
          <w:tcPr>
            <w:tcW w:w="1786" w:type="dxa"/>
            <w:tcBorders>
              <w:bottom w:val="single" w:sz="4" w:space="0" w:color="auto"/>
            </w:tcBorders>
            <w:vAlign w:val="bottom"/>
          </w:tcPr>
          <w:p w14:paraId="344751B9" w14:textId="77777777" w:rsidR="00A470A5" w:rsidRPr="001144F3" w:rsidRDefault="00A470A5" w:rsidP="00A470A5">
            <w:pPr>
              <w:spacing w:line="276" w:lineRule="auto"/>
              <w:jc w:val="center"/>
              <w:rPr>
                <w:sz w:val="20"/>
                <w:szCs w:val="20"/>
              </w:rPr>
            </w:pPr>
            <w:r w:rsidRPr="001144F3">
              <w:rPr>
                <w:sz w:val="20"/>
                <w:szCs w:val="20"/>
              </w:rPr>
              <w:t>49</w:t>
            </w:r>
          </w:p>
        </w:tc>
      </w:tr>
      <w:tr w:rsidR="00A470A5" w:rsidRPr="001144F3" w14:paraId="6AB9B958" w14:textId="77777777" w:rsidTr="00A470A5">
        <w:trPr>
          <w:trHeight w:val="320"/>
        </w:trPr>
        <w:tc>
          <w:tcPr>
            <w:tcW w:w="3119" w:type="dxa"/>
            <w:tcBorders>
              <w:top w:val="single" w:sz="4" w:space="0" w:color="auto"/>
              <w:bottom w:val="single" w:sz="4" w:space="0" w:color="auto"/>
            </w:tcBorders>
            <w:vAlign w:val="bottom"/>
          </w:tcPr>
          <w:p w14:paraId="1C7B8B4C" w14:textId="77777777" w:rsidR="00A470A5" w:rsidRPr="001144F3" w:rsidRDefault="00A470A5" w:rsidP="00A470A5">
            <w:pPr>
              <w:rPr>
                <w:b/>
                <w:sz w:val="20"/>
                <w:szCs w:val="20"/>
              </w:rPr>
            </w:pPr>
            <w:r w:rsidRPr="001144F3">
              <w:rPr>
                <w:b/>
                <w:sz w:val="20"/>
                <w:szCs w:val="20"/>
              </w:rPr>
              <w:t>Total</w:t>
            </w:r>
          </w:p>
        </w:tc>
        <w:tc>
          <w:tcPr>
            <w:tcW w:w="4111" w:type="dxa"/>
            <w:tcBorders>
              <w:top w:val="single" w:sz="4" w:space="0" w:color="auto"/>
              <w:bottom w:val="single" w:sz="4" w:space="0" w:color="auto"/>
            </w:tcBorders>
            <w:vAlign w:val="bottom"/>
          </w:tcPr>
          <w:p w14:paraId="4A9BAC90" w14:textId="77777777" w:rsidR="00A470A5" w:rsidRPr="001144F3" w:rsidRDefault="00A470A5" w:rsidP="00A470A5">
            <w:pPr>
              <w:jc w:val="center"/>
              <w:rPr>
                <w:b/>
                <w:sz w:val="20"/>
                <w:szCs w:val="20"/>
              </w:rPr>
            </w:pPr>
          </w:p>
        </w:tc>
        <w:tc>
          <w:tcPr>
            <w:tcW w:w="1786" w:type="dxa"/>
            <w:tcBorders>
              <w:top w:val="single" w:sz="4" w:space="0" w:color="auto"/>
              <w:bottom w:val="single" w:sz="4" w:space="0" w:color="auto"/>
            </w:tcBorders>
            <w:vAlign w:val="bottom"/>
          </w:tcPr>
          <w:p w14:paraId="5137F4DE" w14:textId="77777777" w:rsidR="00A470A5" w:rsidRPr="001144F3" w:rsidRDefault="00A470A5" w:rsidP="00A470A5">
            <w:pPr>
              <w:jc w:val="center"/>
              <w:rPr>
                <w:b/>
                <w:sz w:val="20"/>
                <w:szCs w:val="20"/>
              </w:rPr>
            </w:pPr>
            <w:r w:rsidRPr="001144F3">
              <w:rPr>
                <w:b/>
                <w:sz w:val="20"/>
                <w:szCs w:val="20"/>
              </w:rPr>
              <w:t>1</w:t>
            </w:r>
            <w:r>
              <w:rPr>
                <w:b/>
                <w:sz w:val="20"/>
                <w:szCs w:val="20"/>
              </w:rPr>
              <w:t>,</w:t>
            </w:r>
            <w:r w:rsidRPr="001144F3">
              <w:rPr>
                <w:b/>
                <w:sz w:val="20"/>
                <w:szCs w:val="20"/>
              </w:rPr>
              <w:t>276</w:t>
            </w:r>
          </w:p>
        </w:tc>
      </w:tr>
    </w:tbl>
    <w:p w14:paraId="720856DB" w14:textId="77777777" w:rsidR="00A470A5" w:rsidRPr="00222121" w:rsidRDefault="00A470A5" w:rsidP="00A470A5">
      <w:pPr>
        <w:spacing w:line="276" w:lineRule="auto"/>
      </w:pPr>
    </w:p>
    <w:p w14:paraId="44F9135C" w14:textId="77777777" w:rsidR="00A470A5" w:rsidRPr="00D13B09" w:rsidRDefault="00A470A5" w:rsidP="00D13B09">
      <w:pPr>
        <w:rPr>
          <w:b/>
          <w:bCs/>
        </w:rPr>
      </w:pPr>
      <w:r w:rsidRPr="00D13B09">
        <w:rPr>
          <w:b/>
          <w:bCs/>
        </w:rPr>
        <w:lastRenderedPageBreak/>
        <w:t>Review of Identified Citations</w:t>
      </w:r>
    </w:p>
    <w:p w14:paraId="22687762" w14:textId="77777777" w:rsidR="00A470A5" w:rsidRDefault="00A470A5" w:rsidP="00A470A5">
      <w:pPr>
        <w:tabs>
          <w:tab w:val="left" w:pos="0"/>
        </w:tabs>
        <w:spacing w:line="360" w:lineRule="auto"/>
      </w:pPr>
      <w:r>
        <w:t>Returned results were imported into Endnote and duplicates removed. From the 1276 results, 459 duplicates were removed.</w:t>
      </w:r>
    </w:p>
    <w:p w14:paraId="1CB89E9B" w14:textId="77777777" w:rsidR="00A470A5" w:rsidRDefault="00A470A5" w:rsidP="00A470A5">
      <w:pPr>
        <w:tabs>
          <w:tab w:val="left" w:pos="0"/>
        </w:tabs>
        <w:spacing w:after="200" w:line="360" w:lineRule="auto"/>
        <w:rPr>
          <w:rStyle w:val="st"/>
        </w:rPr>
      </w:pPr>
      <w:r w:rsidRPr="00222121">
        <w:t xml:space="preserve">The list of articles then underwent two phases of assessment of their suitability based on defined exclusion criteria. The first phase was a review of the abstract of each article only and the second phase involved a review of the full article. Figure </w:t>
      </w:r>
      <w:r>
        <w:t>2</w:t>
      </w:r>
      <w:r w:rsidRPr="00222121">
        <w:t xml:space="preserve"> </w:t>
      </w:r>
      <w:r>
        <w:t>presents a f</w:t>
      </w:r>
      <w:r w:rsidRPr="00222121">
        <w:t xml:space="preserve">low </w:t>
      </w:r>
      <w:r>
        <w:t>c</w:t>
      </w:r>
      <w:r w:rsidRPr="00222121">
        <w:t xml:space="preserve">hart of </w:t>
      </w:r>
      <w:r>
        <w:t>s</w:t>
      </w:r>
      <w:r w:rsidRPr="00222121">
        <w:t xml:space="preserve">earch and </w:t>
      </w:r>
      <w:r>
        <w:t>e</w:t>
      </w:r>
      <w:r w:rsidRPr="00222121">
        <w:t xml:space="preserve">xclusion </w:t>
      </w:r>
      <w:r>
        <w:t>p</w:t>
      </w:r>
      <w:r w:rsidRPr="00222121">
        <w:t>hases</w:t>
      </w:r>
      <w:r w:rsidRPr="00222121">
        <w:rPr>
          <w:rStyle w:val="st"/>
        </w:rPr>
        <w:t>.</w:t>
      </w:r>
    </w:p>
    <w:p w14:paraId="71A95608" w14:textId="77777777" w:rsidR="00A470A5" w:rsidRDefault="00A470A5" w:rsidP="00A470A5">
      <w:pPr>
        <w:tabs>
          <w:tab w:val="left" w:pos="0"/>
        </w:tabs>
        <w:spacing w:after="0" w:line="360" w:lineRule="auto"/>
        <w:rPr>
          <w:rStyle w:val="st"/>
        </w:rPr>
      </w:pPr>
      <w:r>
        <w:rPr>
          <w:rStyle w:val="st"/>
        </w:rPr>
        <w:t>Exclusion criteria used were:</w:t>
      </w:r>
    </w:p>
    <w:p w14:paraId="085653D1" w14:textId="77777777" w:rsidR="00A470A5" w:rsidRPr="00692038" w:rsidRDefault="00A470A5" w:rsidP="00D13B09">
      <w:pPr>
        <w:pStyle w:val="ListParagraph"/>
        <w:numPr>
          <w:ilvl w:val="0"/>
          <w:numId w:val="39"/>
        </w:numPr>
        <w:spacing w:line="360" w:lineRule="auto"/>
        <w:jc w:val="both"/>
      </w:pPr>
      <w:r w:rsidRPr="00692038">
        <w:t>Article was not in English</w:t>
      </w:r>
    </w:p>
    <w:p w14:paraId="72DA2368" w14:textId="77777777" w:rsidR="00A470A5" w:rsidRDefault="00A470A5" w:rsidP="00D13B09">
      <w:pPr>
        <w:pStyle w:val="ListParagraph"/>
        <w:numPr>
          <w:ilvl w:val="0"/>
          <w:numId w:val="39"/>
        </w:numPr>
        <w:spacing w:line="360" w:lineRule="auto"/>
        <w:jc w:val="both"/>
      </w:pPr>
      <w:r w:rsidRPr="00692038">
        <w:t>Article was a conference Abstract only and NOT a</w:t>
      </w:r>
      <w:r>
        <w:t xml:space="preserve"> journal article</w:t>
      </w:r>
    </w:p>
    <w:p w14:paraId="358D4C9C" w14:textId="77777777" w:rsidR="00A470A5" w:rsidRDefault="00A470A5" w:rsidP="00D13B09">
      <w:pPr>
        <w:pStyle w:val="ListParagraph"/>
        <w:numPr>
          <w:ilvl w:val="0"/>
          <w:numId w:val="39"/>
        </w:numPr>
        <w:spacing w:line="360" w:lineRule="auto"/>
        <w:jc w:val="both"/>
      </w:pPr>
      <w:r>
        <w:t xml:space="preserve">Article was a review article (i.e. systematic review or commentary) </w:t>
      </w:r>
    </w:p>
    <w:p w14:paraId="08C0D205" w14:textId="77777777" w:rsidR="00A470A5" w:rsidRPr="00C3496D" w:rsidRDefault="00A470A5" w:rsidP="00D13B09">
      <w:pPr>
        <w:pStyle w:val="ListParagraph"/>
        <w:numPr>
          <w:ilvl w:val="0"/>
          <w:numId w:val="39"/>
        </w:numPr>
        <w:autoSpaceDE w:val="0"/>
        <w:autoSpaceDN w:val="0"/>
        <w:adjustRightInd w:val="0"/>
        <w:spacing w:after="0" w:line="360" w:lineRule="auto"/>
      </w:pPr>
      <w:r w:rsidRPr="00C3496D">
        <w:t>Studies without relevant outcomes (e.g. studies of the distribution of outlets in general)</w:t>
      </w:r>
    </w:p>
    <w:p w14:paraId="6845B905" w14:textId="77777777" w:rsidR="00A470A5" w:rsidRPr="00C3496D" w:rsidRDefault="00A470A5" w:rsidP="00D13B09">
      <w:pPr>
        <w:pStyle w:val="ListParagraph"/>
        <w:numPr>
          <w:ilvl w:val="0"/>
          <w:numId w:val="39"/>
        </w:numPr>
        <w:autoSpaceDE w:val="0"/>
        <w:autoSpaceDN w:val="0"/>
        <w:adjustRightInd w:val="0"/>
        <w:spacing w:after="0" w:line="360" w:lineRule="auto"/>
      </w:pPr>
      <w:r w:rsidRPr="00C3496D">
        <w:t>Countries with non-comparable alcohol availability/consumption patterns (Studies from eastern and southern Europe, Asia, Africa, South America)</w:t>
      </w:r>
    </w:p>
    <w:p w14:paraId="55D7DF4A" w14:textId="77777777" w:rsidR="00A470A5" w:rsidRDefault="00A470A5" w:rsidP="00D13B09">
      <w:pPr>
        <w:pStyle w:val="ListParagraph"/>
        <w:numPr>
          <w:ilvl w:val="0"/>
          <w:numId w:val="39"/>
        </w:numPr>
        <w:spacing w:line="360" w:lineRule="auto"/>
      </w:pPr>
      <w:r w:rsidRPr="00C3496D">
        <w:t xml:space="preserve">Study Participants, persons aged 18 year or younger </w:t>
      </w:r>
    </w:p>
    <w:p w14:paraId="559DF7FE" w14:textId="77777777" w:rsidR="00A470A5" w:rsidRPr="00C3496D" w:rsidRDefault="00A470A5" w:rsidP="00A470A5">
      <w:pPr>
        <w:pStyle w:val="ListParagraph"/>
        <w:spacing w:line="360" w:lineRule="auto"/>
      </w:pPr>
    </w:p>
    <w:p w14:paraId="283FAA82" w14:textId="77777777" w:rsidR="00A470A5" w:rsidRPr="00692038" w:rsidRDefault="00A470A5" w:rsidP="00A470A5">
      <w:pPr>
        <w:spacing w:line="276" w:lineRule="auto"/>
        <w:rPr>
          <w:i/>
        </w:rPr>
      </w:pPr>
      <w:r w:rsidRPr="00692038">
        <w:rPr>
          <w:i/>
        </w:rPr>
        <w:t>Exclusion Phase 1: Abstract Review</w:t>
      </w:r>
    </w:p>
    <w:p w14:paraId="2D7D11E6" w14:textId="77777777" w:rsidR="00A470A5" w:rsidRPr="00222121" w:rsidRDefault="00A470A5" w:rsidP="00A470A5">
      <w:pPr>
        <w:tabs>
          <w:tab w:val="left" w:pos="0"/>
        </w:tabs>
        <w:spacing w:line="360" w:lineRule="auto"/>
        <w:rPr>
          <w:rStyle w:val="st"/>
        </w:rPr>
      </w:pPr>
      <w:r>
        <w:rPr>
          <w:rStyle w:val="st"/>
        </w:rPr>
        <w:t xml:space="preserve">Abstract review was undertaken independently by two researchers (ML and CW) using </w:t>
      </w:r>
      <w:r w:rsidRPr="00692038">
        <w:rPr>
          <w:rStyle w:val="st"/>
        </w:rPr>
        <w:t>Endnote.</w:t>
      </w:r>
      <w:r>
        <w:rPr>
          <w:rStyle w:val="st"/>
        </w:rPr>
        <w:t xml:space="preserve"> </w:t>
      </w:r>
      <w:r w:rsidRPr="00222121">
        <w:rPr>
          <w:rStyle w:val="st"/>
        </w:rPr>
        <w:t xml:space="preserve">Where </w:t>
      </w:r>
      <w:r>
        <w:t xml:space="preserve">there was disagreement between the two researchers’ </w:t>
      </w:r>
      <w:r w:rsidRPr="00222121">
        <w:rPr>
          <w:rStyle w:val="st"/>
        </w:rPr>
        <w:t>decisions to include</w:t>
      </w:r>
      <w:r>
        <w:rPr>
          <w:rStyle w:val="st"/>
        </w:rPr>
        <w:t xml:space="preserve"> or </w:t>
      </w:r>
      <w:r w:rsidRPr="00222121">
        <w:rPr>
          <w:rStyle w:val="st"/>
        </w:rPr>
        <w:t xml:space="preserve">exclude </w:t>
      </w:r>
      <w:r>
        <w:rPr>
          <w:rStyle w:val="st"/>
        </w:rPr>
        <w:t>a paper (n=100 articles),</w:t>
      </w:r>
      <w:r w:rsidRPr="00222121">
        <w:rPr>
          <w:rStyle w:val="st"/>
        </w:rPr>
        <w:t xml:space="preserve"> </w:t>
      </w:r>
      <w:r>
        <w:t xml:space="preserve">the abstract was reviewed by both researchers and </w:t>
      </w:r>
      <w:proofErr w:type="gramStart"/>
      <w:r>
        <w:t>discussed</w:t>
      </w:r>
      <w:proofErr w:type="gramEnd"/>
      <w:r>
        <w:t xml:space="preserve"> and a </w:t>
      </w:r>
      <w:r w:rsidRPr="00222121">
        <w:rPr>
          <w:rStyle w:val="st"/>
        </w:rPr>
        <w:t xml:space="preserve">final decision was made </w:t>
      </w:r>
      <w:r>
        <w:rPr>
          <w:rStyle w:val="st"/>
        </w:rPr>
        <w:t xml:space="preserve">to either reject or include the article. In some </w:t>
      </w:r>
      <w:proofErr w:type="gramStart"/>
      <w:r>
        <w:rPr>
          <w:rStyle w:val="st"/>
        </w:rPr>
        <w:t>cases</w:t>
      </w:r>
      <w:proofErr w:type="gramEnd"/>
      <w:r>
        <w:rPr>
          <w:rStyle w:val="st"/>
        </w:rPr>
        <w:t xml:space="preserve"> it was necessary to </w:t>
      </w:r>
      <w:r w:rsidRPr="00222121">
        <w:rPr>
          <w:rStyle w:val="st"/>
        </w:rPr>
        <w:t>access</w:t>
      </w:r>
      <w:r>
        <w:rPr>
          <w:rStyle w:val="st"/>
        </w:rPr>
        <w:t xml:space="preserve"> </w:t>
      </w:r>
      <w:r w:rsidRPr="00222121">
        <w:rPr>
          <w:rStyle w:val="st"/>
        </w:rPr>
        <w:t xml:space="preserve">the full </w:t>
      </w:r>
      <w:r>
        <w:rPr>
          <w:rStyle w:val="st"/>
        </w:rPr>
        <w:t xml:space="preserve">paper to make this decision. A final 261 articles were selected for assessment </w:t>
      </w:r>
      <w:r w:rsidRPr="00692038">
        <w:rPr>
          <w:rStyle w:val="st"/>
        </w:rPr>
        <w:t xml:space="preserve">(556 were rejected) </w:t>
      </w:r>
      <w:r>
        <w:rPr>
          <w:rStyle w:val="st"/>
        </w:rPr>
        <w:t xml:space="preserve">at phase two. </w:t>
      </w:r>
    </w:p>
    <w:p w14:paraId="322461C6" w14:textId="77777777" w:rsidR="00A470A5" w:rsidRPr="00692038" w:rsidRDefault="00A470A5" w:rsidP="00A470A5">
      <w:pPr>
        <w:spacing w:line="276" w:lineRule="auto"/>
        <w:rPr>
          <w:rFonts w:ascii="Times New Roman" w:hAnsi="Times New Roman"/>
          <w:i/>
          <w:sz w:val="24"/>
          <w:szCs w:val="24"/>
        </w:rPr>
      </w:pPr>
      <w:r w:rsidRPr="00692038">
        <w:rPr>
          <w:i/>
        </w:rPr>
        <w:t>Exclusion Phase 2: Review of Full Paper</w:t>
      </w:r>
    </w:p>
    <w:p w14:paraId="38C7ABC4" w14:textId="77777777" w:rsidR="00A470A5" w:rsidRPr="00222121" w:rsidRDefault="00A470A5" w:rsidP="00A470A5">
      <w:pPr>
        <w:spacing w:line="360" w:lineRule="auto"/>
        <w:jc w:val="both"/>
        <w:rPr>
          <w:rStyle w:val="st"/>
        </w:rPr>
      </w:pPr>
      <w:r>
        <w:t xml:space="preserve">The full papers were obtained for those abstracts that were not excluded in Phase 1. </w:t>
      </w:r>
      <w:r w:rsidRPr="00222121">
        <w:rPr>
          <w:rStyle w:val="st"/>
        </w:rPr>
        <w:t>Two researchers (ML and CW) read half of the 261 articles</w:t>
      </w:r>
      <w:r>
        <w:rPr>
          <w:rStyle w:val="st"/>
        </w:rPr>
        <w:t xml:space="preserve"> each</w:t>
      </w:r>
      <w:r w:rsidRPr="00222121">
        <w:rPr>
          <w:rStyle w:val="st"/>
        </w:rPr>
        <w:t xml:space="preserve"> to determine their relevance for inclusion. </w:t>
      </w:r>
      <w:r>
        <w:t xml:space="preserve">The same criteria used to make decisions on abstracts were used for the papers. </w:t>
      </w:r>
      <w:r w:rsidRPr="00222121">
        <w:rPr>
          <w:rStyle w:val="st"/>
        </w:rPr>
        <w:t xml:space="preserve">Of 261 studies, 73 were excluded. Key reasons for exclusion </w:t>
      </w:r>
      <w:proofErr w:type="gramStart"/>
      <w:r w:rsidRPr="00222121">
        <w:rPr>
          <w:rStyle w:val="st"/>
        </w:rPr>
        <w:t>were:</w:t>
      </w:r>
      <w:proofErr w:type="gramEnd"/>
      <w:r w:rsidRPr="00222121">
        <w:rPr>
          <w:rStyle w:val="st"/>
        </w:rPr>
        <w:t xml:space="preserve"> review articles and commentary articles with no original data, or the research was conducted in a country with non-comparable alcohol availability (e.</w:t>
      </w:r>
      <w:r>
        <w:rPr>
          <w:rStyle w:val="st"/>
        </w:rPr>
        <w:t>g.</w:t>
      </w:r>
      <w:r w:rsidRPr="00222121">
        <w:rPr>
          <w:rStyle w:val="st"/>
        </w:rPr>
        <w:t xml:space="preserve"> Romania and Brazil). </w:t>
      </w:r>
    </w:p>
    <w:p w14:paraId="5F1558F1" w14:textId="77777777" w:rsidR="00A470A5" w:rsidRPr="00222121" w:rsidRDefault="00A470A5" w:rsidP="00A470A5">
      <w:pPr>
        <w:spacing w:line="360" w:lineRule="auto"/>
        <w:jc w:val="both"/>
        <w:rPr>
          <w:rStyle w:val="st"/>
        </w:rPr>
      </w:pPr>
      <w:r>
        <w:rPr>
          <w:rStyle w:val="st"/>
        </w:rPr>
        <w:lastRenderedPageBreak/>
        <w:t xml:space="preserve">In a further step to ensure a comprehensive list of articles, our sample was cross referenced with the results of two existing systematic reviews of changes in trading hours (for papers published </w:t>
      </w:r>
      <w:r w:rsidRPr="00222121">
        <w:rPr>
          <w:rStyle w:val="st"/>
        </w:rPr>
        <w:t xml:space="preserve">since 2005) </w:t>
      </w:r>
      <w:r>
        <w:rPr>
          <w:rStyle w:val="st"/>
        </w:rPr>
        <w:t xml:space="preserve">Three articles were </w:t>
      </w:r>
      <w:r w:rsidRPr="00222121">
        <w:rPr>
          <w:rStyle w:val="st"/>
        </w:rPr>
        <w:t xml:space="preserve">added </w:t>
      </w:r>
      <w:r>
        <w:rPr>
          <w:rStyle w:val="st"/>
        </w:rPr>
        <w:t xml:space="preserve">in this way. </w:t>
      </w:r>
      <w:r w:rsidRPr="00222121">
        <w:rPr>
          <w:rStyle w:val="st"/>
        </w:rPr>
        <w:t>A total of 191 studies are reviewed for this report.</w:t>
      </w:r>
    </w:p>
    <w:p w14:paraId="5101EE1E" w14:textId="77777777" w:rsidR="00A470A5" w:rsidRDefault="00A470A5" w:rsidP="00A470A5">
      <w:pPr>
        <w:spacing w:line="276" w:lineRule="auto"/>
        <w:jc w:val="both"/>
      </w:pPr>
    </w:p>
    <w:p w14:paraId="5218C333" w14:textId="77777777" w:rsidR="00A470A5" w:rsidRDefault="00A470A5" w:rsidP="00A470A5">
      <w:r w:rsidRPr="008060E2">
        <w:rPr>
          <w:rFonts w:ascii="Times New Roman" w:hAnsi="Times New Roman"/>
          <w:noProof/>
          <w:lang w:eastAsia="en-AU"/>
        </w:rPr>
        <mc:AlternateContent>
          <mc:Choice Requires="wpc">
            <w:drawing>
              <wp:inline distT="0" distB="0" distL="0" distR="0" wp14:anchorId="28D23B4B" wp14:editId="24397647">
                <wp:extent cx="5723068" cy="4079240"/>
                <wp:effectExtent l="0" t="0" r="11430" b="16510"/>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3175">
                          <a:solidFill>
                            <a:schemeClr val="tx1"/>
                          </a:solidFill>
                        </a:ln>
                      </wpc:whole>
                      <wps:wsp>
                        <wps:cNvPr id="19" name="Text Box 4"/>
                        <wps:cNvSpPr txBox="1">
                          <a:spLocks noChangeArrowheads="1"/>
                        </wps:cNvSpPr>
                        <wps:spPr bwMode="auto">
                          <a:xfrm>
                            <a:off x="1526365" y="206772"/>
                            <a:ext cx="2148840" cy="571500"/>
                          </a:xfrm>
                          <a:prstGeom prst="rect">
                            <a:avLst/>
                          </a:prstGeom>
                          <a:solidFill>
                            <a:srgbClr val="FFFFFF"/>
                          </a:solidFill>
                          <a:ln w="19050">
                            <a:solidFill>
                              <a:srgbClr val="000000"/>
                            </a:solidFill>
                            <a:miter lim="800000"/>
                            <a:headEnd/>
                            <a:tailEnd/>
                          </a:ln>
                        </wps:spPr>
                        <wps:txbx>
                          <w:txbxContent>
                            <w:p w14:paraId="180BAE11" w14:textId="77777777" w:rsidR="00DB2FE2" w:rsidRPr="00B443F4" w:rsidRDefault="00DB2FE2" w:rsidP="00A470A5">
                              <w:pPr>
                                <w:spacing w:before="40" w:after="40" w:line="240" w:lineRule="auto"/>
                                <w:jc w:val="center"/>
                              </w:pPr>
                              <w:r w:rsidRPr="00B443F4">
                                <w:t>Records identified through database searching (n = 1276)</w:t>
                              </w:r>
                            </w:p>
                          </w:txbxContent>
                        </wps:txbx>
                        <wps:bodyPr rot="0" vert="horz" wrap="square" lIns="91440" tIns="45720" rIns="91440" bIns="45720" anchor="t" anchorCtr="0" upright="1">
                          <a:noAutofit/>
                        </wps:bodyPr>
                      </wps:wsp>
                      <wps:wsp>
                        <wps:cNvPr id="20" name="Text Box 5"/>
                        <wps:cNvSpPr txBox="1">
                          <a:spLocks noChangeArrowheads="1"/>
                        </wps:cNvSpPr>
                        <wps:spPr bwMode="auto">
                          <a:xfrm>
                            <a:off x="58513" y="3222545"/>
                            <a:ext cx="1467734" cy="687302"/>
                          </a:xfrm>
                          <a:prstGeom prst="rect">
                            <a:avLst/>
                          </a:prstGeom>
                          <a:solidFill>
                            <a:srgbClr val="FFFFFF"/>
                          </a:solidFill>
                          <a:ln w="19050">
                            <a:solidFill>
                              <a:srgbClr val="000000"/>
                            </a:solidFill>
                            <a:miter lim="800000"/>
                            <a:headEnd/>
                            <a:tailEnd/>
                          </a:ln>
                        </wps:spPr>
                        <wps:txbx>
                          <w:txbxContent>
                            <w:p w14:paraId="51EE30EA" w14:textId="77777777" w:rsidR="00DB2FE2" w:rsidRPr="00B443F4" w:rsidRDefault="00DB2FE2" w:rsidP="00A470A5">
                              <w:pPr>
                                <w:spacing w:before="40" w:after="40" w:line="240" w:lineRule="auto"/>
                                <w:jc w:val="center"/>
                              </w:pPr>
                              <w:r w:rsidRPr="00B443F4">
                                <w:t>Records identified through other sources (n = 3)</w:t>
                              </w:r>
                            </w:p>
                          </w:txbxContent>
                        </wps:txbx>
                        <wps:bodyPr rot="0" vert="horz" wrap="square" lIns="91440" tIns="45720" rIns="91440" bIns="45720" anchor="t" anchorCtr="0" upright="1">
                          <a:noAutofit/>
                        </wps:bodyPr>
                      </wps:wsp>
                      <wps:wsp>
                        <wps:cNvPr id="25" name="Text Box 8"/>
                        <wps:cNvSpPr txBox="1">
                          <a:spLocks noChangeArrowheads="1"/>
                        </wps:cNvSpPr>
                        <wps:spPr bwMode="auto">
                          <a:xfrm>
                            <a:off x="1074420" y="1111136"/>
                            <a:ext cx="2971800" cy="492581"/>
                          </a:xfrm>
                          <a:prstGeom prst="rect">
                            <a:avLst/>
                          </a:prstGeom>
                          <a:solidFill>
                            <a:srgbClr val="FFFFFF"/>
                          </a:solidFill>
                          <a:ln w="19050">
                            <a:solidFill>
                              <a:srgbClr val="000000"/>
                            </a:solidFill>
                            <a:miter lim="800000"/>
                            <a:headEnd/>
                            <a:tailEnd/>
                          </a:ln>
                        </wps:spPr>
                        <wps:txbx>
                          <w:txbxContent>
                            <w:p w14:paraId="71A17DBF" w14:textId="77777777" w:rsidR="00DB2FE2" w:rsidRPr="00B443F4" w:rsidRDefault="00DB2FE2" w:rsidP="00A470A5">
                              <w:pPr>
                                <w:spacing w:before="40" w:after="40" w:line="240" w:lineRule="auto"/>
                                <w:jc w:val="center"/>
                              </w:pPr>
                              <w:r w:rsidRPr="00B443F4">
                                <w:t>Records after duplicates removed</w:t>
                              </w:r>
                            </w:p>
                            <w:p w14:paraId="5B61F269" w14:textId="77777777" w:rsidR="00DB2FE2" w:rsidRPr="00B443F4" w:rsidRDefault="00DB2FE2" w:rsidP="00A470A5">
                              <w:pPr>
                                <w:spacing w:before="40" w:after="40" w:line="240" w:lineRule="auto"/>
                                <w:jc w:val="center"/>
                              </w:pPr>
                              <w:r w:rsidRPr="00B443F4">
                                <w:t>(n = 817)</w:t>
                              </w:r>
                            </w:p>
                            <w:p w14:paraId="579D80E2" w14:textId="77777777" w:rsidR="00DB2FE2" w:rsidRPr="00B443F4" w:rsidRDefault="00DB2FE2" w:rsidP="00A470A5">
                              <w:pPr>
                                <w:spacing w:before="40" w:after="40" w:line="240" w:lineRule="auto"/>
                                <w:jc w:val="center"/>
                              </w:pPr>
                            </w:p>
                          </w:txbxContent>
                        </wps:txbx>
                        <wps:bodyPr rot="0" vert="horz" wrap="square" lIns="91440" tIns="45720" rIns="91440" bIns="45720" anchor="t" anchorCtr="0" upright="1">
                          <a:noAutofit/>
                        </wps:bodyPr>
                      </wps:wsp>
                      <wps:wsp>
                        <wps:cNvPr id="26" name="Line 11"/>
                        <wps:cNvCnPr>
                          <a:cxnSpLocks noChangeShapeType="1"/>
                        </wps:cNvCnPr>
                        <wps:spPr bwMode="auto">
                          <a:xfrm>
                            <a:off x="3445472" y="1915927"/>
                            <a:ext cx="370558" cy="366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10"/>
                        <wps:cNvSpPr txBox="1">
                          <a:spLocks noChangeArrowheads="1"/>
                        </wps:cNvSpPr>
                        <wps:spPr bwMode="auto">
                          <a:xfrm>
                            <a:off x="1881352" y="1831818"/>
                            <a:ext cx="1569885" cy="506612"/>
                          </a:xfrm>
                          <a:prstGeom prst="rect">
                            <a:avLst/>
                          </a:prstGeom>
                          <a:solidFill>
                            <a:schemeClr val="bg1"/>
                          </a:solidFill>
                          <a:ln w="19050">
                            <a:solidFill>
                              <a:srgbClr val="000000"/>
                            </a:solidFill>
                            <a:miter lim="800000"/>
                            <a:headEnd/>
                            <a:tailEnd/>
                          </a:ln>
                        </wps:spPr>
                        <wps:txbx>
                          <w:txbxContent>
                            <w:p w14:paraId="0C855DF5" w14:textId="77777777" w:rsidR="00DB2FE2" w:rsidRPr="00B443F4" w:rsidRDefault="00DB2FE2" w:rsidP="00A470A5">
                              <w:pPr>
                                <w:spacing w:before="40" w:after="40" w:line="240" w:lineRule="auto"/>
                                <w:jc w:val="center"/>
                              </w:pPr>
                              <w:r w:rsidRPr="00B443F4">
                                <w:t>Records screened</w:t>
                              </w:r>
                            </w:p>
                            <w:p w14:paraId="737247DB" w14:textId="77777777" w:rsidR="00DB2FE2" w:rsidRPr="00B443F4" w:rsidRDefault="00DB2FE2" w:rsidP="00A470A5">
                              <w:pPr>
                                <w:spacing w:before="40" w:after="40" w:line="240" w:lineRule="auto"/>
                                <w:jc w:val="center"/>
                              </w:pPr>
                              <w:r w:rsidRPr="00B443F4">
                                <w:t>(n = 817)</w:t>
                              </w:r>
                            </w:p>
                          </w:txbxContent>
                        </wps:txbx>
                        <wps:bodyPr rot="0" vert="horz" wrap="square" lIns="91440" tIns="45720" rIns="91440" bIns="45720" anchor="t" anchorCtr="0" upright="1">
                          <a:noAutofit/>
                        </wps:bodyPr>
                      </wps:wsp>
                      <wps:wsp>
                        <wps:cNvPr id="28" name="Text Box 12"/>
                        <wps:cNvSpPr txBox="1">
                          <a:spLocks noChangeArrowheads="1"/>
                        </wps:cNvSpPr>
                        <wps:spPr bwMode="auto">
                          <a:xfrm>
                            <a:off x="3822065" y="1828274"/>
                            <a:ext cx="1550035" cy="521031"/>
                          </a:xfrm>
                          <a:prstGeom prst="rect">
                            <a:avLst/>
                          </a:prstGeom>
                          <a:solidFill>
                            <a:srgbClr val="FFFFFF"/>
                          </a:solidFill>
                          <a:ln w="19050">
                            <a:solidFill>
                              <a:srgbClr val="000000"/>
                            </a:solidFill>
                            <a:miter lim="800000"/>
                            <a:headEnd/>
                            <a:tailEnd/>
                          </a:ln>
                        </wps:spPr>
                        <wps:txbx>
                          <w:txbxContent>
                            <w:p w14:paraId="031C4BE7" w14:textId="77777777" w:rsidR="00DB2FE2" w:rsidRPr="00B443F4" w:rsidRDefault="00DB2FE2" w:rsidP="00A470A5">
                              <w:pPr>
                                <w:spacing w:before="40" w:after="40" w:line="240" w:lineRule="auto"/>
                                <w:jc w:val="center"/>
                              </w:pPr>
                              <w:r w:rsidRPr="00B443F4">
                                <w:t>Records excluded</w:t>
                              </w:r>
                            </w:p>
                            <w:p w14:paraId="6F989244" w14:textId="77777777" w:rsidR="00DB2FE2" w:rsidRPr="00B443F4" w:rsidRDefault="00DB2FE2" w:rsidP="00A470A5">
                              <w:pPr>
                                <w:spacing w:before="40" w:after="40" w:line="240" w:lineRule="auto"/>
                                <w:jc w:val="center"/>
                              </w:pPr>
                              <w:r w:rsidRPr="00B443F4">
                                <w:t>(n = 556)</w:t>
                              </w:r>
                            </w:p>
                          </w:txbxContent>
                        </wps:txbx>
                        <wps:bodyPr rot="0" vert="horz" wrap="square" lIns="91440" tIns="45720" rIns="91440" bIns="45720" anchor="t" anchorCtr="0" upright="1">
                          <a:noAutofit/>
                        </wps:bodyPr>
                      </wps:wsp>
                      <wps:wsp>
                        <wps:cNvPr id="29" name="Text Box 13"/>
                        <wps:cNvSpPr txBox="1">
                          <a:spLocks noChangeArrowheads="1"/>
                        </wps:cNvSpPr>
                        <wps:spPr bwMode="auto">
                          <a:xfrm>
                            <a:off x="1797269" y="2492501"/>
                            <a:ext cx="1653968" cy="571500"/>
                          </a:xfrm>
                          <a:prstGeom prst="rect">
                            <a:avLst/>
                          </a:prstGeom>
                          <a:solidFill>
                            <a:srgbClr val="FFFFFF"/>
                          </a:solidFill>
                          <a:ln w="19050">
                            <a:solidFill>
                              <a:srgbClr val="000000"/>
                            </a:solidFill>
                            <a:miter lim="800000"/>
                            <a:headEnd/>
                            <a:tailEnd/>
                          </a:ln>
                        </wps:spPr>
                        <wps:txbx>
                          <w:txbxContent>
                            <w:p w14:paraId="4A1C42F0" w14:textId="77777777" w:rsidR="00DB2FE2" w:rsidRPr="00B443F4" w:rsidRDefault="00DB2FE2" w:rsidP="00A470A5">
                              <w:pPr>
                                <w:spacing w:before="40" w:after="40" w:line="240" w:lineRule="auto"/>
                                <w:jc w:val="center"/>
                              </w:pPr>
                              <w:r w:rsidRPr="00B443F4">
                                <w:t>Full-text articles assessed for eligibility (n = 261)</w:t>
                              </w:r>
                            </w:p>
                          </w:txbxContent>
                        </wps:txbx>
                        <wps:bodyPr rot="0" vert="horz" wrap="square" lIns="91440" tIns="45720" rIns="91440" bIns="45720" anchor="t" anchorCtr="0" upright="1">
                          <a:noAutofit/>
                        </wps:bodyPr>
                      </wps:wsp>
                      <wps:wsp>
                        <wps:cNvPr id="30" name="Text Box 16"/>
                        <wps:cNvSpPr txBox="1">
                          <a:spLocks noChangeArrowheads="1"/>
                        </wps:cNvSpPr>
                        <wps:spPr bwMode="auto">
                          <a:xfrm>
                            <a:off x="3821168" y="2464338"/>
                            <a:ext cx="1550213" cy="699275"/>
                          </a:xfrm>
                          <a:prstGeom prst="rect">
                            <a:avLst/>
                          </a:prstGeom>
                          <a:solidFill>
                            <a:srgbClr val="FFFFFF"/>
                          </a:solidFill>
                          <a:ln w="19050">
                            <a:solidFill>
                              <a:srgbClr val="000000"/>
                            </a:solidFill>
                            <a:miter lim="800000"/>
                            <a:headEnd/>
                            <a:tailEnd/>
                          </a:ln>
                        </wps:spPr>
                        <wps:txbx>
                          <w:txbxContent>
                            <w:p w14:paraId="7F6D3C40" w14:textId="77777777" w:rsidR="00DB2FE2" w:rsidRPr="00B443F4" w:rsidRDefault="00DB2FE2" w:rsidP="00A470A5">
                              <w:pPr>
                                <w:spacing w:before="40" w:after="40" w:line="240" w:lineRule="auto"/>
                                <w:jc w:val="center"/>
                              </w:pPr>
                              <w:r w:rsidRPr="00B443F4">
                                <w:t>Full-text articles excluded</w:t>
                              </w:r>
                            </w:p>
                            <w:p w14:paraId="1CAD500C" w14:textId="77777777" w:rsidR="00DB2FE2" w:rsidRPr="00B443F4" w:rsidRDefault="00DB2FE2" w:rsidP="00A470A5">
                              <w:pPr>
                                <w:spacing w:before="40" w:after="40" w:line="240" w:lineRule="auto"/>
                                <w:jc w:val="center"/>
                              </w:pPr>
                              <w:r>
                                <w:t>(n = 73</w:t>
                              </w:r>
                              <w:r w:rsidRPr="00B443F4">
                                <w:t>)</w:t>
                              </w:r>
                            </w:p>
                          </w:txbxContent>
                        </wps:txbx>
                        <wps:bodyPr rot="0" vert="horz" wrap="square" lIns="91440" tIns="45720" rIns="91440" bIns="45720" anchor="t" anchorCtr="0" upright="1">
                          <a:noAutofit/>
                        </wps:bodyPr>
                      </wps:wsp>
                      <wps:wsp>
                        <wps:cNvPr id="31" name="Text Box 13"/>
                        <wps:cNvSpPr txBox="1">
                          <a:spLocks noChangeArrowheads="1"/>
                        </wps:cNvSpPr>
                        <wps:spPr bwMode="auto">
                          <a:xfrm>
                            <a:off x="1797128" y="3264170"/>
                            <a:ext cx="1672214" cy="570865"/>
                          </a:xfrm>
                          <a:prstGeom prst="rect">
                            <a:avLst/>
                          </a:prstGeom>
                          <a:solidFill>
                            <a:srgbClr val="FFFFFF"/>
                          </a:solidFill>
                          <a:ln w="19050">
                            <a:solidFill>
                              <a:srgbClr val="000000"/>
                            </a:solidFill>
                            <a:miter lim="800000"/>
                            <a:headEnd/>
                            <a:tailEnd/>
                          </a:ln>
                        </wps:spPr>
                        <wps:txbx>
                          <w:txbxContent>
                            <w:p w14:paraId="6DA9A859" w14:textId="77777777" w:rsidR="00DB2FE2" w:rsidRPr="00B443F4" w:rsidRDefault="00DB2FE2" w:rsidP="00A470A5">
                              <w:pPr>
                                <w:pStyle w:val="NormalWeb"/>
                                <w:spacing w:before="40" w:beforeAutospacing="0" w:after="40" w:afterAutospacing="0" w:line="256" w:lineRule="auto"/>
                                <w:jc w:val="center"/>
                                <w:rPr>
                                  <w:rFonts w:asciiTheme="minorHAnsi" w:hAnsiTheme="minorHAnsi"/>
                                  <w:sz w:val="22"/>
                                  <w:szCs w:val="22"/>
                                </w:rPr>
                              </w:pPr>
                              <w:r w:rsidRPr="00B443F4">
                                <w:rPr>
                                  <w:rFonts w:asciiTheme="minorHAnsi" w:eastAsia="Calibri" w:hAnsiTheme="minorHAnsi"/>
                                  <w:sz w:val="22"/>
                                  <w:szCs w:val="22"/>
                                </w:rPr>
                                <w:t>Studies included in the review (n = 1</w:t>
                              </w:r>
                              <w:r>
                                <w:rPr>
                                  <w:rFonts w:asciiTheme="minorHAnsi" w:eastAsia="Calibri" w:hAnsiTheme="minorHAnsi"/>
                                  <w:sz w:val="22"/>
                                  <w:szCs w:val="22"/>
                                </w:rPr>
                                <w:t>91</w:t>
                              </w:r>
                              <w:r w:rsidRPr="00B443F4">
                                <w:rPr>
                                  <w:rFonts w:asciiTheme="minorHAnsi" w:eastAsia="Calibri" w:hAnsiTheme="minorHAnsi"/>
                                  <w:sz w:val="22"/>
                                  <w:szCs w:val="22"/>
                                </w:rPr>
                                <w:t>)</w:t>
                              </w:r>
                            </w:p>
                          </w:txbxContent>
                        </wps:txbx>
                        <wps:bodyPr rot="0" vert="horz" wrap="square" lIns="91440" tIns="45720" rIns="91440" bIns="45720" anchor="t" anchorCtr="0" upright="1">
                          <a:noAutofit/>
                        </wps:bodyPr>
                      </wps:wsp>
                      <wps:wsp>
                        <wps:cNvPr id="32" name="Straight Arrow Connector 32"/>
                        <wps:cNvCnPr/>
                        <wps:spPr>
                          <a:xfrm>
                            <a:off x="2538141" y="794847"/>
                            <a:ext cx="0" cy="3057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2595050" y="2345993"/>
                            <a:ext cx="3295" cy="1404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2565149" y="1613013"/>
                            <a:ext cx="3993" cy="218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2579169" y="3068832"/>
                            <a:ext cx="1" cy="184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3450967" y="2771935"/>
                            <a:ext cx="38251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Line 11"/>
                        <wps:cNvCnPr>
                          <a:cxnSpLocks noChangeShapeType="1"/>
                        </wps:cNvCnPr>
                        <wps:spPr bwMode="auto">
                          <a:xfrm>
                            <a:off x="1526484" y="3553821"/>
                            <a:ext cx="270784" cy="317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8D23B4B" id="Canvas 39" o:spid="_x0000_s1031" editas="canvas" style="width:450.65pt;height:321.2pt;mso-position-horizontal-relative:char;mso-position-vertical-relative:line" coordsize="57226,40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7226;height:40792;visibility:visible;mso-wrap-style:square" stroked="t" strokecolor="black [3213]" strokeweight=".25pt">
                  <v:fill o:detectmouseclick="t"/>
                  <v:path o:connecttype="none"/>
                </v:shape>
                <v:shape id="Text Box 4" o:spid="_x0000_s1033" type="#_x0000_t202" style="position:absolute;left:15263;top:2067;width:2148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" strokeweight="1.5pt">
                  <v:textbox>
                    <w:txbxContent>
                      <w:p w14:paraId="180BAE11" w14:textId="77777777" w:rsidR="00DB2FE2" w:rsidRPr="00B443F4" w:rsidRDefault="00DB2FE2" w:rsidP="00A470A5">
                        <w:pPr>
                          <w:spacing w:before="40" w:after="40" w:line="240" w:lineRule="auto"/>
                          <w:jc w:val="center"/>
                        </w:pPr>
                        <w:r w:rsidRPr="00B443F4">
                          <w:t>Records identified through database searching (n = 1276)</w:t>
                        </w:r>
                      </w:p>
                    </w:txbxContent>
                  </v:textbox>
                </v:shape>
                <v:shape id="Text Box 5" o:spid="_x0000_s1034" type="#_x0000_t202" style="position:absolute;left:585;top:32225;width:14677;height:6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" strokeweight="1.5pt">
                  <v:textbox>
                    <w:txbxContent>
                      <w:p w14:paraId="51EE30EA" w14:textId="77777777" w:rsidR="00DB2FE2" w:rsidRPr="00B443F4" w:rsidRDefault="00DB2FE2" w:rsidP="00A470A5">
                        <w:pPr>
                          <w:spacing w:before="40" w:after="40" w:line="240" w:lineRule="auto"/>
                          <w:jc w:val="center"/>
                        </w:pPr>
                        <w:r w:rsidRPr="00B443F4">
                          <w:t>Records identified through other sources (n = 3)</w:t>
                        </w:r>
                      </w:p>
                    </w:txbxContent>
                  </v:textbox>
                </v:shape>
                <v:shape id="Text Box 8" o:spid="_x0000_s1035" type="#_x0000_t202" style="position:absolute;left:10744;top:11111;width:29718;height:4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" strokeweight="1.5pt">
                  <v:textbox>
                    <w:txbxContent>
                      <w:p w14:paraId="71A17DBF" w14:textId="77777777" w:rsidR="00DB2FE2" w:rsidRPr="00B443F4" w:rsidRDefault="00DB2FE2" w:rsidP="00A470A5">
                        <w:pPr>
                          <w:spacing w:before="40" w:after="40" w:line="240" w:lineRule="auto"/>
                          <w:jc w:val="center"/>
                        </w:pPr>
                        <w:r w:rsidRPr="00B443F4">
                          <w:t>Records after duplicates removed</w:t>
                        </w:r>
                      </w:p>
                      <w:p w14:paraId="5B61F269" w14:textId="77777777" w:rsidR="00DB2FE2" w:rsidRPr="00B443F4" w:rsidRDefault="00DB2FE2" w:rsidP="00A470A5">
                        <w:pPr>
                          <w:spacing w:before="40" w:after="40" w:line="240" w:lineRule="auto"/>
                          <w:jc w:val="center"/>
                        </w:pPr>
                        <w:r w:rsidRPr="00B443F4">
                          <w:t>(n = 817)</w:t>
                        </w:r>
                      </w:p>
                      <w:p w14:paraId="579D80E2" w14:textId="77777777" w:rsidR="00DB2FE2" w:rsidRPr="00B443F4" w:rsidRDefault="00DB2FE2" w:rsidP="00A470A5">
                        <w:pPr>
                          <w:spacing w:before="40" w:after="40" w:line="240" w:lineRule="auto"/>
                          <w:jc w:val="center"/>
                        </w:pPr>
                      </w:p>
                    </w:txbxContent>
                  </v:textbox>
                </v:shape>
                <v:line id="Line 11" o:spid="_x0000_s1036" style="position:absolute;visibility:visible;mso-wrap-style:square" from="34454,19159" to="38160,19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" strokeweight="1.5pt">
                  <v:stroke endarrow="block"/>
                </v:line>
                <v:shape id="Text Box 10" o:spid="_x0000_s1037" type="#_x0000_t202" style="position:absolute;left:18813;top:18318;width:15699;height:5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" fillcolor="white [3212]" strokeweight="1.5pt">
                  <v:textbox>
                    <w:txbxContent>
                      <w:p w14:paraId="0C855DF5" w14:textId="77777777" w:rsidR="00DB2FE2" w:rsidRPr="00B443F4" w:rsidRDefault="00DB2FE2" w:rsidP="00A470A5">
                        <w:pPr>
                          <w:spacing w:before="40" w:after="40" w:line="240" w:lineRule="auto"/>
                          <w:jc w:val="center"/>
                        </w:pPr>
                        <w:r w:rsidRPr="00B443F4">
                          <w:t>Records screened</w:t>
                        </w:r>
                      </w:p>
                      <w:p w14:paraId="737247DB" w14:textId="77777777" w:rsidR="00DB2FE2" w:rsidRPr="00B443F4" w:rsidRDefault="00DB2FE2" w:rsidP="00A470A5">
                        <w:pPr>
                          <w:spacing w:before="40" w:after="40" w:line="240" w:lineRule="auto"/>
                          <w:jc w:val="center"/>
                        </w:pPr>
                        <w:r w:rsidRPr="00B443F4">
                          <w:t>(n = 817)</w:t>
                        </w:r>
                      </w:p>
                    </w:txbxContent>
                  </v:textbox>
                </v:shape>
                <v:shape id="Text Box 12" o:spid="_x0000_s1038" type="#_x0000_t202" style="position:absolute;left:38220;top:18282;width:15501;height:5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" strokeweight="1.5pt">
                  <v:textbox>
                    <w:txbxContent>
                      <w:p w14:paraId="031C4BE7" w14:textId="77777777" w:rsidR="00DB2FE2" w:rsidRPr="00B443F4" w:rsidRDefault="00DB2FE2" w:rsidP="00A470A5">
                        <w:pPr>
                          <w:spacing w:before="40" w:after="40" w:line="240" w:lineRule="auto"/>
                          <w:jc w:val="center"/>
                        </w:pPr>
                        <w:r w:rsidRPr="00B443F4">
                          <w:t>Records excluded</w:t>
                        </w:r>
                      </w:p>
                      <w:p w14:paraId="6F989244" w14:textId="77777777" w:rsidR="00DB2FE2" w:rsidRPr="00B443F4" w:rsidRDefault="00DB2FE2" w:rsidP="00A470A5">
                        <w:pPr>
                          <w:spacing w:before="40" w:after="40" w:line="240" w:lineRule="auto"/>
                          <w:jc w:val="center"/>
                        </w:pPr>
                        <w:r w:rsidRPr="00B443F4">
                          <w:t>(n = 556)</w:t>
                        </w:r>
                      </w:p>
                    </w:txbxContent>
                  </v:textbox>
                </v:shape>
                <v:shape id="Text Box 13" o:spid="_x0000_s1039" type="#_x0000_t202" style="position:absolute;left:17972;top:24925;width:16540;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" strokeweight="1.5pt">
                  <v:textbox>
                    <w:txbxContent>
                      <w:p w14:paraId="4A1C42F0" w14:textId="77777777" w:rsidR="00DB2FE2" w:rsidRPr="00B443F4" w:rsidRDefault="00DB2FE2" w:rsidP="00A470A5">
                        <w:pPr>
                          <w:spacing w:before="40" w:after="40" w:line="240" w:lineRule="auto"/>
                          <w:jc w:val="center"/>
                        </w:pPr>
                        <w:r w:rsidRPr="00B443F4">
                          <w:t>Full-text articles assessed for eligibility (n = 261)</w:t>
                        </w:r>
                      </w:p>
                    </w:txbxContent>
                  </v:textbox>
                </v:shape>
                <v:shape id="Text Box 16" o:spid="_x0000_s1040" type="#_x0000_t202" style="position:absolute;left:38211;top:24643;width:15502;height:6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" strokeweight="1.5pt">
                  <v:textbox>
                    <w:txbxContent>
                      <w:p w14:paraId="7F6D3C40" w14:textId="77777777" w:rsidR="00DB2FE2" w:rsidRPr="00B443F4" w:rsidRDefault="00DB2FE2" w:rsidP="00A470A5">
                        <w:pPr>
                          <w:spacing w:before="40" w:after="40" w:line="240" w:lineRule="auto"/>
                          <w:jc w:val="center"/>
                        </w:pPr>
                        <w:r w:rsidRPr="00B443F4">
                          <w:t>Full-text articles excluded</w:t>
                        </w:r>
                      </w:p>
                      <w:p w14:paraId="1CAD500C" w14:textId="77777777" w:rsidR="00DB2FE2" w:rsidRPr="00B443F4" w:rsidRDefault="00DB2FE2" w:rsidP="00A470A5">
                        <w:pPr>
                          <w:spacing w:before="40" w:after="40" w:line="240" w:lineRule="auto"/>
                          <w:jc w:val="center"/>
                        </w:pPr>
                        <w:r>
                          <w:t>(n = 73</w:t>
                        </w:r>
                        <w:r w:rsidRPr="00B443F4">
                          <w:t>)</w:t>
                        </w:r>
                      </w:p>
                    </w:txbxContent>
                  </v:textbox>
                </v:shape>
                <v:shape id="Text Box 13" o:spid="_x0000_s1041" type="#_x0000_t202" style="position:absolute;left:17971;top:32641;width:16722;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" strokeweight="1.5pt">
                  <v:textbox>
                    <w:txbxContent>
                      <w:p w14:paraId="6DA9A859" w14:textId="77777777" w:rsidR="00DB2FE2" w:rsidRPr="00B443F4" w:rsidRDefault="00DB2FE2" w:rsidP="00A470A5">
                        <w:pPr>
                          <w:pStyle w:val="NormalWeb"/>
                          <w:spacing w:before="40" w:beforeAutospacing="0" w:after="40" w:afterAutospacing="0" w:line="256" w:lineRule="auto"/>
                          <w:jc w:val="center"/>
                          <w:rPr>
                            <w:rFonts w:asciiTheme="minorHAnsi" w:hAnsiTheme="minorHAnsi"/>
                            <w:sz w:val="22"/>
                            <w:szCs w:val="22"/>
                          </w:rPr>
                        </w:pPr>
                        <w:r w:rsidRPr="00B443F4">
                          <w:rPr>
                            <w:rFonts w:asciiTheme="minorHAnsi" w:eastAsia="Calibri" w:hAnsiTheme="minorHAnsi"/>
                            <w:sz w:val="22"/>
                            <w:szCs w:val="22"/>
                          </w:rPr>
                          <w:t>Studies included in the review (n = 1</w:t>
                        </w:r>
                        <w:r>
                          <w:rPr>
                            <w:rFonts w:asciiTheme="minorHAnsi" w:eastAsia="Calibri" w:hAnsiTheme="minorHAnsi"/>
                            <w:sz w:val="22"/>
                            <w:szCs w:val="22"/>
                          </w:rPr>
                          <w:t>91</w:t>
                        </w:r>
                        <w:r w:rsidRPr="00B443F4">
                          <w:rPr>
                            <w:rFonts w:asciiTheme="minorHAnsi" w:eastAsia="Calibri" w:hAnsiTheme="minorHAnsi"/>
                            <w:sz w:val="22"/>
                            <w:szCs w:val="22"/>
                          </w:rPr>
                          <w:t>)</w:t>
                        </w:r>
                      </w:p>
                    </w:txbxContent>
                  </v:textbox>
                </v:shape>
                <v:shapetype id="_x0000_t32" coordsize="21600,21600" o:spt="32" o:oned="t" path="m,l21600,21600e" filled="f">
                  <v:path arrowok="t" fillok="f" o:connecttype="none"/>
                  <o:lock v:ext="edit" shapetype="t"/>
                </v:shapetype>
                <v:shape id="Straight Arrow Connector 32" o:spid="_x0000_s1042" type="#_x0000_t32" style="position:absolute;left:25381;top:7948;width:0;height:30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4" o:spid="_x0000_s1043" type="#_x0000_t32" style="position:absolute;left:25950;top:23459;width:33;height:14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" strokecolor="black [3200]" strokeweight=".5pt">
                  <v:stroke endarrow="block" joinstyle="miter"/>
                </v:shape>
                <v:shape id="Straight Arrow Connector 35" o:spid="_x0000_s1044" type="#_x0000_t32" style="position:absolute;left:25651;top:16130;width:40;height:21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aawgAAANsAAAAPAAAAZHJzL2Rvd25yZXYueG1sRI9Lq8Iw&#10;FIT3gv8hHOHuNNWL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BpqnaawgAAANsAAAAPAAAA&#10;AAAAAAAAAAAAAAcCAABkcnMvZG93bnJldi54bWxQSwUGAAAAAAMAAwC3AAAA9gIAAAAA&#10;" strokecolor="black [3200]" strokeweight=".5pt">
                  <v:stroke endarrow="block" joinstyle="miter"/>
                </v:shape>
                <v:shape id="Straight Arrow Connector 36" o:spid="_x0000_s1045" type="#_x0000_t32" style="position:absolute;left:25791;top:30688;width:0;height:18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Ojt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Jl46O3EAAAA2wAAAA8A&#10;AAAAAAAAAAAAAAAABwIAAGRycy9kb3ducmV2LnhtbFBLBQYAAAAAAwADALcAAAD4AgAAAAA=&#10;" strokecolor="black [3200]" strokeweight=".5pt">
                  <v:stroke endarrow="block" joinstyle="miter"/>
                </v:shape>
                <v:shape id="Straight Arrow Connector 37" o:spid="_x0000_s1046" type="#_x0000_t32" style="position:absolute;left:34509;top:27719;width:38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line id="Line 11" o:spid="_x0000_s1047" style="position:absolute;visibility:visible;mso-wrap-style:square" from="15264,35538" to="17972,35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" strokeweight="1.5pt">
                  <v:stroke endarrow="block"/>
                </v:line>
                <w10:anchorlock/>
              </v:group>
            </w:pict>
          </mc:Fallback>
        </mc:AlternateContent>
      </w:r>
    </w:p>
    <w:p w14:paraId="20AC47D5" w14:textId="77777777" w:rsidR="00A470A5" w:rsidRPr="00252006" w:rsidRDefault="00A470A5" w:rsidP="00A470A5">
      <w:pPr>
        <w:spacing w:line="276" w:lineRule="auto"/>
      </w:pPr>
      <w:r w:rsidRPr="00252006">
        <w:t>Figure 3 Process for identifying publications to be included in the review</w:t>
      </w:r>
    </w:p>
    <w:p w14:paraId="0C4C86A1" w14:textId="77777777" w:rsidR="00A470A5" w:rsidRDefault="00A470A5" w:rsidP="00A470A5">
      <w:pPr>
        <w:pStyle w:val="Default"/>
        <w:spacing w:line="276" w:lineRule="auto"/>
        <w:jc w:val="both"/>
        <w:rPr>
          <w:rFonts w:asciiTheme="minorHAnsi" w:hAnsiTheme="minorHAnsi" w:cstheme="minorBidi"/>
          <w:color w:val="auto"/>
          <w:sz w:val="22"/>
          <w:szCs w:val="22"/>
        </w:rPr>
      </w:pPr>
    </w:p>
    <w:p w14:paraId="6ED59691" w14:textId="77777777" w:rsidR="00A470A5" w:rsidRPr="00D13B09" w:rsidRDefault="00A470A5" w:rsidP="00D13B09">
      <w:pPr>
        <w:rPr>
          <w:b/>
          <w:bCs/>
        </w:rPr>
      </w:pPr>
      <w:r w:rsidRPr="00D13B09">
        <w:rPr>
          <w:b/>
          <w:bCs/>
        </w:rPr>
        <w:t>Review of Articles</w:t>
      </w:r>
    </w:p>
    <w:p w14:paraId="12FE2ED7" w14:textId="77777777" w:rsidR="00A470A5" w:rsidRDefault="00A470A5" w:rsidP="00A470A5">
      <w:pPr>
        <w:pStyle w:val="Default"/>
        <w:spacing w:line="360" w:lineRule="auto"/>
        <w:jc w:val="both"/>
        <w:rPr>
          <w:rFonts w:asciiTheme="minorHAnsi" w:hAnsiTheme="minorHAnsi" w:cstheme="minorBidi"/>
          <w:color w:val="auto"/>
          <w:sz w:val="22"/>
          <w:szCs w:val="22"/>
        </w:rPr>
      </w:pPr>
      <w:r w:rsidRPr="009367C0">
        <w:rPr>
          <w:rFonts w:asciiTheme="minorHAnsi" w:hAnsiTheme="minorHAnsi" w:cstheme="minorBidi"/>
          <w:color w:val="auto"/>
          <w:sz w:val="22"/>
          <w:szCs w:val="22"/>
        </w:rPr>
        <w:t xml:space="preserve">The final </w:t>
      </w:r>
      <w:r>
        <w:rPr>
          <w:rFonts w:asciiTheme="minorHAnsi" w:hAnsiTheme="minorHAnsi" w:cstheme="minorBidi"/>
          <w:color w:val="auto"/>
          <w:sz w:val="22"/>
          <w:szCs w:val="22"/>
        </w:rPr>
        <w:t>191</w:t>
      </w:r>
      <w:r w:rsidRPr="009367C0">
        <w:rPr>
          <w:rFonts w:asciiTheme="minorHAnsi" w:hAnsiTheme="minorHAnsi" w:cstheme="minorBidi"/>
          <w:color w:val="auto"/>
          <w:sz w:val="22"/>
          <w:szCs w:val="22"/>
        </w:rPr>
        <w:t xml:space="preserve"> articles </w:t>
      </w:r>
      <w:r>
        <w:rPr>
          <w:rFonts w:asciiTheme="minorHAnsi" w:hAnsiTheme="minorHAnsi" w:cstheme="minorBidi"/>
          <w:color w:val="auto"/>
          <w:sz w:val="22"/>
          <w:szCs w:val="22"/>
        </w:rPr>
        <w:t>were</w:t>
      </w:r>
      <w:r w:rsidRPr="009367C0">
        <w:rPr>
          <w:rFonts w:asciiTheme="minorHAnsi" w:hAnsiTheme="minorHAnsi" w:cstheme="minorBidi"/>
          <w:color w:val="auto"/>
          <w:sz w:val="22"/>
          <w:szCs w:val="22"/>
        </w:rPr>
        <w:t xml:space="preserve"> </w:t>
      </w:r>
      <w:r>
        <w:rPr>
          <w:rFonts w:asciiTheme="minorHAnsi" w:hAnsiTheme="minorHAnsi" w:cstheme="minorBidi"/>
          <w:color w:val="auto"/>
          <w:sz w:val="22"/>
          <w:szCs w:val="22"/>
        </w:rPr>
        <w:t xml:space="preserve">summarized using Microsoft Excel. The following categories were used to summarize the articles: author and year of study; place of the study (city and country); main outcome variable (described below); description (study design or policy change); findings and limitations. Key outcome variables were - crime, problem drinking &amp; consumption, general violence and crime/theft and violent crime; underage use of, exposure to and/or access to alcohol; sexual health; intimate partner violence; motor vehicle crashes and drink driving; child maltreatment &amp; neglect; violence, injury; mental health; morbidity and mortality. </w:t>
      </w:r>
      <w:r w:rsidRPr="00692DE2">
        <w:rPr>
          <w:rFonts w:asciiTheme="minorHAnsi" w:hAnsiTheme="minorHAnsi" w:cstheme="minorBidi"/>
          <w:color w:val="auto"/>
          <w:sz w:val="22"/>
          <w:szCs w:val="22"/>
        </w:rPr>
        <w:t>The most common outcome measures were violence, crime, motor vehicle accidents and drink driving.</w:t>
      </w:r>
    </w:p>
    <w:p w14:paraId="3C57B2D1" w14:textId="77777777" w:rsidR="00A470A5" w:rsidRDefault="00A470A5" w:rsidP="00A470A5">
      <w:pPr>
        <w:pStyle w:val="Default"/>
        <w:spacing w:line="360" w:lineRule="auto"/>
        <w:jc w:val="both"/>
        <w:rPr>
          <w:rFonts w:asciiTheme="minorHAnsi" w:hAnsiTheme="minorHAnsi" w:cstheme="minorBidi"/>
          <w:color w:val="auto"/>
          <w:sz w:val="22"/>
          <w:szCs w:val="22"/>
        </w:rPr>
      </w:pPr>
    </w:p>
    <w:p w14:paraId="0B73C50F" w14:textId="77777777" w:rsidR="00A470A5" w:rsidRDefault="00A470A5" w:rsidP="00A470A5">
      <w:pPr>
        <w:pStyle w:val="Default"/>
        <w:spacing w:line="360" w:lineRule="auto"/>
        <w:jc w:val="both"/>
        <w:rPr>
          <w:rFonts w:asciiTheme="minorHAnsi" w:hAnsiTheme="minorHAnsi" w:cstheme="minorBidi"/>
          <w:color w:val="auto"/>
          <w:sz w:val="22"/>
          <w:szCs w:val="22"/>
        </w:rPr>
      </w:pPr>
      <w:r w:rsidRPr="00692DE2">
        <w:rPr>
          <w:rFonts w:asciiTheme="minorHAnsi" w:hAnsiTheme="minorHAnsi" w:cstheme="minorBidi"/>
          <w:color w:val="auto"/>
          <w:sz w:val="22"/>
          <w:szCs w:val="22"/>
        </w:rPr>
        <w:lastRenderedPageBreak/>
        <w:t>Of the 191 articles</w:t>
      </w:r>
      <w:r>
        <w:rPr>
          <w:rFonts w:asciiTheme="minorHAnsi" w:hAnsiTheme="minorHAnsi" w:cstheme="minorBidi"/>
          <w:color w:val="auto"/>
          <w:sz w:val="22"/>
          <w:szCs w:val="22"/>
        </w:rPr>
        <w:t xml:space="preserve">, </w:t>
      </w:r>
      <w:proofErr w:type="gramStart"/>
      <w:r>
        <w:rPr>
          <w:rFonts w:asciiTheme="minorHAnsi" w:hAnsiTheme="minorHAnsi" w:cstheme="minorBidi"/>
          <w:color w:val="auto"/>
          <w:sz w:val="22"/>
          <w:szCs w:val="22"/>
        </w:rPr>
        <w:t>the clear majority of</w:t>
      </w:r>
      <w:proofErr w:type="gramEnd"/>
      <w:r>
        <w:rPr>
          <w:rFonts w:asciiTheme="minorHAnsi" w:hAnsiTheme="minorHAnsi" w:cstheme="minorBidi"/>
          <w:color w:val="auto"/>
          <w:sz w:val="22"/>
          <w:szCs w:val="22"/>
        </w:rPr>
        <w:t xml:space="preserve"> studies measured associations and impacts of changes in the density of alcohol outlets </w:t>
      </w:r>
      <w:r w:rsidRPr="009367C0">
        <w:rPr>
          <w:rFonts w:asciiTheme="minorHAnsi" w:hAnsiTheme="minorHAnsi" w:cstheme="minorBidi"/>
          <w:color w:val="auto"/>
          <w:sz w:val="22"/>
          <w:szCs w:val="22"/>
        </w:rPr>
        <w:t>(n = 1</w:t>
      </w:r>
      <w:r>
        <w:rPr>
          <w:rFonts w:asciiTheme="minorHAnsi" w:hAnsiTheme="minorHAnsi" w:cstheme="minorBidi"/>
          <w:color w:val="auto"/>
          <w:sz w:val="22"/>
          <w:szCs w:val="22"/>
        </w:rPr>
        <w:t>65</w:t>
      </w:r>
      <w:r w:rsidRPr="009367C0">
        <w:rPr>
          <w:rFonts w:asciiTheme="minorHAnsi" w:hAnsiTheme="minorHAnsi" w:cstheme="minorBidi"/>
          <w:color w:val="auto"/>
          <w:sz w:val="22"/>
          <w:szCs w:val="22"/>
        </w:rPr>
        <w:t>).</w:t>
      </w:r>
      <w:r>
        <w:rPr>
          <w:rFonts w:asciiTheme="minorHAnsi" w:hAnsiTheme="minorHAnsi" w:cstheme="minorBidi"/>
          <w:color w:val="auto"/>
          <w:sz w:val="22"/>
          <w:szCs w:val="22"/>
        </w:rPr>
        <w:t xml:space="preserve"> </w:t>
      </w:r>
      <w:r w:rsidRPr="009367C0">
        <w:rPr>
          <w:rFonts w:asciiTheme="minorHAnsi" w:hAnsiTheme="minorHAnsi" w:cstheme="minorBidi"/>
          <w:color w:val="auto"/>
          <w:sz w:val="22"/>
          <w:szCs w:val="22"/>
        </w:rPr>
        <w:t>A further 26 studies examined the effect of changes in trading hours</w:t>
      </w:r>
      <w:r>
        <w:rPr>
          <w:rFonts w:asciiTheme="minorHAnsi" w:hAnsiTheme="minorHAnsi" w:cstheme="minorBidi"/>
          <w:color w:val="auto"/>
          <w:sz w:val="22"/>
          <w:szCs w:val="22"/>
        </w:rPr>
        <w:t xml:space="preserve"> (hours of sale: n = 26). The findings of this study are organised into these two main categories: density of alcohol outlets, and hours of sale. </w:t>
      </w:r>
    </w:p>
    <w:p w14:paraId="735B8EB6" w14:textId="77777777" w:rsidR="00A470A5" w:rsidRDefault="00A470A5" w:rsidP="00A470A5">
      <w:pPr>
        <w:pStyle w:val="Default"/>
        <w:spacing w:line="360" w:lineRule="auto"/>
        <w:jc w:val="both"/>
        <w:rPr>
          <w:rFonts w:asciiTheme="minorHAnsi" w:hAnsiTheme="minorHAnsi" w:cstheme="minorBidi"/>
          <w:color w:val="auto"/>
          <w:sz w:val="22"/>
          <w:szCs w:val="22"/>
        </w:rPr>
      </w:pPr>
    </w:p>
    <w:p w14:paraId="1A7EDA26" w14:textId="77777777" w:rsidR="00A470A5" w:rsidRDefault="00A470A5" w:rsidP="00A470A5">
      <w:pPr>
        <w:spacing w:line="360" w:lineRule="auto"/>
      </w:pPr>
      <w:r>
        <w:t>The 165 ‘</w:t>
      </w:r>
      <w:r>
        <w:rPr>
          <w:i/>
        </w:rPr>
        <w:t xml:space="preserve">Density of alcohol outlet’ </w:t>
      </w:r>
      <w:r w:rsidRPr="001E48F2">
        <w:t>studies</w:t>
      </w:r>
      <w:r>
        <w:t xml:space="preserve"> were classified according to </w:t>
      </w:r>
      <w:r w:rsidRPr="001E48F2">
        <w:t>three categories</w:t>
      </w:r>
      <w:r>
        <w:t xml:space="preserve"> in broadly </w:t>
      </w:r>
      <w:r w:rsidRPr="00CA0BA6">
        <w:t>descending</w:t>
      </w:r>
      <w:r>
        <w:t xml:space="preserve"> levels of strength of study design:</w:t>
      </w:r>
    </w:p>
    <w:p w14:paraId="0F83AB5D" w14:textId="77777777" w:rsidR="00A470A5" w:rsidRPr="00252006" w:rsidRDefault="00A470A5" w:rsidP="00A470A5">
      <w:pPr>
        <w:pStyle w:val="Default"/>
        <w:numPr>
          <w:ilvl w:val="0"/>
          <w:numId w:val="2"/>
        </w:numPr>
        <w:spacing w:line="276" w:lineRule="auto"/>
        <w:jc w:val="both"/>
        <w:rPr>
          <w:rFonts w:asciiTheme="minorHAnsi" w:hAnsiTheme="minorHAnsi" w:cstheme="minorBidi"/>
          <w:color w:val="auto"/>
          <w:sz w:val="22"/>
          <w:szCs w:val="22"/>
        </w:rPr>
      </w:pPr>
      <w:r w:rsidRPr="001E48F2">
        <w:rPr>
          <w:rFonts w:asciiTheme="minorHAnsi" w:hAnsiTheme="minorHAnsi" w:cstheme="minorBidi"/>
          <w:color w:val="auto"/>
          <w:sz w:val="22"/>
          <w:szCs w:val="22"/>
        </w:rPr>
        <w:t xml:space="preserve">Longitudinal </w:t>
      </w:r>
      <w:r w:rsidRPr="00252006">
        <w:rPr>
          <w:rFonts w:asciiTheme="minorHAnsi" w:hAnsiTheme="minorHAnsi" w:cstheme="minorBidi"/>
          <w:color w:val="auto"/>
          <w:sz w:val="22"/>
          <w:szCs w:val="22"/>
        </w:rPr>
        <w:t>studies, which explore how changes over time in availability are associated with changes over time in consumption or harms (Table 4)</w:t>
      </w:r>
    </w:p>
    <w:p w14:paraId="4951D42B" w14:textId="77777777" w:rsidR="00A470A5" w:rsidRPr="00252006" w:rsidRDefault="00A470A5" w:rsidP="00A470A5">
      <w:pPr>
        <w:pStyle w:val="Default"/>
        <w:numPr>
          <w:ilvl w:val="0"/>
          <w:numId w:val="2"/>
        </w:numPr>
        <w:spacing w:line="276" w:lineRule="auto"/>
        <w:jc w:val="both"/>
        <w:rPr>
          <w:rFonts w:asciiTheme="minorHAnsi" w:hAnsiTheme="minorHAnsi" w:cstheme="minorBidi"/>
          <w:color w:val="auto"/>
          <w:sz w:val="22"/>
          <w:szCs w:val="22"/>
        </w:rPr>
      </w:pPr>
      <w:r w:rsidRPr="00252006">
        <w:rPr>
          <w:rFonts w:asciiTheme="minorHAnsi" w:hAnsiTheme="minorHAnsi" w:cstheme="minorBidi"/>
          <w:color w:val="auto"/>
          <w:sz w:val="22"/>
          <w:szCs w:val="22"/>
        </w:rPr>
        <w:t>Cross-sectional individual-level studies, which examine how individual-level outcomes are affected by objectively measured alcohol availability via multi-level models (Table 5)</w:t>
      </w:r>
    </w:p>
    <w:p w14:paraId="6345571A" w14:textId="77777777" w:rsidR="00A470A5" w:rsidRPr="00252006" w:rsidRDefault="00A470A5" w:rsidP="00A470A5">
      <w:pPr>
        <w:pStyle w:val="Default"/>
        <w:numPr>
          <w:ilvl w:val="0"/>
          <w:numId w:val="2"/>
        </w:numPr>
        <w:spacing w:line="276" w:lineRule="auto"/>
        <w:jc w:val="both"/>
        <w:rPr>
          <w:rFonts w:asciiTheme="minorHAnsi" w:hAnsiTheme="minorHAnsi" w:cstheme="minorBidi"/>
          <w:color w:val="auto"/>
          <w:sz w:val="22"/>
          <w:szCs w:val="22"/>
        </w:rPr>
      </w:pPr>
      <w:r w:rsidRPr="00252006">
        <w:rPr>
          <w:rFonts w:asciiTheme="minorHAnsi" w:hAnsiTheme="minorHAnsi" w:cstheme="minorBidi"/>
          <w:color w:val="auto"/>
          <w:sz w:val="22"/>
          <w:szCs w:val="22"/>
        </w:rPr>
        <w:t>Cross-sectional aggregate studies, which examine how aggregate-level measures of availability are related to aggregate-level measures of consumption at harm at a single point in time (Table 6)</w:t>
      </w:r>
    </w:p>
    <w:p w14:paraId="762B6658" w14:textId="77777777" w:rsidR="00A470A5" w:rsidRDefault="00A470A5" w:rsidP="00A470A5">
      <w:pPr>
        <w:autoSpaceDE w:val="0"/>
        <w:autoSpaceDN w:val="0"/>
        <w:adjustRightInd w:val="0"/>
        <w:spacing w:after="65" w:line="240" w:lineRule="auto"/>
        <w:rPr>
          <w:rFonts w:ascii="Segoe UI" w:hAnsi="Segoe UI" w:cs="Segoe UI"/>
          <w:color w:val="000000"/>
          <w:sz w:val="19"/>
          <w:szCs w:val="19"/>
        </w:rPr>
      </w:pPr>
    </w:p>
    <w:p w14:paraId="7A023F5E" w14:textId="77777777" w:rsidR="00A470A5" w:rsidRPr="00CA0BA6" w:rsidRDefault="00A470A5" w:rsidP="00A470A5">
      <w:pPr>
        <w:autoSpaceDE w:val="0"/>
        <w:autoSpaceDN w:val="0"/>
        <w:adjustRightInd w:val="0"/>
        <w:spacing w:after="0" w:line="360" w:lineRule="auto"/>
      </w:pPr>
      <w:r w:rsidRPr="00CA0BA6">
        <w:t xml:space="preserve">The quality and applicability of studies to the Australian context varies substantially within each of these categories so, while the tables provide the detailed results of our review, the following section will provide a focused synthesis of the </w:t>
      </w:r>
      <w:r>
        <w:t>results</w:t>
      </w:r>
      <w:r w:rsidRPr="00CA0BA6">
        <w:t xml:space="preserve"> emphasising the key strengths and weaknesses relevant to the </w:t>
      </w:r>
      <w:r>
        <w:t>Australian</w:t>
      </w:r>
      <w:r w:rsidRPr="00CA0BA6">
        <w:t xml:space="preserve"> policy environment. We focus largely on studies that use longitudinal data for both exposure (alcohol availability) and outcomes (e.g. violence rates), as these studies provide the most robust evidence. To assist with interpretability, we present our summary of the literature broken down into sub-categories based on the outcomes under consideration.</w:t>
      </w:r>
    </w:p>
    <w:p w14:paraId="4345EDA9" w14:textId="77777777" w:rsidR="00A470A5" w:rsidRPr="001E48F2" w:rsidRDefault="00A470A5" w:rsidP="00A470A5">
      <w:pPr>
        <w:autoSpaceDE w:val="0"/>
        <w:autoSpaceDN w:val="0"/>
        <w:adjustRightInd w:val="0"/>
        <w:spacing w:after="65" w:line="240" w:lineRule="auto"/>
        <w:rPr>
          <w:rFonts w:ascii="Segoe UI" w:hAnsi="Segoe UI" w:cs="Segoe UI"/>
          <w:color w:val="000000"/>
          <w:sz w:val="19"/>
          <w:szCs w:val="19"/>
        </w:rPr>
      </w:pPr>
    </w:p>
    <w:p w14:paraId="6CBB579D" w14:textId="77777777" w:rsidR="00A470A5" w:rsidRDefault="00A470A5" w:rsidP="00A470A5">
      <w:pPr>
        <w:pStyle w:val="Default"/>
        <w:spacing w:line="360" w:lineRule="auto"/>
        <w:jc w:val="both"/>
        <w:rPr>
          <w:rFonts w:asciiTheme="minorHAnsi" w:hAnsiTheme="minorHAnsi" w:cstheme="minorBidi"/>
          <w:color w:val="auto"/>
          <w:sz w:val="22"/>
          <w:szCs w:val="22"/>
        </w:rPr>
      </w:pPr>
      <w:r>
        <w:rPr>
          <w:rFonts w:asciiTheme="minorHAnsi" w:hAnsiTheme="minorHAnsi" w:cstheme="minorBidi"/>
          <w:color w:val="auto"/>
          <w:sz w:val="22"/>
          <w:szCs w:val="22"/>
        </w:rPr>
        <w:t>The 26 trading hour studies were further reviewed with the following exclusion criteria:</w:t>
      </w:r>
    </w:p>
    <w:p w14:paraId="6A1D1F76" w14:textId="77777777" w:rsidR="00A470A5" w:rsidRPr="006464E3" w:rsidRDefault="00A470A5" w:rsidP="00A470A5">
      <w:pPr>
        <w:pStyle w:val="Default"/>
        <w:numPr>
          <w:ilvl w:val="0"/>
          <w:numId w:val="4"/>
        </w:numPr>
        <w:spacing w:line="360" w:lineRule="auto"/>
        <w:jc w:val="both"/>
        <w:rPr>
          <w:rFonts w:asciiTheme="minorHAnsi" w:hAnsiTheme="minorHAnsi" w:cs="Times New Roman"/>
          <w:color w:val="000000" w:themeColor="text1"/>
          <w:sz w:val="22"/>
          <w:szCs w:val="22"/>
        </w:rPr>
      </w:pPr>
      <w:r w:rsidRPr="006464E3">
        <w:rPr>
          <w:rFonts w:asciiTheme="minorHAnsi" w:hAnsiTheme="minorHAnsi" w:cs="Times New Roman"/>
          <w:color w:val="000000" w:themeColor="text1"/>
          <w:sz w:val="22"/>
          <w:szCs w:val="22"/>
        </w:rPr>
        <w:t>Studies of the effect of ‘</w:t>
      </w:r>
      <w:r w:rsidRPr="00BE6076">
        <w:rPr>
          <w:rFonts w:asciiTheme="minorHAnsi" w:hAnsiTheme="minorHAnsi" w:cs="Times New Roman"/>
          <w:color w:val="000000" w:themeColor="text1"/>
          <w:sz w:val="22"/>
          <w:szCs w:val="22"/>
        </w:rPr>
        <w:t>lockout’</w:t>
      </w:r>
      <w:r w:rsidRPr="00BE6076">
        <w:rPr>
          <w:rStyle w:val="FootnoteReference"/>
          <w:rFonts w:asciiTheme="minorHAnsi" w:hAnsiTheme="minorHAnsi" w:cs="Times New Roman"/>
          <w:color w:val="000000" w:themeColor="text1"/>
        </w:rPr>
        <w:footnoteReference w:id="5"/>
      </w:r>
      <w:r w:rsidRPr="00BE6076">
        <w:rPr>
          <w:rFonts w:asciiTheme="minorHAnsi" w:hAnsiTheme="minorHAnsi" w:cs="Times New Roman"/>
          <w:color w:val="000000" w:themeColor="text1"/>
          <w:sz w:val="22"/>
          <w:szCs w:val="22"/>
        </w:rPr>
        <w:t xml:space="preserve"> policies</w:t>
      </w:r>
      <w:r w:rsidRPr="006464E3">
        <w:rPr>
          <w:rFonts w:asciiTheme="minorHAnsi" w:hAnsiTheme="minorHAnsi" w:cs="Times New Roman"/>
          <w:color w:val="000000" w:themeColor="text1"/>
          <w:sz w:val="22"/>
          <w:szCs w:val="22"/>
        </w:rPr>
        <w:t xml:space="preserve"> alone with no change in trading hours</w:t>
      </w:r>
      <w:r>
        <w:rPr>
          <w:rFonts w:asciiTheme="minorHAnsi" w:hAnsiTheme="minorHAnsi" w:cs="Times New Roman"/>
          <w:color w:val="000000" w:themeColor="text1"/>
          <w:sz w:val="22"/>
          <w:szCs w:val="22"/>
        </w:rPr>
        <w:t xml:space="preserve"> (2 studies, Australia </w:t>
      </w:r>
      <w:r>
        <w:rPr>
          <w:rFonts w:asciiTheme="minorHAnsi" w:hAnsiTheme="minorHAnsi" w:cs="Times New Roman"/>
          <w:color w:val="000000" w:themeColor="text1"/>
          <w:sz w:val="22"/>
          <w:szCs w:val="22"/>
        </w:rPr>
        <w:fldChar w:fldCharType="begin">
          <w:fldData xml:space="preserve">PEVuZE5vdGU+PENpdGU+PEF1dGhvcj5NYXplcm9sbGU8L0F1dGhvcj48WWVhcj4yMDEyPC9ZZWFy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</w:fldData>
        </w:fldChar>
      </w:r>
      <w:r w:rsidR="00542598">
        <w:rPr>
          <w:rFonts w:asciiTheme="minorHAnsi" w:hAnsiTheme="minorHAnsi" w:cs="Times New Roman"/>
          <w:color w:val="000000" w:themeColor="text1"/>
          <w:sz w:val="22"/>
          <w:szCs w:val="22"/>
        </w:rPr>
        <w:instrText xml:space="preserve"> ADDIN EN.CITE </w:instrText>
      </w:r>
      <w:r w:rsidR="00542598">
        <w:rPr>
          <w:rFonts w:asciiTheme="minorHAnsi" w:hAnsiTheme="minorHAnsi" w:cs="Times New Roman"/>
          <w:color w:val="000000" w:themeColor="text1"/>
          <w:sz w:val="22"/>
          <w:szCs w:val="22"/>
        </w:rPr>
        <w:fldChar w:fldCharType="begin">
          <w:fldData xml:space="preserve">PEVuZE5vdGU+PENpdGU+PEF1dGhvcj5NYXplcm9sbGU8L0F1dGhvcj48WWVhcj4yMDEyPC9ZZWFy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</w:fldData>
        </w:fldChar>
      </w:r>
      <w:r w:rsidR="00542598">
        <w:rPr>
          <w:rFonts w:asciiTheme="minorHAnsi" w:hAnsiTheme="minorHAnsi" w:cs="Times New Roman"/>
          <w:color w:val="000000" w:themeColor="text1"/>
          <w:sz w:val="22"/>
          <w:szCs w:val="22"/>
        </w:rPr>
        <w:instrText xml:space="preserve"> ADDIN EN.CITE.DATA </w:instrText>
      </w:r>
      <w:r w:rsidR="00542598">
        <w:rPr>
          <w:rFonts w:asciiTheme="minorHAnsi" w:hAnsiTheme="minorHAnsi" w:cs="Times New Roman"/>
          <w:color w:val="000000" w:themeColor="text1"/>
          <w:sz w:val="22"/>
          <w:szCs w:val="22"/>
        </w:rPr>
      </w:r>
      <w:r w:rsidR="00542598">
        <w:rPr>
          <w:rFonts w:asciiTheme="minorHAnsi" w:hAnsiTheme="minorHAnsi" w:cs="Times New Roman"/>
          <w:color w:val="000000" w:themeColor="text1"/>
          <w:sz w:val="22"/>
          <w:szCs w:val="22"/>
        </w:rPr>
        <w:fldChar w:fldCharType="end"/>
      </w:r>
      <w:r>
        <w:rPr>
          <w:rFonts w:asciiTheme="minorHAnsi" w:hAnsiTheme="minorHAnsi" w:cs="Times New Roman"/>
          <w:color w:val="000000" w:themeColor="text1"/>
          <w:sz w:val="22"/>
          <w:szCs w:val="22"/>
        </w:rPr>
      </w:r>
      <w:r>
        <w:rPr>
          <w:rFonts w:asciiTheme="minorHAnsi" w:hAnsiTheme="minorHAnsi" w:cs="Times New Roman"/>
          <w:color w:val="000000" w:themeColor="text1"/>
          <w:sz w:val="22"/>
          <w:szCs w:val="22"/>
        </w:rPr>
        <w:fldChar w:fldCharType="separate"/>
      </w:r>
      <w:r w:rsidR="00542598">
        <w:rPr>
          <w:rFonts w:asciiTheme="minorHAnsi" w:hAnsiTheme="minorHAnsi" w:cs="Times New Roman"/>
          <w:noProof/>
          <w:color w:val="000000" w:themeColor="text1"/>
          <w:sz w:val="22"/>
          <w:szCs w:val="22"/>
        </w:rPr>
        <w:t>(169, 170)</w:t>
      </w:r>
      <w:r>
        <w:rPr>
          <w:rFonts w:asciiTheme="minorHAnsi" w:hAnsiTheme="minorHAnsi" w:cs="Times New Roman"/>
          <w:color w:val="000000" w:themeColor="text1"/>
          <w:sz w:val="22"/>
          <w:szCs w:val="22"/>
        </w:rPr>
        <w:fldChar w:fldCharType="end"/>
      </w:r>
      <w:r>
        <w:rPr>
          <w:rFonts w:asciiTheme="minorHAnsi" w:hAnsiTheme="minorHAnsi" w:cs="Times New Roman"/>
          <w:color w:val="000000" w:themeColor="text1"/>
          <w:sz w:val="22"/>
          <w:szCs w:val="22"/>
        </w:rPr>
        <w:t>)</w:t>
      </w:r>
      <w:r>
        <w:rPr>
          <w:rStyle w:val="FootnoteReference"/>
          <w:rFonts w:asciiTheme="minorHAnsi" w:hAnsiTheme="minorHAnsi" w:cs="Times New Roman"/>
          <w:color w:val="000000" w:themeColor="text1"/>
          <w:sz w:val="22"/>
          <w:szCs w:val="22"/>
        </w:rPr>
        <w:footnoteReference w:id="6"/>
      </w:r>
    </w:p>
    <w:p w14:paraId="224ACB39" w14:textId="77777777" w:rsidR="00A470A5" w:rsidRDefault="00A470A5" w:rsidP="00A470A5">
      <w:pPr>
        <w:pStyle w:val="ListParagraph"/>
        <w:numPr>
          <w:ilvl w:val="0"/>
          <w:numId w:val="3"/>
        </w:numPr>
        <w:spacing w:line="360" w:lineRule="auto"/>
        <w:jc w:val="both"/>
        <w:rPr>
          <w:rFonts w:cs="Times New Roman"/>
          <w:color w:val="000000" w:themeColor="text1"/>
        </w:rPr>
      </w:pPr>
      <w:r>
        <w:rPr>
          <w:rFonts w:cs="Times New Roman"/>
          <w:color w:val="000000" w:themeColor="text1"/>
        </w:rPr>
        <w:t xml:space="preserve">Studies on limits on the days of sale (1 study, Sweden </w:t>
      </w:r>
      <w:r>
        <w:rPr>
          <w:rFonts w:cs="Times New Roman"/>
          <w:color w:val="000000" w:themeColor="text1"/>
        </w:rPr>
        <w:fldChar w:fldCharType="begin"/>
      </w:r>
      <w:r w:rsidR="00542598">
        <w:rPr>
          <w:rFonts w:cs="Times New Roman"/>
          <w:color w:val="000000" w:themeColor="text1"/>
        </w:rPr>
        <w:instrText xml:space="preserve"> ADDIN EN.CITE &lt;EndNote&gt;&lt;Cite&gt;&lt;Author&gt;Gronqvist&lt;/Author&gt;&lt;Year&gt;2014&lt;/Year&gt;&lt;RecNum&gt;53&lt;/RecNum&gt;&lt;DisplayText&gt;(171)&lt;/DisplayText&gt;&lt;record&gt;&lt;rec-number&gt;53&lt;/rec-number&gt;&lt;foreign-keys&gt;&lt;key app="EN" db-id="avr05stv7arzs9erswtvftvb5xwz5ew2prxr" timestamp="1489632478"&gt;53&lt;/key&gt;&lt;/foreign-keys&gt;&lt;ref-type name="Journal Article"&gt;17&lt;/ref-type&gt;&lt;contributors&gt;&lt;authors&gt;&lt;author&gt;Gronqvist, H.&lt;/author&gt;&lt;author&gt;Niknami, S.&lt;/author&gt;&lt;/authors&gt;&lt;/contributors&gt;&lt;titles&gt;&lt;title&gt;Alcohol availability and crime: Lessons from liberalized weekend sales restrictions&lt;/title&gt;&lt;secondary-title&gt;Journal of Urban Economics&lt;/secondary-title&gt;&lt;/titles&gt;&lt;periodical&gt;&lt;full-title&gt;Journal of Urban Economics&lt;/full-title&gt;&lt;/periodical&gt;&lt;pages&gt;77-84&lt;/pages&gt;&lt;volume&gt;81&lt;/volume&gt;&lt;dates&gt;&lt;year&gt;2014&lt;/year&gt;&lt;pub-dates&gt;&lt;date&gt;May&lt;/date&gt;&lt;/pub-dates&gt;&lt;/dates&gt;&lt;isbn&gt;0094-1190&lt;/isbn&gt;&lt;accession-num&gt;WOS:000336197400007&lt;/accession-num&gt;&lt;urls&gt;&lt;related-urls&gt;&lt;url&gt;&amp;lt;Go to ISI&amp;gt;://WOS:000336197400007&lt;/url&gt;&lt;url&gt;http://ac.els-cdn.com/S0094119014000230/1-s2.0-S0094119014000230-main.pdf?_tid=406c8998-a9c8-11e5-ba6f-00000aacb362&amp;amp;acdnat=1450911504_3a12a533f5aadbfb50398e1471d1bc05&lt;/url&gt;&lt;/related-urls&gt;&lt;/urls&gt;&lt;custom1&gt;Accept&lt;/custom1&gt;&lt;custom2&gt;Accept&lt;/custom2&gt;&lt;custom3&gt;Accept&lt;/custom3&gt;&lt;electronic-resource-num&gt;10.1016/j.jue.2014.03.001&lt;/electronic-resource-num&gt;&lt;remote-database-name&gt;  Core Collection - 14 DEC 2015&amp;#xD;&lt;/remote-database-name&gt;&lt;/record&gt;&lt;/Cite&gt;&lt;/EndNote&gt;</w:instrText>
      </w:r>
      <w:r>
        <w:rPr>
          <w:rFonts w:cs="Times New Roman"/>
          <w:color w:val="000000" w:themeColor="text1"/>
        </w:rPr>
        <w:fldChar w:fldCharType="separate"/>
      </w:r>
      <w:r w:rsidR="00542598">
        <w:rPr>
          <w:rFonts w:cs="Times New Roman"/>
          <w:noProof/>
          <w:color w:val="000000" w:themeColor="text1"/>
        </w:rPr>
        <w:t>(171)</w:t>
      </w:r>
      <w:r>
        <w:rPr>
          <w:rFonts w:cs="Times New Roman"/>
          <w:color w:val="000000" w:themeColor="text1"/>
        </w:rPr>
        <w:fldChar w:fldCharType="end"/>
      </w:r>
      <w:r>
        <w:rPr>
          <w:rFonts w:cs="Times New Roman"/>
          <w:color w:val="000000" w:themeColor="text1"/>
        </w:rPr>
        <w:t>)</w:t>
      </w:r>
    </w:p>
    <w:p w14:paraId="2A630D12" w14:textId="77777777" w:rsidR="00A470A5" w:rsidRPr="00BE6076" w:rsidRDefault="00A470A5" w:rsidP="00A470A5">
      <w:pPr>
        <w:pStyle w:val="ListParagraph"/>
        <w:numPr>
          <w:ilvl w:val="0"/>
          <w:numId w:val="3"/>
        </w:numPr>
        <w:spacing w:after="0" w:line="360" w:lineRule="auto"/>
        <w:jc w:val="both"/>
        <w:rPr>
          <w:rFonts w:cs="Times New Roman"/>
          <w:color w:val="000000" w:themeColor="text1"/>
        </w:rPr>
      </w:pPr>
      <w:r>
        <w:t>Studies</w:t>
      </w:r>
      <w:r w:rsidRPr="006262CD">
        <w:t xml:space="preserve"> report</w:t>
      </w:r>
      <w:r>
        <w:t>ing</w:t>
      </w:r>
      <w:r w:rsidRPr="006262CD">
        <w:t xml:space="preserve"> on </w:t>
      </w:r>
      <w:r>
        <w:t>other</w:t>
      </w:r>
      <w:r w:rsidRPr="006262CD">
        <w:t xml:space="preserve"> licensing </w:t>
      </w:r>
      <w:r>
        <w:t xml:space="preserve">policies that indirectly affected hours in which alcohol could be purchased </w:t>
      </w:r>
      <w:r w:rsidRPr="006262CD">
        <w:t>(e.</w:t>
      </w:r>
      <w:r>
        <w:t>g.</w:t>
      </w:r>
      <w:r w:rsidRPr="006262CD">
        <w:t xml:space="preserve"> a </w:t>
      </w:r>
      <w:r w:rsidR="00D13B09" w:rsidRPr="006262CD">
        <w:t>six-hour</w:t>
      </w:r>
      <w:r w:rsidRPr="006262CD">
        <w:t xml:space="preserve"> no</w:t>
      </w:r>
      <w:r>
        <w:t>-</w:t>
      </w:r>
      <w:r w:rsidRPr="006262CD">
        <w:t xml:space="preserve">service period </w:t>
      </w:r>
      <w:r>
        <w:t>for</w:t>
      </w:r>
      <w:r w:rsidRPr="006262CD">
        <w:t xml:space="preserve"> any 24-hour trading premise)</w:t>
      </w:r>
      <w:r>
        <w:t>.</w:t>
      </w:r>
      <w:r w:rsidRPr="006262CD">
        <w:t xml:space="preserve"> </w:t>
      </w:r>
      <w:r>
        <w:t xml:space="preserve">(1 study, Australia </w:t>
      </w:r>
      <w:r>
        <w:fldChar w:fldCharType="begin"/>
      </w:r>
      <w:r w:rsidR="00542598">
        <w:instrText xml:space="preserve"> ADDIN EN.CITE &lt;EndNote&gt;&lt;Cite&gt;&lt;Author&gt;Menendez&lt;/Author&gt;&lt;Year&gt;2015&lt;/Year&gt;&lt;RecNum&gt;54&lt;/RecNum&gt;&lt;DisplayText&gt;(172)&lt;/DisplayText&gt;&lt;record&gt;&lt;rec-number&gt;54&lt;/rec-number&gt;&lt;foreign-keys&gt;&lt;key app="EN" db-id="avr05stv7arzs9erswtvftvb5xwz5ew2prxr" timestamp="1489632479"&gt;54&lt;/key&gt;&lt;/foreign-keys&gt;&lt;ref-type name="Journal Article"&gt;17&lt;/ref-type&gt;&lt;contributors&gt;&lt;authors&gt;&lt;author&gt;Menendez, Patricia&lt;/author&gt;&lt;author&gt;Tusell, Fernando&lt;/author&gt;&lt;author&gt;Weatherburn, Don&lt;/author&gt;&lt;/authors&gt;&lt;/contributors&gt;&lt;titles&gt;&lt;title&gt;The effects of liquor licensing restriction on alcohol-related violence in NSW, 2008-13&lt;/title&gt;&lt;secondary-title&gt;Addiction (Abingdon, England)&lt;/secondary-title&gt;&lt;/titles&gt;&lt;periodical&gt;&lt;full-title&gt;Addiction (Abingdon, England)&lt;/full-title&gt;&lt;/periodical&gt;&lt;pages&gt;1574-82&lt;/pages&gt;&lt;volume&gt;110&lt;/volume&gt;&lt;number&gt;10&lt;/number&gt;&lt;dates&gt;&lt;year&gt;2015&lt;/year&gt;&lt;pub-dates&gt;&lt;date&gt;2015 Oct (Epub 2015 Jun&lt;/date&gt;&lt;/pub-dates&gt;&lt;/dates&gt;&lt;isbn&gt;1360-0443&lt;/isbn&gt;&lt;accession-num&gt;MEDLINE:25892435&lt;/accession-num&gt;&lt;urls&gt;&lt;related-urls&gt;&lt;url&gt;&amp;lt;Go to ISI&amp;gt;://MEDLINE:25892435&lt;/url&gt;&lt;url&gt;http://onlinelibrary.wiley.com/doi/10.1111/add.12951/abstract&lt;/url&gt;&lt;/related-urls&gt;&lt;/urls&gt;&lt;custom1&gt;Reject&lt;/custom1&gt;&lt;custom2&gt;Accept&lt;/custom2&gt;&lt;custom3&gt;Accept&lt;/custom3&gt;&lt;custom6&gt;Accept - interventions&lt;/custom6&gt;&lt;electronic-resource-num&gt;10.1111/add.12951&lt;/electronic-resource-num&gt;&lt;remote-database-name&gt; MEDLINE - retrieved 14DEC2015&lt;/remote-database-name&gt;&lt;/record&gt;&lt;/Cite&gt;&lt;/EndNote&gt;</w:instrText>
      </w:r>
      <w:r>
        <w:fldChar w:fldCharType="separate"/>
      </w:r>
      <w:r w:rsidR="00542598">
        <w:rPr>
          <w:noProof/>
        </w:rPr>
        <w:t>(172)</w:t>
      </w:r>
      <w:r>
        <w:fldChar w:fldCharType="end"/>
      </w:r>
      <w:r>
        <w:t>).</w:t>
      </w:r>
    </w:p>
    <w:p w14:paraId="34F92A54" w14:textId="77777777" w:rsidR="00A470A5" w:rsidRDefault="00A470A5" w:rsidP="00A470A5">
      <w:pPr>
        <w:pStyle w:val="Default"/>
        <w:spacing w:line="276" w:lineRule="auto"/>
        <w:jc w:val="both"/>
        <w:rPr>
          <w:rFonts w:asciiTheme="minorHAnsi" w:hAnsiTheme="minorHAnsi" w:cstheme="minorBidi"/>
          <w:color w:val="auto"/>
          <w:sz w:val="22"/>
          <w:szCs w:val="22"/>
        </w:rPr>
      </w:pPr>
    </w:p>
    <w:p w14:paraId="55D9BA99" w14:textId="77777777" w:rsidR="00A470A5" w:rsidRPr="00D13B09" w:rsidRDefault="00A470A5" w:rsidP="00D13B09">
      <w:pPr>
        <w:rPr>
          <w:b/>
          <w:bCs/>
        </w:rPr>
      </w:pPr>
      <w:r w:rsidRPr="00D13B09">
        <w:rPr>
          <w:b/>
          <w:bCs/>
        </w:rPr>
        <w:lastRenderedPageBreak/>
        <w:t>Supplementary searches</w:t>
      </w:r>
    </w:p>
    <w:p w14:paraId="1CD85082" w14:textId="77777777" w:rsidR="00A470A5" w:rsidRDefault="00A470A5" w:rsidP="00A470A5">
      <w:r w:rsidRPr="00F31665">
        <w:t xml:space="preserve">Supplementary searchers were conducted to examine studies relevant to </w:t>
      </w:r>
      <w:r w:rsidR="00AE14F4">
        <w:rPr>
          <w:color w:val="000000"/>
          <w:lang w:eastAsia="en-GB"/>
        </w:rPr>
        <w:t xml:space="preserve">Aboriginal and/or Torres Strait Islander </w:t>
      </w:r>
      <w:r w:rsidR="009B467E">
        <w:t>peoples</w:t>
      </w:r>
      <w:r>
        <w:t>.</w:t>
      </w:r>
    </w:p>
    <w:p w14:paraId="3195454C" w14:textId="77777777" w:rsidR="00A470A5" w:rsidRDefault="00A470A5" w:rsidP="00A470A5"/>
    <w:p w14:paraId="469045AF" w14:textId="77777777" w:rsidR="00A470A5" w:rsidRPr="00A470A5" w:rsidRDefault="00A470A5" w:rsidP="00A470A5">
      <w:pPr>
        <w:sectPr w:rsidR="00A470A5" w:rsidRPr="00A470A5" w:rsidSect="00A470A5">
          <w:pgSz w:w="11906" w:h="16838"/>
          <w:pgMar w:top="1440" w:right="1440" w:bottom="1440" w:left="1440" w:header="708" w:footer="708" w:gutter="0"/>
          <w:cols w:space="708"/>
          <w:docGrid w:linePitch="360"/>
        </w:sectPr>
      </w:pPr>
    </w:p>
    <w:p w14:paraId="27CE1295" w14:textId="77777777" w:rsidR="00A470A5" w:rsidRDefault="00A470A5" w:rsidP="00764F4D">
      <w:pPr>
        <w:pStyle w:val="Heading2"/>
        <w:sectPr w:rsidR="00A470A5" w:rsidSect="00BF208C">
          <w:pgSz w:w="16838" w:h="11906" w:orient="landscape"/>
          <w:pgMar w:top="1440" w:right="1440" w:bottom="1440" w:left="1440" w:header="708" w:footer="708" w:gutter="0"/>
          <w:cols w:space="708"/>
          <w:docGrid w:linePitch="360"/>
        </w:sectPr>
      </w:pPr>
    </w:p>
    <w:p w14:paraId="27ABA6F6" w14:textId="77777777" w:rsidR="000A22AA" w:rsidRDefault="00A345CF" w:rsidP="00764F4D">
      <w:pPr>
        <w:pStyle w:val="Heading2"/>
      </w:pPr>
      <w:bookmarkStart w:id="73" w:name="_Toc24278190"/>
      <w:r>
        <w:lastRenderedPageBreak/>
        <w:t xml:space="preserve">Table </w:t>
      </w:r>
      <w:r w:rsidR="00764F4D">
        <w:t>5</w:t>
      </w:r>
      <w:r w:rsidR="000A22AA">
        <w:t xml:space="preserve"> </w:t>
      </w:r>
      <w:r>
        <w:t>S</w:t>
      </w:r>
      <w:r w:rsidR="000A22AA" w:rsidRPr="00B87BF5">
        <w:t>tudies</w:t>
      </w:r>
      <w:r w:rsidR="000A22AA">
        <w:t xml:space="preserve"> on changes in alcohol outlet trading hours (n=21</w:t>
      </w:r>
      <w:r w:rsidR="000A22AA" w:rsidRPr="00D152B9">
        <w:t>)</w:t>
      </w:r>
      <w:r w:rsidR="000A22AA">
        <w:t xml:space="preserve"> (2005-2015)</w:t>
      </w:r>
      <w:bookmarkEnd w:id="73"/>
    </w:p>
    <w:tbl>
      <w:tblPr>
        <w:tblStyle w:val="PlainTable41"/>
        <w:tblW w:w="13958" w:type="dxa"/>
        <w:tblLook w:val="04A0" w:firstRow="1" w:lastRow="0" w:firstColumn="1" w:lastColumn="0" w:noHBand="0" w:noVBand="1"/>
      </w:tblPr>
      <w:tblGrid>
        <w:gridCol w:w="1552"/>
        <w:gridCol w:w="1360"/>
        <w:gridCol w:w="1329"/>
        <w:gridCol w:w="1738"/>
        <w:gridCol w:w="2338"/>
        <w:gridCol w:w="2747"/>
        <w:gridCol w:w="2894"/>
      </w:tblGrid>
      <w:tr w:rsidR="000A22AA" w:rsidRPr="00526B2E" w14:paraId="262DE2FE" w14:textId="77777777" w:rsidTr="00683F7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auto"/>
              <w:bottom w:val="single" w:sz="4" w:space="0" w:color="auto"/>
            </w:tcBorders>
            <w:shd w:val="clear" w:color="auto" w:fill="AEAAAA" w:themeFill="background2" w:themeFillShade="BF"/>
          </w:tcPr>
          <w:p w14:paraId="7F30F41E" w14:textId="77777777" w:rsidR="000A22AA" w:rsidRPr="00526B2E" w:rsidRDefault="000A22AA" w:rsidP="00F25AEF">
            <w:pPr>
              <w:spacing w:after="120"/>
              <w:rPr>
                <w:b w:val="0"/>
                <w:bCs w:val="0"/>
                <w:color w:val="000000"/>
                <w:sz w:val="18"/>
                <w:szCs w:val="18"/>
              </w:rPr>
            </w:pPr>
            <w:r w:rsidRPr="00526B2E">
              <w:rPr>
                <w:color w:val="000000"/>
                <w:sz w:val="18"/>
                <w:szCs w:val="18"/>
              </w:rPr>
              <w:t>Study</w:t>
            </w:r>
          </w:p>
        </w:tc>
        <w:tc>
          <w:tcPr>
            <w:tcW w:w="1360" w:type="dxa"/>
            <w:tcBorders>
              <w:top w:val="single" w:sz="4" w:space="0" w:color="auto"/>
              <w:bottom w:val="single" w:sz="4" w:space="0" w:color="auto"/>
            </w:tcBorders>
            <w:shd w:val="clear" w:color="auto" w:fill="AEAAAA" w:themeFill="background2" w:themeFillShade="BF"/>
          </w:tcPr>
          <w:p w14:paraId="1412316A"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526B2E">
              <w:rPr>
                <w:sz w:val="18"/>
                <w:szCs w:val="18"/>
              </w:rPr>
              <w:t>Setting</w:t>
            </w:r>
          </w:p>
        </w:tc>
        <w:tc>
          <w:tcPr>
            <w:tcW w:w="1329" w:type="dxa"/>
            <w:tcBorders>
              <w:top w:val="single" w:sz="4" w:space="0" w:color="auto"/>
              <w:bottom w:val="single" w:sz="4" w:space="0" w:color="auto"/>
            </w:tcBorders>
            <w:shd w:val="clear" w:color="auto" w:fill="AEAAAA" w:themeFill="background2" w:themeFillShade="BF"/>
          </w:tcPr>
          <w:p w14:paraId="18FE7592"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sz w:val="18"/>
                <w:szCs w:val="18"/>
              </w:rPr>
            </w:pPr>
            <w:r w:rsidRPr="00526B2E">
              <w:rPr>
                <w:sz w:val="18"/>
                <w:szCs w:val="18"/>
              </w:rPr>
              <w:t>Outcome</w:t>
            </w:r>
          </w:p>
        </w:tc>
        <w:tc>
          <w:tcPr>
            <w:tcW w:w="1738" w:type="dxa"/>
            <w:tcBorders>
              <w:top w:val="single" w:sz="4" w:space="0" w:color="auto"/>
              <w:bottom w:val="single" w:sz="4" w:space="0" w:color="auto"/>
            </w:tcBorders>
            <w:shd w:val="clear" w:color="auto" w:fill="AEAAAA" w:themeFill="background2" w:themeFillShade="BF"/>
          </w:tcPr>
          <w:p w14:paraId="74F10F25"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526B2E">
              <w:rPr>
                <w:sz w:val="18"/>
                <w:szCs w:val="18"/>
              </w:rPr>
              <w:t>Policy</w:t>
            </w:r>
          </w:p>
        </w:tc>
        <w:tc>
          <w:tcPr>
            <w:tcW w:w="2338" w:type="dxa"/>
            <w:tcBorders>
              <w:top w:val="single" w:sz="4" w:space="0" w:color="auto"/>
              <w:bottom w:val="single" w:sz="4" w:space="0" w:color="auto"/>
            </w:tcBorders>
            <w:shd w:val="clear" w:color="auto" w:fill="AEAAAA" w:themeFill="background2" w:themeFillShade="BF"/>
          </w:tcPr>
          <w:p w14:paraId="5EDEE59E"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esign</w:t>
            </w:r>
          </w:p>
        </w:tc>
        <w:tc>
          <w:tcPr>
            <w:tcW w:w="2747" w:type="dxa"/>
            <w:tcBorders>
              <w:top w:val="single" w:sz="4" w:space="0" w:color="auto"/>
              <w:bottom w:val="single" w:sz="4" w:space="0" w:color="auto"/>
            </w:tcBorders>
            <w:shd w:val="clear" w:color="auto" w:fill="AEAAAA" w:themeFill="background2" w:themeFillShade="BF"/>
          </w:tcPr>
          <w:p w14:paraId="281BBCE3"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526B2E">
              <w:rPr>
                <w:sz w:val="18"/>
                <w:szCs w:val="18"/>
              </w:rPr>
              <w:t>Findings</w:t>
            </w:r>
          </w:p>
        </w:tc>
        <w:tc>
          <w:tcPr>
            <w:tcW w:w="2894" w:type="dxa"/>
            <w:tcBorders>
              <w:top w:val="single" w:sz="4" w:space="0" w:color="auto"/>
              <w:bottom w:val="single" w:sz="4" w:space="0" w:color="auto"/>
            </w:tcBorders>
            <w:shd w:val="clear" w:color="auto" w:fill="AEAAAA" w:themeFill="background2" w:themeFillShade="BF"/>
          </w:tcPr>
          <w:p w14:paraId="4B2A05D0" w14:textId="77777777" w:rsidR="000A22AA" w:rsidRPr="00526B2E" w:rsidRDefault="000A22AA" w:rsidP="00F25AEF">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526B2E">
              <w:rPr>
                <w:sz w:val="18"/>
                <w:szCs w:val="18"/>
              </w:rPr>
              <w:t>Limitations</w:t>
            </w:r>
          </w:p>
        </w:tc>
      </w:tr>
      <w:tr w:rsidR="000A22AA" w:rsidRPr="00526B2E" w14:paraId="1D8B513D"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Borders>
              <w:top w:val="single" w:sz="4" w:space="0" w:color="auto"/>
            </w:tcBorders>
          </w:tcPr>
          <w:p w14:paraId="4969E95D" w14:textId="77777777" w:rsidR="000A22AA" w:rsidRPr="00526B2E" w:rsidRDefault="000A22AA" w:rsidP="006535F5">
            <w:pPr>
              <w:spacing w:after="120"/>
              <w:rPr>
                <w:color w:val="000000"/>
                <w:sz w:val="18"/>
                <w:szCs w:val="18"/>
              </w:rPr>
            </w:pPr>
            <w:r>
              <w:rPr>
                <w:color w:val="000000"/>
                <w:sz w:val="18"/>
                <w:szCs w:val="18"/>
              </w:rPr>
              <w:t>Bouffard et al</w:t>
            </w:r>
            <w:r w:rsidRPr="00526B2E">
              <w:rPr>
                <w:color w:val="000000"/>
                <w:sz w:val="18"/>
                <w:szCs w:val="18"/>
              </w:rPr>
              <w:t xml:space="preserve"> 2007</w:t>
            </w:r>
            <w:r w:rsidR="00E61FD3">
              <w:rPr>
                <w:color w:val="000000"/>
                <w:sz w:val="18"/>
                <w:szCs w:val="18"/>
              </w:rPr>
              <w:t xml:space="preserve"> </w:t>
            </w:r>
            <w:r w:rsidR="00A345CF">
              <w:rPr>
                <w:noProof/>
                <w:color w:val="000000"/>
                <w:sz w:val="18"/>
                <w:szCs w:val="18"/>
              </w:rPr>
              <w:fldChar w:fldCharType="begin"/>
            </w:r>
            <w:r w:rsidR="006535F5">
              <w:rPr>
                <w:noProof/>
                <w:color w:val="000000"/>
                <w:sz w:val="18"/>
                <w:szCs w:val="18"/>
              </w:rPr>
              <w:instrText xml:space="preserve"> ADDIN EN.CITE &lt;EndNote&gt;&lt;Cite&gt;&lt;Author&gt;Bouffard&lt;/Author&gt;&lt;Year&gt;2007&lt;/Year&gt;&lt;RecNum&gt;58&lt;/RecNum&gt;&lt;DisplayText&gt;(58)&lt;/DisplayText&gt;&lt;record&gt;&lt;rec-number&gt;58&lt;/rec-number&gt;&lt;foreign-keys&gt;&lt;key app="EN" db-id="avr05stv7arzs9erswtvftvb5xwz5ew2prxr" timestamp="1489632483"&gt;58&lt;/key&gt;&lt;/foreign-keys&gt;&lt;ref-type name="Journal Article"&gt;17&lt;/ref-type&gt;&lt;contributors&gt;&lt;authors&gt;&lt;author&gt;Bouffard, L. A.&lt;/author&gt;&lt;author&gt;Bergeron, L. E.&lt;/author&gt;&lt;author&gt;Bouffard, J. A.&lt;/author&gt;&lt;/authors&gt;&lt;/contributors&gt;&lt;titles&gt;&lt;title&gt;Investigating the impact of extended bar closing times on police stops for DUI&lt;/title&gt;&lt;secondary-title&gt;Journal of Criminal Justice&lt;/secondary-title&gt;&lt;/titles&gt;&lt;periodical&gt;&lt;full-title&gt;Journal of Criminal Justice&lt;/full-title&gt;&lt;/periodical&gt;&lt;pages&gt;537-545&lt;/pages&gt;&lt;volume&gt;35&lt;/volume&gt;&lt;number&gt;5&lt;/number&gt;&lt;dates&gt;&lt;year&gt;2007&lt;/year&gt;&lt;pub-dates&gt;&lt;date&gt;Sep-Oct&lt;/date&gt;&lt;/pub-dates&gt;&lt;/dates&gt;&lt;isbn&gt;0047-2352&lt;/isbn&gt;&lt;accession-num&gt;WOS:000250270200006&lt;/accession-num&gt;&lt;urls&gt;&lt;related-urls&gt;&lt;url&gt;&amp;lt;Go to ISI&amp;gt;://WOS:000250270200006&lt;/url&gt;&lt;url&gt;http://ac.els-cdn.com/S0047235207000839/1-s2.0-S0047235207000839-main.pdf?_tid=a3103640-a9c7-11e5-baf5-00000aacb361&amp;amp;acdnat=1450911240_869f869f078b042c6cf1167c7811b837&lt;/url&gt;&lt;/related-urls&gt;&lt;/urls&gt;&lt;custom1&gt;Accept&lt;/custom1&gt;&lt;custom2&gt;Accept&lt;/custom2&gt;&lt;custom3&gt;Accept&lt;/custom3&gt;&lt;electronic-resource-num&gt;10.1016/j.jcrimjus.2007.07.006&lt;/electronic-resource-num&gt;&lt;remote-database-name&gt;  Core Collection - 14 DEC 2015&amp;#xD;&lt;/remote-database-name&gt;&lt;/record&gt;&lt;/Cite&gt;&lt;/EndNote&gt;</w:instrText>
            </w:r>
            <w:r w:rsidR="00A345CF">
              <w:rPr>
                <w:noProof/>
                <w:color w:val="000000"/>
                <w:sz w:val="18"/>
                <w:szCs w:val="18"/>
              </w:rPr>
              <w:fldChar w:fldCharType="separate"/>
            </w:r>
            <w:r w:rsidR="006535F5">
              <w:rPr>
                <w:noProof/>
                <w:color w:val="000000"/>
                <w:sz w:val="18"/>
                <w:szCs w:val="18"/>
              </w:rPr>
              <w:t>(58)</w:t>
            </w:r>
            <w:r w:rsidR="00A345CF">
              <w:rPr>
                <w:noProof/>
                <w:color w:val="000000"/>
                <w:sz w:val="18"/>
                <w:szCs w:val="18"/>
              </w:rPr>
              <w:fldChar w:fldCharType="end"/>
            </w:r>
          </w:p>
        </w:tc>
        <w:tc>
          <w:tcPr>
            <w:tcW w:w="1360" w:type="dxa"/>
            <w:tcBorders>
              <w:top w:val="single" w:sz="4" w:space="0" w:color="auto"/>
            </w:tcBorders>
          </w:tcPr>
          <w:p w14:paraId="7F2A6C5F"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Minnesota, USA</w:t>
            </w:r>
          </w:p>
        </w:tc>
        <w:tc>
          <w:tcPr>
            <w:tcW w:w="1329" w:type="dxa"/>
            <w:tcBorders>
              <w:top w:val="single" w:sz="4" w:space="0" w:color="auto"/>
            </w:tcBorders>
          </w:tcPr>
          <w:p w14:paraId="198C85AE"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motor vehicle crashes &amp; drink driving</w:t>
            </w:r>
          </w:p>
        </w:tc>
        <w:tc>
          <w:tcPr>
            <w:tcW w:w="1738" w:type="dxa"/>
            <w:tcBorders>
              <w:top w:val="single" w:sz="4" w:space="0" w:color="auto"/>
            </w:tcBorders>
          </w:tcPr>
          <w:p w14:paraId="3EF11FC8"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1am to 2am): eating and social establishments</w:t>
            </w:r>
          </w:p>
        </w:tc>
        <w:tc>
          <w:tcPr>
            <w:tcW w:w="2338" w:type="dxa"/>
            <w:tcBorders>
              <w:top w:val="single" w:sz="4" w:space="0" w:color="auto"/>
            </w:tcBorders>
          </w:tcPr>
          <w:p w14:paraId="435CFEA4"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Interrupted time-series with no control series</w:t>
            </w:r>
          </w:p>
        </w:tc>
        <w:tc>
          <w:tcPr>
            <w:tcW w:w="2747" w:type="dxa"/>
            <w:tcBorders>
              <w:top w:val="single" w:sz="4" w:space="0" w:color="auto"/>
            </w:tcBorders>
          </w:tcPr>
          <w:p w14:paraId="61A1C240"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Significant increases in DUI. Greater number of DUI stops occurring after 2am, more proactive policing, and more use of Breathalyzer tests at stops, no evidence of changes in driver characteristics</w:t>
            </w:r>
          </w:p>
        </w:tc>
        <w:tc>
          <w:tcPr>
            <w:tcW w:w="2894" w:type="dxa"/>
            <w:tcBorders>
              <w:top w:val="single" w:sz="4" w:space="0" w:color="auto"/>
            </w:tcBorders>
          </w:tcPr>
          <w:p w14:paraId="15A607F0"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P</w:t>
            </w:r>
            <w:r w:rsidRPr="00526B2E">
              <w:rPr>
                <w:color w:val="000000"/>
                <w:sz w:val="18"/>
                <w:szCs w:val="18"/>
              </w:rPr>
              <w:t>olice data under-report DUI</w:t>
            </w:r>
            <w:r>
              <w:rPr>
                <w:color w:val="000000"/>
                <w:sz w:val="18"/>
                <w:szCs w:val="18"/>
              </w:rPr>
              <w:t>. C</w:t>
            </w:r>
            <w:r w:rsidRPr="00526B2E">
              <w:rPr>
                <w:color w:val="000000"/>
                <w:sz w:val="18"/>
                <w:szCs w:val="18"/>
              </w:rPr>
              <w:t>hanges in police enforcement practices could be driving effect</w:t>
            </w:r>
            <w:r>
              <w:rPr>
                <w:color w:val="000000"/>
                <w:sz w:val="18"/>
                <w:szCs w:val="18"/>
              </w:rPr>
              <w:t>. R</w:t>
            </w:r>
            <w:r w:rsidRPr="00526B2E">
              <w:rPr>
                <w:color w:val="000000"/>
                <w:sz w:val="18"/>
                <w:szCs w:val="18"/>
              </w:rPr>
              <w:t>espondents could have been drinking at other locations other than bars and restaurants</w:t>
            </w:r>
          </w:p>
        </w:tc>
      </w:tr>
      <w:tr w:rsidR="000A22AA" w:rsidRPr="00526B2E" w14:paraId="3B8349F1"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04B85CD7" w14:textId="77777777" w:rsidR="000A22AA" w:rsidRPr="00526B2E" w:rsidRDefault="000A22AA" w:rsidP="006535F5">
            <w:pPr>
              <w:spacing w:after="120"/>
              <w:rPr>
                <w:color w:val="000000"/>
                <w:sz w:val="18"/>
                <w:szCs w:val="18"/>
              </w:rPr>
            </w:pPr>
            <w:r w:rsidRPr="00526B2E">
              <w:rPr>
                <w:color w:val="000000"/>
                <w:sz w:val="18"/>
                <w:szCs w:val="18"/>
              </w:rPr>
              <w:t>Chikritzhs &amp; Stockwell 2006</w:t>
            </w:r>
            <w:r w:rsidR="00A345CF">
              <w:rPr>
                <w:color w:val="000000"/>
                <w:sz w:val="18"/>
                <w:szCs w:val="18"/>
              </w:rPr>
              <w:t xml:space="preserve"> </w:t>
            </w:r>
            <w:r w:rsidR="008941DA">
              <w:rPr>
                <w:color w:val="000000"/>
                <w:sz w:val="18"/>
                <w:szCs w:val="18"/>
              </w:rPr>
              <w:fldChar w:fldCharType="begin"/>
            </w:r>
            <w:r w:rsidR="006535F5">
              <w:rPr>
                <w:color w:val="000000"/>
                <w:sz w:val="18"/>
                <w:szCs w:val="18"/>
              </w:rPr>
              <w:instrText xml:space="preserve"> ADDIN EN.CITE &lt;EndNote&gt;&lt;Cite&gt;&lt;Author&gt;Chikritzhs&lt;/Author&gt;&lt;Year&gt;2006&lt;/Year&gt;&lt;RecNum&gt;78&lt;/RecNum&gt;&lt;DisplayText&gt;(53)&lt;/DisplayText&gt;&lt;record&gt;&lt;rec-number&gt;78&lt;/rec-number&gt;&lt;foreign-keys&gt;&lt;key app="EN" db-id="avr05stv7arzs9erswtvftvb5xwz5ew2prxr" timestamp="1489632504"&gt;78&lt;/key&gt;&lt;/foreign-keys&gt;&lt;ref-type name="Journal Article"&gt;17&lt;/ref-type&gt;&lt;contributors&gt;&lt;authors&gt;&lt;author&gt;Chikritzhs, Tanya&lt;/author&gt;&lt;author&gt;Stockwell, Tim&lt;/author&gt;&lt;/authors&gt;&lt;/contributors&gt;&lt;titles&gt;&lt;title&gt;The impact of later trading hours for hotels on levels of impaired driver road crashes and driver breath alcohol levels&lt;/title&gt;&lt;secondary-title&gt;Addiction (Abingdon, England)&lt;/secondary-title&gt;&lt;/titles&gt;&lt;periodical&gt;&lt;full-title&gt;Addiction (Abingdon, England)&lt;/full-title&gt;&lt;/periodical&gt;&lt;pages&gt;1254-64&lt;/pages&gt;&lt;volume&gt;101&lt;/volume&gt;&lt;number&gt;9&lt;/number&gt;&lt;dates&gt;&lt;year&gt;2006&lt;/year&gt;&lt;pub-dates&gt;&lt;date&gt;2006&lt;/date&gt;&lt;/pub-dates&gt;&lt;/dates&gt;&lt;isbn&gt;0965-2140&lt;/isbn&gt;&lt;accession-num&gt;MEDLINE:16911724&lt;/accession-num&gt;&lt;urls&gt;&lt;related-urls&gt;&lt;url&gt;&amp;lt;Go to ISI&amp;gt;://MEDLINE:16911724&lt;/url&gt;&lt;url&gt;http://onlinelibrary.wiley.com/doi/10.1111/j.1360-0443.2006.01487.x/abstract&lt;/url&gt;&lt;/related-urls&gt;&lt;/urls&gt;&lt;custom1&gt;Accept&lt;/custom1&gt;&lt;custom2&gt;Accept&lt;/custom2&gt;&lt;custom3&gt;Accept&lt;/custom3&gt;&lt;electronic-resource-num&gt;10.1111/j.1360-0443.2006.01487.x&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53)</w:t>
            </w:r>
            <w:r w:rsidR="008941DA">
              <w:rPr>
                <w:color w:val="000000"/>
                <w:sz w:val="18"/>
                <w:szCs w:val="18"/>
              </w:rPr>
              <w:fldChar w:fldCharType="end"/>
            </w:r>
          </w:p>
        </w:tc>
        <w:tc>
          <w:tcPr>
            <w:tcW w:w="1360" w:type="dxa"/>
          </w:tcPr>
          <w:p w14:paraId="2FCE691E"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Perth, Australia</w:t>
            </w:r>
          </w:p>
        </w:tc>
        <w:tc>
          <w:tcPr>
            <w:tcW w:w="1329" w:type="dxa"/>
          </w:tcPr>
          <w:p w14:paraId="1CA3628A"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motor vehicle crashes &amp; drink driving</w:t>
            </w:r>
          </w:p>
        </w:tc>
        <w:tc>
          <w:tcPr>
            <w:tcW w:w="1738" w:type="dxa"/>
          </w:tcPr>
          <w:p w14:paraId="43081C47"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Extended trading (12am to 1am): hotels</w:t>
            </w:r>
          </w:p>
        </w:tc>
        <w:tc>
          <w:tcPr>
            <w:tcW w:w="2338" w:type="dxa"/>
          </w:tcPr>
          <w:p w14:paraId="2931A8F6"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Time-series analysis with controls sites</w:t>
            </w:r>
          </w:p>
        </w:tc>
        <w:tc>
          <w:tcPr>
            <w:tcW w:w="2747" w:type="dxa"/>
          </w:tcPr>
          <w:p w14:paraId="712B9EAF"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Increase in crashes, no association with BAC</w:t>
            </w:r>
          </w:p>
        </w:tc>
        <w:tc>
          <w:tcPr>
            <w:tcW w:w="2894" w:type="dxa"/>
          </w:tcPr>
          <w:p w14:paraId="31739E0E"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S</w:t>
            </w:r>
            <w:r w:rsidRPr="00526B2E">
              <w:rPr>
                <w:color w:val="000000"/>
                <w:sz w:val="18"/>
                <w:szCs w:val="18"/>
              </w:rPr>
              <w:t>elf-selection of hotels seeking later trading</w:t>
            </w:r>
            <w:r>
              <w:rPr>
                <w:color w:val="000000"/>
                <w:sz w:val="18"/>
                <w:szCs w:val="18"/>
              </w:rPr>
              <w:t>. ‘L</w:t>
            </w:r>
            <w:r w:rsidRPr="003F4ED1">
              <w:rPr>
                <w:color w:val="000000"/>
                <w:sz w:val="18"/>
                <w:szCs w:val="18"/>
              </w:rPr>
              <w:t>ast drink method</w:t>
            </w:r>
            <w:r>
              <w:rPr>
                <w:color w:val="000000"/>
                <w:sz w:val="18"/>
                <w:szCs w:val="18"/>
              </w:rPr>
              <w:t xml:space="preserve">’– the last venue is </w:t>
            </w:r>
            <w:r w:rsidRPr="003F4ED1">
              <w:rPr>
                <w:color w:val="000000"/>
                <w:sz w:val="18"/>
                <w:szCs w:val="18"/>
              </w:rPr>
              <w:t xml:space="preserve">not always </w:t>
            </w:r>
            <w:r>
              <w:rPr>
                <w:color w:val="000000"/>
                <w:sz w:val="18"/>
                <w:szCs w:val="18"/>
              </w:rPr>
              <w:t xml:space="preserve">the premise </w:t>
            </w:r>
            <w:r w:rsidRPr="003F4ED1">
              <w:rPr>
                <w:color w:val="000000"/>
                <w:sz w:val="18"/>
                <w:szCs w:val="18"/>
              </w:rPr>
              <w:t>where</w:t>
            </w:r>
            <w:r>
              <w:rPr>
                <w:color w:val="000000"/>
                <w:sz w:val="18"/>
                <w:szCs w:val="18"/>
              </w:rPr>
              <w:t xml:space="preserve"> </w:t>
            </w:r>
            <w:proofErr w:type="gramStart"/>
            <w:r>
              <w:rPr>
                <w:color w:val="000000"/>
                <w:sz w:val="18"/>
                <w:szCs w:val="18"/>
              </w:rPr>
              <w:t>the</w:t>
            </w:r>
            <w:r w:rsidRPr="003F4ED1">
              <w:rPr>
                <w:color w:val="000000"/>
                <w:sz w:val="18"/>
                <w:szCs w:val="18"/>
              </w:rPr>
              <w:t xml:space="preserve"> majority of</w:t>
            </w:r>
            <w:proofErr w:type="gramEnd"/>
            <w:r w:rsidRPr="003F4ED1">
              <w:rPr>
                <w:color w:val="000000"/>
                <w:sz w:val="18"/>
                <w:szCs w:val="18"/>
              </w:rPr>
              <w:t xml:space="preserve"> alcohol consumed</w:t>
            </w:r>
            <w:r>
              <w:rPr>
                <w:color w:val="000000"/>
                <w:sz w:val="18"/>
                <w:szCs w:val="18"/>
              </w:rPr>
              <w:t>. D</w:t>
            </w:r>
            <w:r w:rsidRPr="003F4ED1">
              <w:rPr>
                <w:color w:val="000000"/>
                <w:sz w:val="18"/>
                <w:szCs w:val="18"/>
              </w:rPr>
              <w:t>ifferences between the hotels that got an E</w:t>
            </w:r>
            <w:r>
              <w:rPr>
                <w:color w:val="000000"/>
                <w:sz w:val="18"/>
                <w:szCs w:val="18"/>
              </w:rPr>
              <w:t xml:space="preserve">xtended-trading-permit. Extended trading hotels were </w:t>
            </w:r>
            <w:r w:rsidRPr="003F4ED1">
              <w:rPr>
                <w:color w:val="000000"/>
                <w:sz w:val="18"/>
                <w:szCs w:val="18"/>
              </w:rPr>
              <w:t>inner-city, purchased greater quantities of high-alcohol content beverages, and had younger clientele</w:t>
            </w:r>
            <w:r>
              <w:rPr>
                <w:color w:val="000000"/>
                <w:sz w:val="18"/>
                <w:szCs w:val="18"/>
              </w:rPr>
              <w:t xml:space="preserve">. Validity </w:t>
            </w:r>
            <w:r w:rsidRPr="003F4ED1">
              <w:rPr>
                <w:color w:val="000000"/>
                <w:sz w:val="18"/>
                <w:szCs w:val="18"/>
              </w:rPr>
              <w:t>of 'last-drink' method</w:t>
            </w:r>
          </w:p>
        </w:tc>
      </w:tr>
      <w:tr w:rsidR="000A22AA" w:rsidRPr="00526B2E" w14:paraId="46D131DA"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36B867A3" w14:textId="77777777" w:rsidR="000A22AA" w:rsidRPr="00526B2E" w:rsidRDefault="000A22AA" w:rsidP="006535F5">
            <w:pPr>
              <w:spacing w:after="120"/>
              <w:rPr>
                <w:color w:val="000000"/>
                <w:sz w:val="18"/>
                <w:szCs w:val="18"/>
              </w:rPr>
            </w:pPr>
            <w:r w:rsidRPr="00526B2E">
              <w:rPr>
                <w:color w:val="000000"/>
                <w:sz w:val="18"/>
                <w:szCs w:val="18"/>
              </w:rPr>
              <w:t>Chikritzhs &amp; Stockwell 2007</w:t>
            </w:r>
            <w:r w:rsidR="008941DA">
              <w:rPr>
                <w:color w:val="000000"/>
                <w:sz w:val="18"/>
                <w:szCs w:val="18"/>
              </w:rPr>
              <w:fldChar w:fldCharType="begin"/>
            </w:r>
            <w:r w:rsidR="006535F5">
              <w:rPr>
                <w:color w:val="000000"/>
                <w:sz w:val="18"/>
                <w:szCs w:val="18"/>
              </w:rPr>
              <w:instrText xml:space="preserve"> ADDIN EN.CITE &lt;EndNote&gt;&lt;Cite&gt;&lt;Author&gt;Chikritzhs&lt;/Author&gt;&lt;Year&gt;2007&lt;/Year&gt;&lt;RecNum&gt;79&lt;/RecNum&gt;&lt;DisplayText&gt;(54)&lt;/DisplayText&gt;&lt;record&gt;&lt;rec-number&gt;79&lt;/rec-number&gt;&lt;foreign-keys&gt;&lt;key app="EN" db-id="avr05stv7arzs9erswtvftvb5xwz5ew2prxr" timestamp="1489632505"&gt;79&lt;/key&gt;&lt;/foreign-keys&gt;&lt;ref-type name="Journal Article"&gt;17&lt;/ref-type&gt;&lt;contributors&gt;&lt;authors&gt;&lt;author&gt;Chikritzhs, Tanya&lt;/author&gt;&lt;author&gt;Stockwell, Tim&lt;/author&gt;&lt;/authors&gt;&lt;/contributors&gt;&lt;titles&gt;&lt;title&gt;The impact of later trading hours for hotels (public houses) on breath alcohol levels of apprehended impaired drivers&lt;/title&gt;&lt;secondary-title&gt;Addiction (Abingdon, England)&lt;/secondary-title&gt;&lt;/titles&gt;&lt;periodical&gt;&lt;full-title&gt;Addiction (Abingdon, England)&lt;/full-title&gt;&lt;/periodical&gt;&lt;pages&gt;1609-17&lt;/pages&gt;&lt;volume&gt;102&lt;/volume&gt;&lt;number&gt;10&lt;/number&gt;&lt;dates&gt;&lt;year&gt;2007&lt;/year&gt;&lt;pub-dates&gt;&lt;date&gt;2007&lt;/date&gt;&lt;/pub-dates&gt;&lt;/dates&gt;&lt;isbn&gt;0965-2140&lt;/isbn&gt;&lt;accession-num&gt;MEDLINE:17854337&lt;/accession-num&gt;&lt;urls&gt;&lt;related-urls&gt;&lt;url&gt;&amp;lt;Go to ISI&amp;gt;://MEDLINE:17854337&lt;/url&gt;&lt;url&gt;http://onlinelibrary.wiley.com/doi/10.1111/j.1360-0443.2007.01981.x/abstract&lt;/url&gt;&lt;/related-urls&gt;&lt;/urls&gt;&lt;custom1&gt;Accept&lt;/custom1&gt;&lt;custom2&gt;Accept&lt;/custom2&gt;&lt;custom3&gt;Accept&lt;/custom3&gt;&lt;electronic-resource-num&gt;10.1111/j.1360-0443.2007.01981.x&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54)</w:t>
            </w:r>
            <w:r w:rsidR="008941DA">
              <w:rPr>
                <w:color w:val="000000"/>
                <w:sz w:val="18"/>
                <w:szCs w:val="18"/>
              </w:rPr>
              <w:fldChar w:fldCharType="end"/>
            </w:r>
          </w:p>
        </w:tc>
        <w:tc>
          <w:tcPr>
            <w:tcW w:w="1360" w:type="dxa"/>
          </w:tcPr>
          <w:p w14:paraId="5B6C9DD2"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Perth, Australia</w:t>
            </w:r>
          </w:p>
        </w:tc>
        <w:tc>
          <w:tcPr>
            <w:tcW w:w="1329" w:type="dxa"/>
          </w:tcPr>
          <w:p w14:paraId="70EF77AC"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Motor vehicle crashes &amp; drink driving</w:t>
            </w:r>
          </w:p>
        </w:tc>
        <w:tc>
          <w:tcPr>
            <w:tcW w:w="1738" w:type="dxa"/>
          </w:tcPr>
          <w:p w14:paraId="2DCF0163"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12am to 1am): hotels</w:t>
            </w:r>
          </w:p>
        </w:tc>
        <w:tc>
          <w:tcPr>
            <w:tcW w:w="2338" w:type="dxa"/>
          </w:tcPr>
          <w:p w14:paraId="79750F33" w14:textId="77777777" w:rsidR="000A22AA"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Pre/post comparison with control sites</w:t>
            </w:r>
          </w:p>
        </w:tc>
        <w:tc>
          <w:tcPr>
            <w:tcW w:w="2747" w:type="dxa"/>
          </w:tcPr>
          <w:p w14:paraId="1AD5085F"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I</w:t>
            </w:r>
            <w:r w:rsidRPr="00526B2E">
              <w:rPr>
                <w:color w:val="000000"/>
                <w:sz w:val="18"/>
                <w:szCs w:val="18"/>
              </w:rPr>
              <w:t>nfluence</w:t>
            </w:r>
            <w:r>
              <w:rPr>
                <w:color w:val="000000"/>
                <w:sz w:val="18"/>
                <w:szCs w:val="18"/>
              </w:rPr>
              <w:t>d</w:t>
            </w:r>
            <w:r w:rsidRPr="00526B2E">
              <w:rPr>
                <w:color w:val="000000"/>
                <w:sz w:val="18"/>
                <w:szCs w:val="18"/>
              </w:rPr>
              <w:t xml:space="preserve"> average BACs among some patrons, and outcome varies by time of day, age and gender</w:t>
            </w:r>
            <w:r>
              <w:rPr>
                <w:color w:val="000000"/>
                <w:sz w:val="18"/>
                <w:szCs w:val="18"/>
              </w:rPr>
              <w:t>. Among women some evidence of reduced BACs associated with extended-trading hotels, while among men late at night, higher BACs were recorded</w:t>
            </w:r>
          </w:p>
        </w:tc>
        <w:tc>
          <w:tcPr>
            <w:tcW w:w="2894" w:type="dxa"/>
          </w:tcPr>
          <w:p w14:paraId="79AEED44"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E</w:t>
            </w:r>
            <w:r w:rsidRPr="00526B2E">
              <w:rPr>
                <w:color w:val="000000"/>
                <w:sz w:val="18"/>
                <w:szCs w:val="18"/>
              </w:rPr>
              <w:t>rror associated with 'last place of drinking' data</w:t>
            </w:r>
            <w:r>
              <w:rPr>
                <w:color w:val="000000"/>
                <w:sz w:val="18"/>
                <w:szCs w:val="18"/>
              </w:rPr>
              <w:t>. S</w:t>
            </w:r>
            <w:r w:rsidRPr="00526B2E">
              <w:rPr>
                <w:color w:val="000000"/>
                <w:sz w:val="18"/>
                <w:szCs w:val="18"/>
              </w:rPr>
              <w:t>elf-selection of hotels seeking later trading</w:t>
            </w:r>
            <w:r>
              <w:rPr>
                <w:color w:val="000000"/>
                <w:sz w:val="18"/>
                <w:szCs w:val="18"/>
              </w:rPr>
              <w:t>. U</w:t>
            </w:r>
            <w:r w:rsidRPr="00526B2E">
              <w:rPr>
                <w:color w:val="000000"/>
                <w:sz w:val="18"/>
                <w:szCs w:val="18"/>
              </w:rPr>
              <w:t>nmeasured variables - management practices, service staff, proportion of underage drinkers</w:t>
            </w:r>
          </w:p>
        </w:tc>
      </w:tr>
      <w:tr w:rsidR="000A22AA" w:rsidRPr="00526B2E" w14:paraId="61513412"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6272649D" w14:textId="77777777" w:rsidR="000A22AA" w:rsidRPr="00526B2E" w:rsidRDefault="000A22AA" w:rsidP="00542598">
            <w:pPr>
              <w:spacing w:after="120"/>
              <w:rPr>
                <w:color w:val="000000"/>
                <w:sz w:val="18"/>
                <w:szCs w:val="18"/>
              </w:rPr>
            </w:pPr>
            <w:r w:rsidRPr="00526B2E">
              <w:rPr>
                <w:color w:val="000000"/>
                <w:sz w:val="18"/>
                <w:szCs w:val="18"/>
              </w:rPr>
              <w:t>de Goeji et al</w:t>
            </w:r>
            <w:r>
              <w:rPr>
                <w:color w:val="000000"/>
                <w:sz w:val="18"/>
                <w:szCs w:val="18"/>
              </w:rPr>
              <w:t xml:space="preserve"> 2015</w:t>
            </w:r>
            <w:r w:rsidR="008941DA">
              <w:rPr>
                <w:color w:val="000000"/>
                <w:sz w:val="18"/>
                <w:szCs w:val="18"/>
              </w:rPr>
              <w:fldChar w:fldCharType="begin"/>
            </w:r>
            <w:r w:rsidR="00542598">
              <w:rPr>
                <w:color w:val="000000"/>
                <w:sz w:val="18"/>
                <w:szCs w:val="18"/>
              </w:rPr>
              <w:instrText xml:space="preserve"> ADDIN EN.CITE &lt;EndNote&gt;&lt;Cite&gt;&lt;Author&gt;de Goeij&lt;/Author&gt;&lt;Year&gt;2015&lt;/Year&gt;&lt;RecNum&gt;80&lt;/RecNum&gt;&lt;DisplayText&gt;(173)&lt;/DisplayText&gt;&lt;record&gt;&lt;rec-number&gt;80&lt;/rec-number&gt;&lt;foreign-keys&gt;&lt;key app="EN" db-id="avr05stv7arzs9erswtvftvb5xwz5ew2prxr" timestamp="1489632506"&gt;80&lt;/key&gt;&lt;/foreign-keys&gt;&lt;ref-type name="Journal Article"&gt;17&lt;/ref-type&gt;&lt;contributors&gt;&lt;authors&gt;&lt;author&gt;de Goeij, Moniek C. M.&lt;/author&gt;&lt;author&gt;Veldhuizen, Eleonore M.&lt;/author&gt;&lt;author&gt;Buster, Marcel C. A.&lt;/author&gt;&lt;author&gt;Kunst, Anton E.&lt;/author&gt;&lt;/authors&gt;&lt;/contributors&gt;&lt;titles&gt;&lt;title&gt;The impact of extended closing times of alcohol outlets on alcohol-related injuries in the nightlife areas of Amsterdam: a controlled before-and-after evaluation&lt;/title&gt;&lt;secondary-title&gt;Addiction (Abingdon, England)&lt;/secondary-title&gt;&lt;/titles&gt;&lt;periodical&gt;&lt;full-title&gt;Addiction (Abingdon, England)&lt;/full-title&gt;&lt;/periodical&gt;&lt;pages&gt;955-64&lt;/pages&gt;&lt;volume&gt;110&lt;/volume&gt;&lt;number&gt;6&lt;/number&gt;&lt;dates&gt;&lt;year&gt;2015&lt;/year&gt;&lt;pub-dates&gt;&lt;date&gt;2015 Jun (Epub 2015 Apr&lt;/date&gt;&lt;/pub-dates&gt;&lt;/dates&gt;&lt;isbn&gt;1360-0443&lt;/isbn&gt;&lt;accession-num&gt;MEDLINE:25689068&lt;/accession-num&gt;&lt;urls&gt;&lt;related-urls&gt;&lt;url&gt;&amp;lt;Go to ISI&amp;gt;://MEDLINE:25689068&lt;/url&gt;&lt;url&gt;http://onlinelibrary.wiley.com/doi/10.1111/add.12886/abstract&lt;/url&gt;&lt;/related-urls&gt;&lt;/urls&gt;&lt;custom1&gt;Accept&lt;/custom1&gt;&lt;custom2&gt;Accept&lt;/custom2&gt;&lt;custom3&gt;Accept&lt;/custom3&gt;&lt;electronic-resource-num&gt;10.1111/add.12886&lt;/electronic-resource-num&gt;&lt;remote-database-name&gt; MEDLINE - retrieved 14DEC2015&lt;/remote-database-name&gt;&lt;/record&gt;&lt;/Cite&gt;&lt;/EndNote&gt;</w:instrText>
            </w:r>
            <w:r w:rsidR="008941DA">
              <w:rPr>
                <w:color w:val="000000"/>
                <w:sz w:val="18"/>
                <w:szCs w:val="18"/>
              </w:rPr>
              <w:fldChar w:fldCharType="separate"/>
            </w:r>
            <w:r w:rsidR="00542598">
              <w:rPr>
                <w:noProof/>
                <w:color w:val="000000"/>
                <w:sz w:val="18"/>
                <w:szCs w:val="18"/>
              </w:rPr>
              <w:t>(173)</w:t>
            </w:r>
            <w:r w:rsidR="008941DA">
              <w:rPr>
                <w:color w:val="000000"/>
                <w:sz w:val="18"/>
                <w:szCs w:val="18"/>
              </w:rPr>
              <w:fldChar w:fldCharType="end"/>
            </w:r>
          </w:p>
        </w:tc>
        <w:tc>
          <w:tcPr>
            <w:tcW w:w="1360" w:type="dxa"/>
          </w:tcPr>
          <w:p w14:paraId="598AD4DE"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Amsterdam, Netherlands</w:t>
            </w:r>
          </w:p>
        </w:tc>
        <w:tc>
          <w:tcPr>
            <w:tcW w:w="1329" w:type="dxa"/>
          </w:tcPr>
          <w:p w14:paraId="3E152FD3"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alcohol-related morbidity &amp; violence</w:t>
            </w:r>
          </w:p>
        </w:tc>
        <w:tc>
          <w:tcPr>
            <w:tcW w:w="1738" w:type="dxa"/>
          </w:tcPr>
          <w:p w14:paraId="4DD89010"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Extended trading (by 1hr): two-types on-premise outlets: two city municipalities</w:t>
            </w:r>
          </w:p>
        </w:tc>
        <w:tc>
          <w:tcPr>
            <w:tcW w:w="2338" w:type="dxa"/>
          </w:tcPr>
          <w:p w14:paraId="081B8A8F" w14:textId="77777777" w:rsidR="000A22AA"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re/post comparison with control sites</w:t>
            </w:r>
          </w:p>
        </w:tc>
        <w:tc>
          <w:tcPr>
            <w:tcW w:w="2747" w:type="dxa"/>
          </w:tcPr>
          <w:p w14:paraId="239F5423"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I</w:t>
            </w:r>
            <w:r w:rsidRPr="00526B2E">
              <w:rPr>
                <w:color w:val="000000"/>
                <w:sz w:val="18"/>
                <w:szCs w:val="18"/>
              </w:rPr>
              <w:t>ncrease in alcohol-related injuries</w:t>
            </w:r>
            <w:r>
              <w:rPr>
                <w:color w:val="000000"/>
                <w:sz w:val="18"/>
                <w:szCs w:val="18"/>
              </w:rPr>
              <w:t xml:space="preserve"> - </w:t>
            </w:r>
            <w:r w:rsidRPr="00526B2E">
              <w:rPr>
                <w:color w:val="000000"/>
                <w:sz w:val="18"/>
                <w:szCs w:val="18"/>
              </w:rPr>
              <w:t>effect significant between 2-6am, during the weekend, for men, and for those aged 25-34 yrs</w:t>
            </w:r>
          </w:p>
        </w:tc>
        <w:tc>
          <w:tcPr>
            <w:tcW w:w="2894" w:type="dxa"/>
          </w:tcPr>
          <w:p w14:paraId="326B816E"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r w:rsidRPr="00526B2E">
              <w:rPr>
                <w:sz w:val="18"/>
                <w:szCs w:val="18"/>
              </w:rPr>
              <w:t>No information on similarity of control sites - could attract different clientele and bias results (although controlled for age and sex</w:t>
            </w:r>
            <w:proofErr w:type="gramStart"/>
            <w:r w:rsidRPr="00526B2E">
              <w:rPr>
                <w:sz w:val="18"/>
                <w:szCs w:val="18"/>
              </w:rPr>
              <w:t>)</w:t>
            </w:r>
            <w:r>
              <w:rPr>
                <w:sz w:val="18"/>
                <w:szCs w:val="18"/>
              </w:rPr>
              <w:t>.D</w:t>
            </w:r>
            <w:r w:rsidRPr="00526B2E">
              <w:rPr>
                <w:sz w:val="18"/>
                <w:szCs w:val="18"/>
              </w:rPr>
              <w:t>ifference</w:t>
            </w:r>
            <w:proofErr w:type="gramEnd"/>
            <w:r w:rsidRPr="00526B2E">
              <w:rPr>
                <w:sz w:val="18"/>
                <w:szCs w:val="18"/>
              </w:rPr>
              <w:t xml:space="preserve"> between ambulance pickup and site of alcohol consumption. Policy introduced in small geographic areas (easy for </w:t>
            </w:r>
            <w:r w:rsidRPr="00526B2E">
              <w:rPr>
                <w:sz w:val="18"/>
                <w:szCs w:val="18"/>
              </w:rPr>
              <w:lastRenderedPageBreak/>
              <w:t>patrons to move between policy affected and non-policy affected areas)</w:t>
            </w:r>
            <w:r>
              <w:rPr>
                <w:sz w:val="18"/>
                <w:szCs w:val="18"/>
              </w:rPr>
              <w:t>. A</w:t>
            </w:r>
            <w:r w:rsidRPr="00526B2E">
              <w:rPr>
                <w:sz w:val="18"/>
                <w:szCs w:val="18"/>
              </w:rPr>
              <w:t>mbulance da</w:t>
            </w:r>
            <w:r>
              <w:rPr>
                <w:sz w:val="18"/>
                <w:szCs w:val="18"/>
              </w:rPr>
              <w:t>ta</w:t>
            </w:r>
            <w:r w:rsidRPr="00526B2E">
              <w:rPr>
                <w:sz w:val="18"/>
                <w:szCs w:val="18"/>
              </w:rPr>
              <w:t xml:space="preserve"> may not report alcohol, and text description detail may change across the course of the night (i.e. less detail at busier times)</w:t>
            </w:r>
          </w:p>
        </w:tc>
      </w:tr>
      <w:tr w:rsidR="000A22AA" w:rsidRPr="00526B2E" w14:paraId="324E1811"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034791F3" w14:textId="77777777" w:rsidR="000A22AA" w:rsidRPr="00526B2E" w:rsidRDefault="000A22AA" w:rsidP="006535F5">
            <w:pPr>
              <w:spacing w:after="120"/>
              <w:rPr>
                <w:color w:val="000000"/>
                <w:sz w:val="18"/>
                <w:szCs w:val="18"/>
              </w:rPr>
            </w:pPr>
            <w:r w:rsidRPr="00526B2E">
              <w:rPr>
                <w:color w:val="000000"/>
                <w:sz w:val="18"/>
                <w:szCs w:val="18"/>
              </w:rPr>
              <w:lastRenderedPageBreak/>
              <w:t>Dur</w:t>
            </w:r>
            <w:r>
              <w:rPr>
                <w:color w:val="000000"/>
                <w:sz w:val="18"/>
                <w:szCs w:val="18"/>
              </w:rPr>
              <w:t>n</w:t>
            </w:r>
            <w:r w:rsidRPr="00526B2E">
              <w:rPr>
                <w:color w:val="000000"/>
                <w:sz w:val="18"/>
                <w:szCs w:val="18"/>
              </w:rPr>
              <w:t>ford et al 2008</w:t>
            </w:r>
            <w:r w:rsidR="008941DA">
              <w:rPr>
                <w:color w:val="000000"/>
                <w:sz w:val="18"/>
                <w:szCs w:val="18"/>
              </w:rPr>
              <w:fldChar w:fldCharType="begin"/>
            </w:r>
            <w:r w:rsidR="006535F5">
              <w:rPr>
                <w:color w:val="000000"/>
                <w:sz w:val="18"/>
                <w:szCs w:val="18"/>
              </w:rPr>
              <w:instrText xml:space="preserve"> ADDIN EN.CITE &lt;EndNote&gt;&lt;Cite&gt;&lt;Author&gt;Durnford&lt;/Author&gt;&lt;Year&gt;2008&lt;/Year&gt;&lt;RecNum&gt;62&lt;/RecNum&gt;&lt;DisplayText&gt;(62)&lt;/DisplayText&gt;&lt;record&gt;&lt;rec-number&gt;62&lt;/rec-number&gt;&lt;foreign-keys&gt;&lt;key app="EN" db-id="avr05stv7arzs9erswtvftvb5xwz5ew2prxr" timestamp="1489632487"&gt;62&lt;/key&gt;&lt;/foreign-keys&gt;&lt;ref-type name="Journal Article"&gt;17&lt;/ref-type&gt;&lt;contributors&gt;&lt;authors&gt;&lt;author&gt;Durnford, A. J.&lt;/author&gt;&lt;author&gt;Perkins, T. J.&lt;/author&gt;&lt;author&gt;Perry, J. M.&lt;/author&gt;&lt;/authors&gt;&lt;/contributors&gt;&lt;titles&gt;&lt;title&gt;An evaluation of alcohol attendances to an inner city emergency department before and after the introduction of the UK Licensing Act 2003&lt;/title&gt;&lt;secondary-title&gt;BMC public health&lt;/secondary-title&gt;&lt;/titles&gt;&lt;periodical&gt;&lt;full-title&gt;BMC public health&lt;/full-title&gt;&lt;/periodical&gt;&lt;pages&gt;379&lt;/pages&gt;&lt;volume&gt;8&lt;/volume&gt;&lt;dates&gt;&lt;year&gt;2008&lt;/year&gt;&lt;pub-dates&gt;&lt;date&gt;2008&lt;/date&gt;&lt;/pub-dates&gt;&lt;/dates&gt;&lt;isbn&gt;1471-2458&lt;/isbn&gt;&lt;accession-num&gt;MEDLINE:18976454&lt;/accession-num&gt;&lt;urls&gt;&lt;related-urls&gt;&lt;url&gt;&amp;lt;Go to ISI&amp;gt;://MEDLINE:18976454&lt;/url&gt;&lt;url&gt;http://www.ncbi.nlm.nih.gov/pmc/articles/PMC2596125/pdf/1471-2458-8-379.pdf&lt;/url&gt;&lt;/related-urls&gt;&lt;/urls&gt;&lt;custom1&gt;Accept&lt;/custom1&gt;&lt;custom2&gt;Accept&lt;/custom2&gt;&lt;custom3&gt;Accept&lt;/custom3&gt;&lt;electronic-resource-num&gt;10.1186/1471-2458-8-379&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2)</w:t>
            </w:r>
            <w:r w:rsidR="008941DA">
              <w:rPr>
                <w:color w:val="000000"/>
                <w:sz w:val="18"/>
                <w:szCs w:val="18"/>
              </w:rPr>
              <w:fldChar w:fldCharType="end"/>
            </w:r>
          </w:p>
        </w:tc>
        <w:tc>
          <w:tcPr>
            <w:tcW w:w="1360" w:type="dxa"/>
          </w:tcPr>
          <w:p w14:paraId="6BB6D0F8"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Birmingham, UK</w:t>
            </w:r>
          </w:p>
        </w:tc>
        <w:tc>
          <w:tcPr>
            <w:tcW w:w="1329" w:type="dxa"/>
          </w:tcPr>
          <w:p w14:paraId="5F7BB50D"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alcohol-related morbidity &amp; violence</w:t>
            </w:r>
          </w:p>
        </w:tc>
        <w:tc>
          <w:tcPr>
            <w:tcW w:w="1738" w:type="dxa"/>
          </w:tcPr>
          <w:p w14:paraId="27DDA757"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 xml:space="preserve">Extended trading (24 hr trading): on-premise </w:t>
            </w:r>
          </w:p>
        </w:tc>
        <w:tc>
          <w:tcPr>
            <w:tcW w:w="2338" w:type="dxa"/>
          </w:tcPr>
          <w:p w14:paraId="7D69727E"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Pre/post comparison with no control site</w:t>
            </w:r>
          </w:p>
        </w:tc>
        <w:tc>
          <w:tcPr>
            <w:tcW w:w="2747" w:type="dxa"/>
          </w:tcPr>
          <w:p w14:paraId="515A4D53"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 xml:space="preserve">The Act may have shifted presentations into the early hours of the morning. </w:t>
            </w:r>
            <w:r>
              <w:rPr>
                <w:color w:val="000000"/>
                <w:sz w:val="18"/>
                <w:szCs w:val="18"/>
              </w:rPr>
              <w:t>N</w:t>
            </w:r>
            <w:r w:rsidRPr="00526B2E">
              <w:rPr>
                <w:color w:val="000000"/>
                <w:sz w:val="18"/>
                <w:szCs w:val="18"/>
              </w:rPr>
              <w:t xml:space="preserve">o difference in attendances or hospitalisations. </w:t>
            </w:r>
            <w:r>
              <w:rPr>
                <w:color w:val="000000"/>
                <w:sz w:val="18"/>
                <w:szCs w:val="18"/>
              </w:rPr>
              <w:t>N</w:t>
            </w:r>
            <w:r w:rsidRPr="00526B2E">
              <w:rPr>
                <w:color w:val="000000"/>
                <w:sz w:val="18"/>
                <w:szCs w:val="18"/>
              </w:rPr>
              <w:t xml:space="preserve">o differences between the comparative days of the week of presentations between 2005 and 2006. Significant variations in the time of presentations: significant increase between 3-6am on weekends and smaller proportion in the early evening </w:t>
            </w:r>
          </w:p>
        </w:tc>
        <w:tc>
          <w:tcPr>
            <w:tcW w:w="2894" w:type="dxa"/>
          </w:tcPr>
          <w:p w14:paraId="1055453E"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Limited post-policy period. Unclear</w:t>
            </w:r>
            <w:r w:rsidRPr="00526B2E">
              <w:rPr>
                <w:color w:val="000000"/>
                <w:sz w:val="18"/>
                <w:szCs w:val="18"/>
              </w:rPr>
              <w:t xml:space="preserve"> how many licences were trading at extended hours, even if they had applied for a longer opening licence</w:t>
            </w:r>
          </w:p>
        </w:tc>
      </w:tr>
      <w:tr w:rsidR="000A22AA" w:rsidRPr="00526B2E" w14:paraId="397F56C7"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78FE1505" w14:textId="77777777" w:rsidR="000A22AA" w:rsidRPr="00526B2E" w:rsidRDefault="000A22AA" w:rsidP="006535F5">
            <w:pPr>
              <w:spacing w:after="120"/>
              <w:rPr>
                <w:color w:val="000000"/>
                <w:sz w:val="18"/>
                <w:szCs w:val="18"/>
              </w:rPr>
            </w:pPr>
            <w:r w:rsidRPr="00526B2E">
              <w:rPr>
                <w:color w:val="000000"/>
                <w:sz w:val="18"/>
                <w:szCs w:val="18"/>
              </w:rPr>
              <w:t>Fulde et al 2015</w:t>
            </w:r>
            <w:r w:rsidR="008941DA">
              <w:rPr>
                <w:color w:val="000000"/>
                <w:sz w:val="18"/>
                <w:szCs w:val="18"/>
              </w:rPr>
              <w:fldChar w:fldCharType="begin"/>
            </w:r>
            <w:r w:rsidR="006535F5">
              <w:rPr>
                <w:color w:val="000000"/>
                <w:sz w:val="18"/>
                <w:szCs w:val="18"/>
              </w:rPr>
              <w:instrText xml:space="preserve"> ADDIN EN.CITE &lt;EndNote&gt;&lt;Cite&gt;&lt;Author&gt;Fulde&lt;/Author&gt;&lt;Year&gt;2015&lt;/Year&gt;&lt;RecNum&gt;66&lt;/RecNum&gt;&lt;DisplayText&gt;(66)&lt;/DisplayText&gt;&lt;record&gt;&lt;rec-number&gt;66&lt;/rec-number&gt;&lt;foreign-keys&gt;&lt;key app="EN" db-id="avr05stv7arzs9erswtvftvb5xwz5ew2prxr" timestamp="1489632492"&gt;66&lt;/key&gt;&lt;/foreign-keys&gt;&lt;ref-type name="Journal Article"&gt;17&lt;/ref-type&gt;&lt;contributors&gt;&lt;authors&gt;&lt;author&gt;Fulde, G., &lt;/author&gt;&lt;author&gt;Smith &lt;/author&gt;&lt;author&gt;Forster&lt;/author&gt;&lt;/authors&gt;&lt;/contributors&gt;&lt;titles&gt;&lt;title&gt;Presentations with alcohol-related serious injury to a major Sydney trauma hospital after 2014 changes to liquor laws&lt;/title&gt;&lt;secondary-title&gt;Medical Journal of Australia&lt;/secondary-title&gt;&lt;/titles&gt;&lt;periodical&gt;&lt;full-title&gt;Medical Journal of Australia&lt;/full-title&gt;&lt;/periodical&gt;&lt;volume&gt;203&lt;/volume&gt;&lt;number&gt;9&lt;/number&gt;&lt;dates&gt;&lt;year&gt;2015&lt;/year&gt;&lt;/dates&gt;&lt;urls&gt;&lt;/urls&gt;&lt;/record&gt;&lt;/Cite&gt;&lt;/EndNote&gt;</w:instrText>
            </w:r>
            <w:r w:rsidR="008941DA">
              <w:rPr>
                <w:color w:val="000000"/>
                <w:sz w:val="18"/>
                <w:szCs w:val="18"/>
              </w:rPr>
              <w:fldChar w:fldCharType="separate"/>
            </w:r>
            <w:r w:rsidR="006535F5">
              <w:rPr>
                <w:noProof/>
                <w:color w:val="000000"/>
                <w:sz w:val="18"/>
                <w:szCs w:val="18"/>
              </w:rPr>
              <w:t>(66)</w:t>
            </w:r>
            <w:r w:rsidR="008941DA">
              <w:rPr>
                <w:color w:val="000000"/>
                <w:sz w:val="18"/>
                <w:szCs w:val="18"/>
              </w:rPr>
              <w:fldChar w:fldCharType="end"/>
            </w:r>
          </w:p>
        </w:tc>
        <w:tc>
          <w:tcPr>
            <w:tcW w:w="1360" w:type="dxa"/>
          </w:tcPr>
          <w:p w14:paraId="467960A5"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Kings Cross &amp; Sydney CBD, Australia</w:t>
            </w:r>
          </w:p>
        </w:tc>
        <w:tc>
          <w:tcPr>
            <w:tcW w:w="1329" w:type="dxa"/>
            <w:shd w:val="clear" w:color="auto" w:fill="auto"/>
          </w:tcPr>
          <w:p w14:paraId="397D6F49" w14:textId="77777777" w:rsidR="000A22AA" w:rsidRPr="00653F08"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53F08">
              <w:rPr>
                <w:color w:val="000000"/>
                <w:sz w:val="18"/>
                <w:szCs w:val="18"/>
              </w:rPr>
              <w:t>alcohol-related morbidity &amp; General violence</w:t>
            </w:r>
          </w:p>
        </w:tc>
        <w:tc>
          <w:tcPr>
            <w:tcW w:w="1738" w:type="dxa"/>
            <w:shd w:val="clear" w:color="auto" w:fill="auto"/>
          </w:tcPr>
          <w:p w14:paraId="1C231917" w14:textId="77777777" w:rsidR="000A22AA" w:rsidRPr="00653F08"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653F08">
              <w:rPr>
                <w:color w:val="000000"/>
                <w:sz w:val="18"/>
                <w:szCs w:val="18"/>
              </w:rPr>
              <w:t>Restricted trading (lockout 1.30am-3.30am: on-premise)</w:t>
            </w:r>
          </w:p>
        </w:tc>
        <w:tc>
          <w:tcPr>
            <w:tcW w:w="2338" w:type="dxa"/>
            <w:shd w:val="clear" w:color="auto" w:fill="auto"/>
          </w:tcPr>
          <w:p w14:paraId="09864B78" w14:textId="77777777" w:rsidR="000A22AA" w:rsidRPr="00653F08" w:rsidRDefault="000A22AA" w:rsidP="00F25AEF">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re/post comparison with no control site</w:t>
            </w:r>
          </w:p>
        </w:tc>
        <w:tc>
          <w:tcPr>
            <w:tcW w:w="2747" w:type="dxa"/>
            <w:shd w:val="clear" w:color="auto" w:fill="auto"/>
          </w:tcPr>
          <w:p w14:paraId="0009F258" w14:textId="77777777" w:rsidR="000A22AA" w:rsidRPr="00653F08" w:rsidRDefault="000A22AA" w:rsidP="00F25AEF">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653F08">
              <w:rPr>
                <w:color w:val="000000"/>
                <w:sz w:val="18"/>
                <w:szCs w:val="18"/>
              </w:rPr>
              <w:t>Significant decrease in alcohol-related serious injury and trauma presentations in the 12 months following the intervention, especially on weekends</w:t>
            </w:r>
          </w:p>
        </w:tc>
        <w:tc>
          <w:tcPr>
            <w:tcW w:w="2894" w:type="dxa"/>
            <w:shd w:val="clear" w:color="auto" w:fill="auto"/>
          </w:tcPr>
          <w:p w14:paraId="18A2D2D8" w14:textId="77777777" w:rsidR="000A22AA" w:rsidRPr="00653F08"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653F08">
              <w:rPr>
                <w:color w:val="000000"/>
                <w:sz w:val="18"/>
                <w:szCs w:val="18"/>
              </w:rPr>
              <w:t>One hospital/site of data collection only. Broader trends not well controlled</w:t>
            </w:r>
          </w:p>
        </w:tc>
      </w:tr>
      <w:tr w:rsidR="000A22AA" w:rsidRPr="00526B2E" w14:paraId="71F382C3"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6530DB2A" w14:textId="77777777" w:rsidR="000A22AA" w:rsidRPr="00526B2E" w:rsidRDefault="000A22AA" w:rsidP="006535F5">
            <w:pPr>
              <w:spacing w:after="120"/>
              <w:rPr>
                <w:color w:val="000000"/>
                <w:sz w:val="18"/>
                <w:szCs w:val="18"/>
              </w:rPr>
            </w:pPr>
            <w:r w:rsidRPr="00526B2E">
              <w:rPr>
                <w:color w:val="000000"/>
                <w:sz w:val="18"/>
                <w:szCs w:val="18"/>
              </w:rPr>
              <w:t>Green et al 2014</w:t>
            </w:r>
            <w:r w:rsidR="008941DA">
              <w:rPr>
                <w:color w:val="000000"/>
                <w:sz w:val="18"/>
                <w:szCs w:val="18"/>
              </w:rPr>
              <w:fldChar w:fldCharType="begin"/>
            </w:r>
            <w:r w:rsidR="006535F5">
              <w:rPr>
                <w:color w:val="000000"/>
                <w:sz w:val="18"/>
                <w:szCs w:val="18"/>
              </w:rPr>
              <w:instrText xml:space="preserve"> ADDIN EN.CITE &lt;EndNote&gt;&lt;Cite&gt;&lt;Author&gt;Green&lt;/Author&gt;&lt;Year&gt;2014&lt;/Year&gt;&lt;RecNum&gt;63&lt;/RecNum&gt;&lt;DisplayText&gt;(63)&lt;/DisplayText&gt;&lt;record&gt;&lt;rec-number&gt;63&lt;/rec-number&gt;&lt;foreign-keys&gt;&lt;key app="EN" db-id="avr05stv7arzs9erswtvftvb5xwz5ew2prxr" timestamp="1489632488"&gt;63&lt;/key&gt;&lt;/foreign-keys&gt;&lt;ref-type name="Journal Article"&gt;17&lt;/ref-type&gt;&lt;contributors&gt;&lt;authors&gt;&lt;author&gt;Green, Colin P.&lt;/author&gt;&lt;author&gt;Heywood, John S.&lt;/author&gt;&lt;author&gt;Navarro, Maria&lt;/author&gt;&lt;/authors&gt;&lt;/contributors&gt;&lt;titles&gt;&lt;title&gt;Did liberalising bar hours decrease traffic accidents?&lt;/title&gt;&lt;secondary-title&gt;Journal of health economics&lt;/secondary-title&gt;&lt;/titles&gt;&lt;periodical&gt;&lt;full-title&gt;Journal of health economics&lt;/full-title&gt;&lt;/periodical&gt;&lt;pages&gt;189-98&lt;/pages&gt;&lt;volume&gt;35&lt;/volume&gt;&lt;dates&gt;&lt;year&gt;2014&lt;/year&gt;&lt;pub-dates&gt;&lt;date&gt;2014 May (Epub 2014 Mar&lt;/date&gt;&lt;/pub-dates&gt;&lt;/dates&gt;&lt;isbn&gt;1879-1646&lt;/isbn&gt;&lt;accession-num&gt;MEDLINE:24721184&lt;/accession-num&gt;&lt;urls&gt;&lt;related-urls&gt;&lt;url&gt;&amp;lt;Go to ISI&amp;gt;://MEDLINE:24721184&lt;/url&gt;&lt;url&gt;http://ac.els-cdn.com/S0167629614000368/1-s2.0-S0167629614000368-main.pdf?_tid=2f48e1b6-a9c8-11e5-a143-00000aacb35f&amp;amp;acdnat=1450911475_f6b8501f485f2c8ff57932561657c236&lt;/url&gt;&lt;/related-urls&gt;&lt;/urls&gt;&lt;custom1&gt;Accept&lt;/custom1&gt;&lt;custom2&gt;Accept&lt;/custom2&gt;&lt;custom3&gt;Accept&lt;/custom3&gt;&lt;electronic-resource-num&gt;10.1016/j.jhealeco.2014.03.007&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3)</w:t>
            </w:r>
            <w:r w:rsidR="008941DA">
              <w:rPr>
                <w:color w:val="000000"/>
                <w:sz w:val="18"/>
                <w:szCs w:val="18"/>
              </w:rPr>
              <w:fldChar w:fldCharType="end"/>
            </w:r>
          </w:p>
        </w:tc>
        <w:tc>
          <w:tcPr>
            <w:tcW w:w="1360" w:type="dxa"/>
          </w:tcPr>
          <w:p w14:paraId="1E54BDD7"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UK</w:t>
            </w:r>
          </w:p>
        </w:tc>
        <w:tc>
          <w:tcPr>
            <w:tcW w:w="1329" w:type="dxa"/>
          </w:tcPr>
          <w:p w14:paraId="3403A3F1"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motor vehicle crashes &amp; drink driving</w:t>
            </w:r>
          </w:p>
        </w:tc>
        <w:tc>
          <w:tcPr>
            <w:tcW w:w="1738" w:type="dxa"/>
          </w:tcPr>
          <w:p w14:paraId="0AB52F4B"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up to 24 hr trading (from 11pm)): on-premise</w:t>
            </w:r>
          </w:p>
        </w:tc>
        <w:tc>
          <w:tcPr>
            <w:tcW w:w="2338" w:type="dxa"/>
          </w:tcPr>
          <w:p w14:paraId="63E40272" w14:textId="77777777" w:rsidR="000A22AA"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Difference in differences with control site</w:t>
            </w:r>
          </w:p>
        </w:tc>
        <w:tc>
          <w:tcPr>
            <w:tcW w:w="2747" w:type="dxa"/>
          </w:tcPr>
          <w:p w14:paraId="3D3EC414"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D</w:t>
            </w:r>
            <w:r w:rsidRPr="00526B2E">
              <w:rPr>
                <w:color w:val="000000"/>
                <w:sz w:val="18"/>
                <w:szCs w:val="18"/>
              </w:rPr>
              <w:t>ecline in traffic accidents in intervention site, larger decline on Friday, Saturday nights, concentrated in younger drivers</w:t>
            </w:r>
          </w:p>
        </w:tc>
        <w:tc>
          <w:tcPr>
            <w:tcW w:w="2894" w:type="dxa"/>
          </w:tcPr>
          <w:p w14:paraId="2BF505FD"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L</w:t>
            </w:r>
            <w:r w:rsidRPr="00526B2E">
              <w:rPr>
                <w:color w:val="000000"/>
                <w:sz w:val="18"/>
                <w:szCs w:val="18"/>
              </w:rPr>
              <w:t>imited post-policy period</w:t>
            </w:r>
            <w:r>
              <w:rPr>
                <w:color w:val="000000"/>
                <w:sz w:val="18"/>
                <w:szCs w:val="18"/>
              </w:rPr>
              <w:t>. Not all licences extended their licence conditions</w:t>
            </w:r>
          </w:p>
        </w:tc>
      </w:tr>
      <w:tr w:rsidR="000A22AA" w:rsidRPr="00526B2E" w14:paraId="40D110BE"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25EC7A76" w14:textId="77777777" w:rsidR="000A22AA" w:rsidRPr="00526B2E" w:rsidRDefault="000A22AA" w:rsidP="006535F5">
            <w:pPr>
              <w:spacing w:after="120"/>
              <w:rPr>
                <w:color w:val="000000"/>
                <w:sz w:val="18"/>
                <w:szCs w:val="18"/>
              </w:rPr>
            </w:pPr>
            <w:r w:rsidRPr="00526B2E">
              <w:rPr>
                <w:color w:val="000000"/>
                <w:sz w:val="18"/>
                <w:szCs w:val="18"/>
              </w:rPr>
              <w:t>Hough &amp; Hunter 2008</w:t>
            </w:r>
            <w:r w:rsidR="008941DA">
              <w:rPr>
                <w:noProof/>
                <w:color w:val="000000"/>
                <w:sz w:val="18"/>
                <w:szCs w:val="18"/>
              </w:rPr>
              <w:fldChar w:fldCharType="begin"/>
            </w:r>
            <w:r w:rsidR="006535F5">
              <w:rPr>
                <w:noProof/>
                <w:color w:val="000000"/>
                <w:sz w:val="18"/>
                <w:szCs w:val="18"/>
              </w:rPr>
              <w:instrText xml:space="preserve"> ADDIN EN.CITE &lt;EndNote&gt;&lt;Cite&gt;&lt;Author&gt;Hough&lt;/Author&gt;&lt;Year&gt;2008&lt;/Year&gt;&lt;RecNum&gt;59&lt;/RecNum&gt;&lt;DisplayText&gt;(59)&lt;/DisplayText&gt;&lt;record&gt;&lt;rec-number&gt;59&lt;/rec-number&gt;&lt;foreign-keys&gt;&lt;key app="EN" db-id="avr05stv7arzs9erswtvftvb5xwz5ew2prxr" timestamp="1489632484"&gt;59&lt;/key&gt;&lt;/foreign-keys&gt;&lt;ref-type name="Journal Article"&gt;17&lt;/ref-type&gt;&lt;contributors&gt;&lt;authors&gt;&lt;author&gt;Hough, M.&lt;/author&gt;&lt;author&gt;Hunter, G.&lt;/author&gt;&lt;/authors&gt;&lt;/contributors&gt;&lt;titles&gt;&lt;title&gt;The 2003 Licensing Act&amp;apos;s impact on crime and disorder: An evaluation&lt;/title&gt;&lt;secondary-title&gt;Criminology &amp;amp; Criminal Justice&lt;/secondary-title&gt;&lt;/titles&gt;&lt;periodical&gt;&lt;full-title&gt;Criminology &amp;amp; Criminal Justice&lt;/full-title&gt;&lt;/periodical&gt;&lt;pages&gt;239-260&lt;/pages&gt;&lt;volume&gt;8&lt;/volume&gt;&lt;number&gt;3&lt;/number&gt;&lt;dates&gt;&lt;year&gt;2008&lt;/year&gt;&lt;pub-dates&gt;&lt;date&gt;Aug&lt;/date&gt;&lt;/pub-dates&gt;&lt;/dates&gt;&lt;isbn&gt;1748-8958&lt;/isbn&gt;&lt;accession-num&gt;WOS:000207483200001&lt;/accession-num&gt;&lt;urls&gt;&lt;related-urls&gt;&lt;url&gt;&amp;lt;Go to ISI&amp;gt;://WOS:000207483200001&lt;/url&gt;&lt;url&gt;http://crj.sagepub.com/content/8/3/239&lt;/url&gt;&lt;/related-urls&gt;&lt;/urls&gt;&lt;custom1&gt;Accept&lt;/custom1&gt;&lt;custom2&gt;Accept&lt;/custom2&gt;&lt;custom3&gt;Accept&lt;/custom3&gt;&lt;electronic-resource-num&gt;10.1177/1748895808092428&lt;/electronic-resource-num&gt;&lt;remote-database-name&gt;  Core Collection - 14 DEC 2015&amp;#xD;&lt;/remote-database-name&gt;&lt;/record&gt;&lt;/Cite&gt;&lt;/EndNote&gt;</w:instrText>
            </w:r>
            <w:r w:rsidR="008941DA">
              <w:rPr>
                <w:noProof/>
                <w:color w:val="000000"/>
                <w:sz w:val="18"/>
                <w:szCs w:val="18"/>
              </w:rPr>
              <w:fldChar w:fldCharType="separate"/>
            </w:r>
            <w:r w:rsidR="006535F5">
              <w:rPr>
                <w:noProof/>
                <w:color w:val="000000"/>
                <w:sz w:val="18"/>
                <w:szCs w:val="18"/>
              </w:rPr>
              <w:t>(59)</w:t>
            </w:r>
            <w:r w:rsidR="008941DA">
              <w:rPr>
                <w:noProof/>
                <w:color w:val="000000"/>
                <w:sz w:val="18"/>
                <w:szCs w:val="18"/>
              </w:rPr>
              <w:fldChar w:fldCharType="end"/>
            </w:r>
          </w:p>
        </w:tc>
        <w:tc>
          <w:tcPr>
            <w:tcW w:w="1360" w:type="dxa"/>
          </w:tcPr>
          <w:p w14:paraId="7C22D203"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UK</w:t>
            </w:r>
          </w:p>
        </w:tc>
        <w:tc>
          <w:tcPr>
            <w:tcW w:w="1329" w:type="dxa"/>
          </w:tcPr>
          <w:p w14:paraId="5EDFB26D"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653F08">
              <w:rPr>
                <w:color w:val="000000"/>
                <w:sz w:val="18"/>
                <w:szCs w:val="18"/>
              </w:rPr>
              <w:t>Multiple outcomes</w:t>
            </w:r>
          </w:p>
        </w:tc>
        <w:tc>
          <w:tcPr>
            <w:tcW w:w="1738" w:type="dxa"/>
          </w:tcPr>
          <w:p w14:paraId="46CCEAD2"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 xml:space="preserve">Extended trading (up to 24 hrs (from 11pm)): on-premise </w:t>
            </w:r>
          </w:p>
        </w:tc>
        <w:tc>
          <w:tcPr>
            <w:tcW w:w="2338" w:type="dxa"/>
          </w:tcPr>
          <w:p w14:paraId="3E59515B" w14:textId="77777777" w:rsidR="000A22AA"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Descriptive pre/post comparison with no control sites</w:t>
            </w:r>
          </w:p>
        </w:tc>
        <w:tc>
          <w:tcPr>
            <w:tcW w:w="2747" w:type="dxa"/>
          </w:tcPr>
          <w:p w14:paraId="0392EC73"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The changes to the Act did not lead to major changes in actual trading hours. Effects on crime statistics were small or non-existent</w:t>
            </w:r>
          </w:p>
        </w:tc>
        <w:tc>
          <w:tcPr>
            <w:tcW w:w="2894" w:type="dxa"/>
          </w:tcPr>
          <w:p w14:paraId="3685A9D5"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latively short </w:t>
            </w:r>
            <w:r w:rsidRPr="00526B2E">
              <w:rPr>
                <w:sz w:val="18"/>
                <w:szCs w:val="18"/>
              </w:rPr>
              <w:t>post</w:t>
            </w:r>
            <w:r>
              <w:rPr>
                <w:sz w:val="18"/>
                <w:szCs w:val="18"/>
              </w:rPr>
              <w:t>-</w:t>
            </w:r>
            <w:r w:rsidRPr="00526B2E">
              <w:rPr>
                <w:sz w:val="18"/>
                <w:szCs w:val="18"/>
              </w:rPr>
              <w:t>policy change</w:t>
            </w:r>
            <w:r>
              <w:rPr>
                <w:sz w:val="18"/>
                <w:szCs w:val="18"/>
              </w:rPr>
              <w:t xml:space="preserve"> =</w:t>
            </w:r>
            <w:r w:rsidRPr="00526B2E">
              <w:rPr>
                <w:sz w:val="18"/>
                <w:szCs w:val="18"/>
              </w:rPr>
              <w:t xml:space="preserve"> only- short-term evaluation</w:t>
            </w:r>
            <w:r>
              <w:rPr>
                <w:sz w:val="18"/>
                <w:szCs w:val="18"/>
              </w:rPr>
              <w:t xml:space="preserve">. </w:t>
            </w:r>
            <w:r w:rsidRPr="00526B2E">
              <w:rPr>
                <w:sz w:val="18"/>
                <w:szCs w:val="18"/>
              </w:rPr>
              <w:t xml:space="preserve">No control </w:t>
            </w:r>
            <w:proofErr w:type="gramStart"/>
            <w:r w:rsidRPr="00526B2E">
              <w:rPr>
                <w:sz w:val="18"/>
                <w:szCs w:val="18"/>
              </w:rPr>
              <w:t>site</w:t>
            </w:r>
            <w:proofErr w:type="gramEnd"/>
            <w:r>
              <w:rPr>
                <w:sz w:val="18"/>
                <w:szCs w:val="18"/>
              </w:rPr>
              <w:t xml:space="preserve">. </w:t>
            </w:r>
            <w:r w:rsidRPr="00526B2E">
              <w:rPr>
                <w:sz w:val="18"/>
                <w:szCs w:val="18"/>
              </w:rPr>
              <w:t>No controls of exogenous factors</w:t>
            </w:r>
          </w:p>
        </w:tc>
      </w:tr>
      <w:tr w:rsidR="000A22AA" w:rsidRPr="00526B2E" w14:paraId="474C5E62"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2F7C23FD" w14:textId="77777777" w:rsidR="000A22AA" w:rsidRPr="00526B2E" w:rsidRDefault="000A22AA" w:rsidP="006535F5">
            <w:pPr>
              <w:spacing w:after="120"/>
              <w:rPr>
                <w:color w:val="000000"/>
                <w:sz w:val="18"/>
                <w:szCs w:val="18"/>
              </w:rPr>
            </w:pPr>
            <w:r w:rsidRPr="00526B2E">
              <w:rPr>
                <w:color w:val="000000"/>
                <w:sz w:val="18"/>
                <w:szCs w:val="18"/>
              </w:rPr>
              <w:t xml:space="preserve">Humphreys </w:t>
            </w:r>
            <w:r>
              <w:rPr>
                <w:color w:val="000000"/>
                <w:sz w:val="18"/>
                <w:szCs w:val="18"/>
              </w:rPr>
              <w:t>et al 2013</w:t>
            </w:r>
            <w:r w:rsidR="008941DA">
              <w:rPr>
                <w:color w:val="000000"/>
                <w:sz w:val="18"/>
                <w:szCs w:val="18"/>
              </w:rPr>
              <w:fldChar w:fldCharType="begin"/>
            </w:r>
            <w:r w:rsidR="006535F5">
              <w:rPr>
                <w:color w:val="000000"/>
                <w:sz w:val="18"/>
                <w:szCs w:val="18"/>
              </w:rPr>
              <w:instrText xml:space="preserve"> ADDIN EN.CITE &lt;EndNote&gt;&lt;Cite&gt;&lt;Author&gt;Humphreys&lt;/Author&gt;&lt;Year&gt;2013&lt;/Year&gt;&lt;RecNum&gt;61&lt;/RecNum&gt;&lt;DisplayText&gt;(61)&lt;/DisplayText&gt;&lt;record&gt;&lt;rec-number&gt;61&lt;/rec-number&gt;&lt;foreign-keys&gt;&lt;key app="EN" db-id="avr05stv7arzs9erswtvftvb5xwz5ew2prxr" timestamp="1489632486"&gt;61&lt;/key&gt;&lt;/foreign-keys&gt;&lt;ref-type name="Journal Article"&gt;17&lt;/ref-type&gt;&lt;contributors&gt;&lt;authors&gt;&lt;author&gt;Humphreys, David K.&lt;/author&gt;&lt;author&gt;Eisner, Manuel P.&lt;/author&gt;&lt;author&gt;Wiebe, Douglas J.&lt;/author&gt;&lt;/authors&gt;&lt;/contributors&gt;&lt;titles&gt;&lt;title&gt;Evaluating the impact of flexible alcohol trading hours on violence: an interrupted time series analysis&lt;/title&gt;&lt;secondary-title&gt;PloS one&lt;/secondary-title&gt;&lt;/titles&gt;&lt;periodical&gt;&lt;full-title&gt;PloS one&lt;/full-title&gt;&lt;/periodical&gt;&lt;pages&gt;e55581&lt;/pages&gt;&lt;volume&gt;8&lt;/volume&gt;&lt;number&gt;2&lt;/number&gt;&lt;dates&gt;&lt;year&gt;2013&lt;/year&gt;&lt;pub-dates&gt;&lt;date&gt;2013 (Epub 2013 Feb&lt;/date&gt;&lt;/pub-dates&gt;&lt;/dates&gt;&lt;isbn&gt;1932-6203&lt;/isbn&gt;&lt;accession-num&gt;MEDLINE:23457474&lt;/accession-num&gt;&lt;urls&gt;&lt;related-urls&gt;&lt;url&gt;&amp;lt;Go to ISI&amp;gt;://MEDLINE:23457474&lt;/url&gt;&lt;/related-urls&gt;&lt;/urls&gt;&lt;custom1&gt;Accept&lt;/custom1&gt;&lt;custom2&gt;Accept&lt;/custom2&gt;&lt;custom3&gt;Accept&lt;/custom3&gt;&lt;electronic-resource-num&gt;10.1371/journal.pone.0055581&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1)</w:t>
            </w:r>
            <w:r w:rsidR="008941DA">
              <w:rPr>
                <w:color w:val="000000"/>
                <w:sz w:val="18"/>
                <w:szCs w:val="18"/>
              </w:rPr>
              <w:fldChar w:fldCharType="end"/>
            </w:r>
          </w:p>
        </w:tc>
        <w:tc>
          <w:tcPr>
            <w:tcW w:w="1360" w:type="dxa"/>
          </w:tcPr>
          <w:p w14:paraId="487D6804"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Manchester, England</w:t>
            </w:r>
          </w:p>
        </w:tc>
        <w:tc>
          <w:tcPr>
            <w:tcW w:w="1329" w:type="dxa"/>
          </w:tcPr>
          <w:p w14:paraId="0E0C49C2"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Violence</w:t>
            </w:r>
          </w:p>
        </w:tc>
        <w:tc>
          <w:tcPr>
            <w:tcW w:w="1738" w:type="dxa"/>
          </w:tcPr>
          <w:p w14:paraId="087644F6"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E</w:t>
            </w:r>
            <w:r w:rsidRPr="00526B2E">
              <w:rPr>
                <w:color w:val="000000"/>
                <w:sz w:val="18"/>
                <w:szCs w:val="18"/>
              </w:rPr>
              <w:t>xtended trading hours (up to 24 hrs (from 11pm)): on-</w:t>
            </w:r>
            <w:r w:rsidRPr="00526B2E">
              <w:rPr>
                <w:color w:val="000000"/>
                <w:sz w:val="18"/>
                <w:szCs w:val="18"/>
              </w:rPr>
              <w:lastRenderedPageBreak/>
              <w:t xml:space="preserve">premise </w:t>
            </w:r>
          </w:p>
        </w:tc>
        <w:tc>
          <w:tcPr>
            <w:tcW w:w="2338" w:type="dxa"/>
          </w:tcPr>
          <w:p w14:paraId="3C404EA9"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lastRenderedPageBreak/>
              <w:t>Interrupted time-series with no control series</w:t>
            </w:r>
          </w:p>
        </w:tc>
        <w:tc>
          <w:tcPr>
            <w:tcW w:w="2747" w:type="dxa"/>
          </w:tcPr>
          <w:p w14:paraId="0A167334"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Violence level unchanged, some evidence violence shifted to later in night</w:t>
            </w:r>
          </w:p>
        </w:tc>
        <w:tc>
          <w:tcPr>
            <w:tcW w:w="2894" w:type="dxa"/>
          </w:tcPr>
          <w:p w14:paraId="1A4E4226"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526B2E">
              <w:rPr>
                <w:sz w:val="18"/>
                <w:szCs w:val="18"/>
              </w:rPr>
              <w:t>No control</w:t>
            </w:r>
            <w:r>
              <w:rPr>
                <w:sz w:val="18"/>
                <w:szCs w:val="18"/>
              </w:rPr>
              <w:t xml:space="preserve"> site</w:t>
            </w:r>
          </w:p>
        </w:tc>
      </w:tr>
      <w:tr w:rsidR="000A22AA" w:rsidRPr="00526B2E" w14:paraId="6924AB21"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57CDA061" w14:textId="77777777" w:rsidR="000A22AA" w:rsidRPr="00526B2E" w:rsidRDefault="000A22AA" w:rsidP="006535F5">
            <w:pPr>
              <w:spacing w:after="120"/>
              <w:rPr>
                <w:color w:val="000000"/>
                <w:sz w:val="18"/>
                <w:szCs w:val="18"/>
              </w:rPr>
            </w:pPr>
            <w:r w:rsidRPr="00526B2E">
              <w:rPr>
                <w:color w:val="000000"/>
                <w:sz w:val="18"/>
                <w:szCs w:val="18"/>
              </w:rPr>
              <w:t>Humphreys &amp; Eisner 2014</w:t>
            </w:r>
            <w:r w:rsidR="008941DA">
              <w:rPr>
                <w:color w:val="000000"/>
                <w:sz w:val="18"/>
                <w:szCs w:val="18"/>
              </w:rPr>
              <w:fldChar w:fldCharType="begin"/>
            </w:r>
            <w:r w:rsidR="006535F5">
              <w:rPr>
                <w:color w:val="000000"/>
                <w:sz w:val="18"/>
                <w:szCs w:val="18"/>
              </w:rPr>
              <w:instrText xml:space="preserve"> ADDIN EN.CITE &lt;EndNote&gt;&lt;Cite&gt;&lt;Author&gt;Humphreys&lt;/Author&gt;&lt;Year&gt;2014&lt;/Year&gt;&lt;RecNum&gt;60&lt;/RecNum&gt;&lt;DisplayText&gt;(60)&lt;/DisplayText&gt;&lt;record&gt;&lt;rec-number&gt;60&lt;/rec-number&gt;&lt;foreign-keys&gt;&lt;key app="EN" db-id="avr05stv7arzs9erswtvftvb5xwz5ew2prxr" timestamp="1489632485"&gt;60&lt;/key&gt;&lt;/foreign-keys&gt;&lt;ref-type name="Journal Article"&gt;17&lt;/ref-type&gt;&lt;contributors&gt;&lt;authors&gt;&lt;author&gt;Humphreys, David K.&lt;/author&gt;&lt;author&gt;Eisner, Manuel P.&lt;/author&gt;&lt;/authors&gt;&lt;/contributors&gt;&lt;titles&gt;&lt;title&gt;Do flexible alcohol trading hours reduce violence? A theory-based natural experiment in alcohol policy&lt;/title&gt;&lt;secondary-title&gt;Social science &amp;amp; medicine (1982)&lt;/secondary-title&gt;&lt;/titles&gt;&lt;periodical&gt;&lt;full-title&gt;Social science &amp;amp; medicine (1982)&lt;/full-title&gt;&lt;/periodical&gt;&lt;pages&gt;1-9&lt;/pages&gt;&lt;volume&gt;102&lt;/volume&gt;&lt;dates&gt;&lt;year&gt;2014&lt;/year&gt;&lt;pub-dates&gt;&lt;date&gt;2014 Feb (Epub 2013 Nov&lt;/date&gt;&lt;/pub-dates&gt;&lt;/dates&gt;&lt;isbn&gt;1873-5347&lt;/isbn&gt;&lt;accession-num&gt;MEDLINE:24565135&lt;/accession-num&gt;&lt;urls&gt;&lt;related-urls&gt;&lt;url&gt;&amp;lt;Go to ISI&amp;gt;://MEDLINE:24565135&lt;/url&gt;&lt;/related-urls&gt;&lt;/urls&gt;&lt;custom1&gt;Accept&lt;/custom1&gt;&lt;custom2&gt;Accept&lt;/custom2&gt;&lt;custom3&gt;Accept&lt;/custom3&gt;&lt;electronic-resource-num&gt;10.1016/j.socscimed.2013.11.038&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0)</w:t>
            </w:r>
            <w:r w:rsidR="008941DA">
              <w:rPr>
                <w:color w:val="000000"/>
                <w:sz w:val="18"/>
                <w:szCs w:val="18"/>
              </w:rPr>
              <w:fldChar w:fldCharType="end"/>
            </w:r>
          </w:p>
        </w:tc>
        <w:tc>
          <w:tcPr>
            <w:tcW w:w="1360" w:type="dxa"/>
          </w:tcPr>
          <w:p w14:paraId="068E8DB9"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Manchester, England</w:t>
            </w:r>
          </w:p>
        </w:tc>
        <w:tc>
          <w:tcPr>
            <w:tcW w:w="1329" w:type="dxa"/>
          </w:tcPr>
          <w:p w14:paraId="25DF9593"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Violence</w:t>
            </w:r>
          </w:p>
        </w:tc>
        <w:tc>
          <w:tcPr>
            <w:tcW w:w="1738" w:type="dxa"/>
          </w:tcPr>
          <w:p w14:paraId="0D79F80E"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Extended trading (up to 24 hr trading (from 11pm)): on-premise</w:t>
            </w:r>
            <w:r>
              <w:rPr>
                <w:color w:val="000000"/>
                <w:sz w:val="18"/>
                <w:szCs w:val="18"/>
              </w:rPr>
              <w:t>. Data on actual trading hours were incorporated.</w:t>
            </w:r>
          </w:p>
        </w:tc>
        <w:tc>
          <w:tcPr>
            <w:tcW w:w="2338" w:type="dxa"/>
          </w:tcPr>
          <w:p w14:paraId="1B2DE7C9"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Dose-response differences in differences analysis (with geographic areas as the unit of analysis)</w:t>
            </w:r>
          </w:p>
        </w:tc>
        <w:tc>
          <w:tcPr>
            <w:tcW w:w="2747" w:type="dxa"/>
          </w:tcPr>
          <w:p w14:paraId="4B21D46C"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No effect</w:t>
            </w:r>
          </w:p>
        </w:tc>
        <w:tc>
          <w:tcPr>
            <w:tcW w:w="2894" w:type="dxa"/>
          </w:tcPr>
          <w:p w14:paraId="6BDF1B3C"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r w:rsidRPr="00526B2E">
              <w:rPr>
                <w:sz w:val="18"/>
                <w:szCs w:val="18"/>
              </w:rPr>
              <w:t>No control</w:t>
            </w:r>
            <w:r>
              <w:rPr>
                <w:sz w:val="18"/>
                <w:szCs w:val="18"/>
              </w:rPr>
              <w:t xml:space="preserve"> site</w:t>
            </w:r>
          </w:p>
        </w:tc>
      </w:tr>
      <w:tr w:rsidR="000A22AA" w:rsidRPr="00526B2E" w14:paraId="2731A1BB"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3EC60534" w14:textId="77777777" w:rsidR="000A22AA" w:rsidRPr="00526B2E" w:rsidRDefault="000A22AA" w:rsidP="006535F5">
            <w:pPr>
              <w:spacing w:after="120"/>
              <w:rPr>
                <w:color w:val="000000"/>
                <w:sz w:val="18"/>
                <w:szCs w:val="18"/>
              </w:rPr>
            </w:pPr>
            <w:r w:rsidRPr="00526B2E">
              <w:rPr>
                <w:color w:val="000000"/>
                <w:sz w:val="18"/>
                <w:szCs w:val="18"/>
              </w:rPr>
              <w:t>Kypri et al 2011</w:t>
            </w:r>
            <w:r w:rsidR="008941DA">
              <w:rPr>
                <w:color w:val="000000"/>
                <w:sz w:val="18"/>
                <w:szCs w:val="18"/>
              </w:rPr>
              <w:fldChar w:fldCharType="begin"/>
            </w:r>
            <w:r w:rsidR="006535F5">
              <w:rPr>
                <w:color w:val="000000"/>
                <w:sz w:val="18"/>
                <w:szCs w:val="18"/>
              </w:rPr>
              <w:instrText xml:space="preserve"> ADDIN EN.CITE &lt;EndNote&gt;&lt;Cite&gt;&lt;Author&gt;Kypri&lt;/Author&gt;&lt;Year&gt;2011&lt;/Year&gt;&lt;RecNum&gt;67&lt;/RecNum&gt;&lt;DisplayText&gt;(67)&lt;/DisplayText&gt;&lt;record&gt;&lt;rec-number&gt;67&lt;/rec-number&gt;&lt;foreign-keys&gt;&lt;key app="EN" db-id="avr05stv7arzs9erswtvftvb5xwz5ew2prxr" timestamp="1489632493"&gt;67&lt;/key&gt;&lt;/foreign-keys&gt;&lt;ref-type name="Journal Article"&gt;17&lt;/ref-type&gt;&lt;contributors&gt;&lt;authors&gt;&lt;author&gt;Kypri, Kypros&lt;/author&gt;&lt;author&gt;Jones, Craig&lt;/author&gt;&lt;author&gt;McElduff, Patrick&lt;/author&gt;&lt;author&gt;Barker, Daniel&lt;/author&gt;&lt;/authors&gt;&lt;/contributors&gt;&lt;titles&gt;&lt;title&gt;Effects of restricting pub closing times on night-time assaults in an Australian city&lt;/title&gt;&lt;secondary-title&gt;Addiction (Abingdon, England)&lt;/secondary-title&gt;&lt;/titles&gt;&lt;periodical&gt;&lt;full-title&gt;Addiction (Abingdon, England)&lt;/full-title&gt;&lt;/periodical&gt;&lt;pages&gt;303-10&lt;/pages&gt;&lt;volume&gt;106&lt;/volume&gt;&lt;number&gt;2&lt;/number&gt;&lt;dates&gt;&lt;year&gt;2011&lt;/year&gt;&lt;pub-dates&gt;&lt;date&gt;2011 Feb (Epub 2010 Sep&lt;/date&gt;&lt;/pub-dates&gt;&lt;/dates&gt;&lt;isbn&gt;1360-0443&lt;/isbn&gt;&lt;accession-num&gt;MEDLINE:20840191&lt;/accession-num&gt;&lt;urls&gt;&lt;related-urls&gt;&lt;url&gt;&amp;lt;Go to ISI&amp;gt;://MEDLINE:20840191&lt;/url&gt;&lt;/related-urls&gt;&lt;/urls&gt;&lt;custom1&gt;Accept&lt;/custom1&gt;&lt;custom2&gt;Accept&lt;/custom2&gt;&lt;custom3&gt;Accept&lt;/custom3&gt;&lt;electronic-resource-num&gt;10.1111/j.1360-0443.2010.03125.x&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7)</w:t>
            </w:r>
            <w:r w:rsidR="008941DA">
              <w:rPr>
                <w:color w:val="000000"/>
                <w:sz w:val="18"/>
                <w:szCs w:val="18"/>
              </w:rPr>
              <w:fldChar w:fldCharType="end"/>
            </w:r>
          </w:p>
        </w:tc>
        <w:tc>
          <w:tcPr>
            <w:tcW w:w="1360" w:type="dxa"/>
          </w:tcPr>
          <w:p w14:paraId="4DC26B2A"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Newcastle, Australia</w:t>
            </w:r>
          </w:p>
        </w:tc>
        <w:tc>
          <w:tcPr>
            <w:tcW w:w="1329" w:type="dxa"/>
          </w:tcPr>
          <w:p w14:paraId="36960AD7"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Violence</w:t>
            </w:r>
          </w:p>
        </w:tc>
        <w:tc>
          <w:tcPr>
            <w:tcW w:w="1738" w:type="dxa"/>
          </w:tcPr>
          <w:p w14:paraId="352AB91E"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Restricted trading (3.30 a.m. closing with a 1.30 a.m. lockout): 14 inner-city hotels</w:t>
            </w:r>
          </w:p>
        </w:tc>
        <w:tc>
          <w:tcPr>
            <w:tcW w:w="2338" w:type="dxa"/>
          </w:tcPr>
          <w:p w14:paraId="430C73AA"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Pre/post comparison with control site and control for overall trend</w:t>
            </w:r>
          </w:p>
        </w:tc>
        <w:tc>
          <w:tcPr>
            <w:tcW w:w="2747" w:type="dxa"/>
          </w:tcPr>
          <w:p w14:paraId="4FBE0A56"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Assaults fell sharply following the intervention</w:t>
            </w:r>
          </w:p>
        </w:tc>
        <w:tc>
          <w:tcPr>
            <w:tcW w:w="2894" w:type="dxa"/>
          </w:tcPr>
          <w:p w14:paraId="489F6D51"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526B2E">
              <w:rPr>
                <w:sz w:val="18"/>
                <w:szCs w:val="18"/>
              </w:rPr>
              <w:t>Control setting is not the most appropriate (but does allow for testing of diffusion effects)</w:t>
            </w:r>
          </w:p>
        </w:tc>
      </w:tr>
      <w:tr w:rsidR="000A22AA" w:rsidRPr="00526B2E" w14:paraId="742CFC41"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36164C97" w14:textId="77777777" w:rsidR="000A22AA" w:rsidRPr="00526B2E" w:rsidRDefault="000A22AA" w:rsidP="006535F5">
            <w:pPr>
              <w:spacing w:after="120"/>
              <w:rPr>
                <w:color w:val="000000"/>
                <w:sz w:val="18"/>
                <w:szCs w:val="18"/>
              </w:rPr>
            </w:pPr>
            <w:r w:rsidRPr="00526B2E">
              <w:rPr>
                <w:color w:val="000000"/>
                <w:sz w:val="18"/>
                <w:szCs w:val="18"/>
              </w:rPr>
              <w:t>Kypri et al 2014</w:t>
            </w:r>
            <w:r w:rsidR="008941DA">
              <w:rPr>
                <w:color w:val="000000"/>
                <w:sz w:val="18"/>
                <w:szCs w:val="18"/>
              </w:rPr>
              <w:fldChar w:fldCharType="begin"/>
            </w:r>
            <w:r w:rsidR="006535F5">
              <w:rPr>
                <w:color w:val="000000"/>
                <w:sz w:val="18"/>
                <w:szCs w:val="18"/>
              </w:rPr>
              <w:instrText xml:space="preserve"> ADDIN EN.CITE &lt;EndNote&gt;&lt;Cite&gt;&lt;Author&gt;Kypri&lt;/Author&gt;&lt;Year&gt;2014&lt;/Year&gt;&lt;RecNum&gt;81&lt;/RecNum&gt;&lt;DisplayText&gt;(68)&lt;/DisplayText&gt;&lt;record&gt;&lt;rec-number&gt;81&lt;/rec-number&gt;&lt;foreign-keys&gt;&lt;key app="EN" db-id="avr05stv7arzs9erswtvftvb5xwz5ew2prxr" timestamp="1489632508"&gt;81&lt;/key&gt;&lt;/foreign-keys&gt;&lt;ref-type name="Journal Article"&gt;17&lt;/ref-type&gt;&lt;contributors&gt;&lt;authors&gt;&lt;author&gt;Kypri, Kypros&lt;/author&gt;&lt;author&gt;McElduff, Patrick&lt;/author&gt;&lt;author&gt;Miller, Peter&lt;/author&gt;&lt;/authors&gt;&lt;/contributors&gt;&lt;titles&gt;&lt;title&gt;Restrictions in pub closing times and lockouts in Newcastle, Australia five years on&lt;/title&gt;&lt;secondary-title&gt;Drug and alcohol review&lt;/secondary-title&gt;&lt;/titles&gt;&lt;periodical&gt;&lt;full-title&gt;Drug and alcohol review&lt;/full-title&gt;&lt;/periodical&gt;&lt;pages&gt;323-6&lt;/pages&gt;&lt;volume&gt;33&lt;/volume&gt;&lt;number&gt;3&lt;/number&gt;&lt;dates&gt;&lt;year&gt;2014&lt;/year&gt;&lt;pub-dates&gt;&lt;date&gt;2014 May (Epub 2014 Mar&lt;/date&gt;&lt;/pub-dates&gt;&lt;/dates&gt;&lt;isbn&gt;1465-3362&lt;/isbn&gt;&lt;accession-num&gt;MEDLINE:24589092&lt;/accession-num&gt;&lt;urls&gt;&lt;related-urls&gt;&lt;url&gt;&amp;lt;Go to ISI&amp;gt;://MEDLINE:24589092&lt;/url&gt;&lt;/related-urls&gt;&lt;/urls&gt;&lt;custom1&gt;Accept&lt;/custom1&gt;&lt;custom2&gt;Accept&lt;/custom2&gt;&lt;custom3&gt;Accept&lt;/custom3&gt;&lt;electronic-resource-num&gt;10.1111/dar.12123&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8)</w:t>
            </w:r>
            <w:r w:rsidR="008941DA">
              <w:rPr>
                <w:color w:val="000000"/>
                <w:sz w:val="18"/>
                <w:szCs w:val="18"/>
              </w:rPr>
              <w:fldChar w:fldCharType="end"/>
            </w:r>
          </w:p>
        </w:tc>
        <w:tc>
          <w:tcPr>
            <w:tcW w:w="1360" w:type="dxa"/>
          </w:tcPr>
          <w:p w14:paraId="1085058A"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Newcastle, Australia</w:t>
            </w:r>
          </w:p>
        </w:tc>
        <w:tc>
          <w:tcPr>
            <w:tcW w:w="1329" w:type="dxa"/>
          </w:tcPr>
          <w:p w14:paraId="5A3239F3"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Violence</w:t>
            </w:r>
          </w:p>
        </w:tc>
        <w:tc>
          <w:tcPr>
            <w:tcW w:w="1738" w:type="dxa"/>
          </w:tcPr>
          <w:p w14:paraId="53E60FAB"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Restricted trading (3.30 a.m. closing with a 1.30 a.m. lockout): 14 inner-city hotels</w:t>
            </w:r>
          </w:p>
        </w:tc>
        <w:tc>
          <w:tcPr>
            <w:tcW w:w="2338" w:type="dxa"/>
          </w:tcPr>
          <w:p w14:paraId="3BF3FEA5"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Pre/post comparison with control site and control for overall trend</w:t>
            </w:r>
          </w:p>
        </w:tc>
        <w:tc>
          <w:tcPr>
            <w:tcW w:w="2747" w:type="dxa"/>
          </w:tcPr>
          <w:p w14:paraId="1A7CCC85"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The original drop in assaults was maintained for ~ 5 years</w:t>
            </w:r>
          </w:p>
        </w:tc>
        <w:tc>
          <w:tcPr>
            <w:tcW w:w="2894" w:type="dxa"/>
          </w:tcPr>
          <w:p w14:paraId="40BED638"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p>
        </w:tc>
      </w:tr>
      <w:tr w:rsidR="000A22AA" w:rsidRPr="00526B2E" w14:paraId="2C4BEED8"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7CD6489D" w14:textId="77777777" w:rsidR="000A22AA" w:rsidRPr="00526B2E" w:rsidRDefault="000A22AA" w:rsidP="006535F5">
            <w:pPr>
              <w:spacing w:after="120"/>
              <w:rPr>
                <w:color w:val="000000"/>
                <w:sz w:val="18"/>
                <w:szCs w:val="18"/>
              </w:rPr>
            </w:pPr>
            <w:r w:rsidRPr="00526B2E">
              <w:rPr>
                <w:color w:val="000000"/>
                <w:sz w:val="18"/>
                <w:szCs w:val="18"/>
              </w:rPr>
              <w:t>Marcus &amp; Seidler 2015</w:t>
            </w:r>
            <w:r w:rsidR="008941DA">
              <w:rPr>
                <w:color w:val="000000"/>
                <w:sz w:val="18"/>
                <w:szCs w:val="18"/>
              </w:rPr>
              <w:fldChar w:fldCharType="begin"/>
            </w:r>
            <w:r w:rsidR="006535F5">
              <w:rPr>
                <w:color w:val="000000"/>
                <w:sz w:val="18"/>
                <w:szCs w:val="18"/>
              </w:rPr>
              <w:instrText xml:space="preserve"> ADDIN EN.CITE &lt;EndNote&gt;&lt;Cite&gt;&lt;Author&gt;Marcus&lt;/Author&gt;&lt;Year&gt;2015&lt;/Year&gt;&lt;RecNum&gt;72&lt;/RecNum&gt;&lt;DisplayText&gt;(73)&lt;/DisplayText&gt;&lt;record&gt;&lt;rec-number&gt;72&lt;/rec-number&gt;&lt;foreign-keys&gt;&lt;key app="EN" db-id="avr05stv7arzs9erswtvftvb5xwz5ew2prxr" timestamp="1489632498"&gt;72&lt;/key&gt;&lt;/foreign-keys&gt;&lt;ref-type name="Journal Article"&gt;17&lt;/ref-type&gt;&lt;contributors&gt;&lt;authors&gt;&lt;author&gt;Marcus, J.&lt;/author&gt;&lt;author&gt;Siedler, T.&lt;/author&gt;&lt;/authors&gt;&lt;/contributors&gt;&lt;titles&gt;&lt;title&gt;Reducing binge drinking? The effect of a ban on late-night off-premise alcohol sales on alcohol-related hospital stays in Germany&lt;/title&gt;&lt;secondary-title&gt;Journal of Public Economics&lt;/secondary-title&gt;&lt;/titles&gt;&lt;periodical&gt;&lt;full-title&gt;Journal of Public Economics&lt;/full-title&gt;&lt;/periodical&gt;&lt;pages&gt;55-77&lt;/pages&gt;&lt;volume&gt;123&lt;/volume&gt;&lt;dates&gt;&lt;year&gt;2015&lt;/year&gt;&lt;pub-dates&gt;&lt;date&gt;Mar&lt;/date&gt;&lt;/pub-dates&gt;&lt;/dates&gt;&lt;isbn&gt;0047-2727&lt;/isbn&gt;&lt;accession-num&gt;WOS:000353083100005&lt;/accession-num&gt;&lt;urls&gt;&lt;related-urls&gt;&lt;url&gt;&amp;lt;Go to ISI&amp;gt;://WOS:000353083100005&lt;/url&gt;&lt;/related-urls&gt;&lt;/urls&gt;&lt;custom1&gt;Accept&lt;/custom1&gt;&lt;custom2&gt;Accept&lt;/custom2&gt;&lt;custom3&gt;Accept&lt;/custom3&gt;&lt;electronic-resource-num&gt;10.1016/j.jpubeco.2014.12.010&lt;/electronic-resource-num&gt;&lt;remote-database-name&gt;  Core Collection - 14 DEC 2015&amp;#xD;&lt;/remote-database-name&gt;&lt;/record&gt;&lt;/Cite&gt;&lt;/EndNote&gt;</w:instrText>
            </w:r>
            <w:r w:rsidR="008941DA">
              <w:rPr>
                <w:color w:val="000000"/>
                <w:sz w:val="18"/>
                <w:szCs w:val="18"/>
              </w:rPr>
              <w:fldChar w:fldCharType="separate"/>
            </w:r>
            <w:r w:rsidR="006535F5">
              <w:rPr>
                <w:noProof/>
                <w:color w:val="000000"/>
                <w:sz w:val="18"/>
                <w:szCs w:val="18"/>
              </w:rPr>
              <w:t>(73)</w:t>
            </w:r>
            <w:r w:rsidR="008941DA">
              <w:rPr>
                <w:color w:val="000000"/>
                <w:sz w:val="18"/>
                <w:szCs w:val="18"/>
              </w:rPr>
              <w:fldChar w:fldCharType="end"/>
            </w:r>
          </w:p>
        </w:tc>
        <w:tc>
          <w:tcPr>
            <w:tcW w:w="1360" w:type="dxa"/>
          </w:tcPr>
          <w:p w14:paraId="43ACAABE"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Baden-Wurttemberg, Germany</w:t>
            </w:r>
          </w:p>
        </w:tc>
        <w:tc>
          <w:tcPr>
            <w:tcW w:w="1329" w:type="dxa"/>
          </w:tcPr>
          <w:p w14:paraId="521F10AA"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Alcohol-related morbidity &amp; assault</w:t>
            </w:r>
          </w:p>
        </w:tc>
        <w:tc>
          <w:tcPr>
            <w:tcW w:w="1738" w:type="dxa"/>
          </w:tcPr>
          <w:p w14:paraId="0CCF3B34"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Restricted trading (between 10pm - 5am): off-premise outlets</w:t>
            </w:r>
          </w:p>
        </w:tc>
        <w:tc>
          <w:tcPr>
            <w:tcW w:w="2338" w:type="dxa"/>
          </w:tcPr>
          <w:p w14:paraId="051EED85"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Difference in differences with control sites</w:t>
            </w:r>
          </w:p>
        </w:tc>
        <w:tc>
          <w:tcPr>
            <w:tcW w:w="2747" w:type="dxa"/>
          </w:tcPr>
          <w:p w14:paraId="0E8AC091"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Reduced hospital admissions for 15-19 and 20-24 yr olds, but not for 25-29 and 30+</w:t>
            </w:r>
          </w:p>
        </w:tc>
        <w:tc>
          <w:tcPr>
            <w:tcW w:w="2894" w:type="dxa"/>
          </w:tcPr>
          <w:p w14:paraId="7C0A2575"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p>
        </w:tc>
      </w:tr>
      <w:tr w:rsidR="000A22AA" w:rsidRPr="00526B2E" w14:paraId="79BE3E3A"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78169953" w14:textId="77777777" w:rsidR="000A22AA" w:rsidRPr="00526B2E" w:rsidRDefault="000A22AA" w:rsidP="006535F5">
            <w:pPr>
              <w:spacing w:after="120"/>
              <w:rPr>
                <w:color w:val="000000"/>
                <w:sz w:val="18"/>
                <w:szCs w:val="18"/>
              </w:rPr>
            </w:pPr>
            <w:r w:rsidRPr="00526B2E">
              <w:rPr>
                <w:color w:val="000000"/>
                <w:sz w:val="18"/>
                <w:szCs w:val="18"/>
              </w:rPr>
              <w:t>Miller et al 2014</w:t>
            </w:r>
            <w:r w:rsidR="008941DA">
              <w:rPr>
                <w:color w:val="000000"/>
                <w:sz w:val="18"/>
                <w:szCs w:val="18"/>
              </w:rPr>
              <w:fldChar w:fldCharType="begin"/>
            </w:r>
            <w:r w:rsidR="006535F5">
              <w:rPr>
                <w:color w:val="000000"/>
                <w:sz w:val="18"/>
                <w:szCs w:val="18"/>
              </w:rPr>
              <w:instrText xml:space="preserve"> ADDIN EN.CITE &lt;EndNote&gt;&lt;Cite&gt;&lt;Author&gt;Miller&lt;/Author&gt;&lt;Year&gt;2014&lt;/Year&gt;&lt;RecNum&gt;68&lt;/RecNum&gt;&lt;DisplayText&gt;(69)&lt;/DisplayText&gt;&lt;record&gt;&lt;rec-number&gt;68&lt;/rec-number&gt;&lt;foreign-keys&gt;&lt;key app="EN" db-id="avr05stv7arzs9erswtvftvb5xwz5ew2prxr" timestamp="1489632494"&gt;68&lt;/key&gt;&lt;/foreign-keys&gt;&lt;ref-type name="Journal Article"&gt;17&lt;/ref-type&gt;&lt;contributors&gt;&lt;authors&gt;&lt;author&gt;Miller, Peter&lt;/author&gt;&lt;author&gt;Curtis, Ashlee&lt;/author&gt;&lt;author&gt;Palmer, Darren&lt;/author&gt;&lt;author&gt;Busija, Lucy&lt;/author&gt;&lt;author&gt;Tindall, Jennifer&lt;/author&gt;&lt;author&gt;Droste, Nicolas&lt;/author&gt;&lt;author&gt;Gillham, Karen&lt;/author&gt;&lt;author&gt;Coomber, Kerri&lt;/author&gt;&lt;author&gt;Wiggers, John&lt;/author&gt;&lt;/authors&gt;&lt;/contributors&gt;&lt;titles&gt;&lt;title&gt;Changes in injury-related hospital emergency department presentations associated with the imposition of regulatory versus voluntary licensing conditions on licensed venues in two cities&lt;/title&gt;&lt;secondary-title&gt;Drug and alcohol review&lt;/secondary-title&gt;&lt;/titles&gt;&lt;periodical&gt;&lt;full-title&gt;Drug and alcohol review&lt;/full-title&gt;&lt;/periodical&gt;&lt;pages&gt;314-22&lt;/pages&gt;&lt;volume&gt;33&lt;/volume&gt;&lt;number&gt;3&lt;/number&gt;&lt;dates&gt;&lt;year&gt;2014&lt;/year&gt;&lt;pub-dates&gt;&lt;date&gt;2014 May (Epub 2014 Feb&lt;/date&gt;&lt;/pub-dates&gt;&lt;/dates&gt;&lt;isbn&gt;1465-3362&lt;/isbn&gt;&lt;accession-num&gt;MEDLINE:24612319&lt;/accession-num&gt;&lt;urls&gt;&lt;related-urls&gt;&lt;url&gt;&amp;lt;Go to ISI&amp;gt;://MEDLINE:24612319&lt;/url&gt;&lt;/related-urls&gt;&lt;/urls&gt;&lt;custom1&gt;Accept&lt;/custom1&gt;&lt;custom2&gt;Accept&lt;/custom2&gt;&lt;custom3&gt;Accept&lt;/custom3&gt;&lt;electronic-resource-num&gt;10.1111/dar.12118&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69)</w:t>
            </w:r>
            <w:r w:rsidR="008941DA">
              <w:rPr>
                <w:color w:val="000000"/>
                <w:sz w:val="18"/>
                <w:szCs w:val="18"/>
              </w:rPr>
              <w:fldChar w:fldCharType="end"/>
            </w:r>
          </w:p>
        </w:tc>
        <w:tc>
          <w:tcPr>
            <w:tcW w:w="1360" w:type="dxa"/>
          </w:tcPr>
          <w:p w14:paraId="16050296"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Geelong &amp; Newcastle, Australia</w:t>
            </w:r>
          </w:p>
        </w:tc>
        <w:tc>
          <w:tcPr>
            <w:tcW w:w="1329" w:type="dxa"/>
          </w:tcPr>
          <w:p w14:paraId="5940EAAA"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General injury</w:t>
            </w:r>
          </w:p>
        </w:tc>
        <w:tc>
          <w:tcPr>
            <w:tcW w:w="1738" w:type="dxa"/>
          </w:tcPr>
          <w:p w14:paraId="2A77621D"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Restricted trading (3.30 a.m. closing with a 1.30 a.m. lockout): 14 inner-city hotels</w:t>
            </w:r>
            <w:r>
              <w:rPr>
                <w:color w:val="000000"/>
                <w:sz w:val="18"/>
                <w:szCs w:val="18"/>
              </w:rPr>
              <w:t xml:space="preserve"> in Newcastle, compared to variety of voluntary interventions in Geelong</w:t>
            </w:r>
          </w:p>
        </w:tc>
        <w:tc>
          <w:tcPr>
            <w:tcW w:w="2338" w:type="dxa"/>
          </w:tcPr>
          <w:p w14:paraId="40FBAAA8"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Interrupted time-series with no control sites</w:t>
            </w:r>
          </w:p>
        </w:tc>
        <w:tc>
          <w:tcPr>
            <w:tcW w:w="2747" w:type="dxa"/>
          </w:tcPr>
          <w:p w14:paraId="11CECABF"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Reductions in injuries in Newcastle. No significant effects in Geelong</w:t>
            </w:r>
          </w:p>
        </w:tc>
        <w:tc>
          <w:tcPr>
            <w:tcW w:w="2894" w:type="dxa"/>
          </w:tcPr>
          <w:p w14:paraId="4544C173"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valuating many policies in the same study, making specificity of effects difficult</w:t>
            </w:r>
          </w:p>
        </w:tc>
      </w:tr>
      <w:tr w:rsidR="000A22AA" w:rsidRPr="00526B2E" w14:paraId="6A667E01"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12663507" w14:textId="77777777" w:rsidR="000A22AA" w:rsidRPr="00526B2E" w:rsidRDefault="000A22AA" w:rsidP="006535F5">
            <w:pPr>
              <w:spacing w:after="120"/>
              <w:rPr>
                <w:color w:val="000000"/>
                <w:sz w:val="18"/>
                <w:szCs w:val="18"/>
              </w:rPr>
            </w:pPr>
            <w:r w:rsidRPr="00526B2E">
              <w:rPr>
                <w:color w:val="000000"/>
                <w:sz w:val="18"/>
                <w:szCs w:val="18"/>
              </w:rPr>
              <w:t>Newton et al 2007</w:t>
            </w:r>
            <w:r w:rsidR="008941DA">
              <w:rPr>
                <w:color w:val="000000"/>
                <w:sz w:val="18"/>
                <w:szCs w:val="18"/>
              </w:rPr>
              <w:fldChar w:fldCharType="begin"/>
            </w:r>
            <w:r w:rsidR="006535F5">
              <w:rPr>
                <w:color w:val="000000"/>
                <w:sz w:val="18"/>
                <w:szCs w:val="18"/>
              </w:rPr>
              <w:instrText xml:space="preserve"> ADDIN EN.CITE &lt;EndNote&gt;&lt;Cite&gt;&lt;Author&gt;Newton&lt;/Author&gt;&lt;Year&gt;2007&lt;/Year&gt;&lt;RecNum&gt;64&lt;/RecNum&gt;&lt;DisplayText&gt;(64)&lt;/DisplayText&gt;&lt;record&gt;&lt;rec-number&gt;64&lt;/rec-number&gt;&lt;foreign-keys&gt;&lt;key app="EN" db-id="avr05stv7arzs9erswtvftvb5xwz5ew2prxr" timestamp="1489632489"&gt;64&lt;/key&gt;&lt;/foreign-keys&gt;&lt;ref-type name="Journal Article"&gt;17&lt;/ref-type&gt;&lt;contributors&gt;&lt;authors&gt;&lt;author&gt;Newton, Alastair&lt;/author&gt;&lt;/authors&gt;&lt;/contributors&gt;&lt;titles&gt;&lt;title&gt;Impact of the new UK licensing law on emergency hospital attendances: a cohort study.&lt;/title&gt;&lt;secondary-title&gt;Emergency Medicine Journal&lt;/secondary-title&gt;&lt;/titles&gt;&lt;periodical&gt;&lt;full-title&gt;Emergency Medicine Journal&lt;/full-title&gt;&lt;/periodical&gt;&lt;pages&gt;532-534&lt;/pages&gt;&lt;volume&gt;24&lt;/volume&gt;&lt;number&gt;8&lt;/number&gt;&lt;dates&gt;&lt;year&gt;2007&lt;/year&gt;&lt;/dates&gt;&lt;urls&gt;&lt;/urls&gt;&lt;/record&gt;&lt;/Cite&gt;&lt;/EndNote&gt;</w:instrText>
            </w:r>
            <w:r w:rsidR="008941DA">
              <w:rPr>
                <w:color w:val="000000"/>
                <w:sz w:val="18"/>
                <w:szCs w:val="18"/>
              </w:rPr>
              <w:fldChar w:fldCharType="separate"/>
            </w:r>
            <w:r w:rsidR="006535F5">
              <w:rPr>
                <w:noProof/>
                <w:color w:val="000000"/>
                <w:sz w:val="18"/>
                <w:szCs w:val="18"/>
              </w:rPr>
              <w:t>(64)</w:t>
            </w:r>
            <w:r w:rsidR="008941DA">
              <w:rPr>
                <w:color w:val="000000"/>
                <w:sz w:val="18"/>
                <w:szCs w:val="18"/>
              </w:rPr>
              <w:fldChar w:fldCharType="end"/>
            </w:r>
          </w:p>
        </w:tc>
        <w:tc>
          <w:tcPr>
            <w:tcW w:w="1360" w:type="dxa"/>
          </w:tcPr>
          <w:p w14:paraId="760D0E0E" w14:textId="77777777" w:rsidR="000A22AA" w:rsidRPr="00526B2E" w:rsidRDefault="000A22AA" w:rsidP="00F25AEF">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London,</w:t>
            </w:r>
          </w:p>
          <w:p w14:paraId="6DE117FC"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UK</w:t>
            </w:r>
          </w:p>
        </w:tc>
        <w:tc>
          <w:tcPr>
            <w:tcW w:w="1329" w:type="dxa"/>
          </w:tcPr>
          <w:p w14:paraId="6F6203C6"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General injury &amp; Violence</w:t>
            </w:r>
          </w:p>
        </w:tc>
        <w:tc>
          <w:tcPr>
            <w:tcW w:w="1738" w:type="dxa"/>
          </w:tcPr>
          <w:p w14:paraId="1E37AC0E"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up to 24 hrs (from 11pm)): on-premise</w:t>
            </w:r>
          </w:p>
        </w:tc>
        <w:tc>
          <w:tcPr>
            <w:tcW w:w="2338" w:type="dxa"/>
          </w:tcPr>
          <w:p w14:paraId="58D068EE"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Pre/post comparison with no controls</w:t>
            </w:r>
          </w:p>
        </w:tc>
        <w:tc>
          <w:tcPr>
            <w:tcW w:w="2747" w:type="dxa"/>
          </w:tcPr>
          <w:p w14:paraId="4E56561D"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Increases in admissions coded as alcohol-related, increases in alcohol-related assaults and injuries, increases in alcohol-</w:t>
            </w:r>
            <w:r w:rsidRPr="00526B2E">
              <w:rPr>
                <w:color w:val="000000"/>
                <w:sz w:val="18"/>
                <w:szCs w:val="18"/>
              </w:rPr>
              <w:lastRenderedPageBreak/>
              <w:t>related admissions</w:t>
            </w:r>
          </w:p>
        </w:tc>
        <w:tc>
          <w:tcPr>
            <w:tcW w:w="2894" w:type="dxa"/>
          </w:tcPr>
          <w:p w14:paraId="613286B3"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526B2E">
              <w:rPr>
                <w:sz w:val="18"/>
                <w:szCs w:val="18"/>
              </w:rPr>
              <w:lastRenderedPageBreak/>
              <w:t>Changes to coding</w:t>
            </w:r>
            <w:r>
              <w:rPr>
                <w:sz w:val="18"/>
                <w:szCs w:val="18"/>
              </w:rPr>
              <w:t>, no analysis of how the changed policy affected actual hours</w:t>
            </w:r>
          </w:p>
        </w:tc>
      </w:tr>
      <w:tr w:rsidR="000A22AA" w:rsidRPr="00526B2E" w14:paraId="4F8728ED"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78FCEBAA" w14:textId="77777777" w:rsidR="000A22AA" w:rsidRPr="00526B2E" w:rsidRDefault="000A22AA" w:rsidP="006535F5">
            <w:pPr>
              <w:spacing w:after="120"/>
              <w:rPr>
                <w:color w:val="000000"/>
                <w:sz w:val="18"/>
                <w:szCs w:val="18"/>
              </w:rPr>
            </w:pPr>
            <w:r w:rsidRPr="00526B2E">
              <w:rPr>
                <w:color w:val="000000"/>
                <w:sz w:val="18"/>
                <w:szCs w:val="18"/>
              </w:rPr>
              <w:t>Rossow &amp; Norstrom 2012</w:t>
            </w:r>
            <w:r w:rsidR="008941DA">
              <w:rPr>
                <w:color w:val="000000"/>
                <w:sz w:val="18"/>
                <w:szCs w:val="18"/>
              </w:rPr>
              <w:fldChar w:fldCharType="begin"/>
            </w:r>
            <w:r w:rsidR="006535F5">
              <w:rPr>
                <w:color w:val="000000"/>
                <w:sz w:val="18"/>
                <w:szCs w:val="18"/>
              </w:rPr>
              <w:instrText xml:space="preserve"> ADDIN EN.CITE &lt;EndNote&gt;&lt;Cite&gt;&lt;Author&gt;Rossow&lt;/Author&gt;&lt;Year&gt;2012&lt;/Year&gt;&lt;RecNum&gt;73&lt;/RecNum&gt;&lt;DisplayText&gt;(74)&lt;/DisplayText&gt;&lt;record&gt;&lt;rec-number&gt;73&lt;/rec-number&gt;&lt;foreign-keys&gt;&lt;key app="EN" db-id="avr05stv7arzs9erswtvftvb5xwz5ew2prxr" timestamp="1489632499"&gt;73&lt;/key&gt;&lt;/foreign-keys&gt;&lt;ref-type name="Journal Article"&gt;17&lt;/ref-type&gt;&lt;contributors&gt;&lt;authors&gt;&lt;author&gt;Rossow, Ingeborg&lt;/author&gt;&lt;author&gt;Norstrom, Thor&lt;/author&gt;&lt;/authors&gt;&lt;/contributors&gt;&lt;titles&gt;&lt;title&gt;The impact of small changes in bar closing hours on violence. The Norwegian experience from 18 cities&lt;/title&gt;&lt;secondary-title&gt;Addiction (Abingdon, England)&lt;/secondary-title&gt;&lt;/titles&gt;&lt;periodical&gt;&lt;full-title&gt;Addiction (Abingdon, England)&lt;/full-title&gt;&lt;/periodical&gt;&lt;pages&gt;530-7&lt;/pages&gt;&lt;volume&gt;107&lt;/volume&gt;&lt;number&gt;3&lt;/number&gt;&lt;dates&gt;&lt;year&gt;2012&lt;/year&gt;&lt;pub-dates&gt;&lt;date&gt;2012 Mar (Epub 2011 Nov&lt;/date&gt;&lt;/pub-dates&gt;&lt;/dates&gt;&lt;isbn&gt;1360-0443&lt;/isbn&gt;&lt;accession-num&gt;MEDLINE:21906198&lt;/accession-num&gt;&lt;urls&gt;&lt;related-urls&gt;&lt;url&gt;&amp;lt;Go to ISI&amp;gt;://MEDLINE:21906198&lt;/url&gt;&lt;/related-urls&gt;&lt;/urls&gt;&lt;custom1&gt;Accept&lt;/custom1&gt;&lt;custom2&gt;Accept&lt;/custom2&gt;&lt;custom3&gt;Accept&lt;/custom3&gt;&lt;electronic-resource-num&gt;10.1111/j.1360-0443.2011.03643.x&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74)</w:t>
            </w:r>
            <w:r w:rsidR="008941DA">
              <w:rPr>
                <w:color w:val="000000"/>
                <w:sz w:val="18"/>
                <w:szCs w:val="18"/>
              </w:rPr>
              <w:fldChar w:fldCharType="end"/>
            </w:r>
          </w:p>
        </w:tc>
        <w:tc>
          <w:tcPr>
            <w:tcW w:w="1360" w:type="dxa"/>
          </w:tcPr>
          <w:p w14:paraId="19E9C9E7" w14:textId="77777777" w:rsidR="000A22AA" w:rsidRPr="00526B2E" w:rsidRDefault="000A22AA" w:rsidP="00A345C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 xml:space="preserve">18 </w:t>
            </w:r>
            <w:r w:rsidR="00A345CF">
              <w:rPr>
                <w:color w:val="000000"/>
                <w:sz w:val="18"/>
                <w:szCs w:val="18"/>
              </w:rPr>
              <w:t>municipalities</w:t>
            </w:r>
            <w:r w:rsidRPr="00526B2E">
              <w:rPr>
                <w:color w:val="000000"/>
                <w:sz w:val="18"/>
                <w:szCs w:val="18"/>
              </w:rPr>
              <w:t>, Norway</w:t>
            </w:r>
          </w:p>
        </w:tc>
        <w:tc>
          <w:tcPr>
            <w:tcW w:w="1329" w:type="dxa"/>
          </w:tcPr>
          <w:p w14:paraId="38F3612F"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Violence</w:t>
            </w:r>
          </w:p>
        </w:tc>
        <w:tc>
          <w:tcPr>
            <w:tcW w:w="1738" w:type="dxa"/>
          </w:tcPr>
          <w:p w14:paraId="6BE41FBD"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Extended and Restricted trading (≤2hrs): on-premise</w:t>
            </w:r>
          </w:p>
        </w:tc>
        <w:tc>
          <w:tcPr>
            <w:tcW w:w="2338" w:type="dxa"/>
          </w:tcPr>
          <w:p w14:paraId="29A2836F"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Quasi-experimental design, using cross-sectional time-series models with city fixed effects</w:t>
            </w:r>
          </w:p>
        </w:tc>
        <w:tc>
          <w:tcPr>
            <w:tcW w:w="2747" w:type="dxa"/>
          </w:tcPr>
          <w:p w14:paraId="5A98F0D8"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Increases in trading associated with increases in assault and decreases associated with decreases in assault</w:t>
            </w:r>
          </w:p>
        </w:tc>
        <w:tc>
          <w:tcPr>
            <w:tcW w:w="2894" w:type="dxa"/>
          </w:tcPr>
          <w:p w14:paraId="385C7F29"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p>
        </w:tc>
      </w:tr>
      <w:tr w:rsidR="000A22AA" w:rsidRPr="00526B2E" w14:paraId="17AFC841"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0F39EE8F" w14:textId="77777777" w:rsidR="000A22AA" w:rsidRPr="00526B2E" w:rsidRDefault="000A22AA" w:rsidP="006535F5">
            <w:pPr>
              <w:spacing w:after="120"/>
              <w:rPr>
                <w:color w:val="000000"/>
                <w:sz w:val="18"/>
                <w:szCs w:val="18"/>
              </w:rPr>
            </w:pPr>
            <w:r>
              <w:rPr>
                <w:color w:val="000000"/>
                <w:sz w:val="18"/>
                <w:szCs w:val="18"/>
              </w:rPr>
              <w:t>Vingilis et al</w:t>
            </w:r>
            <w:r w:rsidRPr="00526B2E">
              <w:rPr>
                <w:color w:val="000000"/>
                <w:sz w:val="18"/>
                <w:szCs w:val="18"/>
              </w:rPr>
              <w:t xml:space="preserve"> 2005</w:t>
            </w:r>
            <w:r w:rsidR="008941DA">
              <w:rPr>
                <w:color w:val="000000"/>
                <w:sz w:val="18"/>
                <w:szCs w:val="18"/>
              </w:rPr>
              <w:fldChar w:fldCharType="begin"/>
            </w:r>
            <w:r w:rsidR="006535F5">
              <w:rPr>
                <w:color w:val="000000"/>
                <w:sz w:val="18"/>
                <w:szCs w:val="18"/>
              </w:rPr>
              <w:instrText xml:space="preserve"> ADDIN EN.CITE &lt;EndNote&gt;&lt;Cite&gt;&lt;Author&gt;Vingilis&lt;/Author&gt;&lt;Year&gt;2005&lt;/Year&gt;&lt;RecNum&gt;56&lt;/RecNum&gt;&lt;DisplayText&gt;(56)&lt;/DisplayText&gt;&lt;record&gt;&lt;rec-number&gt;56&lt;/rec-number&gt;&lt;foreign-keys&gt;&lt;key app="EN" db-id="avr05stv7arzs9erswtvftvb5xwz5ew2prxr" timestamp="1489632481"&gt;56&lt;/key&gt;&lt;/foreign-keys&gt;&lt;ref-type name="Journal Article"&gt;17&lt;/ref-type&gt;&lt;contributors&gt;&lt;authors&gt;&lt;author&gt;Vingilis, E.&lt;/author&gt;&lt;author&gt;McLeod, A. I.&lt;/author&gt;&lt;author&gt;Seeley, J.&lt;/author&gt;&lt;author&gt;Mann, R. E.&lt;/author&gt;&lt;author&gt;Beirness, D.&lt;/author&gt;&lt;author&gt;Compton, C. P.&lt;/author&gt;&lt;/authors&gt;&lt;/contributors&gt;&lt;titles&gt;&lt;title&gt;Road safety impact of extended drinking hours in Ontario&lt;/title&gt;&lt;secondary-title&gt;Accident; analysis and prevention&lt;/secondary-title&gt;&lt;/titles&gt;&lt;periodical&gt;&lt;full-title&gt;Accident; analysis and prevention&lt;/full-title&gt;&lt;/periodical&gt;&lt;pages&gt;549-56&lt;/pages&gt;&lt;volume&gt;37&lt;/volume&gt;&lt;number&gt;3&lt;/number&gt;&lt;dates&gt;&lt;year&gt;2005&lt;/year&gt;&lt;pub-dates&gt;&lt;date&gt;2005&lt;/date&gt;&lt;/pub-dates&gt;&lt;/dates&gt;&lt;isbn&gt;0001-4575&lt;/isbn&gt;&lt;accession-num&gt;MEDLINE:15784209&lt;/accession-num&gt;&lt;urls&gt;&lt;related-urls&gt;&lt;url&gt;&amp;lt;Go to ISI&amp;gt;://MEDLINE:15784209&lt;/url&gt;&lt;/related-urls&gt;&lt;/urls&gt;&lt;custom1&gt;Accept&lt;/custom1&gt;&lt;custom2&gt;Accept&lt;/custom2&gt;&lt;custom3&gt;Accept&lt;/custom3&gt;&lt;electronic-resource-num&gt;10.1016/j.aap.2004.05.006&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56)</w:t>
            </w:r>
            <w:r w:rsidR="008941DA">
              <w:rPr>
                <w:color w:val="000000"/>
                <w:sz w:val="18"/>
                <w:szCs w:val="18"/>
              </w:rPr>
              <w:fldChar w:fldCharType="end"/>
            </w:r>
          </w:p>
        </w:tc>
        <w:tc>
          <w:tcPr>
            <w:tcW w:w="1360" w:type="dxa"/>
          </w:tcPr>
          <w:p w14:paraId="3C818AFD"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Ontario, Canada</w:t>
            </w:r>
          </w:p>
        </w:tc>
        <w:tc>
          <w:tcPr>
            <w:tcW w:w="1329" w:type="dxa"/>
          </w:tcPr>
          <w:p w14:paraId="50BDD7BD"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Fatal motor vehicle crashes</w:t>
            </w:r>
          </w:p>
        </w:tc>
        <w:tc>
          <w:tcPr>
            <w:tcW w:w="1738" w:type="dxa"/>
          </w:tcPr>
          <w:p w14:paraId="1E0A409C"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1am to 2am): on-premise</w:t>
            </w:r>
          </w:p>
        </w:tc>
        <w:tc>
          <w:tcPr>
            <w:tcW w:w="2338" w:type="dxa"/>
          </w:tcPr>
          <w:p w14:paraId="0A5D5713"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Interrupted time-series with non-equivalent control site</w:t>
            </w:r>
          </w:p>
        </w:tc>
        <w:tc>
          <w:tcPr>
            <w:tcW w:w="2747" w:type="dxa"/>
          </w:tcPr>
          <w:p w14:paraId="39E2226F"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No significant effects identified</w:t>
            </w:r>
          </w:p>
        </w:tc>
        <w:tc>
          <w:tcPr>
            <w:tcW w:w="2894" w:type="dxa"/>
          </w:tcPr>
          <w:p w14:paraId="334FCE72"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ly simple study design and analytical approach, broad trends not considered</w:t>
            </w:r>
          </w:p>
        </w:tc>
      </w:tr>
      <w:tr w:rsidR="000A22AA" w:rsidRPr="00526B2E" w14:paraId="63219237" w14:textId="77777777" w:rsidTr="00683F76">
        <w:tc>
          <w:tcPr>
            <w:cnfStyle w:val="001000000000" w:firstRow="0" w:lastRow="0" w:firstColumn="1" w:lastColumn="0" w:oddVBand="0" w:evenVBand="0" w:oddHBand="0" w:evenHBand="0" w:firstRowFirstColumn="0" w:firstRowLastColumn="0" w:lastRowFirstColumn="0" w:lastRowLastColumn="0"/>
            <w:tcW w:w="1552" w:type="dxa"/>
          </w:tcPr>
          <w:p w14:paraId="4DA21B1D" w14:textId="77777777" w:rsidR="000A22AA" w:rsidRPr="00526B2E" w:rsidRDefault="000A22AA" w:rsidP="006535F5">
            <w:pPr>
              <w:spacing w:after="120"/>
              <w:rPr>
                <w:color w:val="000000"/>
                <w:sz w:val="18"/>
                <w:szCs w:val="18"/>
              </w:rPr>
            </w:pPr>
            <w:r w:rsidRPr="00526B2E">
              <w:rPr>
                <w:color w:val="000000"/>
                <w:sz w:val="18"/>
                <w:szCs w:val="18"/>
              </w:rPr>
              <w:t>Vingilis et al 2007</w:t>
            </w:r>
            <w:r w:rsidR="008941DA">
              <w:rPr>
                <w:color w:val="000000"/>
                <w:sz w:val="18"/>
                <w:szCs w:val="18"/>
              </w:rPr>
              <w:fldChar w:fldCharType="begin"/>
            </w:r>
            <w:r w:rsidR="006535F5">
              <w:rPr>
                <w:color w:val="000000"/>
                <w:sz w:val="18"/>
                <w:szCs w:val="18"/>
              </w:rPr>
              <w:instrText xml:space="preserve"> ADDIN EN.CITE &lt;EndNote&gt;&lt;Cite&gt;&lt;Author&gt;Vingilis&lt;/Author&gt;&lt;Year&gt;2007&lt;/Year&gt;&lt;RecNum&gt;57&lt;/RecNum&gt;&lt;DisplayText&gt;(57)&lt;/DisplayText&gt;&lt;record&gt;&lt;rec-number&gt;57&lt;/rec-number&gt;&lt;foreign-keys&gt;&lt;key app="EN" db-id="avr05stv7arzs9erswtvftvb5xwz5ew2prxr" timestamp="1489632482"&gt;57&lt;/key&gt;&lt;/foreign-keys&gt;&lt;ref-type name="Journal Article"&gt;17&lt;/ref-type&gt;&lt;contributors&gt;&lt;authors&gt;&lt;author&gt;Vingilis, Evelyn&lt;/author&gt;&lt;author&gt;McLeod, A. Ian&lt;/author&gt;&lt;author&gt;Stoduto, Gina&lt;/author&gt;&lt;author&gt;Seeley, Jane&lt;/author&gt;&lt;author&gt;Mann, Robert E.&lt;/author&gt;&lt;/authors&gt;&lt;/contributors&gt;&lt;titles&gt;&lt;title&gt;Impact of extended drinking hours in Ontario on motor-vehicle collision and non-motor-vehicle collision injuries&lt;/title&gt;&lt;secondary-title&gt;Journal of studies on alcohol and drugs&lt;/secondary-title&gt;&lt;/titles&gt;&lt;periodical&gt;&lt;full-title&gt;Journal of studies on alcohol and drugs&lt;/full-title&gt;&lt;/periodical&gt;&lt;pages&gt;905-11&lt;/pages&gt;&lt;volume&gt;68&lt;/volume&gt;&lt;number&gt;6&lt;/number&gt;&lt;dates&gt;&lt;year&gt;2007&lt;/year&gt;&lt;pub-dates&gt;&lt;date&gt;2007&lt;/date&gt;&lt;/pub-dates&gt;&lt;/dates&gt;&lt;isbn&gt;1937-1888&lt;/isbn&gt;&lt;accession-num&gt;MEDLINE:17960309&lt;/accession-num&gt;&lt;urls&gt;&lt;related-urls&gt;&lt;url&gt;&amp;lt;Go to ISI&amp;gt;://MEDLINE:17960309&lt;/url&gt;&lt;/related-urls&gt;&lt;/urls&gt;&lt;custom1&gt;Accept&lt;/custom1&gt;&lt;custom2&gt;Accept&lt;/custom2&gt;&lt;custom3&gt;Accept&lt;/custom3&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57)</w:t>
            </w:r>
            <w:r w:rsidR="008941DA">
              <w:rPr>
                <w:color w:val="000000"/>
                <w:sz w:val="18"/>
                <w:szCs w:val="18"/>
              </w:rPr>
              <w:fldChar w:fldCharType="end"/>
            </w:r>
          </w:p>
        </w:tc>
        <w:tc>
          <w:tcPr>
            <w:tcW w:w="1360" w:type="dxa"/>
          </w:tcPr>
          <w:p w14:paraId="5EF6F589"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Ontario, Canada</w:t>
            </w:r>
          </w:p>
        </w:tc>
        <w:tc>
          <w:tcPr>
            <w:tcW w:w="1329" w:type="dxa"/>
          </w:tcPr>
          <w:p w14:paraId="433665FB"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 xml:space="preserve">Motor vehicle </w:t>
            </w:r>
            <w:r>
              <w:rPr>
                <w:color w:val="000000"/>
                <w:sz w:val="18"/>
                <w:szCs w:val="18"/>
              </w:rPr>
              <w:t>and non-motor vehicle injuries</w:t>
            </w:r>
          </w:p>
        </w:tc>
        <w:tc>
          <w:tcPr>
            <w:tcW w:w="1738" w:type="dxa"/>
          </w:tcPr>
          <w:p w14:paraId="18F32687"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Extended trading (1am to 2am): on-premise</w:t>
            </w:r>
          </w:p>
        </w:tc>
        <w:tc>
          <w:tcPr>
            <w:tcW w:w="2338" w:type="dxa"/>
          </w:tcPr>
          <w:p w14:paraId="4319C270"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Interrupted time-series with no control site</w:t>
            </w:r>
          </w:p>
        </w:tc>
        <w:tc>
          <w:tcPr>
            <w:tcW w:w="2747" w:type="dxa"/>
          </w:tcPr>
          <w:p w14:paraId="4E4521C5"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No significant effects for traffic, but significant increases in late night non-traffic injuries</w:t>
            </w:r>
          </w:p>
        </w:tc>
        <w:tc>
          <w:tcPr>
            <w:tcW w:w="2894" w:type="dxa"/>
          </w:tcPr>
          <w:p w14:paraId="4D2D6FA9"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latively simple study design and analytical approach, broad trends not considered</w:t>
            </w:r>
          </w:p>
        </w:tc>
      </w:tr>
      <w:tr w:rsidR="000A22AA" w:rsidRPr="00526B2E" w14:paraId="3A4290A4" w14:textId="77777777" w:rsidTr="00683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2" w:type="dxa"/>
          </w:tcPr>
          <w:p w14:paraId="19F3306F" w14:textId="77777777" w:rsidR="000A22AA" w:rsidRPr="00526B2E" w:rsidRDefault="000A22AA" w:rsidP="006535F5">
            <w:pPr>
              <w:spacing w:after="120"/>
              <w:rPr>
                <w:color w:val="000000"/>
                <w:sz w:val="18"/>
                <w:szCs w:val="18"/>
              </w:rPr>
            </w:pPr>
            <w:r w:rsidRPr="00526B2E">
              <w:rPr>
                <w:color w:val="000000"/>
                <w:sz w:val="18"/>
                <w:szCs w:val="18"/>
              </w:rPr>
              <w:t>Vingilis et al 2008</w:t>
            </w:r>
            <w:r w:rsidR="008941DA">
              <w:rPr>
                <w:color w:val="000000"/>
                <w:sz w:val="18"/>
                <w:szCs w:val="18"/>
              </w:rPr>
              <w:fldChar w:fldCharType="begin"/>
            </w:r>
            <w:r w:rsidR="006535F5">
              <w:rPr>
                <w:color w:val="000000"/>
                <w:sz w:val="18"/>
                <w:szCs w:val="18"/>
              </w:rPr>
              <w:instrText xml:space="preserve"> ADDIN EN.CITE &lt;EndNote&gt;&lt;Cite&gt;&lt;Author&gt;Vingilis&lt;/Author&gt;&lt;Year&gt;2008&lt;/Year&gt;&lt;RecNum&gt;55&lt;/RecNum&gt;&lt;DisplayText&gt;(55)&lt;/DisplayText&gt;&lt;record&gt;&lt;rec-number&gt;55&lt;/rec-number&gt;&lt;foreign-keys&gt;&lt;key app="EN" db-id="avr05stv7arzs9erswtvftvb5xwz5ew2prxr" timestamp="1489632480"&gt;55&lt;/key&gt;&lt;/foreign-keys&gt;&lt;ref-type name="Journal Article"&gt;17&lt;/ref-type&gt;&lt;contributors&gt;&lt;authors&gt;&lt;author&gt;Vingilis, Evelyn&lt;/author&gt;&lt;author&gt;McLeod, A. Ian&lt;/author&gt;&lt;author&gt;Mann, Robert E.&lt;/author&gt;&lt;author&gt;Seeley, Jane&lt;/author&gt;&lt;/authors&gt;&lt;/contributors&gt;&lt;titles&gt;&lt;title&gt;A tale of two cities: the effect of extended drinking hours in licensed establishments on impaired driving and assault charges&lt;/title&gt;&lt;secondary-title&gt;Traffic injury prevention&lt;/secondary-title&gt;&lt;/titles&gt;&lt;periodical&gt;&lt;full-title&gt;Traffic injury prevention&lt;/full-title&gt;&lt;/periodical&gt;&lt;pages&gt;527-33&lt;/pages&gt;&lt;volume&gt;9&lt;/volume&gt;&lt;number&gt;6&lt;/number&gt;&lt;dates&gt;&lt;year&gt;2008&lt;/year&gt;&lt;pub-dates&gt;&lt;date&gt;2008&lt;/date&gt;&lt;/pub-dates&gt;&lt;/dates&gt;&lt;isbn&gt;1538-957X&lt;/isbn&gt;&lt;accession-num&gt;MEDLINE:19058098&lt;/accession-num&gt;&lt;urls&gt;&lt;related-urls&gt;&lt;url&gt;&amp;lt;Go to ISI&amp;gt;://MEDLINE:19058098&lt;/url&gt;&lt;/related-urls&gt;&lt;/urls&gt;&lt;custom1&gt;Accept&lt;/custom1&gt;&lt;custom2&gt;Accept&lt;/custom2&gt;&lt;custom3&gt;Accept&lt;/custom3&gt;&lt;electronic-resource-num&gt;10.1080/15389580802344788&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55)</w:t>
            </w:r>
            <w:r w:rsidR="008941DA">
              <w:rPr>
                <w:color w:val="000000"/>
                <w:sz w:val="18"/>
                <w:szCs w:val="18"/>
              </w:rPr>
              <w:fldChar w:fldCharType="end"/>
            </w:r>
          </w:p>
        </w:tc>
        <w:tc>
          <w:tcPr>
            <w:tcW w:w="1360" w:type="dxa"/>
          </w:tcPr>
          <w:p w14:paraId="2195CDBF"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Ontario, Canada</w:t>
            </w:r>
          </w:p>
        </w:tc>
        <w:tc>
          <w:tcPr>
            <w:tcW w:w="1329" w:type="dxa"/>
          </w:tcPr>
          <w:p w14:paraId="0B02CD71" w14:textId="77777777" w:rsidR="000A22AA" w:rsidRPr="00526B2E" w:rsidRDefault="000A22AA" w:rsidP="00F25AEF">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Drink-driving and assault</w:t>
            </w:r>
          </w:p>
        </w:tc>
        <w:tc>
          <w:tcPr>
            <w:tcW w:w="1738" w:type="dxa"/>
          </w:tcPr>
          <w:p w14:paraId="05900C3F"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tended trading (1am to 2am): on-premise</w:t>
            </w:r>
          </w:p>
        </w:tc>
        <w:tc>
          <w:tcPr>
            <w:tcW w:w="2338" w:type="dxa"/>
          </w:tcPr>
          <w:p w14:paraId="0232761A"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Interrupted time-series with no control site</w:t>
            </w:r>
          </w:p>
        </w:tc>
        <w:tc>
          <w:tcPr>
            <w:tcW w:w="2747" w:type="dxa"/>
          </w:tcPr>
          <w:p w14:paraId="64E9732C"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No significant effects identified</w:t>
            </w:r>
            <w:r>
              <w:rPr>
                <w:color w:val="000000"/>
                <w:sz w:val="18"/>
                <w:szCs w:val="18"/>
              </w:rPr>
              <w:t xml:space="preserve"> </w:t>
            </w:r>
            <w:proofErr w:type="gramStart"/>
            <w:r>
              <w:rPr>
                <w:color w:val="000000"/>
                <w:sz w:val="18"/>
                <w:szCs w:val="18"/>
              </w:rPr>
              <w:t>overall,</w:t>
            </w:r>
            <w:proofErr w:type="gramEnd"/>
            <w:r>
              <w:rPr>
                <w:color w:val="000000"/>
                <w:sz w:val="18"/>
                <w:szCs w:val="18"/>
              </w:rPr>
              <w:t xml:space="preserve"> some increases at particular times of the night</w:t>
            </w:r>
          </w:p>
        </w:tc>
        <w:tc>
          <w:tcPr>
            <w:tcW w:w="2894" w:type="dxa"/>
          </w:tcPr>
          <w:p w14:paraId="6AF453DF" w14:textId="77777777" w:rsidR="000A22AA" w:rsidRPr="00526B2E" w:rsidRDefault="000A22AA" w:rsidP="00F25AEF">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526B2E">
              <w:rPr>
                <w:sz w:val="18"/>
                <w:szCs w:val="18"/>
              </w:rPr>
              <w:t>No control site</w:t>
            </w:r>
          </w:p>
        </w:tc>
      </w:tr>
      <w:tr w:rsidR="000A22AA" w:rsidRPr="00526B2E" w14:paraId="402D0AFF" w14:textId="77777777" w:rsidTr="00683F76">
        <w:tc>
          <w:tcPr>
            <w:cnfStyle w:val="001000000000" w:firstRow="0" w:lastRow="0" w:firstColumn="1" w:lastColumn="0" w:oddVBand="0" w:evenVBand="0" w:oddHBand="0" w:evenHBand="0" w:firstRowFirstColumn="0" w:firstRowLastColumn="0" w:lastRowFirstColumn="0" w:lastRowLastColumn="0"/>
            <w:tcW w:w="1552" w:type="dxa"/>
            <w:tcBorders>
              <w:bottom w:val="single" w:sz="4" w:space="0" w:color="auto"/>
            </w:tcBorders>
          </w:tcPr>
          <w:p w14:paraId="26B3BC85" w14:textId="77777777" w:rsidR="000A22AA" w:rsidRPr="00526B2E" w:rsidRDefault="000A22AA" w:rsidP="006535F5">
            <w:pPr>
              <w:spacing w:after="120"/>
              <w:rPr>
                <w:color w:val="000000"/>
                <w:sz w:val="18"/>
                <w:szCs w:val="18"/>
              </w:rPr>
            </w:pPr>
            <w:r w:rsidRPr="00526B2E">
              <w:rPr>
                <w:color w:val="000000"/>
                <w:sz w:val="18"/>
                <w:szCs w:val="18"/>
              </w:rPr>
              <w:t>Wicki &amp; Gmel 2011</w:t>
            </w:r>
            <w:r w:rsidR="008941DA">
              <w:rPr>
                <w:color w:val="000000"/>
                <w:sz w:val="18"/>
                <w:szCs w:val="18"/>
              </w:rPr>
              <w:fldChar w:fldCharType="begin"/>
            </w:r>
            <w:r w:rsidR="006535F5">
              <w:rPr>
                <w:color w:val="000000"/>
                <w:sz w:val="18"/>
                <w:szCs w:val="18"/>
              </w:rPr>
              <w:instrText xml:space="preserve"> ADDIN EN.CITE &lt;EndNote&gt;&lt;Cite&gt;&lt;Author&gt;Wicki&lt;/Author&gt;&lt;Year&gt;2011&lt;/Year&gt;&lt;RecNum&gt;71&lt;/RecNum&gt;&lt;DisplayText&gt;(72)&lt;/DisplayText&gt;&lt;record&gt;&lt;rec-number&gt;71&lt;/rec-number&gt;&lt;foreign-keys&gt;&lt;key app="EN" db-id="avr05stv7arzs9erswtvftvb5xwz5ew2prxr" timestamp="1489632497"&gt;71&lt;/key&gt;&lt;/foreign-keys&gt;&lt;ref-type name="Journal Article"&gt;17&lt;/ref-type&gt;&lt;contributors&gt;&lt;authors&gt;&lt;author&gt;Wicki, Matthias&lt;/author&gt;&lt;author&gt;Gmel, Gerhard&lt;/author&gt;&lt;/authors&gt;&lt;/contributors&gt;&lt;titles&gt;&lt;title&gt;Hospital admission rates for alcoholic intoxication after policy changes in the canton of Geneva, Switzerland&lt;/title&gt;&lt;secondary-title&gt;Drug and alcohol dependence&lt;/secondary-title&gt;&lt;/titles&gt;&lt;periodical&gt;&lt;full-title&gt;Drug and alcohol dependence&lt;/full-title&gt;&lt;/periodical&gt;&lt;pages&gt;209-15&lt;/pages&gt;&lt;volume&gt;118&lt;/volume&gt;&lt;number&gt;2-3&lt;/number&gt;&lt;dates&gt;&lt;year&gt;2011&lt;/year&gt;&lt;pub-dates&gt;&lt;date&gt;2011 Nov 1 (Epub 2011 Apr&lt;/date&gt;&lt;/pub-dates&gt;&lt;/dates&gt;&lt;isbn&gt;1879-0046&lt;/isbn&gt;&lt;accession-num&gt;MEDLINE:21515005&lt;/accession-num&gt;&lt;urls&gt;&lt;related-urls&gt;&lt;url&gt;&amp;lt;Go to ISI&amp;gt;://MEDLINE:21515005&lt;/url&gt;&lt;/related-urls&gt;&lt;/urls&gt;&lt;custom1&gt;Accept&lt;/custom1&gt;&lt;custom2&gt;Accept&lt;/custom2&gt;&lt;custom3&gt;Accept&lt;/custom3&gt;&lt;electronic-resource-num&gt;10.1016/j.drugalcdep.2011.03.020&lt;/electronic-resource-num&gt;&lt;remote-database-name&gt; MEDLINE - retrieved 14DEC2015&lt;/remote-database-name&gt;&lt;/record&gt;&lt;/Cite&gt;&lt;/EndNote&gt;</w:instrText>
            </w:r>
            <w:r w:rsidR="008941DA">
              <w:rPr>
                <w:color w:val="000000"/>
                <w:sz w:val="18"/>
                <w:szCs w:val="18"/>
              </w:rPr>
              <w:fldChar w:fldCharType="separate"/>
            </w:r>
            <w:r w:rsidR="006535F5">
              <w:rPr>
                <w:noProof/>
                <w:color w:val="000000"/>
                <w:sz w:val="18"/>
                <w:szCs w:val="18"/>
              </w:rPr>
              <w:t>(72)</w:t>
            </w:r>
            <w:r w:rsidR="008941DA">
              <w:rPr>
                <w:color w:val="000000"/>
                <w:sz w:val="18"/>
                <w:szCs w:val="18"/>
              </w:rPr>
              <w:fldChar w:fldCharType="end"/>
            </w:r>
          </w:p>
        </w:tc>
        <w:tc>
          <w:tcPr>
            <w:tcW w:w="1360" w:type="dxa"/>
            <w:tcBorders>
              <w:bottom w:val="single" w:sz="4" w:space="0" w:color="auto"/>
            </w:tcBorders>
          </w:tcPr>
          <w:p w14:paraId="58540518" w14:textId="77777777" w:rsidR="000A22AA" w:rsidRPr="00526B2E" w:rsidRDefault="00A345CF"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Geneva</w:t>
            </w:r>
            <w:r w:rsidR="000A22AA" w:rsidRPr="00526B2E">
              <w:rPr>
                <w:color w:val="000000"/>
                <w:sz w:val="18"/>
                <w:szCs w:val="18"/>
              </w:rPr>
              <w:t xml:space="preserve"> Canton, Switzerland</w:t>
            </w:r>
          </w:p>
        </w:tc>
        <w:tc>
          <w:tcPr>
            <w:tcW w:w="1329" w:type="dxa"/>
            <w:tcBorders>
              <w:bottom w:val="single" w:sz="4" w:space="0" w:color="auto"/>
            </w:tcBorders>
          </w:tcPr>
          <w:p w14:paraId="2A544E33" w14:textId="77777777" w:rsidR="000A22AA" w:rsidRPr="00526B2E" w:rsidRDefault="000A22AA" w:rsidP="00F25AEF">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Alcohol-related morbidity</w:t>
            </w:r>
          </w:p>
        </w:tc>
        <w:tc>
          <w:tcPr>
            <w:tcW w:w="1738" w:type="dxa"/>
            <w:tcBorders>
              <w:bottom w:val="single" w:sz="4" w:space="0" w:color="auto"/>
            </w:tcBorders>
          </w:tcPr>
          <w:p w14:paraId="7F48C441"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Restricted trading (no sale from 9pm to 7am): off-premise outlets</w:t>
            </w:r>
          </w:p>
        </w:tc>
        <w:tc>
          <w:tcPr>
            <w:tcW w:w="2338" w:type="dxa"/>
            <w:tcBorders>
              <w:bottom w:val="single" w:sz="4" w:space="0" w:color="auto"/>
            </w:tcBorders>
          </w:tcPr>
          <w:p w14:paraId="259DE7A1"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Interrupted time-series with control sites</w:t>
            </w:r>
          </w:p>
        </w:tc>
        <w:tc>
          <w:tcPr>
            <w:tcW w:w="2747" w:type="dxa"/>
            <w:tcBorders>
              <w:bottom w:val="single" w:sz="4" w:space="0" w:color="auto"/>
            </w:tcBorders>
          </w:tcPr>
          <w:p w14:paraId="35CBC243"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Significant reductions in hospitalisations for under 30s</w:t>
            </w:r>
          </w:p>
        </w:tc>
        <w:tc>
          <w:tcPr>
            <w:tcW w:w="2894" w:type="dxa"/>
            <w:tcBorders>
              <w:bottom w:val="single" w:sz="4" w:space="0" w:color="auto"/>
            </w:tcBorders>
          </w:tcPr>
          <w:p w14:paraId="64E855B6" w14:textId="77777777" w:rsidR="000A22AA" w:rsidRPr="00526B2E" w:rsidRDefault="000A22AA" w:rsidP="00F25AEF">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526B2E">
              <w:rPr>
                <w:color w:val="000000"/>
                <w:sz w:val="18"/>
                <w:szCs w:val="18"/>
              </w:rPr>
              <w:t>Unable to determine which policy measure drove the effect – other policy change: banned off-premise sales in some venues - gas stations and video stores</w:t>
            </w:r>
          </w:p>
        </w:tc>
      </w:tr>
    </w:tbl>
    <w:p w14:paraId="1B0BB759" w14:textId="77777777" w:rsidR="000A22AA" w:rsidRDefault="000A22AA" w:rsidP="000A22AA">
      <w:pPr>
        <w:rPr>
          <w:sz w:val="20"/>
          <w:szCs w:val="20"/>
        </w:rPr>
      </w:pPr>
      <w:r>
        <w:rPr>
          <w:sz w:val="20"/>
          <w:szCs w:val="20"/>
        </w:rPr>
        <w:t xml:space="preserve">Acronyms: </w:t>
      </w:r>
      <w:r w:rsidRPr="00D152B9">
        <w:rPr>
          <w:sz w:val="20"/>
          <w:szCs w:val="20"/>
        </w:rPr>
        <w:t>BAC – Blood Alcohol Content: DUI – Driving under the influence: IPV – Intimate partner violence</w:t>
      </w:r>
    </w:p>
    <w:p w14:paraId="2B859B96" w14:textId="77777777" w:rsidR="00397CC6" w:rsidRDefault="00397CC6" w:rsidP="000A3BEC">
      <w:pPr>
        <w:pStyle w:val="Heading2"/>
        <w:sectPr w:rsidR="00397CC6" w:rsidSect="00BF208C">
          <w:pgSz w:w="16838" w:h="11906" w:orient="landscape"/>
          <w:pgMar w:top="1440" w:right="1440" w:bottom="1440" w:left="1440" w:header="708" w:footer="708" w:gutter="0"/>
          <w:cols w:space="708"/>
          <w:docGrid w:linePitch="360"/>
        </w:sectPr>
      </w:pPr>
    </w:p>
    <w:p w14:paraId="3FAEA38E" w14:textId="77777777" w:rsidR="00BF208C" w:rsidRPr="00D705E2" w:rsidRDefault="00BF208C" w:rsidP="000A3BEC">
      <w:pPr>
        <w:pStyle w:val="Heading2"/>
      </w:pPr>
      <w:bookmarkStart w:id="74" w:name="_Toc24278191"/>
      <w:r w:rsidRPr="00D705E2">
        <w:lastRenderedPageBreak/>
        <w:t xml:space="preserve">Table </w:t>
      </w:r>
      <w:r w:rsidR="00764F4D">
        <w:t>6</w:t>
      </w:r>
      <w:r w:rsidRPr="00D705E2">
        <w:t xml:space="preserve"> Studies with measures over time (time series, cohort</w:t>
      </w:r>
      <w:r>
        <w:t>,</w:t>
      </w:r>
      <w:r w:rsidRPr="00D705E2">
        <w:t xml:space="preserve"> pre-post </w:t>
      </w:r>
      <w:r>
        <w:t xml:space="preserve">and panel study </w:t>
      </w:r>
      <w:r w:rsidRPr="00D705E2">
        <w:t>designs) (n=</w:t>
      </w:r>
      <w:r>
        <w:t>44</w:t>
      </w:r>
      <w:r w:rsidRPr="00D705E2">
        <w:t>)</w:t>
      </w:r>
      <w:bookmarkEnd w:id="74"/>
    </w:p>
    <w:tbl>
      <w:tblPr>
        <w:tblStyle w:val="PlainTable41"/>
        <w:tblW w:w="14175" w:type="dxa"/>
        <w:tblLook w:val="04A0" w:firstRow="1" w:lastRow="0" w:firstColumn="1" w:lastColumn="0" w:noHBand="0" w:noVBand="1"/>
      </w:tblPr>
      <w:tblGrid>
        <w:gridCol w:w="1313"/>
        <w:gridCol w:w="1278"/>
        <w:gridCol w:w="1237"/>
        <w:gridCol w:w="4110"/>
        <w:gridCol w:w="3261"/>
        <w:gridCol w:w="2976"/>
      </w:tblGrid>
      <w:tr w:rsidR="00BF208C" w:rsidRPr="00027ACF" w14:paraId="2059EC25" w14:textId="77777777" w:rsidTr="00596BD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13" w:type="dxa"/>
            <w:tcBorders>
              <w:top w:val="single" w:sz="4" w:space="0" w:color="auto"/>
              <w:bottom w:val="single" w:sz="4" w:space="0" w:color="auto"/>
            </w:tcBorders>
            <w:shd w:val="clear" w:color="auto" w:fill="AEAAAA" w:themeFill="background2" w:themeFillShade="BF"/>
          </w:tcPr>
          <w:p w14:paraId="29C5652A" w14:textId="77777777" w:rsidR="00BF208C" w:rsidRPr="00027ACF" w:rsidRDefault="00BF208C" w:rsidP="00596BD5">
            <w:pPr>
              <w:spacing w:after="120"/>
              <w:rPr>
                <w:b w:val="0"/>
                <w:bCs w:val="0"/>
                <w:color w:val="000000"/>
                <w:sz w:val="18"/>
                <w:szCs w:val="18"/>
              </w:rPr>
            </w:pPr>
            <w:r w:rsidRPr="00027ACF">
              <w:rPr>
                <w:color w:val="000000"/>
                <w:sz w:val="18"/>
                <w:szCs w:val="18"/>
              </w:rPr>
              <w:t>Study</w:t>
            </w:r>
          </w:p>
        </w:tc>
        <w:tc>
          <w:tcPr>
            <w:tcW w:w="1278" w:type="dxa"/>
            <w:tcBorders>
              <w:top w:val="single" w:sz="4" w:space="0" w:color="auto"/>
              <w:bottom w:val="single" w:sz="4" w:space="0" w:color="auto"/>
            </w:tcBorders>
            <w:shd w:val="clear" w:color="auto" w:fill="AEAAAA" w:themeFill="background2" w:themeFillShade="BF"/>
          </w:tcPr>
          <w:p w14:paraId="14C6C949" w14:textId="77777777" w:rsidR="00BF208C" w:rsidRPr="00027A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27ACF">
              <w:rPr>
                <w:sz w:val="18"/>
                <w:szCs w:val="18"/>
              </w:rPr>
              <w:t>Setting</w:t>
            </w:r>
          </w:p>
        </w:tc>
        <w:tc>
          <w:tcPr>
            <w:tcW w:w="1237" w:type="dxa"/>
            <w:tcBorders>
              <w:top w:val="single" w:sz="4" w:space="0" w:color="auto"/>
              <w:bottom w:val="single" w:sz="4" w:space="0" w:color="auto"/>
            </w:tcBorders>
            <w:shd w:val="clear" w:color="auto" w:fill="AEAAAA" w:themeFill="background2" w:themeFillShade="BF"/>
          </w:tcPr>
          <w:p w14:paraId="2924C4DF" w14:textId="77777777" w:rsidR="00BF208C" w:rsidRPr="00027A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27ACF">
              <w:rPr>
                <w:sz w:val="18"/>
                <w:szCs w:val="18"/>
              </w:rPr>
              <w:t>Outcome</w:t>
            </w:r>
          </w:p>
        </w:tc>
        <w:tc>
          <w:tcPr>
            <w:tcW w:w="4110" w:type="dxa"/>
            <w:tcBorders>
              <w:top w:val="single" w:sz="4" w:space="0" w:color="auto"/>
              <w:bottom w:val="single" w:sz="4" w:space="0" w:color="auto"/>
            </w:tcBorders>
            <w:shd w:val="clear" w:color="auto" w:fill="AEAAAA" w:themeFill="background2" w:themeFillShade="BF"/>
          </w:tcPr>
          <w:p w14:paraId="02A16034" w14:textId="77777777" w:rsidR="00BF208C" w:rsidRPr="00027A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27ACF">
              <w:rPr>
                <w:sz w:val="18"/>
                <w:szCs w:val="18"/>
              </w:rPr>
              <w:t>Description</w:t>
            </w:r>
          </w:p>
        </w:tc>
        <w:tc>
          <w:tcPr>
            <w:tcW w:w="3261" w:type="dxa"/>
            <w:tcBorders>
              <w:top w:val="single" w:sz="4" w:space="0" w:color="auto"/>
              <w:bottom w:val="single" w:sz="4" w:space="0" w:color="auto"/>
            </w:tcBorders>
            <w:shd w:val="clear" w:color="auto" w:fill="AEAAAA" w:themeFill="background2" w:themeFillShade="BF"/>
          </w:tcPr>
          <w:p w14:paraId="03F45F6B" w14:textId="77777777" w:rsidR="00BF208C" w:rsidRPr="00027A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27ACF">
              <w:rPr>
                <w:sz w:val="18"/>
                <w:szCs w:val="18"/>
              </w:rPr>
              <w:t>Findings</w:t>
            </w:r>
          </w:p>
        </w:tc>
        <w:tc>
          <w:tcPr>
            <w:tcW w:w="2976" w:type="dxa"/>
            <w:tcBorders>
              <w:top w:val="single" w:sz="4" w:space="0" w:color="auto"/>
              <w:bottom w:val="single" w:sz="4" w:space="0" w:color="auto"/>
            </w:tcBorders>
            <w:shd w:val="clear" w:color="auto" w:fill="AEAAAA" w:themeFill="background2" w:themeFillShade="BF"/>
          </w:tcPr>
          <w:p w14:paraId="50FD4C03" w14:textId="77777777" w:rsidR="00BF208C" w:rsidRPr="00027A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27ACF">
              <w:rPr>
                <w:sz w:val="18"/>
                <w:szCs w:val="18"/>
              </w:rPr>
              <w:t>Limitations</w:t>
            </w:r>
          </w:p>
        </w:tc>
      </w:tr>
      <w:tr w:rsidR="00BF208C" w:rsidRPr="00027ACF" w14:paraId="65D6DCE1" w14:textId="77777777" w:rsidTr="00596BD5">
        <w:trPr>
          <w:cnfStyle w:val="000000100000" w:firstRow="0" w:lastRow="0" w:firstColumn="0" w:lastColumn="0" w:oddVBand="0" w:evenVBand="0" w:oddHBand="1"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1313" w:type="dxa"/>
            <w:tcBorders>
              <w:top w:val="single" w:sz="4" w:space="0" w:color="auto"/>
            </w:tcBorders>
            <w:hideMark/>
          </w:tcPr>
          <w:p w14:paraId="34C50290"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Anderson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Anderson&lt;/Author&gt;&lt;Year&gt;2013&lt;/Year&gt;&lt;RecNum&gt;82&lt;/RecNum&gt;&lt;DisplayText&gt;(174)&lt;/DisplayText&gt;&lt;record&gt;&lt;rec-number&gt;82&lt;/rec-number&gt;&lt;foreign-keys&gt;&lt;key app="EN" db-id="avr05stv7arzs9erswtvftvb5xwz5ew2prxr" timestamp="1489632509"&gt;82&lt;/key&gt;&lt;/foreign-keys&gt;&lt;ref-type name="Journal Article"&gt;17&lt;/ref-type&gt;&lt;contributors&gt;&lt;authors&gt;&lt;author&gt;Anderson, J. M.&lt;/author&gt;&lt;author&gt;Macdonald, J. M.&lt;/author&gt;&lt;author&gt;Bluthenthal, R.&lt;/author&gt;&lt;author&gt;Ashwood, J. S.&lt;/author&gt;&lt;/authors&gt;&lt;/contributors&gt;&lt;titles&gt;&lt;title&gt;REDUCING CRIME BY SHAPING THE BUILT ENVIRONMENT WITH ZONING: AN EMPIRICAL STUDY OF LOS ANGELES&lt;/title&gt;&lt;secondary-title&gt;University of Pennsylvania Law Review&lt;/secondary-title&gt;&lt;/titles&gt;&lt;periodical&gt;&lt;full-title&gt;University of Pennsylvania Law Review&lt;/full-title&gt;&lt;/periodical&gt;&lt;pages&gt;699-756&lt;/pages&gt;&lt;volume&gt;161&lt;/volume&gt;&lt;number&gt;3&lt;/number&gt;&lt;dates&gt;&lt;year&gt;2013&lt;/year&gt;&lt;pub-dates&gt;&lt;date&gt;Feb&lt;/date&gt;&lt;/pub-dates&gt;&lt;/dates&gt;&lt;isbn&gt;0041-9907&lt;/isbn&gt;&lt;accession-num&gt;WOS:000341672800002&lt;/accession-num&gt;&lt;urls&gt;&lt;related-urls&gt;&lt;url&gt;&amp;lt;Go to ISI&amp;gt;://WOS:000341672800002&lt;/url&gt;&lt;/related-urls&gt;&lt;/urls&gt;&lt;custom1&gt;Accept&lt;/custom1&gt;&lt;custom2&gt;Accept&lt;/custom2&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4)</w:t>
            </w:r>
            <w:r>
              <w:rPr>
                <w:rFonts w:eastAsia="Times New Roman" w:cs="Times New Roman"/>
                <w:color w:val="000000"/>
                <w:sz w:val="18"/>
                <w:szCs w:val="18"/>
                <w:lang w:eastAsia="en-AU"/>
              </w:rPr>
              <w:fldChar w:fldCharType="end"/>
            </w:r>
          </w:p>
        </w:tc>
        <w:tc>
          <w:tcPr>
            <w:tcW w:w="1278" w:type="dxa"/>
            <w:tcBorders>
              <w:top w:val="single" w:sz="4" w:space="0" w:color="auto"/>
            </w:tcBorders>
          </w:tcPr>
          <w:p w14:paraId="05000DD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Los Angeles, USA</w:t>
            </w:r>
          </w:p>
        </w:tc>
        <w:tc>
          <w:tcPr>
            <w:tcW w:w="1237" w:type="dxa"/>
            <w:tcBorders>
              <w:top w:val="single" w:sz="4" w:space="0" w:color="auto"/>
            </w:tcBorders>
          </w:tcPr>
          <w:p w14:paraId="6E203F3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rime</w:t>
            </w:r>
          </w:p>
        </w:tc>
        <w:tc>
          <w:tcPr>
            <w:tcW w:w="4110" w:type="dxa"/>
            <w:tcBorders>
              <w:top w:val="single" w:sz="4" w:space="0" w:color="auto"/>
            </w:tcBorders>
          </w:tcPr>
          <w:p w14:paraId="6626AED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Examined the association of zoning on crime by assessing the effect of rezoning neighbourhoods on changes in crime rates. Four years of crime data prior to the rezoning used to control for historical differences between the neighbourhoods in crime trajectories. Regressions and propensity score model.</w:t>
            </w:r>
          </w:p>
        </w:tc>
        <w:tc>
          <w:tcPr>
            <w:tcW w:w="3261" w:type="dxa"/>
            <w:tcBorders>
              <w:top w:val="single" w:sz="4" w:space="0" w:color="auto"/>
            </w:tcBorders>
          </w:tcPr>
          <w:p w14:paraId="750F8556"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Rezoning neighbourhoods to include portions of residential zoning land experienced significant declines in crime - driven by reductions in automobile and stolen cars.</w:t>
            </w:r>
          </w:p>
        </w:tc>
        <w:tc>
          <w:tcPr>
            <w:tcW w:w="2976" w:type="dxa"/>
            <w:tcBorders>
              <w:top w:val="single" w:sz="4" w:space="0" w:color="auto"/>
            </w:tcBorders>
          </w:tcPr>
          <w:p w14:paraId="6F7B3CC2"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Very specific policy context. Analyses only tangentially focus on alcohol.</w:t>
            </w:r>
          </w:p>
        </w:tc>
      </w:tr>
      <w:tr w:rsidR="00BF208C" w:rsidRPr="00027ACF" w14:paraId="3A98D4B7" w14:textId="77777777" w:rsidTr="00596BD5">
        <w:trPr>
          <w:trHeight w:val="967"/>
        </w:trPr>
        <w:tc>
          <w:tcPr>
            <w:cnfStyle w:val="001000000000" w:firstRow="0" w:lastRow="0" w:firstColumn="1" w:lastColumn="0" w:oddVBand="0" w:evenVBand="0" w:oddHBand="0" w:evenHBand="0" w:firstRowFirstColumn="0" w:firstRowLastColumn="0" w:lastRowFirstColumn="0" w:lastRowLastColumn="0"/>
            <w:tcW w:w="1313" w:type="dxa"/>
            <w:hideMark/>
          </w:tcPr>
          <w:p w14:paraId="7EE48E0F"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Brenner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Brenner&lt;/Author&gt;&lt;Year&gt;2015&lt;/Year&gt;&lt;RecNum&gt;83&lt;/RecNum&gt;&lt;DisplayText&gt;(175)&lt;/DisplayText&gt;&lt;record&gt;&lt;rec-number&gt;83&lt;/rec-number&gt;&lt;foreign-keys&gt;&lt;key app="EN" db-id="avr05stv7arzs9erswtvftvb5xwz5ew2prxr" timestamp="1489632510"&gt;83&lt;/key&gt;&lt;/foreign-keys&gt;&lt;ref-type name="Journal Article"&gt;17&lt;/ref-type&gt;&lt;contributors&gt;&lt;authors&gt;&lt;author&gt;Brenner, Allison B.&lt;/author&gt;&lt;author&gt;Borrell, Luisa N.&lt;/author&gt;&lt;author&gt;Barrientos-Gutierrez, Tonatiuh&lt;/author&gt;&lt;author&gt;Diez Roux, Ana V.&lt;/author&gt;&lt;/authors&gt;&lt;/contributors&gt;&lt;titles&gt;&lt;title&gt;Longitudinal associations of neighborhood socioeconomic characteristics and alcohol availability on drinking: Results from the Multi-Ethnic Study of Atherosclerosis (MESA)&lt;/title&gt;&lt;secondary-title&gt;Social science &amp;amp; medicine (1982)&lt;/secondary-title&gt;&lt;/titles&gt;&lt;periodical&gt;&lt;full-title&gt;Social science &amp;amp; medicine (1982)&lt;/full-title&gt;&lt;/periodical&gt;&lt;pages&gt;17-25&lt;/pages&gt;&lt;volume&gt;145&lt;/volume&gt;&lt;dates&gt;&lt;year&gt;2015&lt;/year&gt;&lt;pub-dates&gt;&lt;date&gt;2015 Nov (Epub 2015 Sep&lt;/date&gt;&lt;/pub-dates&gt;&lt;/dates&gt;&lt;isbn&gt;1873-5347&lt;/isbn&gt;&lt;accession-num&gt;MEDLINE:26439763&lt;/accession-num&gt;&lt;urls&gt;&lt;related-urls&gt;&lt;url&gt;&amp;lt;Go to ISI&amp;gt;://MEDLINE:26439763&lt;/url&gt;&lt;url&gt;http://ac.els-cdn.com/S0277953615301325/1-s2.0-S0277953615301325-main.pdf?_tid=6e630eca-a956-11e5-89e3-00000aacb361&amp;amp;acdnat=1450862619_3defd13f46906c6bb070c70848212932&lt;/url&gt;&lt;/related-urls&gt;&lt;/urls&gt;&lt;custom1&gt;Accept&lt;/custom1&gt;&lt;custom2&gt;Accept&lt;/custom2&gt;&lt;electronic-resource-num&gt;10.1016/j.socscimed.2015.09.030&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5)</w:t>
            </w:r>
            <w:r>
              <w:rPr>
                <w:rFonts w:eastAsia="Times New Roman" w:cs="Times New Roman"/>
                <w:color w:val="000000"/>
                <w:sz w:val="18"/>
                <w:szCs w:val="18"/>
                <w:lang w:eastAsia="en-AU"/>
              </w:rPr>
              <w:fldChar w:fldCharType="end"/>
            </w:r>
          </w:p>
        </w:tc>
        <w:tc>
          <w:tcPr>
            <w:tcW w:w="1278" w:type="dxa"/>
          </w:tcPr>
          <w:p w14:paraId="212ACBFD"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Six sites, USA</w:t>
            </w:r>
          </w:p>
        </w:tc>
        <w:tc>
          <w:tcPr>
            <w:tcW w:w="1237" w:type="dxa"/>
          </w:tcPr>
          <w:p w14:paraId="01E06A2D"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Problem drinking </w:t>
            </w:r>
            <w:r>
              <w:rPr>
                <w:color w:val="000000"/>
                <w:sz w:val="18"/>
                <w:szCs w:val="18"/>
              </w:rPr>
              <w:t>&amp;</w:t>
            </w:r>
            <w:r w:rsidRPr="00027ACF">
              <w:rPr>
                <w:color w:val="000000"/>
                <w:sz w:val="18"/>
                <w:szCs w:val="18"/>
              </w:rPr>
              <w:t xml:space="preserve"> consumption</w:t>
            </w:r>
          </w:p>
        </w:tc>
        <w:tc>
          <w:tcPr>
            <w:tcW w:w="4110" w:type="dxa"/>
          </w:tcPr>
          <w:p w14:paraId="1955FBD8"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ohort study examining the association of neighbourhood socioeconomic status and alcohol outlet density with three alcohol use outcomes over 5-waves (~9.5 years) across census-tracks. Hybrid effect models.</w:t>
            </w:r>
          </w:p>
        </w:tc>
        <w:tc>
          <w:tcPr>
            <w:tcW w:w="3261" w:type="dxa"/>
          </w:tcPr>
          <w:p w14:paraId="12AB497E"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Increase in off-premise density associated with increase in weekly consumption (men specific to beer: women specific to wine).</w:t>
            </w:r>
          </w:p>
        </w:tc>
        <w:tc>
          <w:tcPr>
            <w:tcW w:w="2976" w:type="dxa"/>
          </w:tcPr>
          <w:p w14:paraId="502F1DD8"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Sample of a</w:t>
            </w:r>
            <w:r w:rsidRPr="00D612E5">
              <w:rPr>
                <w:rFonts w:eastAsia="Times New Roman" w:cs="Times New Roman"/>
                <w:color w:val="000000"/>
                <w:sz w:val="18"/>
                <w:szCs w:val="18"/>
                <w:lang w:eastAsia="en-AU"/>
              </w:rPr>
              <w:t>dults aged 45-84 years, free of clinical cardiovascular disease</w:t>
            </w:r>
            <w:r>
              <w:rPr>
                <w:rFonts w:eastAsia="Times New Roman" w:cs="Times New Roman"/>
                <w:color w:val="000000"/>
                <w:sz w:val="18"/>
                <w:szCs w:val="18"/>
                <w:lang w:eastAsia="en-AU"/>
              </w:rPr>
              <w:t>, therefore healthier than general population sample. Sample attrition may introduce bias.</w:t>
            </w:r>
          </w:p>
        </w:tc>
      </w:tr>
      <w:tr w:rsidR="00BF208C" w:rsidRPr="00027ACF" w14:paraId="0EC7AD40" w14:textId="77777777" w:rsidTr="00596BD5">
        <w:trPr>
          <w:cnfStyle w:val="000000100000" w:firstRow="0" w:lastRow="0" w:firstColumn="0" w:lastColumn="0" w:oddVBand="0" w:evenVBand="0" w:oddHBand="1"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1313" w:type="dxa"/>
            <w:hideMark/>
          </w:tcPr>
          <w:p w14:paraId="142543E1"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Ceccato &amp; Dolmen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eccato&lt;/Author&gt;&lt;Year&gt;2011&lt;/Year&gt;&lt;RecNum&gt;84&lt;/RecNum&gt;&lt;DisplayText&gt;(176)&lt;/DisplayText&gt;&lt;record&gt;&lt;rec-number&gt;84&lt;/rec-number&gt;&lt;foreign-keys&gt;&lt;key app="EN" db-id="avr05stv7arzs9erswtvftvb5xwz5ew2prxr" timestamp="1489632511"&gt;84&lt;/key&gt;&lt;/foreign-keys&gt;&lt;ref-type name="Journal Article"&gt;17&lt;/ref-type&gt;&lt;contributors&gt;&lt;authors&gt;&lt;author&gt;Ceccato, V.&lt;/author&gt;&lt;author&gt;Dolmen, L.&lt;/author&gt;&lt;/authors&gt;&lt;/contributors&gt;&lt;titles&gt;&lt;title&gt;Crime in rural Sweden&lt;/title&gt;&lt;secondary-title&gt;Applied Geography&lt;/secondary-title&gt;&lt;/titles&gt;&lt;periodical&gt;&lt;full-title&gt;Applied Geography&lt;/full-title&gt;&lt;/periodical&gt;&lt;pages&gt;119-135&lt;/pages&gt;&lt;volume&gt;31&lt;/volume&gt;&lt;number&gt;1&lt;/number&gt;&lt;dates&gt;&lt;year&gt;2011&lt;/year&gt;&lt;pub-dates&gt;&lt;date&gt;Jan&lt;/date&gt;&lt;/pub-dates&gt;&lt;/dates&gt;&lt;isbn&gt;0143-6228&lt;/isbn&gt;&lt;accession-num&gt;WOS:000285661100013&lt;/accession-num&gt;&lt;urls&gt;&lt;related-urls&gt;&lt;url&gt;&amp;lt;Go to ISI&amp;gt;://WOS:000285661100013&lt;/url&gt;&lt;url&gt;http://ac.els-cdn.com/S0143622810000287/1-s2.0-S0143622810000287-main.pdf?_tid=734c28c2-a956-11e5-9232-00000aab0f26&amp;amp;acdnat=1450862627_a49d0598ed3052c9fe7eb72391b60877&lt;/url&gt;&lt;/related-urls&gt;&lt;/urls&gt;&lt;custom1&gt;Accept&lt;/custom1&gt;&lt;custom2&gt;Accept&lt;/custom2&gt;&lt;electronic-resource-num&gt;10.1016/j.apgeog.2010.03.002&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6)</w:t>
            </w:r>
            <w:r>
              <w:rPr>
                <w:rFonts w:eastAsia="Times New Roman" w:cs="Times New Roman"/>
                <w:color w:val="000000"/>
                <w:sz w:val="18"/>
                <w:szCs w:val="18"/>
                <w:lang w:eastAsia="en-AU"/>
              </w:rPr>
              <w:fldChar w:fldCharType="end"/>
            </w:r>
          </w:p>
        </w:tc>
        <w:tc>
          <w:tcPr>
            <w:tcW w:w="1278" w:type="dxa"/>
          </w:tcPr>
          <w:p w14:paraId="74A9C894"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Rural municipalities, Sweden</w:t>
            </w:r>
          </w:p>
        </w:tc>
        <w:tc>
          <w:tcPr>
            <w:tcW w:w="1237" w:type="dxa"/>
          </w:tcPr>
          <w:p w14:paraId="3080DEA9"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Theft and </w:t>
            </w:r>
            <w:proofErr w:type="gramStart"/>
            <w:r w:rsidRPr="00027ACF">
              <w:rPr>
                <w:color w:val="000000"/>
                <w:sz w:val="18"/>
                <w:szCs w:val="18"/>
              </w:rPr>
              <w:t>violence  crime</w:t>
            </w:r>
            <w:proofErr w:type="gramEnd"/>
          </w:p>
        </w:tc>
        <w:tc>
          <w:tcPr>
            <w:tcW w:w="4110" w:type="dxa"/>
          </w:tcPr>
          <w:p w14:paraId="5AEACDD6"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Longitudinal ecological study examining the levels and spatial patterns of crime in rural Sweden over a </w:t>
            </w:r>
            <w:proofErr w:type="gramStart"/>
            <w:r w:rsidRPr="00027ACF">
              <w:rPr>
                <w:rFonts w:eastAsia="Times New Roman" w:cs="Times New Roman"/>
                <w:color w:val="000000"/>
                <w:sz w:val="18"/>
                <w:szCs w:val="18"/>
                <w:lang w:eastAsia="en-AU"/>
              </w:rPr>
              <w:t>ten year</w:t>
            </w:r>
            <w:proofErr w:type="gramEnd"/>
            <w:r w:rsidRPr="00027ACF">
              <w:rPr>
                <w:rFonts w:eastAsia="Times New Roman" w:cs="Times New Roman"/>
                <w:color w:val="000000"/>
                <w:sz w:val="18"/>
                <w:szCs w:val="18"/>
                <w:lang w:eastAsia="en-AU"/>
              </w:rPr>
              <w:t xml:space="preserve"> period and comparison to urban areas. Ordinary Least Square regressions.</w:t>
            </w:r>
          </w:p>
        </w:tc>
        <w:tc>
          <w:tcPr>
            <w:tcW w:w="3261" w:type="dxa"/>
          </w:tcPr>
          <w:p w14:paraId="7CE77FC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lcohol outlet measures were associated with both theft and violence rates in nearly all models.</w:t>
            </w:r>
          </w:p>
        </w:tc>
        <w:tc>
          <w:tcPr>
            <w:tcW w:w="2976" w:type="dxa"/>
          </w:tcPr>
          <w:p w14:paraId="581DEADB"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Combined measure of alcohol outlets. Analyses did not truly model change over </w:t>
            </w:r>
            <w:proofErr w:type="gramStart"/>
            <w:r>
              <w:rPr>
                <w:rFonts w:eastAsia="Times New Roman" w:cs="Times New Roman"/>
                <w:color w:val="000000"/>
                <w:sz w:val="18"/>
                <w:szCs w:val="18"/>
                <w:lang w:eastAsia="en-AU"/>
              </w:rPr>
              <w:t>time, but</w:t>
            </w:r>
            <w:proofErr w:type="gramEnd"/>
            <w:r>
              <w:rPr>
                <w:rFonts w:eastAsia="Times New Roman" w:cs="Times New Roman"/>
                <w:color w:val="000000"/>
                <w:sz w:val="18"/>
                <w:szCs w:val="18"/>
                <w:lang w:eastAsia="en-AU"/>
              </w:rPr>
              <w:t xml:space="preserve"> compared effects at different time points. Rural Sweden is a very particular context.</w:t>
            </w:r>
          </w:p>
        </w:tc>
      </w:tr>
      <w:tr w:rsidR="00BF208C" w:rsidRPr="00027ACF" w14:paraId="21B486EE" w14:textId="77777777" w:rsidTr="00596BD5">
        <w:trPr>
          <w:trHeight w:val="1050"/>
        </w:trPr>
        <w:tc>
          <w:tcPr>
            <w:cnfStyle w:val="001000000000" w:firstRow="0" w:lastRow="0" w:firstColumn="1" w:lastColumn="0" w:oddVBand="0" w:evenVBand="0" w:oddHBand="0" w:evenHBand="0" w:firstRowFirstColumn="0" w:firstRowLastColumn="0" w:lastRowFirstColumn="0" w:lastRowLastColumn="0"/>
            <w:tcW w:w="1313" w:type="dxa"/>
            <w:hideMark/>
          </w:tcPr>
          <w:p w14:paraId="1D4E33FD"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Chen et al </w:t>
            </w:r>
            <w:r>
              <w:rPr>
                <w:rFonts w:eastAsia="Times New Roman" w:cs="Times New Roman"/>
                <w:color w:val="000000"/>
                <w:sz w:val="18"/>
                <w:szCs w:val="18"/>
                <w:lang w:eastAsia="en-AU"/>
              </w:rPr>
              <w:t xml:space="preserve">2009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hen&lt;/Author&gt;&lt;Year&gt;2010&lt;/Year&gt;&lt;RecNum&gt;85&lt;/RecNum&gt;&lt;DisplayText&gt;(95)&lt;/DisplayText&gt;&lt;record&gt;&lt;rec-number&gt;85&lt;/rec-number&gt;&lt;foreign-keys&gt;&lt;key app="EN" db-id="avr05stv7arzs9erswtvftvb5xwz5ew2prxr" timestamp="1489632512"&gt;85&lt;/key&gt;&lt;/foreign-keys&gt;&lt;ref-type name="Journal Article"&gt;17&lt;/ref-type&gt;&lt;contributors&gt;&lt;authors&gt;&lt;author&gt;Chen, Meng-Jinn&lt;/author&gt;&lt;author&gt;Grube, Joel W.&lt;/author&gt;&lt;author&gt;Gruenewald, Paul J.&lt;/author&gt;&lt;/authors&gt;&lt;/contributors&gt;&lt;titles&gt;&lt;title&gt;Community alcohol outlet density and underage drinking&lt;/title&gt;&lt;secondary-title&gt;Addiction (Abingdon, England)&lt;/secondary-title&gt;&lt;/titles&gt;&lt;periodical&gt;&lt;full-title&gt;Addiction (Abingdon, England)&lt;/full-title&gt;&lt;/periodical&gt;&lt;pages&gt;270-8&lt;/pages&gt;&lt;volume&gt;105&lt;/volume&gt;&lt;number&gt;2&lt;/number&gt;&lt;dates&gt;&lt;year&gt;2010&lt;/year&gt;&lt;pub-dates&gt;&lt;date&gt;2010&lt;/date&gt;&lt;/pub-dates&gt;&lt;/dates&gt;&lt;isbn&gt;1360-0443&lt;/isbn&gt;&lt;accession-num&gt;MEDLINE:20078485&lt;/accession-num&gt;&lt;urls&gt;&lt;related-urls&gt;&lt;url&gt;&amp;lt;Go to ISI&amp;gt;://MEDLINE:20078485&lt;/url&gt;&lt;url&gt;http://onlinelibrary.wiley.com/store/10.1111/j.1360-0443.2009.02772.x/asset/j.1360-0443.2009.02772.x.pdf?v=1&amp;amp;t=iiim1nlu&amp;amp;s=6a04d9ddf75d00691480af8871ea012ea0898f59&lt;/url&gt;&lt;/related-urls&gt;&lt;/urls&gt;&lt;custom1&gt;Accept&lt;/custom1&gt;&lt;custom2&gt;Accept&lt;/custom2&gt;&lt;electronic-resource-num&gt;10.1111/j.1360-0443.2009.02772.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95)</w:t>
            </w:r>
            <w:r>
              <w:rPr>
                <w:rFonts w:eastAsia="Times New Roman" w:cs="Times New Roman"/>
                <w:color w:val="000000"/>
                <w:sz w:val="18"/>
                <w:szCs w:val="18"/>
                <w:lang w:eastAsia="en-AU"/>
              </w:rPr>
              <w:fldChar w:fldCharType="end"/>
            </w:r>
          </w:p>
        </w:tc>
        <w:tc>
          <w:tcPr>
            <w:tcW w:w="1278" w:type="dxa"/>
          </w:tcPr>
          <w:p w14:paraId="5C2D2C2D"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4C04AE30"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nderage use of, exposure to and</w:t>
            </w:r>
            <w:r>
              <w:rPr>
                <w:color w:val="000000"/>
                <w:sz w:val="18"/>
                <w:szCs w:val="18"/>
              </w:rPr>
              <w:t>/</w:t>
            </w:r>
            <w:r w:rsidRPr="00027ACF">
              <w:rPr>
                <w:color w:val="000000"/>
                <w:sz w:val="18"/>
                <w:szCs w:val="18"/>
              </w:rPr>
              <w:t>or access to alcohol</w:t>
            </w:r>
          </w:p>
        </w:tc>
        <w:tc>
          <w:tcPr>
            <w:tcW w:w="4110" w:type="dxa"/>
          </w:tcPr>
          <w:p w14:paraId="6A9B3A3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how community alcohol outlet density associated with alcohol access among adolescents, controlling for parent and peer drinking at each wave.</w:t>
            </w:r>
          </w:p>
        </w:tc>
        <w:tc>
          <w:tcPr>
            <w:tcW w:w="3261" w:type="dxa"/>
          </w:tcPr>
          <w:p w14:paraId="6015DE9F"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Outlet density significantly related likelihood and frequency of alcohol access. </w:t>
            </w:r>
          </w:p>
        </w:tc>
        <w:tc>
          <w:tcPr>
            <w:tcW w:w="2976" w:type="dxa"/>
          </w:tcPr>
          <w:p w14:paraId="420A56E6"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Sample attrition likely to introduce some bias. Very little change in outlet densities over the study period.</w:t>
            </w:r>
          </w:p>
        </w:tc>
      </w:tr>
      <w:tr w:rsidR="00BF208C" w:rsidRPr="00027ACF" w14:paraId="1397A741" w14:textId="77777777" w:rsidTr="00596BD5">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313" w:type="dxa"/>
            <w:hideMark/>
          </w:tcPr>
          <w:p w14:paraId="25A915FB"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Chen et al </w:t>
            </w:r>
            <w:r>
              <w:rPr>
                <w:rFonts w:eastAsia="Times New Roman" w:cs="Times New Roman"/>
                <w:color w:val="000000"/>
                <w:sz w:val="18"/>
                <w:szCs w:val="18"/>
                <w:lang w:eastAsia="en-AU"/>
              </w:rPr>
              <w:t xml:space="preserve">2010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hen&lt;/Author&gt;&lt;Year&gt;2009&lt;/Year&gt;&lt;RecNum&gt;86&lt;/RecNum&gt;&lt;DisplayText&gt;(94)&lt;/DisplayText&gt;&lt;record&gt;&lt;rec-number&gt;86&lt;/rec-number&gt;&lt;foreign-keys&gt;&lt;key app="EN" db-id="avr05stv7arzs9erswtvftvb5xwz5ew2prxr" timestamp="1489632513"&gt;86&lt;/key&gt;&lt;/foreign-keys&gt;&lt;ref-type name="Journal Article"&gt;17&lt;/ref-type&gt;&lt;contributors&gt;&lt;authors&gt;&lt;author&gt;Chen, Meng-Jinn&lt;/author&gt;&lt;author&gt;Gruenewald, Paul J.&lt;/author&gt;&lt;author&gt;Remer, Lillian G.&lt;/author&gt;&lt;/authors&gt;&lt;/contributors&gt;&lt;titles&gt;&lt;title&gt;Does alcohol outlet density affect youth access to alcohol?&lt;/title&gt;&lt;secondary-title&gt;The Journal of adolescent health : official publication of the Society for Adolescent Medicine&lt;/secondary-title&gt;&lt;/titles&gt;&lt;periodical&gt;&lt;full-title&gt;The Journal of adolescent health : official publication of the Society for Adolescent Medicine&lt;/full-title&gt;&lt;/periodical&gt;&lt;pages&gt;582-9&lt;/pages&gt;&lt;volume&gt;44&lt;/volume&gt;&lt;number&gt;6&lt;/number&gt;&lt;dates&gt;&lt;year&gt;2009&lt;/year&gt;&lt;pub-dates&gt;&lt;date&gt;2009 Jun (Epub 2009 Feb&lt;/date&gt;&lt;/pub-dates&gt;&lt;/dates&gt;&lt;isbn&gt;1879-1972&lt;/isbn&gt;&lt;accession-num&gt;MEDLINE:19465323&lt;/accession-num&gt;&lt;urls&gt;&lt;related-urls&gt;&lt;url&gt;&amp;lt;Go to ISI&amp;gt;://MEDLINE:19465323&lt;/url&gt;&lt;url&gt;http://ac.els-cdn.com/S1054139X08005910/1-s2.0-S1054139X08005910-main.pdf?_tid=795a7606-a956-11e5-bca5-00000aab0f26&amp;amp;acdnat=1450862637_35a47eaddbd5e91983f1d345e6799c6f&lt;/url&gt;&lt;/related-urls&gt;&lt;/urls&gt;&lt;custom1&gt;Accept&lt;/custom1&gt;&lt;custom2&gt;Accept&lt;/custom2&gt;&lt;electronic-resource-num&gt;10.1016/j.jadohealth.2008.10.13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94)</w:t>
            </w:r>
            <w:r>
              <w:rPr>
                <w:rFonts w:eastAsia="Times New Roman" w:cs="Times New Roman"/>
                <w:color w:val="000000"/>
                <w:sz w:val="18"/>
                <w:szCs w:val="18"/>
                <w:lang w:eastAsia="en-AU"/>
              </w:rPr>
              <w:fldChar w:fldCharType="end"/>
            </w:r>
          </w:p>
        </w:tc>
        <w:tc>
          <w:tcPr>
            <w:tcW w:w="1278" w:type="dxa"/>
          </w:tcPr>
          <w:p w14:paraId="62BCF68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064A89AA"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nderage use of, exposure to and</w:t>
            </w:r>
            <w:r>
              <w:rPr>
                <w:color w:val="000000"/>
                <w:sz w:val="18"/>
                <w:szCs w:val="18"/>
              </w:rPr>
              <w:t>/</w:t>
            </w:r>
            <w:r w:rsidRPr="00027ACF">
              <w:rPr>
                <w:color w:val="000000"/>
                <w:sz w:val="18"/>
                <w:szCs w:val="18"/>
              </w:rPr>
              <w:t>or access to alcohol</w:t>
            </w:r>
          </w:p>
        </w:tc>
        <w:tc>
          <w:tcPr>
            <w:tcW w:w="4110" w:type="dxa"/>
          </w:tcPr>
          <w:p w14:paraId="748FF275"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outlet density with youth drinking across 3 waves (approx. 3 years).</w:t>
            </w:r>
          </w:p>
        </w:tc>
        <w:tc>
          <w:tcPr>
            <w:tcW w:w="3261" w:type="dxa"/>
          </w:tcPr>
          <w:p w14:paraId="51555914"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Growth in drinking and excessive drinking was, on average, more rapid in zip codes with lower alcohol outlet densities. The relation of zip code alcohol outlet density with drinking appeared to be mitigated by having friends with access to a car.</w:t>
            </w:r>
          </w:p>
        </w:tc>
        <w:tc>
          <w:tcPr>
            <w:tcW w:w="2976" w:type="dxa"/>
          </w:tcPr>
          <w:p w14:paraId="524747BB"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Sample attrition likely to introduce some bias. Very little change in outlet densities over the study period.</w:t>
            </w:r>
          </w:p>
        </w:tc>
      </w:tr>
      <w:tr w:rsidR="00BF208C" w:rsidRPr="00027ACF" w14:paraId="14338A6A" w14:textId="77777777" w:rsidTr="00596BD5">
        <w:trPr>
          <w:trHeight w:val="599"/>
        </w:trPr>
        <w:tc>
          <w:tcPr>
            <w:cnfStyle w:val="001000000000" w:firstRow="0" w:lastRow="0" w:firstColumn="1" w:lastColumn="0" w:oddVBand="0" w:evenVBand="0" w:oddHBand="0" w:evenHBand="0" w:firstRowFirstColumn="0" w:firstRowLastColumn="0" w:lastRowFirstColumn="0" w:lastRowLastColumn="0"/>
            <w:tcW w:w="1313" w:type="dxa"/>
            <w:hideMark/>
          </w:tcPr>
          <w:p w14:paraId="3BF825AE"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Cohen et al 2006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ohen&lt;/Author&gt;&lt;Year&gt;2006&lt;/Year&gt;&lt;RecNum&gt;87&lt;/RecNum&gt;&lt;DisplayText&gt;(135)&lt;/DisplayText&gt;&lt;record&gt;&lt;rec-number&gt;87&lt;/rec-number&gt;&lt;foreign-keys&gt;&lt;key app="EN" db-id="avr05stv7arzs9erswtvftvb5xwz5ew2prxr" timestamp="1489632514"&gt;87&lt;/key&gt;&lt;/foreign-keys&gt;&lt;ref-type name="Journal Article"&gt;17&lt;/ref-type&gt;&lt;contributors&gt;&lt;authors&gt;&lt;author&gt;Cohen, Deborah A.&lt;/author&gt;&lt;author&gt;Ghosh-Dastidar, Bonnie&lt;/author&gt;&lt;author&gt;Scribner, Richard&lt;/author&gt;&lt;author&gt;Miu, Angela&lt;/author&gt;&lt;author&gt;Scott, Molly&lt;/author&gt;&lt;author&gt;Robinson, Paul&lt;/author&gt;&lt;author&gt;Farley, Thomas A.&lt;/author&gt;&lt;author&gt;Bluthenthal, Ricky N.&lt;/author&gt;&lt;author&gt;Brown-Taylor, Didra&lt;/author&gt;&lt;/authors&gt;&lt;/contributors&gt;&lt;titles&gt;&lt;title&gt;Alcohol outlets, gonorrhea, and the Los Angeles civil unrest: a longitudinal analysis&lt;/title&gt;&lt;secondary-title&gt;Social science &amp;amp; medicine (1982)&lt;/secondary-title&gt;&lt;/titles&gt;&lt;periodical&gt;&lt;full-title&gt;Social science &amp;amp; medicine (1982)&lt;/full-title&gt;&lt;/periodical&gt;&lt;pages&gt;3062-71&lt;/pages&gt;&lt;volume&gt;62&lt;/volume&gt;&lt;number&gt;12&lt;/number&gt;&lt;dates&gt;&lt;year&gt;2006&lt;/year&gt;&lt;pub-dates&gt;&lt;date&gt;2006 Jun (Epub 2006 Jan&lt;/date&gt;&lt;/pub-dates&gt;&lt;/dates&gt;&lt;isbn&gt;0277-9536&lt;/isbn&gt;&lt;accession-num&gt;MEDLINE:16423436&lt;/accession-num&gt;&lt;urls&gt;&lt;related-urls&gt;&lt;url&gt;&amp;lt;Go to ISI&amp;gt;://MEDLINE:16423436&lt;/url&gt;&lt;url&gt;http://ac.els-cdn.com/S0277953605006684/1-s2.0-S0277953605006684-main.pdf?_tid=7ded29fc-a956-11e5-919f-00000aacb35d&amp;amp;acdnat=1450862645_b0d57ce3755b239dd80f38b6b8457e50&lt;/url&gt;&lt;/related-urls&gt;&lt;/urls&gt;&lt;custom1&gt;Accept&lt;/custom1&gt;&lt;custom2&gt;Accept&lt;/custom2&gt;&lt;electronic-resource-num&gt;10.1016/j.socscimed.2005.11.060&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5)</w:t>
            </w:r>
            <w:r>
              <w:rPr>
                <w:rFonts w:eastAsia="Times New Roman" w:cs="Times New Roman"/>
                <w:color w:val="000000"/>
                <w:sz w:val="18"/>
                <w:szCs w:val="18"/>
                <w:lang w:eastAsia="en-AU"/>
              </w:rPr>
              <w:fldChar w:fldCharType="end"/>
            </w:r>
          </w:p>
        </w:tc>
        <w:tc>
          <w:tcPr>
            <w:tcW w:w="1278" w:type="dxa"/>
          </w:tcPr>
          <w:p w14:paraId="39CA5F79"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Los Angeles, USA</w:t>
            </w:r>
          </w:p>
        </w:tc>
        <w:tc>
          <w:tcPr>
            <w:tcW w:w="1237" w:type="dxa"/>
          </w:tcPr>
          <w:p w14:paraId="23BD87F0"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Sexual health</w:t>
            </w:r>
          </w:p>
        </w:tc>
        <w:tc>
          <w:tcPr>
            <w:tcW w:w="4110" w:type="dxa"/>
          </w:tcPr>
          <w:p w14:paraId="3914DA01"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ontrolled natural experiment examining the effects of changes in alcohol outlets and damaged buildings on rates of gonorrhoea at the census trac</w:t>
            </w:r>
            <w:r>
              <w:rPr>
                <w:rFonts w:eastAsia="Times New Roman" w:cs="Times New Roman"/>
                <w:color w:val="000000"/>
                <w:sz w:val="18"/>
                <w:szCs w:val="18"/>
                <w:lang w:eastAsia="en-AU"/>
              </w:rPr>
              <w:t>t level, following the 1992 Civil Unrest</w:t>
            </w:r>
            <w:r w:rsidRPr="00027ACF">
              <w:rPr>
                <w:rFonts w:eastAsia="Times New Roman" w:cs="Times New Roman"/>
                <w:color w:val="000000"/>
                <w:sz w:val="18"/>
                <w:szCs w:val="18"/>
                <w:lang w:eastAsia="en-AU"/>
              </w:rPr>
              <w:t xml:space="preserve">. Four years of data prior to and post the unrest used non-damaged </w:t>
            </w:r>
            <w:r w:rsidRPr="00027ACF">
              <w:rPr>
                <w:rFonts w:eastAsia="Times New Roman" w:cs="Times New Roman"/>
                <w:color w:val="000000"/>
                <w:sz w:val="18"/>
                <w:szCs w:val="18"/>
                <w:lang w:eastAsia="en-AU"/>
              </w:rPr>
              <w:lastRenderedPageBreak/>
              <w:t>census tracks as a control.</w:t>
            </w:r>
          </w:p>
        </w:tc>
        <w:tc>
          <w:tcPr>
            <w:tcW w:w="3261" w:type="dxa"/>
          </w:tcPr>
          <w:p w14:paraId="6FFC2DB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lastRenderedPageBreak/>
              <w:t xml:space="preserve">census tracts with more surrendered licences had a steeper decline in gonorrhoea rates than in tracts with fewer surrendered licences: off-premise outlets had a positive association with </w:t>
            </w:r>
            <w:r w:rsidRPr="00027ACF">
              <w:rPr>
                <w:rFonts w:eastAsia="Times New Roman" w:cs="Times New Roman"/>
                <w:color w:val="000000"/>
                <w:sz w:val="18"/>
                <w:szCs w:val="18"/>
                <w:lang w:eastAsia="en-AU"/>
              </w:rPr>
              <w:lastRenderedPageBreak/>
              <w:t>gonorrhoea rates</w:t>
            </w:r>
          </w:p>
        </w:tc>
        <w:tc>
          <w:tcPr>
            <w:tcW w:w="2976" w:type="dxa"/>
          </w:tcPr>
          <w:p w14:paraId="38724E53"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Very specific situation being studied. Likelihood that the 1992 Civil Unrest was related to other, unmeasured, community-level factors.</w:t>
            </w:r>
          </w:p>
        </w:tc>
      </w:tr>
      <w:tr w:rsidR="00BF208C" w:rsidRPr="00027ACF" w14:paraId="2BE92564"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13" w:type="dxa"/>
            <w:hideMark/>
          </w:tcPr>
          <w:p w14:paraId="1851CA32"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Conrow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onrow&lt;/Author&gt;&lt;Year&gt;2015&lt;/Year&gt;&lt;RecNum&gt;88&lt;/RecNum&gt;&lt;DisplayText&gt;(107)&lt;/DisplayText&gt;&lt;record&gt;&lt;rec-number&gt;88&lt;/rec-number&gt;&lt;foreign-keys&gt;&lt;key app="EN" db-id="avr05stv7arzs9erswtvftvb5xwz5ew2prxr" timestamp="1489632515"&gt;88&lt;/key&gt;&lt;/foreign-keys&gt;&lt;ref-type name="Journal Article"&gt;17&lt;/ref-type&gt;&lt;contributors&gt;&lt;authors&gt;&lt;author&gt;Conrow, L.&lt;/author&gt;&lt;author&gt;Aldstadt, J.&lt;/author&gt;&lt;author&gt;Mendoza, N. S.&lt;/author&gt;&lt;/authors&gt;&lt;/contributors&gt;&lt;titles&gt;&lt;title&gt;A spatio-temporal analysis of on-premises alcohol outlets and violent crime events in Buffalo, NY&lt;/title&gt;&lt;secondary-title&gt;Applied Geography&lt;/secondary-title&gt;&lt;/titles&gt;&lt;periodical&gt;&lt;full-title&gt;Applied Geography&lt;/full-title&gt;&lt;/periodical&gt;&lt;pages&gt;198-205&lt;/pages&gt;&lt;volume&gt;58&lt;/volume&gt;&lt;dates&gt;&lt;year&gt;2015&lt;/year&gt;&lt;pub-dates&gt;&lt;date&gt;Mar&lt;/date&gt;&lt;/pub-dates&gt;&lt;/dates&gt;&lt;isbn&gt;0143-6228&lt;/isbn&gt;&lt;accession-num&gt;WOS:000351790600018&lt;/accession-num&gt;&lt;urls&gt;&lt;related-urls&gt;&lt;url&gt;&amp;lt;Go to ISI&amp;gt;://WOS:000351790600018&lt;/url&gt;&lt;url&gt;http://ac.els-cdn.com/S0143622815000375/1-s2.0-S0143622815000375-main.pdf?_tid=83cd3268-a956-11e5-b132-00000aacb361&amp;amp;acdnat=1450862654_a591c57515138a82c8bb031bb2676615&lt;/url&gt;&lt;/related-urls&gt;&lt;/urls&gt;&lt;custom1&gt;Accept&lt;/custom1&gt;&lt;custom2&gt;Accept&lt;/custom2&gt;&lt;electronic-resource-num&gt;10.1016/j.apgeog.2015.02.006&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7)</w:t>
            </w:r>
            <w:r>
              <w:rPr>
                <w:rFonts w:eastAsia="Times New Roman" w:cs="Times New Roman"/>
                <w:color w:val="000000"/>
                <w:sz w:val="18"/>
                <w:szCs w:val="18"/>
                <w:lang w:eastAsia="en-AU"/>
              </w:rPr>
              <w:fldChar w:fldCharType="end"/>
            </w:r>
          </w:p>
        </w:tc>
        <w:tc>
          <w:tcPr>
            <w:tcW w:w="1278" w:type="dxa"/>
          </w:tcPr>
          <w:p w14:paraId="14C690CC"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Buffalo, USA</w:t>
            </w:r>
          </w:p>
        </w:tc>
        <w:tc>
          <w:tcPr>
            <w:tcW w:w="1237" w:type="dxa"/>
          </w:tcPr>
          <w:p w14:paraId="20AD912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General crime &amp; Violence</w:t>
            </w:r>
          </w:p>
        </w:tc>
        <w:tc>
          <w:tcPr>
            <w:tcW w:w="4110" w:type="dxa"/>
          </w:tcPr>
          <w:p w14:paraId="3DA6D4CB"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newly licensed on-premise outlets with clusters of crime. Using global and local bivariate space-time k-function analyse.</w:t>
            </w:r>
          </w:p>
        </w:tc>
        <w:tc>
          <w:tcPr>
            <w:tcW w:w="3261" w:type="dxa"/>
          </w:tcPr>
          <w:p w14:paraId="443E5619"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The opening of new on-premise licences led to significant new clusters of crime nearby in more than 60% of cases.</w:t>
            </w:r>
          </w:p>
        </w:tc>
        <w:tc>
          <w:tcPr>
            <w:tcW w:w="2976" w:type="dxa"/>
          </w:tcPr>
          <w:p w14:paraId="2679DB92"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Off-premise outlets were not included in the study.</w:t>
            </w:r>
          </w:p>
        </w:tc>
      </w:tr>
      <w:tr w:rsidR="00BF208C" w:rsidRPr="00027ACF" w14:paraId="20909642" w14:textId="77777777" w:rsidTr="00596BD5">
        <w:trPr>
          <w:trHeight w:val="782"/>
        </w:trPr>
        <w:tc>
          <w:tcPr>
            <w:cnfStyle w:val="001000000000" w:firstRow="0" w:lastRow="0" w:firstColumn="1" w:lastColumn="0" w:oddVBand="0" w:evenVBand="0" w:oddHBand="0" w:evenHBand="0" w:firstRowFirstColumn="0" w:firstRowLastColumn="0" w:lastRowFirstColumn="0" w:lastRowLastColumn="0"/>
            <w:tcW w:w="1313" w:type="dxa"/>
            <w:hideMark/>
          </w:tcPr>
          <w:p w14:paraId="2A4C2D65"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Cooper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ooper&lt;/Author&gt;&lt;Year&gt;2013&lt;/Year&gt;&lt;RecNum&gt;89&lt;/RecNum&gt;&lt;DisplayText&gt;(81)&lt;/DisplayText&gt;&lt;record&gt;&lt;rec-number&gt;89&lt;/rec-number&gt;&lt;foreign-keys&gt;&lt;key app="EN" db-id="avr05stv7arzs9erswtvftvb5xwz5ew2prxr" timestamp="1489632516"&gt;89&lt;/key&gt;&lt;/foreign-keys&gt;&lt;ref-type name="Journal Article"&gt;17&lt;/ref-type&gt;&lt;contributors&gt;&lt;authors&gt;&lt;author&gt;Cooper, Hannah L.&lt;/author&gt;&lt;author&gt;Bonney, Loida E.&lt;/author&gt;&lt;author&gt;Ross, Zev&lt;/author&gt;&lt;author&gt;Karnes, Conny&lt;/author&gt;&lt;author&gt;Hunter-Jones, Josalin&lt;/author&gt;&lt;author&gt;Kelley, Mary E.&lt;/author&gt;&lt;author&gt;Rothenberg, Richard&lt;/author&gt;&lt;/authors&gt;&lt;/contributors&gt;&lt;titles&gt;&lt;title&gt;The aftermath of public housing relocation: relationship to substance misuse&lt;/title&gt;&lt;secondary-title&gt;Drug and alcohol dependence&lt;/secondary-title&gt;&lt;/titles&gt;&lt;periodical&gt;&lt;full-title&gt;Drug and alcohol dependence&lt;/full-title&gt;&lt;/periodical&gt;&lt;pages&gt;37-44&lt;/pages&gt;&lt;volume&gt;133&lt;/volume&gt;&lt;number&gt;1&lt;/number&gt;&lt;dates&gt;&lt;year&gt;2013&lt;/year&gt;&lt;pub-dates&gt;&lt;date&gt;2013 Nov 1 (Epub 2013 Jul&lt;/date&gt;&lt;/pub-dates&gt;&lt;/dates&gt;&lt;isbn&gt;1879-0046&lt;/isbn&gt;&lt;accession-num&gt;MEDLINE:23850372&lt;/accession-num&gt;&lt;urls&gt;&lt;related-urls&gt;&lt;url&gt;&amp;lt;Go to ISI&amp;gt;://MEDLINE:23850372&lt;/url&gt;&lt;url&gt;http://ac.els-cdn.com/S0376871613002226/1-s2.0-S0376871613002226-main.pdf?_tid=86cdfc54-a956-11e5-b972-00000aacb362&amp;amp;acdnat=1450862660_6b77f8cdb31e206d50a2fdf7e7e18776&lt;/url&gt;&lt;/related-urls&gt;&lt;/urls&gt;&lt;custom1&gt;Accept&lt;/custom1&gt;&lt;custom2&gt;Accept&lt;/custom2&gt;&lt;electronic-resource-num&gt;10.1016/j.drugalcdep.2013.06.003&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81)</w:t>
            </w:r>
            <w:r>
              <w:rPr>
                <w:rFonts w:eastAsia="Times New Roman" w:cs="Times New Roman"/>
                <w:color w:val="000000"/>
                <w:sz w:val="18"/>
                <w:szCs w:val="18"/>
                <w:lang w:eastAsia="en-AU"/>
              </w:rPr>
              <w:fldChar w:fldCharType="end"/>
            </w:r>
          </w:p>
        </w:tc>
        <w:tc>
          <w:tcPr>
            <w:tcW w:w="1278" w:type="dxa"/>
          </w:tcPr>
          <w:p w14:paraId="47763AC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Atlanta, USA</w:t>
            </w:r>
          </w:p>
        </w:tc>
        <w:tc>
          <w:tcPr>
            <w:tcW w:w="1237" w:type="dxa"/>
          </w:tcPr>
          <w:p w14:paraId="1DB9E240"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Problem drinking and consumption</w:t>
            </w:r>
          </w:p>
        </w:tc>
        <w:tc>
          <w:tcPr>
            <w:tcW w:w="4110" w:type="dxa"/>
          </w:tcPr>
          <w:p w14:paraId="7F2971AF"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Uncontrolled natural experiment examining then association of local socioeconomic conditions on substance misuse by assessing the effects of a policy change which saw individuals relocated from public housing complexes. Generalized linear mixed model.</w:t>
            </w:r>
          </w:p>
        </w:tc>
        <w:tc>
          <w:tcPr>
            <w:tcW w:w="3261" w:type="dxa"/>
          </w:tcPr>
          <w:p w14:paraId="73FB4EDE"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reduction in tract-level alcohol outlet density (by at least three outlets) predicted a reduction in binge drinking.</w:t>
            </w:r>
          </w:p>
        </w:tc>
        <w:tc>
          <w:tcPr>
            <w:tcW w:w="2976" w:type="dxa"/>
          </w:tcPr>
          <w:p w14:paraId="0B0D8413"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The intervention involved moving people between neighbourhoods, rather than changing the licensing environment per se. The population has limited generalisability to NSW.</w:t>
            </w:r>
          </w:p>
        </w:tc>
      </w:tr>
      <w:tr w:rsidR="00BF208C" w:rsidRPr="00027ACF" w14:paraId="63104BCC" w14:textId="77777777" w:rsidTr="00596BD5">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1313" w:type="dxa"/>
            <w:hideMark/>
          </w:tcPr>
          <w:p w14:paraId="65E13525"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Cunradi et al</w:t>
            </w:r>
            <w:r>
              <w:rPr>
                <w:rFonts w:eastAsia="Times New Roman" w:cs="Times New Roman"/>
                <w:color w:val="000000"/>
                <w:sz w:val="18"/>
                <w:szCs w:val="18"/>
                <w:lang w:eastAsia="en-AU"/>
              </w:rPr>
              <w:t xml:space="preserve">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unradi&lt;/Author&gt;&lt;Year&gt;2011&lt;/Year&gt;&lt;RecNum&gt;90&lt;/RecNum&gt;&lt;DisplayText&gt;(115)&lt;/DisplayText&gt;&lt;record&gt;&lt;rec-number&gt;90&lt;/rec-number&gt;&lt;foreign-keys&gt;&lt;key app="EN" db-id="avr05stv7arzs9erswtvftvb5xwz5ew2prxr" timestamp="1489632517"&gt;90&lt;/key&gt;&lt;/foreign-keys&gt;&lt;ref-type name="Journal Article"&gt;17&lt;/ref-type&gt;&lt;contributors&gt;&lt;authors&gt;&lt;author&gt;Cunradi, Carol B.&lt;/author&gt;&lt;author&gt;Mair, Christina&lt;/author&gt;&lt;author&gt;Ponicki, William&lt;/author&gt;&lt;author&gt;Remer, Lillian&lt;/author&gt;&lt;/authors&gt;&lt;/contributors&gt;&lt;titles&gt;&lt;title&gt;Alcohol outlets, neighborhood characteristics, and intimate partner violence: ecological analysis of a California city&lt;/title&gt;&lt;secondary-title&gt;Journal of urban health : bulletin of the New York Academy of Medicine&lt;/secondary-title&gt;&lt;/titles&gt;&lt;periodical&gt;&lt;full-title&gt;Journal of urban health : bulletin of the New York Academy of Medicine&lt;/full-title&gt;&lt;/periodical&gt;&lt;pages&gt;191-200&lt;/pages&gt;&lt;volume&gt;88&lt;/volume&gt;&lt;number&gt;2&lt;/number&gt;&lt;dates&gt;&lt;year&gt;2011&lt;/year&gt;&lt;pub-dates&gt;&lt;date&gt;2011&lt;/date&gt;&lt;/pub-dates&gt;&lt;/dates&gt;&lt;isbn&gt;1468-2869&lt;/isbn&gt;&lt;accession-num&gt;MEDLINE:21347557&lt;/accession-num&gt;&lt;urls&gt;&lt;related-urls&gt;&lt;url&gt;&amp;lt;Go to ISI&amp;gt;://MEDLINE:21347557&lt;/url&gt;&lt;url&gt;http://www.ncbi.nlm.nih.gov/pmc/articles/PMC3079039/pdf/11524_2011_Article_9549.pdf&lt;/url&gt;&lt;/related-urls&gt;&lt;/urls&gt;&lt;custom1&gt;Accept&lt;/custom1&gt;&lt;custom2&gt;Accept&lt;/custom2&gt;&lt;electronic-resource-num&gt;10.1007/s11524-011-9549-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5)</w:t>
            </w:r>
            <w:r>
              <w:rPr>
                <w:rFonts w:eastAsia="Times New Roman" w:cs="Times New Roman"/>
                <w:color w:val="000000"/>
                <w:sz w:val="18"/>
                <w:szCs w:val="18"/>
                <w:lang w:eastAsia="en-AU"/>
              </w:rPr>
              <w:fldChar w:fldCharType="end"/>
            </w:r>
          </w:p>
        </w:tc>
        <w:tc>
          <w:tcPr>
            <w:tcW w:w="1278" w:type="dxa"/>
          </w:tcPr>
          <w:p w14:paraId="0BC0BE1C"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Sacramento, USA</w:t>
            </w:r>
          </w:p>
        </w:tc>
        <w:tc>
          <w:tcPr>
            <w:tcW w:w="1237" w:type="dxa"/>
          </w:tcPr>
          <w:p w14:paraId="7C4A00B3"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Intimate partner violence</w:t>
            </w:r>
          </w:p>
        </w:tc>
        <w:tc>
          <w:tcPr>
            <w:tcW w:w="4110" w:type="dxa"/>
          </w:tcPr>
          <w:p w14:paraId="3E09CCA3"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between outlet density and intimate partner violence. Bayesian space–time models.</w:t>
            </w:r>
          </w:p>
        </w:tc>
        <w:tc>
          <w:tcPr>
            <w:tcW w:w="3261" w:type="dxa"/>
          </w:tcPr>
          <w:p w14:paraId="18FC5B90"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Off-premise outlet density, but not bar or restaurant density, was significantly linked to both IPV-related police calls and IPV-related crime reports.</w:t>
            </w:r>
          </w:p>
        </w:tc>
        <w:tc>
          <w:tcPr>
            <w:tcW w:w="2976" w:type="dxa"/>
          </w:tcPr>
          <w:p w14:paraId="24516EB1"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Police records of IPV may vary over both space and time in ways unrelated to incidence. </w:t>
            </w:r>
          </w:p>
        </w:tc>
      </w:tr>
      <w:tr w:rsidR="00BF208C" w:rsidRPr="00027ACF" w14:paraId="58ED5138" w14:textId="77777777" w:rsidTr="00596BD5">
        <w:trPr>
          <w:trHeight w:val="883"/>
        </w:trPr>
        <w:tc>
          <w:tcPr>
            <w:cnfStyle w:val="001000000000" w:firstRow="0" w:lastRow="0" w:firstColumn="1" w:lastColumn="0" w:oddVBand="0" w:evenVBand="0" w:oddHBand="0" w:evenHBand="0" w:firstRowFirstColumn="0" w:firstRowLastColumn="0" w:lastRowFirstColumn="0" w:lastRowLastColumn="0"/>
            <w:tcW w:w="1313" w:type="dxa"/>
            <w:hideMark/>
          </w:tcPr>
          <w:p w14:paraId="0338C69A"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Cunradi et al 2012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unradi&lt;/Author&gt;&lt;Year&gt;2012&lt;/Year&gt;&lt;RecNum&gt;91&lt;/RecNum&gt;&lt;DisplayText&gt;(116)&lt;/DisplayText&gt;&lt;record&gt;&lt;rec-number&gt;91&lt;/rec-number&gt;&lt;foreign-keys&gt;&lt;key app="EN" db-id="avr05stv7arzs9erswtvftvb5xwz5ew2prxr" timestamp="1489632518"&gt;91&lt;/key&gt;&lt;/foreign-keys&gt;&lt;ref-type name="Journal Article"&gt;17&lt;/ref-type&gt;&lt;contributors&gt;&lt;authors&gt;&lt;author&gt;Cunradi, Carol B.&lt;/author&gt;&lt;author&gt;Mair, Christina&lt;/author&gt;&lt;author&gt;Ponicki, William&lt;/author&gt;&lt;author&gt;Remer, Lillian&lt;/author&gt;&lt;/authors&gt;&lt;/contributors&gt;&lt;titles&gt;&lt;title&gt;Alcohol outlet density and intimate partner violence-related emergency department visits&lt;/title&gt;&lt;secondary-title&gt;Alcoholism, clinical and experimental research&lt;/secondary-title&gt;&lt;/titles&gt;&lt;periodical&gt;&lt;full-title&gt;Alcoholism, clinical and experimental research&lt;/full-title&gt;&lt;/periodical&gt;&lt;pages&gt;847-53&lt;/pages&gt;&lt;volume&gt;36&lt;/volume&gt;&lt;number&gt;5&lt;/number&gt;&lt;dates&gt;&lt;year&gt;2012&lt;/year&gt;&lt;pub-dates&gt;&lt;date&gt;2012 May (Epub 2012 Feb&lt;/date&gt;&lt;/pub-dates&gt;&lt;/dates&gt;&lt;isbn&gt;1530-0277&lt;/isbn&gt;&lt;accession-num&gt;MEDLINE:22339652&lt;/accession-num&gt;&lt;urls&gt;&lt;related-urls&gt;&lt;url&gt;&amp;lt;Go to ISI&amp;gt;://MEDLINE:22339652&lt;/url&gt;&lt;url&gt;http://onlinelibrary.wiley.com/store/10.1111/j.1530-0277.2011.01683.x/asset/j.1530-0277.2011.01683.x.pdf?v=1&amp;amp;t=iiim2cld&amp;amp;s=1d67c1d4ce0051b6fe3f80b35cfc06ee6fe91eba&lt;/url&gt;&lt;/related-urls&gt;&lt;/urls&gt;&lt;custom1&gt;Accept&lt;/custom1&gt;&lt;custom2&gt;Accept&lt;/custom2&gt;&lt;electronic-resource-num&gt;10.1111/j.1530-0277.2011.01683.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6)</w:t>
            </w:r>
            <w:r>
              <w:rPr>
                <w:rFonts w:eastAsia="Times New Roman" w:cs="Times New Roman"/>
                <w:color w:val="000000"/>
                <w:sz w:val="18"/>
                <w:szCs w:val="18"/>
                <w:lang w:eastAsia="en-AU"/>
              </w:rPr>
              <w:fldChar w:fldCharType="end"/>
            </w:r>
          </w:p>
        </w:tc>
        <w:tc>
          <w:tcPr>
            <w:tcW w:w="1278" w:type="dxa"/>
          </w:tcPr>
          <w:p w14:paraId="3427AE3B"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7153CE52"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Intimate partner violence</w:t>
            </w:r>
          </w:p>
        </w:tc>
        <w:tc>
          <w:tcPr>
            <w:tcW w:w="4110" w:type="dxa"/>
          </w:tcPr>
          <w:p w14:paraId="371F1C2C"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Panel study examining alcohol outlet density and IPV-related emergency department visits over a </w:t>
            </w:r>
            <w:proofErr w:type="gramStart"/>
            <w:r w:rsidRPr="00027ACF">
              <w:rPr>
                <w:rFonts w:eastAsia="Times New Roman" w:cs="Times New Roman"/>
                <w:color w:val="000000"/>
                <w:sz w:val="18"/>
                <w:szCs w:val="18"/>
                <w:lang w:eastAsia="en-AU"/>
              </w:rPr>
              <w:t>3.5 year</w:t>
            </w:r>
            <w:proofErr w:type="gramEnd"/>
            <w:r w:rsidRPr="00027ACF">
              <w:rPr>
                <w:rFonts w:eastAsia="Times New Roman" w:cs="Times New Roman"/>
                <w:color w:val="000000"/>
                <w:sz w:val="18"/>
                <w:szCs w:val="18"/>
                <w:lang w:eastAsia="en-AU"/>
              </w:rPr>
              <w:t xml:space="preserve"> period. Controlling for % Hispanic, % Black, % below poverty line, unemployment rate averaged to zip code level. Baysian spatial models with hierarchical regression. Poisson regression modelling.</w:t>
            </w:r>
          </w:p>
        </w:tc>
        <w:tc>
          <w:tcPr>
            <w:tcW w:w="3261" w:type="dxa"/>
          </w:tcPr>
          <w:p w14:paraId="3F888B8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n increase in one bar per square mile was associated with a 3% increased likelihood of IPV-related ED visits: an off-premise outlet associated with a 1% reduction, and restaurant density was not associated with IPV-ED visits.</w:t>
            </w:r>
          </w:p>
        </w:tc>
        <w:tc>
          <w:tcPr>
            <w:tcW w:w="2976" w:type="dxa"/>
          </w:tcPr>
          <w:p w14:paraId="745E18E0"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Hospital data may not adequately capture incidence of IPV. </w:t>
            </w:r>
          </w:p>
        </w:tc>
      </w:tr>
      <w:tr w:rsidR="00BF208C" w:rsidRPr="00027ACF" w14:paraId="406F88DC" w14:textId="77777777" w:rsidTr="00596BD5">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1313" w:type="dxa"/>
            <w:hideMark/>
          </w:tcPr>
          <w:p w14:paraId="2351B753"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Desapriya et al 2012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Desapriya&lt;/Author&gt;&lt;Year&gt;2012&lt;/Year&gt;&lt;RecNum&gt;92&lt;/RecNum&gt;&lt;DisplayText&gt;(177)&lt;/DisplayText&gt;&lt;record&gt;&lt;rec-number&gt;92&lt;/rec-number&gt;&lt;foreign-keys&gt;&lt;key app="EN" db-id="avr05stv7arzs9erswtvftvb5xwz5ew2prxr" timestamp="1489632518"&gt;92&lt;/key&gt;&lt;/foreign-keys&gt;&lt;ref-type name="Journal Article"&gt;17&lt;/ref-type&gt;&lt;contributors&gt;&lt;authors&gt;&lt;author&gt;Desapriya, E.&lt;/author&gt;&lt;author&gt;Fujiwara, T.&lt;/author&gt;&lt;author&gt;Dutt, N.&lt;/author&gt;&lt;author&gt;Arason, N.&lt;/author&gt;&lt;author&gt;Pike, I.&lt;/author&gt;&lt;/authors&gt;&lt;/contributors&gt;&lt;titles&gt;&lt;title&gt;Impact of the 1994 Alcohol Production and Sales Deregulation Policy on Traffic Crashes and Fatalities in Japan&lt;/title&gt;&lt;secondary-title&gt;Asia-Pacific Journal of Public Health&lt;/secondary-title&gt;&lt;/titles&gt;&lt;periodical&gt;&lt;full-title&gt;Asia-Pacific Journal of Public Health&lt;/full-title&gt;&lt;/periodical&gt;&lt;pages&gt;776-785&lt;/pages&gt;&lt;volume&gt;24&lt;/volume&gt;&lt;number&gt;5&lt;/number&gt;&lt;dates&gt;&lt;year&gt;2012&lt;/year&gt;&lt;pub-dates&gt;&lt;date&gt;Sep&lt;/date&gt;&lt;/pub-dates&gt;&lt;/dates&gt;&lt;isbn&gt;1010-5395&lt;/isbn&gt;&lt;accession-num&gt;WOS:000314461800005&lt;/accession-num&gt;&lt;urls&gt;&lt;related-urls&gt;&lt;url&gt;&amp;lt;Go to ISI&amp;gt;://WOS:000314461800005&lt;/url&gt;&lt;url&gt;http://aph.sagepub.com/content/24/5/776.full.pdf&lt;/url&gt;&lt;/related-urls&gt;&lt;/urls&gt;&lt;custom1&gt;Accept&lt;/custom1&gt;&lt;custom2&gt;Accept&lt;/custom2&gt;&lt;electronic-resource-num&gt;10.1177/1010539511404398&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7)</w:t>
            </w:r>
            <w:r>
              <w:rPr>
                <w:rFonts w:eastAsia="Times New Roman" w:cs="Times New Roman"/>
                <w:color w:val="000000"/>
                <w:sz w:val="18"/>
                <w:szCs w:val="18"/>
                <w:lang w:eastAsia="en-AU"/>
              </w:rPr>
              <w:fldChar w:fldCharType="end"/>
            </w:r>
          </w:p>
        </w:tc>
        <w:tc>
          <w:tcPr>
            <w:tcW w:w="1278" w:type="dxa"/>
          </w:tcPr>
          <w:p w14:paraId="10F2A6CC"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Japan</w:t>
            </w:r>
          </w:p>
        </w:tc>
        <w:tc>
          <w:tcPr>
            <w:tcW w:w="1237" w:type="dxa"/>
          </w:tcPr>
          <w:p w14:paraId="47F5AA10"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otor vehicle crashes and drink driving</w:t>
            </w:r>
          </w:p>
        </w:tc>
        <w:tc>
          <w:tcPr>
            <w:tcW w:w="4110" w:type="dxa"/>
          </w:tcPr>
          <w:p w14:paraId="368A0C5E"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re- post study design examining the effect of increased alcohol availability on fatal motor vehicle accidents. By comparing motor vehicle fatalities and crashes before (1986-1993) and after (1994-2001) a policy that increased availability and decreased price. Poisson regression</w:t>
            </w:r>
            <w:r>
              <w:rPr>
                <w:rFonts w:eastAsia="Times New Roman" w:cs="Times New Roman"/>
                <w:color w:val="000000"/>
                <w:sz w:val="18"/>
                <w:szCs w:val="18"/>
                <w:lang w:eastAsia="en-AU"/>
              </w:rPr>
              <w:t>.</w:t>
            </w:r>
            <w:r w:rsidRPr="00027ACF">
              <w:rPr>
                <w:rFonts w:eastAsia="Times New Roman" w:cs="Times New Roman"/>
                <w:color w:val="000000"/>
                <w:sz w:val="18"/>
                <w:szCs w:val="18"/>
                <w:lang w:eastAsia="en-AU"/>
              </w:rPr>
              <w:t xml:space="preserve"> Controlled for confounders of per capita alcohol consumption, unemployment and vehicle miles travelled.</w:t>
            </w:r>
          </w:p>
        </w:tc>
        <w:tc>
          <w:tcPr>
            <w:tcW w:w="3261" w:type="dxa"/>
          </w:tcPr>
          <w:p w14:paraId="690942D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Night-time crashes </w:t>
            </w:r>
            <w:proofErr w:type="gramStart"/>
            <w:r w:rsidRPr="00027ACF">
              <w:rPr>
                <w:rFonts w:eastAsia="Times New Roman" w:cs="Times New Roman"/>
                <w:color w:val="000000"/>
                <w:sz w:val="18"/>
                <w:szCs w:val="18"/>
                <w:lang w:eastAsia="en-AU"/>
              </w:rPr>
              <w:t>significantly decreased,</w:t>
            </w:r>
            <w:proofErr w:type="gramEnd"/>
            <w:r w:rsidRPr="00027ACF">
              <w:rPr>
                <w:rFonts w:eastAsia="Times New Roman" w:cs="Times New Roman"/>
                <w:color w:val="000000"/>
                <w:sz w:val="18"/>
                <w:szCs w:val="18"/>
                <w:lang w:eastAsia="en-AU"/>
              </w:rPr>
              <w:t xml:space="preserve"> nonfatal crashes decreased. Daytime fatality rate has no statistically significant ratio. Alcohol consumption did not significantly increase.</w:t>
            </w:r>
          </w:p>
        </w:tc>
        <w:tc>
          <w:tcPr>
            <w:tcW w:w="2976" w:type="dxa"/>
          </w:tcPr>
          <w:p w14:paraId="23564A5D"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Relatively crude design, not controlling for broader trends. Nation-wide policy made a control site infeasible.</w:t>
            </w:r>
          </w:p>
        </w:tc>
      </w:tr>
      <w:tr w:rsidR="00BF208C" w:rsidRPr="00027ACF" w14:paraId="7CA63535" w14:textId="77777777" w:rsidTr="00596BD5">
        <w:trPr>
          <w:trHeight w:val="830"/>
        </w:trPr>
        <w:tc>
          <w:tcPr>
            <w:cnfStyle w:val="001000000000" w:firstRow="0" w:lastRow="0" w:firstColumn="1" w:lastColumn="0" w:oddVBand="0" w:evenVBand="0" w:oddHBand="0" w:evenHBand="0" w:firstRowFirstColumn="0" w:firstRowLastColumn="0" w:lastRowFirstColumn="0" w:lastRowLastColumn="0"/>
            <w:tcW w:w="1313" w:type="dxa"/>
            <w:hideMark/>
          </w:tcPr>
          <w:p w14:paraId="11E226CF"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Freisthler et al 2007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Freisthler&lt;/Author&gt;&lt;Year&gt;2007&lt;/Year&gt;&lt;RecNum&gt;93&lt;/RecNum&gt;&lt;DisplayText&gt;(178)&lt;/DisplayText&gt;&lt;record&gt;&lt;rec-number&gt;93&lt;/rec-number&gt;&lt;foreign-keys&gt;&lt;key app="EN" db-id="avr05stv7arzs9erswtvftvb5xwz5ew2prxr" timestamp="1489632520"&gt;93&lt;/key&gt;&lt;/foreign-keys&gt;&lt;ref-type name="Journal Article"&gt;17&lt;/ref-type&gt;&lt;contributors&gt;&lt;authors&gt;&lt;author&gt;Freisthler, Bridget&lt;/author&gt;&lt;author&gt;Gruenewald, Paul J.&lt;/author&gt;&lt;author&gt;Remer, Lillian G.&lt;/author&gt;&lt;author&gt;Lery, Bridgette&lt;/author&gt;&lt;author&gt;Needell, Barbara&lt;/author&gt;&lt;/authors&gt;&lt;/contributors&gt;&lt;titles&gt;&lt;title&gt;Exploring the spatial dynamics of alcohol outlets and Child Protective Services referrals, substantiations, and foster care entries&lt;/title&gt;&lt;secondary-title&gt;Child maltreatment&lt;/secondary-title&gt;&lt;/titles&gt;&lt;periodical&gt;&lt;full-title&gt;Child maltreatment&lt;/full-title&gt;&lt;/periodical&gt;&lt;pages&gt;114-24&lt;/pages&gt;&lt;volume&gt;12&lt;/volume&gt;&lt;number&gt;2&lt;/number&gt;&lt;dates&gt;&lt;year&gt;2007&lt;/year&gt;&lt;pub-dates&gt;&lt;date&gt;2007&lt;/date&gt;&lt;/pub-dates&gt;&lt;/dates&gt;&lt;isbn&gt;1077-5595&lt;/isbn&gt;&lt;accession-num&gt;MEDLINE:17446565&lt;/accession-num&gt;&lt;urls&gt;&lt;related-urls&gt;&lt;url&gt;&amp;lt;Go to ISI&amp;gt;://MEDLINE:17446565&lt;/url&gt;&lt;url&gt;http://cmx.sagepub.com/content/12/2/114.full.pdf&lt;/url&gt;&lt;/related-urls&gt;&lt;/urls&gt;&lt;custom1&gt;Accept&lt;/custom1&gt;&lt;custom2&gt;Accept&lt;/custom2&gt;&lt;electronic-resource-num&gt;10.1177/1077559507300107&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8)</w:t>
            </w:r>
            <w:r>
              <w:rPr>
                <w:rFonts w:eastAsia="Times New Roman" w:cs="Times New Roman"/>
                <w:color w:val="000000"/>
                <w:sz w:val="18"/>
                <w:szCs w:val="18"/>
                <w:lang w:eastAsia="en-AU"/>
              </w:rPr>
              <w:fldChar w:fldCharType="end"/>
            </w:r>
          </w:p>
        </w:tc>
        <w:tc>
          <w:tcPr>
            <w:tcW w:w="1278" w:type="dxa"/>
          </w:tcPr>
          <w:p w14:paraId="2BF7803C"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50FF37A4"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hild maltreatment &amp; neglect</w:t>
            </w:r>
          </w:p>
        </w:tc>
        <w:tc>
          <w:tcPr>
            <w:tcW w:w="4110" w:type="dxa"/>
          </w:tcPr>
          <w:p w14:paraId="6A06711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changes in number of alcohol outlets affect changes in rates of child maltreatment in 579 zip codes over 6 years. Spatial random effects panel models.</w:t>
            </w:r>
          </w:p>
        </w:tc>
        <w:tc>
          <w:tcPr>
            <w:tcW w:w="3261" w:type="dxa"/>
          </w:tcPr>
          <w:p w14:paraId="142E138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Higher off-premise outlets related to all three outcomes. Bar density, including lags were related to foster care entries, restaurants were related to decreases in maltreatment.</w:t>
            </w:r>
          </w:p>
        </w:tc>
        <w:tc>
          <w:tcPr>
            <w:tcW w:w="2976" w:type="dxa"/>
          </w:tcPr>
          <w:p w14:paraId="46B0833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 in the measurement of incidence based on system data, which may reflect enforcement/surveillance as well as actual rates of mistreatment.</w:t>
            </w:r>
          </w:p>
        </w:tc>
      </w:tr>
      <w:tr w:rsidR="00BF208C" w:rsidRPr="00027ACF" w14:paraId="76944757" w14:textId="77777777" w:rsidTr="00596BD5">
        <w:trPr>
          <w:cnfStyle w:val="000000100000" w:firstRow="0" w:lastRow="0" w:firstColumn="0" w:lastColumn="0" w:oddVBand="0" w:evenVBand="0" w:oddHBand="1" w:evenHBand="0" w:firstRowFirstColumn="0" w:firstRowLastColumn="0" w:lastRowFirstColumn="0" w:lastRowLastColumn="0"/>
          <w:trHeight w:val="1024"/>
        </w:trPr>
        <w:tc>
          <w:tcPr>
            <w:cnfStyle w:val="001000000000" w:firstRow="0" w:lastRow="0" w:firstColumn="1" w:lastColumn="0" w:oddVBand="0" w:evenVBand="0" w:oddHBand="0" w:evenHBand="0" w:firstRowFirstColumn="0" w:firstRowLastColumn="0" w:lastRowFirstColumn="0" w:lastRowLastColumn="0"/>
            <w:tcW w:w="1313" w:type="dxa"/>
            <w:hideMark/>
          </w:tcPr>
          <w:p w14:paraId="0F5431DC"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 xml:space="preserve">Freisthler et al 2008b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Freisthler&lt;/Author&gt;&lt;Year&gt;2008&lt;/Year&gt;&lt;RecNum&gt;94&lt;/RecNum&gt;&lt;DisplayText&gt;(179)&lt;/DisplayText&gt;&lt;record&gt;&lt;rec-number&gt;94&lt;/rec-number&gt;&lt;foreign-keys&gt;&lt;key app="EN" db-id="avr05stv7arzs9erswtvftvb5xwz5ew2prxr" timestamp="1489632521"&gt;94&lt;/key&gt;&lt;/foreign-keys&gt;&lt;ref-type name="Journal Article"&gt;17&lt;/ref-type&gt;&lt;contributors&gt;&lt;authors&gt;&lt;author&gt;Freisthler, Bridget&lt;/author&gt;&lt;author&gt;Weiss, Robert E.&lt;/author&gt;&lt;/authors&gt;&lt;/contributors&gt;&lt;titles&gt;&lt;title&gt;Using Bayesian Space-Time Models to Understand the Substance Use Environment and Risk for Being Referred to Child Protective Services&lt;/title&gt;&lt;secondary-title&gt;Substance Use &amp;amp; Misuse&lt;/secondary-title&gt;&lt;/titles&gt;&lt;periodical&gt;&lt;full-title&gt;Substance Use &amp;amp; Misuse&lt;/full-title&gt;&lt;/periodical&gt;&lt;pages&gt;239 - 251&lt;/pages&gt;&lt;volume&gt;43&lt;/volume&gt;&lt;number&gt;2&lt;/number&gt;&lt;dates&gt;&lt;year&gt;2008&lt;/year&gt;&lt;/dates&gt;&lt;isbn&gt;1082-6084&lt;/isbn&gt;&lt;urls&gt;&lt;related-urls&gt;&lt;url&gt;H:\papers\Friesthler4.pdf&lt;/url&gt;&lt;/related-urls&gt;&lt;/urls&gt;&lt;access-date&gt;January 30, 2008&lt;/access-dat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79)</w:t>
            </w:r>
            <w:r>
              <w:rPr>
                <w:rFonts w:eastAsia="Times New Roman" w:cs="Times New Roman"/>
                <w:color w:val="000000"/>
                <w:sz w:val="18"/>
                <w:szCs w:val="18"/>
                <w:lang w:eastAsia="en-AU"/>
              </w:rPr>
              <w:fldChar w:fldCharType="end"/>
            </w:r>
          </w:p>
        </w:tc>
        <w:tc>
          <w:tcPr>
            <w:tcW w:w="1278" w:type="dxa"/>
          </w:tcPr>
          <w:p w14:paraId="2C098549"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58 California counties, USA</w:t>
            </w:r>
          </w:p>
        </w:tc>
        <w:tc>
          <w:tcPr>
            <w:tcW w:w="1237" w:type="dxa"/>
          </w:tcPr>
          <w:p w14:paraId="044B1C7D"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hild maltreatment &amp; neglect</w:t>
            </w:r>
          </w:p>
        </w:tc>
        <w:tc>
          <w:tcPr>
            <w:tcW w:w="4110" w:type="dxa"/>
          </w:tcPr>
          <w:p w14:paraId="5090882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ree measures of the substance use environment and referrals to Child Protection Services in 58 counties over 4 years. Conditionally autoregressive Bayesian models.</w:t>
            </w:r>
          </w:p>
        </w:tc>
        <w:tc>
          <w:tcPr>
            <w:tcW w:w="3261" w:type="dxa"/>
          </w:tcPr>
          <w:p w14:paraId="53C4287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Number of alcohol outlets increase risk of referral.</w:t>
            </w:r>
          </w:p>
        </w:tc>
        <w:tc>
          <w:tcPr>
            <w:tcW w:w="2976" w:type="dxa"/>
          </w:tcPr>
          <w:p w14:paraId="27515771"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 in the measurement of incidence based on system data, which may reflect enforcement/surveillance as well as actual rates of mistreatment.</w:t>
            </w:r>
          </w:p>
        </w:tc>
      </w:tr>
      <w:tr w:rsidR="00BF208C" w:rsidRPr="00027ACF" w14:paraId="6701B950" w14:textId="77777777" w:rsidTr="00596BD5">
        <w:trPr>
          <w:trHeight w:val="840"/>
        </w:trPr>
        <w:tc>
          <w:tcPr>
            <w:cnfStyle w:val="001000000000" w:firstRow="0" w:lastRow="0" w:firstColumn="1" w:lastColumn="0" w:oddVBand="0" w:evenVBand="0" w:oddHBand="0" w:evenHBand="0" w:firstRowFirstColumn="0" w:firstRowLastColumn="0" w:lastRowFirstColumn="0" w:lastRowLastColumn="0"/>
            <w:tcW w:w="1313" w:type="dxa"/>
            <w:hideMark/>
          </w:tcPr>
          <w:p w14:paraId="3181C4C6"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Gruenwald et</w:t>
            </w:r>
            <w:r>
              <w:rPr>
                <w:rFonts w:eastAsia="Times New Roman" w:cs="Times New Roman"/>
                <w:color w:val="000000"/>
                <w:sz w:val="18"/>
                <w:szCs w:val="18"/>
                <w:lang w:eastAsia="en-AU"/>
              </w:rPr>
              <w:t xml:space="preserve"> al 2006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enewald&lt;/Author&gt;&lt;Year&gt;2006&lt;/Year&gt;&lt;RecNum&gt;95&lt;/RecNum&gt;&lt;DisplayText&gt;(105)&lt;/DisplayText&gt;&lt;record&gt;&lt;rec-number&gt;95&lt;/rec-number&gt;&lt;foreign-keys&gt;&lt;key app="EN" db-id="avr05stv7arzs9erswtvftvb5xwz5ew2prxr" timestamp="1489632522"&gt;95&lt;/key&gt;&lt;/foreign-keys&gt;&lt;ref-type name="Journal Article"&gt;17&lt;/ref-type&gt;&lt;contributors&gt;&lt;authors&gt;&lt;author&gt;Gruenewald, Paul J.&lt;/author&gt;&lt;author&gt;Remer, Lillian&lt;/author&gt;&lt;/authors&gt;&lt;/contributors&gt;&lt;titles&gt;&lt;title&gt;Changes in outlet densities affect violence rates&lt;/title&gt;&lt;secondary-title&gt;Alcoholism, clinical and experimental research&lt;/secondary-title&gt;&lt;/titles&gt;&lt;periodical&gt;&lt;full-title&gt;Alcoholism, clinical and experimental research&lt;/full-title&gt;&lt;/periodical&gt;&lt;pages&gt;1184-93&lt;/pages&gt;&lt;volume&gt;30&lt;/volume&gt;&lt;number&gt;7&lt;/number&gt;&lt;dates&gt;&lt;year&gt;2006&lt;/year&gt;&lt;pub-dates&gt;&lt;date&gt;2006&lt;/date&gt;&lt;/pub-dates&gt;&lt;/dates&gt;&lt;isbn&gt;0145-6008&lt;/isbn&gt;&lt;accession-num&gt;MEDLINE:16792566&lt;/accession-num&gt;&lt;urls&gt;&lt;related-urls&gt;&lt;url&gt;&amp;lt;Go to ISI&amp;gt;://MEDLINE:16792566&lt;/url&gt;&lt;url&gt;http://onlinelibrary.wiley.com/store/10.1111/j.1530-0277.2006.00141.x/asset/j.1530-0277.2006.00141.x.pdf?v=1&amp;amp;t=iiim504t&amp;amp;s=6b6bafcb8b2b3fdcb7ada8ec2c01c470b7cd3a29&lt;/url&gt;&lt;/related-urls&gt;&lt;/urls&gt;&lt;custom1&gt;Accept&lt;/custom1&gt;&lt;custom2&gt;Accept&lt;/custom2&gt;&lt;electronic-resource-num&gt;10.1111/j.1530-0277.2006.00141.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5)</w:t>
            </w:r>
            <w:r>
              <w:rPr>
                <w:rFonts w:eastAsia="Times New Roman" w:cs="Times New Roman"/>
                <w:color w:val="000000"/>
                <w:sz w:val="18"/>
                <w:szCs w:val="18"/>
                <w:lang w:eastAsia="en-AU"/>
              </w:rPr>
              <w:fldChar w:fldCharType="end"/>
            </w:r>
          </w:p>
        </w:tc>
        <w:tc>
          <w:tcPr>
            <w:tcW w:w="1278" w:type="dxa"/>
          </w:tcPr>
          <w:p w14:paraId="5A66B69F"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3178D1AC"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03107A25"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alcohol outlets to violence across 6 years in 581 zip codes (and adjacent areas). Random effects model.</w:t>
            </w:r>
          </w:p>
        </w:tc>
        <w:tc>
          <w:tcPr>
            <w:tcW w:w="3261" w:type="dxa"/>
          </w:tcPr>
          <w:p w14:paraId="2A2A9BEF"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Increases in bars and off-premise outlets related to increases in violence across local and lagged areas, these effects increased with larger male populations</w:t>
            </w:r>
          </w:p>
        </w:tc>
        <w:tc>
          <w:tcPr>
            <w:tcW w:w="2976" w:type="dxa"/>
          </w:tcPr>
          <w:p w14:paraId="3FACE609"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 in the measurement of incidence based on system data, which may reflect enforcement/surveillance as well as actual rates of crime.</w:t>
            </w:r>
          </w:p>
        </w:tc>
      </w:tr>
      <w:tr w:rsidR="00BF208C" w:rsidRPr="00027ACF" w14:paraId="634E68C6" w14:textId="77777777" w:rsidTr="00596BD5">
        <w:trPr>
          <w:cnfStyle w:val="000000100000" w:firstRow="0" w:lastRow="0" w:firstColumn="0" w:lastColumn="0" w:oddVBand="0" w:evenVBand="0" w:oddHBand="1" w:evenHBand="0" w:firstRowFirstColumn="0" w:firstRowLastColumn="0" w:lastRowFirstColumn="0" w:lastRowLastColumn="0"/>
          <w:trHeight w:val="1041"/>
        </w:trPr>
        <w:tc>
          <w:tcPr>
            <w:cnfStyle w:val="001000000000" w:firstRow="0" w:lastRow="0" w:firstColumn="1" w:lastColumn="0" w:oddVBand="0" w:evenVBand="0" w:oddHBand="0" w:evenHBand="0" w:firstRowFirstColumn="0" w:firstRowLastColumn="0" w:lastRowFirstColumn="0" w:lastRowLastColumn="0"/>
            <w:tcW w:w="1313" w:type="dxa"/>
            <w:hideMark/>
          </w:tcPr>
          <w:p w14:paraId="482F2E4B"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Gruenwald et al 2010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enewald&lt;/Author&gt;&lt;Year&gt;2010&lt;/Year&gt;&lt;RecNum&gt;96&lt;/RecNum&gt;&lt;DisplayText&gt;(180)&lt;/DisplayText&gt;&lt;record&gt;&lt;rec-number&gt;96&lt;/rec-number&gt;&lt;foreign-keys&gt;&lt;key app="EN" db-id="avr05stv7arzs9erswtvftvb5xwz5ew2prxr" timestamp="1489632522"&gt;96&lt;/key&gt;&lt;/foreign-keys&gt;&lt;ref-type name="Journal Article"&gt;17&lt;/ref-type&gt;&lt;contributors&gt;&lt;authors&gt;&lt;author&gt;Gruenewald, Paul J.&lt;/author&gt;&lt;author&gt;Johnson, Fred W.&lt;/author&gt;&lt;/authors&gt;&lt;/contributors&gt;&lt;titles&gt;&lt;title&gt;Drinking, driving, and crashing: a traffic-flow model of alcohol-related motor vehicle accidents&lt;/title&gt;&lt;secondary-title&gt;Journal of studies on alcohol and drugs&lt;/secondary-title&gt;&lt;/titles&gt;&lt;periodical&gt;&lt;full-title&gt;Journal of studies on alcohol and drugs&lt;/full-title&gt;&lt;/periodical&gt;&lt;pages&gt;237-48&lt;/pages&gt;&lt;volume&gt;71&lt;/volume&gt;&lt;number&gt;2&lt;/number&gt;&lt;dates&gt;&lt;year&gt;2010&lt;/year&gt;&lt;pub-dates&gt;&lt;date&gt;2010&lt;/date&gt;&lt;/pub-dates&gt;&lt;/dates&gt;&lt;isbn&gt;1938-4114&lt;/isbn&gt;&lt;accession-num&gt;MEDLINE:20230721&lt;/accession-num&gt;&lt;urls&gt;&lt;related-urls&gt;&lt;url&gt;&amp;lt;Go to ISI&amp;gt;://MEDLINE:20230721&lt;/url&gt;&lt;url&gt;http://www.ncbi.nlm.nih.gov/pmc/articles/PMC2841734/pdf/jsad237.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0)</w:t>
            </w:r>
            <w:r>
              <w:rPr>
                <w:rFonts w:eastAsia="Times New Roman" w:cs="Times New Roman"/>
                <w:color w:val="000000"/>
                <w:sz w:val="18"/>
                <w:szCs w:val="18"/>
                <w:lang w:eastAsia="en-AU"/>
              </w:rPr>
              <w:fldChar w:fldCharType="end"/>
            </w:r>
          </w:p>
        </w:tc>
        <w:tc>
          <w:tcPr>
            <w:tcW w:w="1278" w:type="dxa"/>
          </w:tcPr>
          <w:p w14:paraId="550FD33A"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six communities, California, USA</w:t>
            </w:r>
          </w:p>
        </w:tc>
        <w:tc>
          <w:tcPr>
            <w:tcW w:w="1237" w:type="dxa"/>
          </w:tcPr>
          <w:p w14:paraId="5B274C0F"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otor vehicle crashes and drink driving</w:t>
            </w:r>
          </w:p>
        </w:tc>
        <w:tc>
          <w:tcPr>
            <w:tcW w:w="4110" w:type="dxa"/>
          </w:tcPr>
          <w:p w14:paraId="0D9DBC2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ross-sectional and time-series spatial analyses were performed using data collected from 144 geographic units over 4 years. Survey measure of the estimated size of the local drinking-and-driving population. Generalized least squares.</w:t>
            </w:r>
          </w:p>
        </w:tc>
        <w:tc>
          <w:tcPr>
            <w:tcW w:w="3261" w:type="dxa"/>
          </w:tcPr>
          <w:p w14:paraId="77491DA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The effect of on-premise venues on traffic accidents is moderated by traffic flow, with areas of higher on-premise density and highway traffic flow having higher rates of single-vehicle traffic accidents.</w:t>
            </w:r>
          </w:p>
        </w:tc>
        <w:tc>
          <w:tcPr>
            <w:tcW w:w="2976" w:type="dxa"/>
          </w:tcPr>
          <w:p w14:paraId="4B0393EB"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w:t>
            </w:r>
            <w:r w:rsidRPr="00B105A7">
              <w:rPr>
                <w:rFonts w:eastAsia="Times New Roman" w:cs="Times New Roman"/>
                <w:color w:val="000000"/>
                <w:sz w:val="18"/>
                <w:szCs w:val="18"/>
                <w:lang w:eastAsia="en-AU"/>
              </w:rPr>
              <w:t>roxy measure for alcohol-related crashes</w:t>
            </w:r>
            <w:r>
              <w:rPr>
                <w:rFonts w:eastAsia="Times New Roman" w:cs="Times New Roman"/>
                <w:color w:val="000000"/>
                <w:sz w:val="18"/>
                <w:szCs w:val="18"/>
                <w:lang w:eastAsia="en-AU"/>
              </w:rPr>
              <w:t>.</w:t>
            </w:r>
            <w:r w:rsidRPr="00B105A7">
              <w:rPr>
                <w:rFonts w:eastAsia="Times New Roman" w:cs="Times New Roman"/>
                <w:color w:val="000000"/>
                <w:sz w:val="18"/>
                <w:szCs w:val="18"/>
                <w:lang w:eastAsia="en-AU"/>
              </w:rPr>
              <w:t xml:space="preserve"> </w:t>
            </w:r>
            <w:r>
              <w:rPr>
                <w:rFonts w:eastAsia="Times New Roman" w:cs="Times New Roman"/>
                <w:color w:val="000000"/>
                <w:sz w:val="18"/>
                <w:szCs w:val="18"/>
                <w:lang w:eastAsia="en-AU"/>
              </w:rPr>
              <w:t>L</w:t>
            </w:r>
            <w:r w:rsidRPr="00B105A7">
              <w:rPr>
                <w:rFonts w:eastAsia="Times New Roman" w:cs="Times New Roman"/>
                <w:color w:val="000000"/>
                <w:sz w:val="18"/>
                <w:szCs w:val="18"/>
                <w:lang w:eastAsia="en-AU"/>
              </w:rPr>
              <w:t>imited number of communities</w:t>
            </w:r>
            <w:r>
              <w:rPr>
                <w:rFonts w:eastAsia="Times New Roman" w:cs="Times New Roman"/>
                <w:color w:val="000000"/>
                <w:sz w:val="18"/>
                <w:szCs w:val="18"/>
                <w:lang w:eastAsia="en-AU"/>
              </w:rPr>
              <w:t>. Licence data does not distinguish between</w:t>
            </w:r>
            <w:r w:rsidRPr="00B105A7">
              <w:rPr>
                <w:rFonts w:eastAsia="Times New Roman" w:cs="Times New Roman"/>
                <w:color w:val="000000"/>
                <w:sz w:val="18"/>
                <w:szCs w:val="18"/>
                <w:lang w:eastAsia="en-AU"/>
              </w:rPr>
              <w:t xml:space="preserve"> </w:t>
            </w:r>
            <w:r>
              <w:rPr>
                <w:rFonts w:eastAsia="Times New Roman" w:cs="Times New Roman"/>
                <w:color w:val="000000"/>
                <w:sz w:val="18"/>
                <w:szCs w:val="18"/>
                <w:lang w:eastAsia="en-AU"/>
              </w:rPr>
              <w:t xml:space="preserve">some types of on-premise outlets with different characteristics. </w:t>
            </w:r>
          </w:p>
        </w:tc>
      </w:tr>
      <w:tr w:rsidR="00BF208C" w:rsidRPr="00027ACF" w14:paraId="10DB8DAE" w14:textId="77777777" w:rsidTr="00596BD5">
        <w:trPr>
          <w:trHeight w:val="882"/>
        </w:trPr>
        <w:tc>
          <w:tcPr>
            <w:cnfStyle w:val="001000000000" w:firstRow="0" w:lastRow="0" w:firstColumn="1" w:lastColumn="0" w:oddVBand="0" w:evenVBand="0" w:oddHBand="0" w:evenHBand="0" w:firstRowFirstColumn="0" w:firstRowLastColumn="0" w:lastRowFirstColumn="0" w:lastRowLastColumn="0"/>
            <w:tcW w:w="1313" w:type="dxa"/>
            <w:hideMark/>
          </w:tcPr>
          <w:p w14:paraId="52165BEE" w14:textId="77777777" w:rsidR="00BF208C" w:rsidRPr="00027ACF" w:rsidRDefault="00BF208C" w:rsidP="006535F5">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Halonen et al 2013 </w:t>
            </w:r>
            <w:r>
              <w:rPr>
                <w:rFonts w:eastAsia="Times New Roman" w:cs="Times New Roman"/>
                <w:color w:val="000000"/>
                <w:sz w:val="18"/>
                <w:szCs w:val="18"/>
                <w:lang w:eastAsia="en-AU"/>
              </w:rPr>
              <w:fldChar w:fldCharType="begin"/>
            </w:r>
            <w:r w:rsidR="006535F5">
              <w:rPr>
                <w:rFonts w:eastAsia="Times New Roman" w:cs="Times New Roman"/>
                <w:color w:val="000000"/>
                <w:sz w:val="18"/>
                <w:szCs w:val="18"/>
                <w:lang w:eastAsia="en-AU"/>
              </w:rPr>
              <w:instrText xml:space="preserve"> ADDIN EN.CITE &lt;EndNote&gt;&lt;Cite&gt;&lt;Author&gt;Halonen&lt;/Author&gt;&lt;Year&gt;2013&lt;/Year&gt;&lt;RecNum&gt;97&lt;/RecNum&gt;&lt;DisplayText&gt;(77)&lt;/DisplayText&gt;&lt;record&gt;&lt;rec-number&gt;97&lt;/rec-number&gt;&lt;foreign-keys&gt;&lt;key app="EN" db-id="avr05stv7arzs9erswtvftvb5xwz5ew2prxr" timestamp="1489632523"&gt;97&lt;/key&gt;&lt;/foreign-keys&gt;&lt;ref-type name="Journal Article"&gt;17&lt;/ref-type&gt;&lt;contributors&gt;&lt;authors&gt;&lt;author&gt;Halonen, Jaana I.&lt;/author&gt;&lt;author&gt;Kivimaki, Mika&lt;/author&gt;&lt;author&gt;Virtanen, Marianna&lt;/author&gt;&lt;author&gt;Pentti, Jaana&lt;/author&gt;&lt;author&gt;Subramanian, S. V.&lt;/author&gt;&lt;author&gt;Kawachi, Ichiro&lt;/author&gt;&lt;author&gt;Vahtera, Jussi&lt;/author&gt;&lt;/authors&gt;&lt;/contributors&gt;&lt;titles&gt;&lt;title&gt;Proximity of off-premise alcohol outlets and heavy alcohol consumption: a cohort study&lt;/title&gt;&lt;secondary-title&gt;Drug and alcohol dependence&lt;/secondary-title&gt;&lt;/titles&gt;&lt;periodical&gt;&lt;full-title&gt;Drug and alcohol dependence&lt;/full-title&gt;&lt;/periodical&gt;&lt;pages&gt;295-300&lt;/pages&gt;&lt;volume&gt;132&lt;/volume&gt;&lt;number&gt;1-2&lt;/number&gt;&lt;dates&gt;&lt;year&gt;2013&lt;/year&gt;&lt;pub-dates&gt;&lt;date&gt;2013 Sep 1 (Epub 2013 Mar&lt;/date&gt;&lt;/pub-dates&gt;&lt;/dates&gt;&lt;isbn&gt;1879-0046&lt;/isbn&gt;&lt;accession-num&gt;MEDLINE:23499055&lt;/accession-num&gt;&lt;urls&gt;&lt;related-urls&gt;&lt;url&gt;&amp;lt;Go to ISI&amp;gt;://MEDLINE:23499055&lt;/url&gt;&lt;url&gt;http://ac.els-cdn.com/S0376871613000719/1-s2.0-S0376871613000719-main.pdf?_tid=df276a98-a956-11e5-8862-00000aab0f02&amp;amp;acdnat=1450862808_fb129f99587613e7759a9952def0d33f&lt;/url&gt;&lt;/related-urls&gt;&lt;/urls&gt;&lt;custom1&gt;Accept&lt;/custom1&gt;&lt;custom2&gt;Accept&lt;/custom2&gt;&lt;electronic-resource-num&gt;10.1016/j.drugalcdep.2013.02.02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6535F5">
              <w:rPr>
                <w:rFonts w:eastAsia="Times New Roman" w:cs="Times New Roman"/>
                <w:noProof/>
                <w:color w:val="000000"/>
                <w:sz w:val="18"/>
                <w:szCs w:val="18"/>
                <w:lang w:eastAsia="en-AU"/>
              </w:rPr>
              <w:t>(77)</w:t>
            </w:r>
            <w:r>
              <w:rPr>
                <w:rFonts w:eastAsia="Times New Roman" w:cs="Times New Roman"/>
                <w:color w:val="000000"/>
                <w:sz w:val="18"/>
                <w:szCs w:val="18"/>
                <w:lang w:eastAsia="en-AU"/>
              </w:rPr>
              <w:fldChar w:fldCharType="end"/>
            </w:r>
          </w:p>
        </w:tc>
        <w:tc>
          <w:tcPr>
            <w:tcW w:w="1278" w:type="dxa"/>
          </w:tcPr>
          <w:p w14:paraId="3ED197CC"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Finland</w:t>
            </w:r>
          </w:p>
        </w:tc>
        <w:tc>
          <w:tcPr>
            <w:tcW w:w="1237" w:type="dxa"/>
          </w:tcPr>
          <w:p w14:paraId="09B93AE3"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Problem drinking and consumption</w:t>
            </w:r>
          </w:p>
        </w:tc>
        <w:tc>
          <w:tcPr>
            <w:tcW w:w="4110" w:type="dxa"/>
          </w:tcPr>
          <w:p w14:paraId="2214DEC6"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ohort study examining whether changes in proximity to off-premise outlets is associated with changes in heavy alcohol consumption. Binomial logistic regression with generalized estimating equations. Within individual modelling - quasi-experimental fixed-effects approach with conditional logistic regression.</w:t>
            </w:r>
          </w:p>
        </w:tc>
        <w:tc>
          <w:tcPr>
            <w:tcW w:w="3261" w:type="dxa"/>
          </w:tcPr>
          <w:p w14:paraId="15B31046"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Living in proximity to off-premise, particularly beer, increases risk of heavy drinking: changes in the distance to the nearest beer outlet is associated with change in heavy alcohol use status. There were weaker effects for liquor store outlets.</w:t>
            </w:r>
          </w:p>
        </w:tc>
        <w:tc>
          <w:tcPr>
            <w:tcW w:w="2976" w:type="dxa"/>
          </w:tcPr>
          <w:p w14:paraId="118405B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Sample is </w:t>
            </w:r>
            <w:r w:rsidRPr="00D612E5">
              <w:rPr>
                <w:rFonts w:eastAsia="Times New Roman" w:cs="Times New Roman"/>
                <w:color w:val="000000"/>
                <w:sz w:val="18"/>
                <w:szCs w:val="18"/>
                <w:lang w:eastAsia="en-AU"/>
              </w:rPr>
              <w:t>Finnish Public Sector Cohort</w:t>
            </w:r>
            <w:r>
              <w:rPr>
                <w:rFonts w:eastAsia="Times New Roman" w:cs="Times New Roman"/>
                <w:color w:val="000000"/>
                <w:sz w:val="18"/>
                <w:szCs w:val="18"/>
                <w:lang w:eastAsia="en-AU"/>
              </w:rPr>
              <w:t>, of which</w:t>
            </w:r>
            <w:r w:rsidRPr="00D612E5">
              <w:rPr>
                <w:rFonts w:eastAsia="Times New Roman" w:cs="Times New Roman"/>
                <w:color w:val="000000"/>
                <w:sz w:val="18"/>
                <w:szCs w:val="18"/>
                <w:lang w:eastAsia="en-AU"/>
              </w:rPr>
              <w:t xml:space="preserve"> 80% women</w:t>
            </w:r>
            <w:r>
              <w:rPr>
                <w:rFonts w:eastAsia="Times New Roman" w:cs="Times New Roman"/>
                <w:color w:val="000000"/>
                <w:sz w:val="18"/>
                <w:szCs w:val="18"/>
                <w:lang w:eastAsia="en-AU"/>
              </w:rPr>
              <w:t>, therefore not generalizable to males.</w:t>
            </w:r>
          </w:p>
        </w:tc>
      </w:tr>
      <w:tr w:rsidR="00BF208C" w:rsidRPr="00027ACF" w14:paraId="562701B0" w14:textId="77777777" w:rsidTr="00596BD5">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313" w:type="dxa"/>
            <w:hideMark/>
          </w:tcPr>
          <w:p w14:paraId="51D70408" w14:textId="77777777" w:rsidR="00BF208C" w:rsidRPr="00027ACF" w:rsidRDefault="00BF208C" w:rsidP="006535F5">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Halonen et al 2013b </w:t>
            </w:r>
            <w:r>
              <w:rPr>
                <w:rFonts w:eastAsia="Times New Roman" w:cs="Times New Roman"/>
                <w:color w:val="000000"/>
                <w:sz w:val="18"/>
                <w:szCs w:val="18"/>
                <w:lang w:eastAsia="en-AU"/>
              </w:rPr>
              <w:fldChar w:fldCharType="begin"/>
            </w:r>
            <w:r w:rsidR="006535F5">
              <w:rPr>
                <w:rFonts w:eastAsia="Times New Roman" w:cs="Times New Roman"/>
                <w:color w:val="000000"/>
                <w:sz w:val="18"/>
                <w:szCs w:val="18"/>
                <w:lang w:eastAsia="en-AU"/>
              </w:rPr>
              <w:instrText xml:space="preserve"> ADDIN EN.CITE &lt;EndNote&gt;&lt;Cite&gt;&lt;Author&gt;Halonen&lt;/Author&gt;&lt;Year&gt;2013&lt;/Year&gt;&lt;RecNum&gt;98&lt;/RecNum&gt;&lt;DisplayText&gt;(78)&lt;/DisplayText&gt;&lt;record&gt;&lt;rec-number&gt;98&lt;/rec-number&gt;&lt;foreign-keys&gt;&lt;key app="EN" db-id="avr05stv7arzs9erswtvftvb5xwz5ew2prxr" timestamp="1489632524"&gt;98&lt;/key&gt;&lt;/foreign-keys&gt;&lt;ref-type name="Journal Article"&gt;17&lt;/ref-type&gt;&lt;contributors&gt;&lt;authors&gt;&lt;author&gt;Halonen, Jaana I.&lt;/author&gt;&lt;author&gt;Kivimaki, Mika&lt;/author&gt;&lt;author&gt;Virtanen, Marianna&lt;/author&gt;&lt;author&gt;Pentti, Jaana&lt;/author&gt;&lt;author&gt;Subramanian, S. V.&lt;/author&gt;&lt;author&gt;Kawachi, Ichiro&lt;/author&gt;&lt;author&gt;Vahtera, Jussi&lt;/author&gt;&lt;/authors&gt;&lt;/contributors&gt;&lt;titles&gt;&lt;title&gt;Living in proximity of a bar and risky alcohol behaviours: a longitudinal study&lt;/title&gt;&lt;secondary-title&gt;Addiction (Abingdon, England)&lt;/secondary-title&gt;&lt;/titles&gt;&lt;periodical&gt;&lt;full-title&gt;Addiction (Abingdon, England)&lt;/full-title&gt;&lt;/periodical&gt;&lt;pages&gt;320-8&lt;/pages&gt;&lt;volume&gt;108&lt;/volume&gt;&lt;number&gt;2&lt;/number&gt;&lt;dates&gt;&lt;year&gt;2013&lt;/year&gt;&lt;pub-dates&gt;&lt;date&gt;2013 Feb (Epub 2012 Oct&lt;/date&gt;&lt;/pub-dates&gt;&lt;/dates&gt;&lt;isbn&gt;1360-0443&lt;/isbn&gt;&lt;accession-num&gt;MEDLINE:22897634&lt;/accession-num&gt;&lt;urls&gt;&lt;related-urls&gt;&lt;url&gt;&amp;lt;Go to ISI&amp;gt;://MEDLINE:22897634&lt;/url&gt;&lt;url&gt;http://onlinelibrary.wiley.com/store/10.1111/j.1360-0443.2012.04053.x/asset/add4053.pdf?v=1&amp;amp;t=iiim5h89&amp;amp;s=6ac90597bd771ae5519da7e72965beb2a22754d9&lt;/url&gt;&lt;/related-urls&gt;&lt;/urls&gt;&lt;custom1&gt;Accept&lt;/custom1&gt;&lt;custom2&gt;Accept&lt;/custom2&gt;&lt;electronic-resource-num&gt;10.1111/j.1360-0443.2012.04053.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6535F5">
              <w:rPr>
                <w:rFonts w:eastAsia="Times New Roman" w:cs="Times New Roman"/>
                <w:noProof/>
                <w:color w:val="000000"/>
                <w:sz w:val="18"/>
                <w:szCs w:val="18"/>
                <w:lang w:eastAsia="en-AU"/>
              </w:rPr>
              <w:t>(78)</w:t>
            </w:r>
            <w:r>
              <w:rPr>
                <w:rFonts w:eastAsia="Times New Roman" w:cs="Times New Roman"/>
                <w:color w:val="000000"/>
                <w:sz w:val="18"/>
                <w:szCs w:val="18"/>
                <w:lang w:eastAsia="en-AU"/>
              </w:rPr>
              <w:fldChar w:fldCharType="end"/>
            </w:r>
          </w:p>
        </w:tc>
        <w:tc>
          <w:tcPr>
            <w:tcW w:w="1278" w:type="dxa"/>
          </w:tcPr>
          <w:p w14:paraId="40C28D1C"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Finland</w:t>
            </w:r>
          </w:p>
        </w:tc>
        <w:tc>
          <w:tcPr>
            <w:tcW w:w="1237" w:type="dxa"/>
          </w:tcPr>
          <w:p w14:paraId="02AC3BB9"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Problem drinking </w:t>
            </w:r>
            <w:r>
              <w:rPr>
                <w:color w:val="000000"/>
                <w:sz w:val="18"/>
                <w:szCs w:val="18"/>
              </w:rPr>
              <w:t>&amp;</w:t>
            </w:r>
            <w:r w:rsidRPr="00027ACF">
              <w:rPr>
                <w:color w:val="000000"/>
                <w:sz w:val="18"/>
                <w:szCs w:val="18"/>
              </w:rPr>
              <w:t xml:space="preserve"> consumption</w:t>
            </w:r>
          </w:p>
        </w:tc>
        <w:tc>
          <w:tcPr>
            <w:tcW w:w="4110" w:type="dxa"/>
          </w:tcPr>
          <w:p w14:paraId="247BE5CD"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ohort study examining proximity to on-premise outlets and heavy drinking. Binomial logistic regressions and longitudinal mixed effects conditional logistic regression.</w:t>
            </w:r>
          </w:p>
        </w:tc>
        <w:tc>
          <w:tcPr>
            <w:tcW w:w="3261" w:type="dxa"/>
          </w:tcPr>
          <w:p w14:paraId="402BA8CA"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decrease in distance was weakly</w:t>
            </w:r>
            <w:r>
              <w:rPr>
                <w:rFonts w:eastAsia="Times New Roman" w:cs="Times New Roman"/>
                <w:color w:val="000000"/>
                <w:sz w:val="18"/>
                <w:szCs w:val="18"/>
                <w:lang w:eastAsia="en-AU"/>
              </w:rPr>
              <w:t xml:space="preserve"> associated with both outcomes.</w:t>
            </w:r>
          </w:p>
        </w:tc>
        <w:tc>
          <w:tcPr>
            <w:tcW w:w="2976" w:type="dxa"/>
          </w:tcPr>
          <w:p w14:paraId="65F72A84"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Sample is </w:t>
            </w:r>
            <w:r w:rsidRPr="00D612E5">
              <w:rPr>
                <w:rFonts w:eastAsia="Times New Roman" w:cs="Times New Roman"/>
                <w:color w:val="000000"/>
                <w:sz w:val="18"/>
                <w:szCs w:val="18"/>
                <w:lang w:eastAsia="en-AU"/>
              </w:rPr>
              <w:t>Finnish Public Sector Cohort</w:t>
            </w:r>
            <w:r>
              <w:rPr>
                <w:rFonts w:eastAsia="Times New Roman" w:cs="Times New Roman"/>
                <w:color w:val="000000"/>
                <w:sz w:val="18"/>
                <w:szCs w:val="18"/>
                <w:lang w:eastAsia="en-AU"/>
              </w:rPr>
              <w:t>, of which</w:t>
            </w:r>
            <w:r w:rsidRPr="00D612E5">
              <w:rPr>
                <w:rFonts w:eastAsia="Times New Roman" w:cs="Times New Roman"/>
                <w:color w:val="000000"/>
                <w:sz w:val="18"/>
                <w:szCs w:val="18"/>
                <w:lang w:eastAsia="en-AU"/>
              </w:rPr>
              <w:t xml:space="preserve"> 80% women</w:t>
            </w:r>
            <w:r>
              <w:rPr>
                <w:rFonts w:eastAsia="Times New Roman" w:cs="Times New Roman"/>
                <w:color w:val="000000"/>
                <w:sz w:val="18"/>
                <w:szCs w:val="18"/>
                <w:lang w:eastAsia="en-AU"/>
              </w:rPr>
              <w:t>, therefore not generalizable to males.</w:t>
            </w:r>
          </w:p>
        </w:tc>
      </w:tr>
      <w:tr w:rsidR="00BF208C" w:rsidRPr="00027ACF" w14:paraId="54A75694" w14:textId="77777777" w:rsidTr="00596BD5">
        <w:trPr>
          <w:trHeight w:val="922"/>
        </w:trPr>
        <w:tc>
          <w:tcPr>
            <w:cnfStyle w:val="001000000000" w:firstRow="0" w:lastRow="0" w:firstColumn="1" w:lastColumn="0" w:oddVBand="0" w:evenVBand="0" w:oddHBand="0" w:evenHBand="0" w:firstRowFirstColumn="0" w:firstRowLastColumn="0" w:lastRowFirstColumn="0" w:lastRowLastColumn="0"/>
            <w:tcW w:w="1313" w:type="dxa"/>
            <w:hideMark/>
          </w:tcPr>
          <w:p w14:paraId="3178A0D1" w14:textId="77777777" w:rsidR="00BF208C" w:rsidRPr="00027ACF" w:rsidRDefault="00BF208C" w:rsidP="006535F5">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Halonen et al 2014 </w:t>
            </w:r>
            <w:r>
              <w:rPr>
                <w:rFonts w:eastAsia="Times New Roman" w:cs="Times New Roman"/>
                <w:color w:val="000000"/>
                <w:sz w:val="18"/>
                <w:szCs w:val="18"/>
                <w:lang w:eastAsia="en-AU"/>
              </w:rPr>
              <w:fldChar w:fldCharType="begin"/>
            </w:r>
            <w:r w:rsidR="006535F5">
              <w:rPr>
                <w:rFonts w:eastAsia="Times New Roman" w:cs="Times New Roman"/>
                <w:color w:val="000000"/>
                <w:sz w:val="18"/>
                <w:szCs w:val="18"/>
                <w:lang w:eastAsia="en-AU"/>
              </w:rPr>
              <w:instrText xml:space="preserve"> ADDIN EN.CITE &lt;EndNote&gt;&lt;Cite&gt;&lt;Author&gt;Halonen&lt;/Author&gt;&lt;Year&gt;2014&lt;/Year&gt;&lt;RecNum&gt;99&lt;/RecNum&gt;&lt;DisplayText&gt;(76)&lt;/DisplayText&gt;&lt;record&gt;&lt;rec-number&gt;99&lt;/rec-number&gt;&lt;foreign-keys&gt;&lt;key app="EN" db-id="avr05stv7arzs9erswtvftvb5xwz5ew2prxr" timestamp="1489632525"&gt;99&lt;/key&gt;&lt;/foreign-keys&gt;&lt;ref-type name="Journal Article"&gt;17&lt;/ref-type&gt;&lt;contributors&gt;&lt;authors&gt;&lt;author&gt;Halonen, Jaana I.&lt;/author&gt;&lt;author&gt;Kivimaki, Mika&lt;/author&gt;&lt;author&gt;Pentti, Jaana&lt;/author&gt;&lt;author&gt;Virtanen, Marianna&lt;/author&gt;&lt;author&gt;Subramanian, S. V.&lt;/author&gt;&lt;author&gt;Kawachi, Ichiro&lt;/author&gt;&lt;author&gt;Vahtera, Jussi&lt;/author&gt;&lt;/authors&gt;&lt;/contributors&gt;&lt;titles&gt;&lt;title&gt;Association of the availability of beer, wine, and liquor outlets with beverage-specific alcohol consumption: a cohort study&lt;/title&gt;&lt;secondary-title&gt;Alcoholism, clinical and experimental research&lt;/secondary-title&gt;&lt;/titles&gt;&lt;periodical&gt;&lt;full-title&gt;Alcoholism, clinical and experimental research&lt;/full-title&gt;&lt;/periodical&gt;&lt;pages&gt;1086-93&lt;/pages&gt;&lt;volume&gt;38&lt;/volume&gt;&lt;number&gt;4&lt;/number&gt;&lt;dates&gt;&lt;year&gt;2014&lt;/year&gt;&lt;pub-dates&gt;&lt;date&gt;2014 Apr (Epub 2014 Jan&lt;/date&gt;&lt;/pub-dates&gt;&lt;/dates&gt;&lt;isbn&gt;1530-0277&lt;/isbn&gt;&lt;accession-num&gt;MEDLINE:24460841&lt;/accession-num&gt;&lt;urls&gt;&lt;related-urls&gt;&lt;url&gt;&amp;lt;Go to ISI&amp;gt;://MEDLINE:24460841&lt;/url&gt;&lt;url&gt;http://onlinelibrary.wiley.com/store/10.1111/acer.12350/asset/acer12350.pdf?v=1&amp;amp;t=iiim5ak3&amp;amp;s=babb837c8aa2a9e5ac735b234ec78686c63971d9&lt;/url&gt;&lt;/related-urls&gt;&lt;/urls&gt;&lt;custom1&gt;Accept&lt;/custom1&gt;&lt;custom2&gt;Accept&lt;/custom2&gt;&lt;electronic-resource-num&gt;10.1111/acer.12350&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6535F5">
              <w:rPr>
                <w:rFonts w:eastAsia="Times New Roman" w:cs="Times New Roman"/>
                <w:noProof/>
                <w:color w:val="000000"/>
                <w:sz w:val="18"/>
                <w:szCs w:val="18"/>
                <w:lang w:eastAsia="en-AU"/>
              </w:rPr>
              <w:t>(76)</w:t>
            </w:r>
            <w:r>
              <w:rPr>
                <w:rFonts w:eastAsia="Times New Roman" w:cs="Times New Roman"/>
                <w:color w:val="000000"/>
                <w:sz w:val="18"/>
                <w:szCs w:val="18"/>
                <w:lang w:eastAsia="en-AU"/>
              </w:rPr>
              <w:fldChar w:fldCharType="end"/>
            </w:r>
          </w:p>
        </w:tc>
        <w:tc>
          <w:tcPr>
            <w:tcW w:w="1278" w:type="dxa"/>
          </w:tcPr>
          <w:p w14:paraId="7BBE50A2"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Finland</w:t>
            </w:r>
          </w:p>
        </w:tc>
        <w:tc>
          <w:tcPr>
            <w:tcW w:w="1237" w:type="dxa"/>
          </w:tcPr>
          <w:p w14:paraId="4F28477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Problem drinking </w:t>
            </w:r>
            <w:r>
              <w:rPr>
                <w:color w:val="000000"/>
                <w:sz w:val="18"/>
                <w:szCs w:val="18"/>
              </w:rPr>
              <w:t>&amp;</w:t>
            </w:r>
            <w:r w:rsidRPr="00027ACF">
              <w:rPr>
                <w:color w:val="000000"/>
                <w:sz w:val="18"/>
                <w:szCs w:val="18"/>
              </w:rPr>
              <w:t xml:space="preserve"> consumption</w:t>
            </w:r>
          </w:p>
        </w:tc>
        <w:tc>
          <w:tcPr>
            <w:tcW w:w="4110" w:type="dxa"/>
          </w:tcPr>
          <w:p w14:paraId="574AA0B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Cohort study examining changes in beverage-specific licensing is related to change in beverage-specific consumption. Data collected at </w:t>
            </w:r>
            <w:r>
              <w:rPr>
                <w:rFonts w:eastAsia="Times New Roman" w:cs="Times New Roman"/>
                <w:color w:val="000000"/>
                <w:sz w:val="18"/>
                <w:szCs w:val="18"/>
                <w:lang w:eastAsia="en-AU"/>
              </w:rPr>
              <w:t>2</w:t>
            </w:r>
            <w:r w:rsidRPr="00027ACF">
              <w:rPr>
                <w:rFonts w:eastAsia="Times New Roman" w:cs="Times New Roman"/>
                <w:color w:val="000000"/>
                <w:sz w:val="18"/>
                <w:szCs w:val="18"/>
                <w:lang w:eastAsia="en-AU"/>
              </w:rPr>
              <w:t xml:space="preserve"> time points over eight years. Two-level cumulative logistic regression.</w:t>
            </w:r>
          </w:p>
        </w:tc>
        <w:tc>
          <w:tcPr>
            <w:tcW w:w="3261" w:type="dxa"/>
          </w:tcPr>
          <w:p w14:paraId="6505137A"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Increases in wine outlets associated with increased wine consumption for women. Decreases in outlets, not associated with changes in consumption.</w:t>
            </w:r>
          </w:p>
        </w:tc>
        <w:tc>
          <w:tcPr>
            <w:tcW w:w="2976" w:type="dxa"/>
          </w:tcPr>
          <w:p w14:paraId="0EC91E98"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Discrepancy between year of l</w:t>
            </w:r>
            <w:r w:rsidRPr="00D612E5">
              <w:rPr>
                <w:rFonts w:eastAsia="Times New Roman" w:cs="Times New Roman"/>
                <w:color w:val="000000"/>
                <w:sz w:val="18"/>
                <w:szCs w:val="18"/>
                <w:lang w:eastAsia="en-AU"/>
              </w:rPr>
              <w:t xml:space="preserve">icence data </w:t>
            </w:r>
            <w:r>
              <w:rPr>
                <w:rFonts w:eastAsia="Times New Roman" w:cs="Times New Roman"/>
                <w:color w:val="000000"/>
                <w:sz w:val="18"/>
                <w:szCs w:val="18"/>
                <w:lang w:eastAsia="en-AU"/>
              </w:rPr>
              <w:t>and survey time points –</w:t>
            </w:r>
            <w:r w:rsidRPr="00D612E5">
              <w:rPr>
                <w:rFonts w:eastAsia="Times New Roman" w:cs="Times New Roman"/>
                <w:color w:val="000000"/>
                <w:sz w:val="18"/>
                <w:szCs w:val="18"/>
                <w:lang w:eastAsia="en-AU"/>
              </w:rPr>
              <w:t xml:space="preserve"> 2004</w:t>
            </w:r>
            <w:r>
              <w:rPr>
                <w:rFonts w:eastAsia="Times New Roman" w:cs="Times New Roman"/>
                <w:color w:val="000000"/>
                <w:sz w:val="18"/>
                <w:szCs w:val="18"/>
                <w:lang w:eastAsia="en-AU"/>
              </w:rPr>
              <w:t xml:space="preserve"> licence data</w:t>
            </w:r>
            <w:r w:rsidRPr="00D612E5">
              <w:rPr>
                <w:rFonts w:eastAsia="Times New Roman" w:cs="Times New Roman"/>
                <w:color w:val="000000"/>
                <w:sz w:val="18"/>
                <w:szCs w:val="18"/>
                <w:lang w:eastAsia="en-AU"/>
              </w:rPr>
              <w:t xml:space="preserve"> used for 2000</w:t>
            </w:r>
            <w:r>
              <w:rPr>
                <w:rFonts w:eastAsia="Times New Roman" w:cs="Times New Roman"/>
                <w:color w:val="000000"/>
                <w:sz w:val="18"/>
                <w:szCs w:val="18"/>
                <w:lang w:eastAsia="en-AU"/>
              </w:rPr>
              <w:t xml:space="preserve"> baseline</w:t>
            </w:r>
            <w:r w:rsidRPr="00D612E5">
              <w:rPr>
                <w:rFonts w:eastAsia="Times New Roman" w:cs="Times New Roman"/>
                <w:color w:val="000000"/>
                <w:sz w:val="18"/>
                <w:szCs w:val="18"/>
                <w:lang w:eastAsia="en-AU"/>
              </w:rPr>
              <w:t>.</w:t>
            </w:r>
            <w:r>
              <w:rPr>
                <w:rFonts w:eastAsia="Times New Roman" w:cs="Times New Roman"/>
                <w:color w:val="000000"/>
                <w:sz w:val="18"/>
                <w:szCs w:val="18"/>
                <w:lang w:eastAsia="en-AU"/>
              </w:rPr>
              <w:t xml:space="preserve"> Sample is </w:t>
            </w:r>
            <w:r w:rsidRPr="00D612E5">
              <w:rPr>
                <w:rFonts w:eastAsia="Times New Roman" w:cs="Times New Roman"/>
                <w:color w:val="000000"/>
                <w:sz w:val="18"/>
                <w:szCs w:val="18"/>
                <w:lang w:eastAsia="en-AU"/>
              </w:rPr>
              <w:t>Finnish Public Sector Cohort</w:t>
            </w:r>
            <w:r>
              <w:rPr>
                <w:rFonts w:eastAsia="Times New Roman" w:cs="Times New Roman"/>
                <w:color w:val="000000"/>
                <w:sz w:val="18"/>
                <w:szCs w:val="18"/>
                <w:lang w:eastAsia="en-AU"/>
              </w:rPr>
              <w:t>, of which</w:t>
            </w:r>
            <w:r w:rsidRPr="00D612E5">
              <w:rPr>
                <w:rFonts w:eastAsia="Times New Roman" w:cs="Times New Roman"/>
                <w:color w:val="000000"/>
                <w:sz w:val="18"/>
                <w:szCs w:val="18"/>
                <w:lang w:eastAsia="en-AU"/>
              </w:rPr>
              <w:t xml:space="preserve"> 80% women</w:t>
            </w:r>
            <w:r>
              <w:rPr>
                <w:rFonts w:eastAsia="Times New Roman" w:cs="Times New Roman"/>
                <w:color w:val="000000"/>
                <w:sz w:val="18"/>
                <w:szCs w:val="18"/>
                <w:lang w:eastAsia="en-AU"/>
              </w:rPr>
              <w:t>, therefore not generalizable to males.</w:t>
            </w:r>
          </w:p>
        </w:tc>
      </w:tr>
      <w:tr w:rsidR="00BF208C" w:rsidRPr="00027ACF" w14:paraId="383DD964" w14:textId="77777777" w:rsidTr="00596BD5">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1313" w:type="dxa"/>
            <w:hideMark/>
          </w:tcPr>
          <w:p w14:paraId="32B14FCC"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lastRenderedPageBreak/>
              <w:t xml:space="preserve">Han &amp; Gorman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Han&lt;/Author&gt;&lt;Year&gt;2013&lt;/Year&gt;&lt;RecNum&gt;100&lt;/RecNum&gt;&lt;DisplayText&gt;(111)&lt;/DisplayText&gt;&lt;record&gt;&lt;rec-number&gt;100&lt;/rec-number&gt;&lt;foreign-keys&gt;&lt;key app="EN" db-id="avr05stv7arzs9erswtvftvb5xwz5ew2prxr" timestamp="1489632525"&gt;100&lt;/key&gt;&lt;/foreign-keys&gt;&lt;ref-type name="Journal Article"&gt;17&lt;/ref-type&gt;&lt;contributors&gt;&lt;authors&gt;&lt;author&gt;Han, Daikwon&lt;/author&gt;&lt;author&gt;Gorman, Dennis M.&lt;/author&gt;&lt;/authors&gt;&lt;/contributors&gt;&lt;titles&gt;&lt;title&gt;Evaluating the effects of the introduction of off-sale alcohol outlets on violent crime&lt;/title&gt;&lt;secondary-title&gt;Alcohol and alcoholism (Oxford, Oxfordshire)&lt;/secondary-title&gt;&lt;/titles&gt;&lt;periodical&gt;&lt;full-title&gt;Alcohol and alcoholism (Oxford, Oxfordshire)&lt;/full-title&gt;&lt;/periodical&gt;&lt;pages&gt;370-4&lt;/pages&gt;&lt;volume&gt;48&lt;/volume&gt;&lt;number&gt;3&lt;/number&gt;&lt;dates&gt;&lt;year&gt;2013&lt;/year&gt;&lt;pub-dates&gt;&lt;date&gt;2013 (Epub 2013 Mar&lt;/date&gt;&lt;/pub-dates&gt;&lt;/dates&gt;&lt;isbn&gt;1464-3502&lt;/isbn&gt;&lt;accession-num&gt;MEDLINE:23455369&lt;/accession-num&gt;&lt;urls&gt;&lt;related-urls&gt;&lt;url&gt;&amp;lt;Go to ISI&amp;gt;://MEDLINE:23455369&lt;/url&gt;&lt;url&gt;http://www.ncbi.nlm.nih.gov/pmc/articles/PMC3633363/pdf/agt015.pdf&lt;/url&gt;&lt;/related-urls&gt;&lt;/urls&gt;&lt;custom1&gt;Accept&lt;/custom1&gt;&lt;custom2&gt;Accept&lt;/custom2&gt;&lt;electronic-resource-num&gt;10.1093/alcalc/agt015&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1)</w:t>
            </w:r>
            <w:r>
              <w:rPr>
                <w:rFonts w:eastAsia="Times New Roman" w:cs="Times New Roman"/>
                <w:color w:val="000000"/>
                <w:sz w:val="18"/>
                <w:szCs w:val="18"/>
                <w:lang w:eastAsia="en-AU"/>
              </w:rPr>
              <w:fldChar w:fldCharType="end"/>
            </w:r>
          </w:p>
        </w:tc>
        <w:tc>
          <w:tcPr>
            <w:tcW w:w="1278" w:type="dxa"/>
          </w:tcPr>
          <w:p w14:paraId="574F0B64"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Lubbock, USA</w:t>
            </w:r>
          </w:p>
        </w:tc>
        <w:tc>
          <w:tcPr>
            <w:tcW w:w="1237" w:type="dxa"/>
          </w:tcPr>
          <w:p w14:paraId="0E74E3B5"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35504B34"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Uncontrolled natural experiment examining policy change which saw the introduction of off-premise outlets in a city, on violent crime and assault.</w:t>
            </w:r>
          </w:p>
        </w:tc>
        <w:tc>
          <w:tcPr>
            <w:tcW w:w="3261" w:type="dxa"/>
          </w:tcPr>
          <w:p w14:paraId="6461E96C"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No significant association between off-site outlets and either violent crime or total assault was found.</w:t>
            </w:r>
          </w:p>
        </w:tc>
        <w:tc>
          <w:tcPr>
            <w:tcW w:w="2976" w:type="dxa"/>
          </w:tcPr>
          <w:p w14:paraId="1B44C4C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Lack of obvious control site.</w:t>
            </w:r>
          </w:p>
        </w:tc>
      </w:tr>
      <w:tr w:rsidR="00BF208C" w:rsidRPr="00027ACF" w14:paraId="1CF1AD02" w14:textId="77777777" w:rsidTr="00596BD5">
        <w:trPr>
          <w:trHeight w:val="883"/>
        </w:trPr>
        <w:tc>
          <w:tcPr>
            <w:cnfStyle w:val="001000000000" w:firstRow="0" w:lastRow="0" w:firstColumn="1" w:lastColumn="0" w:oddVBand="0" w:evenVBand="0" w:oddHBand="0" w:evenHBand="0" w:firstRowFirstColumn="0" w:firstRowLastColumn="0" w:lastRowFirstColumn="0" w:lastRowLastColumn="0"/>
            <w:tcW w:w="1313" w:type="dxa"/>
            <w:hideMark/>
          </w:tcPr>
          <w:p w14:paraId="37C995AA"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Han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Han&lt;/Author&gt;&lt;Year&gt;2015&lt;/Year&gt;&lt;RecNum&gt;101&lt;/RecNum&gt;&lt;DisplayText&gt;(130)&lt;/DisplayText&gt;&lt;record&gt;&lt;rec-number&gt;101&lt;/rec-number&gt;&lt;foreign-keys&gt;&lt;key app="EN" db-id="avr05stv7arzs9erswtvftvb5xwz5ew2prxr" timestamp="1489632526"&gt;101&lt;/key&gt;&lt;/foreign-keys&gt;&lt;ref-type name="Journal Article"&gt;17&lt;/ref-type&gt;&lt;contributors&gt;&lt;authors&gt;&lt;author&gt;Han, Daikwon&lt;/author&gt;&lt;author&gt;Shipp, Eva M.&lt;/author&gt;&lt;author&gt;Gorman, Dennis M.&lt;/author&gt;&lt;/authors&gt;&lt;/contributors&gt;&lt;titles&gt;&lt;title&gt;Evaluating the effects of a large increase in off-sale alcohol outlets on motor vehicle crashes: a time-series analysis&lt;/title&gt;&lt;secondary-title&gt;International journal of injury control and safety promotion&lt;/secondary-title&gt;&lt;/titles&gt;&lt;periodical&gt;&lt;full-title&gt;International journal of injury control and safety promotion&lt;/full-title&gt;&lt;/periodical&gt;&lt;pages&gt;320-7&lt;/pages&gt;&lt;volume&gt;22&lt;/volume&gt;&lt;number&gt;4&lt;/number&gt;&lt;dates&gt;&lt;year&gt;2015&lt;/year&gt;&lt;pub-dates&gt;&lt;date&gt;2015 Dec (Epub 2014 Apr&lt;/date&gt;&lt;/pub-dates&gt;&lt;/dates&gt;&lt;isbn&gt;1745-7319&lt;/isbn&gt;&lt;accession-num&gt;MEDLINE:24754515&lt;/accession-num&gt;&lt;urls&gt;&lt;related-urls&gt;&lt;url&gt;&amp;lt;Go to ISI&amp;gt;://MEDLINE:24754515&lt;/url&gt;&lt;/related-urls&gt;&lt;/urls&gt;&lt;custom1&gt;Accept&lt;/custom1&gt;&lt;custom2&gt;Accept&lt;/custom2&gt;&lt;electronic-resource-num&gt;10.1080/17457300.2014.908223&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0)</w:t>
            </w:r>
            <w:r>
              <w:rPr>
                <w:rFonts w:eastAsia="Times New Roman" w:cs="Times New Roman"/>
                <w:color w:val="000000"/>
                <w:sz w:val="18"/>
                <w:szCs w:val="18"/>
                <w:lang w:eastAsia="en-AU"/>
              </w:rPr>
              <w:fldChar w:fldCharType="end"/>
            </w:r>
          </w:p>
        </w:tc>
        <w:tc>
          <w:tcPr>
            <w:tcW w:w="1278" w:type="dxa"/>
          </w:tcPr>
          <w:p w14:paraId="4B7F6769"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Lubbock, USA</w:t>
            </w:r>
          </w:p>
        </w:tc>
        <w:tc>
          <w:tcPr>
            <w:tcW w:w="1237" w:type="dxa"/>
          </w:tcPr>
          <w:p w14:paraId="71AEFA03"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M</w:t>
            </w:r>
            <w:r w:rsidRPr="00027ACF">
              <w:rPr>
                <w:color w:val="000000"/>
                <w:sz w:val="18"/>
                <w:szCs w:val="18"/>
              </w:rPr>
              <w:t xml:space="preserve">otor vehicle crashes </w:t>
            </w:r>
            <w:r>
              <w:rPr>
                <w:color w:val="000000"/>
                <w:sz w:val="18"/>
                <w:szCs w:val="18"/>
              </w:rPr>
              <w:t>&amp;</w:t>
            </w:r>
            <w:r w:rsidRPr="00027ACF">
              <w:rPr>
                <w:color w:val="000000"/>
                <w:sz w:val="18"/>
                <w:szCs w:val="18"/>
              </w:rPr>
              <w:t xml:space="preserve"> drink driving</w:t>
            </w:r>
          </w:p>
        </w:tc>
        <w:tc>
          <w:tcPr>
            <w:tcW w:w="4110" w:type="dxa"/>
          </w:tcPr>
          <w:p w14:paraId="60BA413F"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ontrolled natural experiment examining effect of introduction of off-premise outlets on motor vehicle crashes in a relatively isolated city, compared to control city with not such policy change. Controlled ARIMA time series.</w:t>
            </w:r>
          </w:p>
        </w:tc>
        <w:tc>
          <w:tcPr>
            <w:tcW w:w="3261" w:type="dxa"/>
          </w:tcPr>
          <w:p w14:paraId="6465E6F9"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weak stat sig effect in trend in crashes no statistically significant effects for single vehicle crashes.</w:t>
            </w:r>
          </w:p>
        </w:tc>
        <w:tc>
          <w:tcPr>
            <w:tcW w:w="2976" w:type="dxa"/>
          </w:tcPr>
          <w:p w14:paraId="345ADD89"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Lack of obvious control site.</w:t>
            </w:r>
          </w:p>
        </w:tc>
      </w:tr>
      <w:tr w:rsidR="00BF208C" w:rsidRPr="00027ACF" w14:paraId="7FFFC51C" w14:textId="77777777" w:rsidTr="00596BD5">
        <w:trPr>
          <w:cnfStyle w:val="000000100000" w:firstRow="0" w:lastRow="0" w:firstColumn="0" w:lastColumn="0" w:oddVBand="0" w:evenVBand="0" w:oddHBand="1"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1313" w:type="dxa"/>
            <w:hideMark/>
          </w:tcPr>
          <w:p w14:paraId="7E86F034"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Hobday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Hobday&lt;/Author&gt;&lt;Year&gt;2015&lt;/Year&gt;&lt;RecNum&gt;102&lt;/RecNum&gt;&lt;DisplayText&gt;(113)&lt;/DisplayText&gt;&lt;record&gt;&lt;rec-number&gt;102&lt;/rec-number&gt;&lt;foreign-keys&gt;&lt;key app="EN" db-id="avr05stv7arzs9erswtvftvb5xwz5ew2prxr" timestamp="1489632528"&gt;102&lt;/key&gt;&lt;/foreign-keys&gt;&lt;ref-type name="Journal Article"&gt;17&lt;/ref-type&gt;&lt;contributors&gt;&lt;authors&gt;&lt;author&gt;Hobday, Michelle&lt;/author&gt;&lt;author&gt;Chikritzhs, Tanya&lt;/author&gt;&lt;author&gt;Liang, Wenbin&lt;/author&gt;&lt;author&gt;Meuleners, Lynn&lt;/author&gt;&lt;/authors&gt;&lt;/contributors&gt;&lt;titles&gt;&lt;title&gt;The effect of alcohol outlets, sales and trading hours on alcohol-related injuries presenting at emergency departments in Perth, Australia, from 2002 to 2010&lt;/title&gt;&lt;secondary-title&gt;Addiction (Abingdon, England)&lt;/secondary-title&gt;&lt;/titles&gt;&lt;periodical&gt;&lt;full-title&gt;Addiction (Abingdon, England)&lt;/full-title&gt;&lt;/periodical&gt;&lt;pages&gt;1901-9&lt;/pages&gt;&lt;volume&gt;110&lt;/volume&gt;&lt;number&gt;12&lt;/number&gt;&lt;dates&gt;&lt;year&gt;2015&lt;/year&gt;&lt;pub-dates&gt;&lt;date&gt;2015 Dec (Epub 2015 Aug&lt;/date&gt;&lt;/pub-dates&gt;&lt;/dates&gt;&lt;isbn&gt;1360-0443&lt;/isbn&gt;&lt;accession-num&gt;MEDLINE:26189565&lt;/accession-num&gt;&lt;urls&gt;&lt;related-urls&gt;&lt;url&gt;&amp;lt;Go to ISI&amp;gt;://MEDLINE:26189565&lt;/url&gt;&lt;url&gt;http://onlinelibrary.wiley.com/store/10.1111/add.13063/asset/add13063.pdf?v=1&amp;amp;t=iiim5sxg&amp;amp;s=e7dca2ac6cd257b868dfc1db875bbf242e79820a&lt;/url&gt;&lt;/related-urls&gt;&lt;/urls&gt;&lt;custom1&gt;Accept&lt;/custom1&gt;&lt;custom2&gt;Accept&lt;/custom2&gt;&lt;electronic-resource-num&gt;10.1111/add.13063&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3)</w:t>
            </w:r>
            <w:r>
              <w:rPr>
                <w:rFonts w:eastAsia="Times New Roman" w:cs="Times New Roman"/>
                <w:color w:val="000000"/>
                <w:sz w:val="18"/>
                <w:szCs w:val="18"/>
                <w:lang w:eastAsia="en-AU"/>
              </w:rPr>
              <w:fldChar w:fldCharType="end"/>
            </w:r>
          </w:p>
        </w:tc>
        <w:tc>
          <w:tcPr>
            <w:tcW w:w="1278" w:type="dxa"/>
          </w:tcPr>
          <w:p w14:paraId="19B9E9DD"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Perth, Australia</w:t>
            </w:r>
          </w:p>
        </w:tc>
        <w:tc>
          <w:tcPr>
            <w:tcW w:w="1237" w:type="dxa"/>
          </w:tcPr>
          <w:p w14:paraId="0C4D773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I</w:t>
            </w:r>
            <w:r w:rsidRPr="00027ACF">
              <w:rPr>
                <w:color w:val="000000"/>
                <w:sz w:val="18"/>
                <w:szCs w:val="18"/>
              </w:rPr>
              <w:t>njury</w:t>
            </w:r>
          </w:p>
        </w:tc>
        <w:tc>
          <w:tcPr>
            <w:tcW w:w="4110" w:type="dxa"/>
          </w:tcPr>
          <w:p w14:paraId="12E327BD"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independent effects of three different availability measures on ED alcohol-related presentations in 117 postcodes over 8 years. Negative binomial regression with random effects.</w:t>
            </w:r>
          </w:p>
        </w:tc>
        <w:tc>
          <w:tcPr>
            <w:tcW w:w="3261" w:type="dxa"/>
          </w:tcPr>
          <w:p w14:paraId="2F783E53"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On-premise outlet density positively associated with assaults, those with extended trading hours had greater effect. Off-premise outlets negatively associated with injuries. Sales at on-premise outlets were not associated with injuries. Sales at off-premise outlets positively associated with injuries. </w:t>
            </w:r>
          </w:p>
        </w:tc>
        <w:tc>
          <w:tcPr>
            <w:tcW w:w="2976" w:type="dxa"/>
          </w:tcPr>
          <w:p w14:paraId="32FBC6A0"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Relies on proxy-measurement of alcohol involvement in ED presentations. </w:t>
            </w:r>
          </w:p>
        </w:tc>
      </w:tr>
      <w:tr w:rsidR="00BF208C" w:rsidRPr="00027ACF" w14:paraId="21D8AE71"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13" w:type="dxa"/>
            <w:hideMark/>
          </w:tcPr>
          <w:p w14:paraId="1239ACF9"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Johnson </w:t>
            </w:r>
            <w:r>
              <w:rPr>
                <w:rFonts w:eastAsia="Times New Roman" w:cs="Times New Roman"/>
                <w:color w:val="000000"/>
                <w:sz w:val="18"/>
                <w:szCs w:val="18"/>
                <w:lang w:eastAsia="en-AU"/>
              </w:rPr>
              <w:t>et al</w:t>
            </w:r>
            <w:r w:rsidRPr="00027ACF">
              <w:rPr>
                <w:rFonts w:eastAsia="Times New Roman" w:cs="Times New Roman"/>
                <w:color w:val="000000"/>
                <w:sz w:val="18"/>
                <w:szCs w:val="18"/>
                <w:lang w:eastAsia="en-AU"/>
              </w:rPr>
              <w:t xml:space="preserve"> 2009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Johnson&lt;/Author&gt;&lt;Year&gt;2009&lt;/Year&gt;&lt;RecNum&gt;103&lt;/RecNum&gt;&lt;DisplayText&gt;(134)&lt;/DisplayText&gt;&lt;record&gt;&lt;rec-number&gt;103&lt;/rec-number&gt;&lt;foreign-keys&gt;&lt;key app="EN" db-id="avr05stv7arzs9erswtvftvb5xwz5ew2prxr" timestamp="1489632528"&gt;103&lt;/key&gt;&lt;/foreign-keys&gt;&lt;ref-type name="Journal Article"&gt;17&lt;/ref-type&gt;&lt;contributors&gt;&lt;authors&gt;&lt;author&gt;Johnson, Fred W.&lt;/author&gt;&lt;author&gt;Gruenewald, Paul J.&lt;/author&gt;&lt;author&gt;Remer, Lillian G.&lt;/author&gt;&lt;/authors&gt;&lt;/contributors&gt;&lt;titles&gt;&lt;title&gt;Suicide and alcohol: do outlets play a role?&lt;/title&gt;&lt;secondary-title&gt;Alcoholism, clinical and experimental research&lt;/secondary-title&gt;&lt;/titles&gt;&lt;periodical&gt;&lt;full-title&gt;Alcoholism, clinical and experimental research&lt;/full-title&gt;&lt;/periodical&gt;&lt;pages&gt;2124-33&lt;/pages&gt;&lt;volume&gt;33&lt;/volume&gt;&lt;number&gt;12&lt;/number&gt;&lt;dates&gt;&lt;year&gt;2009&lt;/year&gt;&lt;pub-dates&gt;&lt;date&gt;2009 Dec (Epub 2009 Sep&lt;/date&gt;&lt;/pub-dates&gt;&lt;/dates&gt;&lt;isbn&gt;1530-0277&lt;/isbn&gt;&lt;accession-num&gt;MEDLINE:19764933&lt;/accession-num&gt;&lt;urls&gt;&lt;related-urls&gt;&lt;url&gt;&amp;lt;Go to ISI&amp;gt;://MEDLINE:19764933&lt;/url&gt;&lt;url&gt;http://onlinelibrary.wiley.com/store/10.1111/j.1530-0277.2009.01052.x/asset/j.1530-0277.2009.01052.x.pdf?v=1&amp;amp;t=iiim6hdz&amp;amp;s=76dd377e9948cb09319b939e4c38afc2395a9eee&lt;/url&gt;&lt;/related-urls&gt;&lt;/urls&gt;&lt;custom1&gt;Accept&lt;/custom1&gt;&lt;custom2&gt;Accept&lt;/custom2&gt;&lt;electronic-resource-num&gt;10.1111/j.1530-0277.2009.01052.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4)</w:t>
            </w:r>
            <w:r>
              <w:rPr>
                <w:rFonts w:eastAsia="Times New Roman" w:cs="Times New Roman"/>
                <w:color w:val="000000"/>
                <w:sz w:val="18"/>
                <w:szCs w:val="18"/>
                <w:lang w:eastAsia="en-AU"/>
              </w:rPr>
              <w:fldChar w:fldCharType="end"/>
            </w:r>
          </w:p>
        </w:tc>
        <w:tc>
          <w:tcPr>
            <w:tcW w:w="1278" w:type="dxa"/>
          </w:tcPr>
          <w:p w14:paraId="49AD9237"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581 California zip codes, USA</w:t>
            </w:r>
          </w:p>
        </w:tc>
        <w:tc>
          <w:tcPr>
            <w:tcW w:w="1237" w:type="dxa"/>
          </w:tcPr>
          <w:p w14:paraId="22CF25F1"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ental health (including suicide)</w:t>
            </w:r>
          </w:p>
        </w:tc>
        <w:tc>
          <w:tcPr>
            <w:tcW w:w="4110" w:type="dxa"/>
          </w:tcPr>
          <w:p w14:paraId="7FEF5FD8"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anel study</w:t>
            </w:r>
            <w:r w:rsidRPr="00027ACF">
              <w:rPr>
                <w:rFonts w:eastAsia="Times New Roman" w:cs="Times New Roman"/>
                <w:color w:val="000000"/>
                <w:sz w:val="18"/>
                <w:szCs w:val="18"/>
                <w:lang w:eastAsia="en-AU"/>
              </w:rPr>
              <w:t xml:space="preserve"> examining the relationship between neighbourhood densities and the two outcome variables. Spatial longitudinal random effects models.</w:t>
            </w:r>
          </w:p>
        </w:tc>
        <w:tc>
          <w:tcPr>
            <w:tcW w:w="3261" w:type="dxa"/>
          </w:tcPr>
          <w:p w14:paraId="1D3CE4BF"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Bars </w:t>
            </w:r>
            <w:proofErr w:type="gramStart"/>
            <w:r w:rsidRPr="00027ACF">
              <w:rPr>
                <w:rFonts w:eastAsia="Times New Roman" w:cs="Times New Roman"/>
                <w:color w:val="000000"/>
                <w:sz w:val="18"/>
                <w:szCs w:val="18"/>
                <w:lang w:eastAsia="en-AU"/>
              </w:rPr>
              <w:t>in particular associated</w:t>
            </w:r>
            <w:proofErr w:type="gramEnd"/>
            <w:r w:rsidRPr="00027ACF">
              <w:rPr>
                <w:rFonts w:eastAsia="Times New Roman" w:cs="Times New Roman"/>
                <w:color w:val="000000"/>
                <w:sz w:val="18"/>
                <w:szCs w:val="18"/>
                <w:lang w:eastAsia="en-AU"/>
              </w:rPr>
              <w:t xml:space="preserve"> with both attempts and completed suicides. Restaurants protective. Off-premise associated with completed suicides.</w:t>
            </w:r>
          </w:p>
        </w:tc>
        <w:tc>
          <w:tcPr>
            <w:tcW w:w="2976" w:type="dxa"/>
          </w:tcPr>
          <w:p w14:paraId="44202FD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es in measurement of suicide and suicide attempts.</w:t>
            </w:r>
          </w:p>
        </w:tc>
      </w:tr>
      <w:tr w:rsidR="00BF208C" w:rsidRPr="00027ACF" w14:paraId="186E7C3C" w14:textId="77777777" w:rsidTr="00596BD5">
        <w:trPr>
          <w:cnfStyle w:val="000000100000" w:firstRow="0" w:lastRow="0" w:firstColumn="0" w:lastColumn="0" w:oddVBand="0" w:evenVBand="0" w:oddHBand="1" w:evenHBand="0" w:firstRowFirstColumn="0" w:firstRowLastColumn="0" w:lastRowFirstColumn="0" w:lastRowLastColumn="0"/>
          <w:trHeight w:val="741"/>
        </w:trPr>
        <w:tc>
          <w:tcPr>
            <w:cnfStyle w:val="001000000000" w:firstRow="0" w:lastRow="0" w:firstColumn="1" w:lastColumn="0" w:oddVBand="0" w:evenVBand="0" w:oddHBand="0" w:evenHBand="0" w:firstRowFirstColumn="0" w:firstRowLastColumn="0" w:lastRowFirstColumn="0" w:lastRowLastColumn="0"/>
            <w:tcW w:w="1313" w:type="dxa"/>
            <w:hideMark/>
          </w:tcPr>
          <w:p w14:paraId="10A8DC47"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Livingston</w:t>
            </w:r>
            <w:r w:rsidRPr="00027ACF">
              <w:rPr>
                <w:rFonts w:eastAsia="Times New Roman" w:cs="Times New Roman"/>
                <w:color w:val="000000"/>
                <w:sz w:val="18"/>
                <w:szCs w:val="18"/>
                <w:lang w:eastAsia="en-AU"/>
              </w:rPr>
              <w:t xml:space="preserve"> 2008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Livingston&lt;/Author&gt;&lt;Year&gt;2008&lt;/Year&gt;&lt;RecNum&gt;104&lt;/RecNum&gt;&lt;DisplayText&gt;(110)&lt;/DisplayText&gt;&lt;record&gt;&lt;rec-number&gt;104&lt;/rec-number&gt;&lt;foreign-keys&gt;&lt;key app="EN" db-id="avr05stv7arzs9erswtvftvb5xwz5ew2prxr" timestamp="1489632529"&gt;104&lt;/key&gt;&lt;/foreign-keys&gt;&lt;ref-type name="Journal Article"&gt;17&lt;/ref-type&gt;&lt;contributors&gt;&lt;authors&gt;&lt;author&gt;Livingston, Michael&lt;/author&gt;&lt;/authors&gt;&lt;/contributors&gt;&lt;titles&gt;&lt;title&gt;A longitudinal analysis of alcohol outlet density and assault&lt;/title&gt;&lt;secondary-title&gt;Alcoholism, clinical and experimental research&lt;/secondary-title&gt;&lt;/titles&gt;&lt;periodical&gt;&lt;full-title&gt;Alcoholism, clinical and experimental research&lt;/full-title&gt;&lt;/periodical&gt;&lt;pages&gt;1074-9&lt;/pages&gt;&lt;volume&gt;32&lt;/volume&gt;&lt;number&gt;6&lt;/number&gt;&lt;dates&gt;&lt;year&gt;2008&lt;/year&gt;&lt;pub-dates&gt;&lt;date&gt;2008 Jun (Epub 2008 Apr&lt;/date&gt;&lt;/pub-dates&gt;&lt;/dates&gt;&lt;isbn&gt;1530-0277&lt;/isbn&gt;&lt;accession-num&gt;MEDLINE:18445114&lt;/accession-num&gt;&lt;urls&gt;&lt;related-urls&gt;&lt;url&gt;&amp;lt;Go to ISI&amp;gt;://MEDLINE:18445114&lt;/url&gt;&lt;url&gt;http://onlinelibrary.wiley.com/store/10.1111/j.1530-0277.2008.00669.x/asset/j.1530-0277.2008.00669.x.pdf?v=1&amp;amp;t=iiim7ilg&amp;amp;s=4f041b69646a1172c25a1012ce7ebc1b9dc35839&lt;/url&gt;&lt;/related-urls&gt;&lt;/urls&gt;&lt;custom1&gt;Accept&lt;/custom1&gt;&lt;custom2&gt;Accept&lt;/custom2&gt;&lt;electronic-resource-num&gt;10.1111/j.1530-0277.2008.00669.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0)</w:t>
            </w:r>
            <w:r>
              <w:rPr>
                <w:rFonts w:eastAsia="Times New Roman" w:cs="Times New Roman"/>
                <w:color w:val="000000"/>
                <w:sz w:val="18"/>
                <w:szCs w:val="18"/>
                <w:lang w:eastAsia="en-AU"/>
              </w:rPr>
              <w:fldChar w:fldCharType="end"/>
            </w:r>
          </w:p>
        </w:tc>
        <w:tc>
          <w:tcPr>
            <w:tcW w:w="1278" w:type="dxa"/>
          </w:tcPr>
          <w:p w14:paraId="39173E40"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elbourne, Australia</w:t>
            </w:r>
          </w:p>
        </w:tc>
        <w:tc>
          <w:tcPr>
            <w:tcW w:w="1237" w:type="dxa"/>
          </w:tcPr>
          <w:p w14:paraId="4BBBE86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02CF9861"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longitudinal analysis of alcohol outlet density and assault. Fixed effects spatial-panel models with controls for socio-economic disadvantage and trends.</w:t>
            </w:r>
          </w:p>
        </w:tc>
        <w:tc>
          <w:tcPr>
            <w:tcW w:w="3261" w:type="dxa"/>
          </w:tcPr>
          <w:p w14:paraId="7115765C"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Assault rates significantly associated with density of all three outlet types (pubs, bottle shops, restaurants/bars). </w:t>
            </w:r>
            <w:r>
              <w:rPr>
                <w:rFonts w:eastAsia="Times New Roman" w:cs="Times New Roman"/>
                <w:color w:val="000000"/>
                <w:sz w:val="18"/>
                <w:szCs w:val="18"/>
                <w:lang w:eastAsia="en-AU"/>
              </w:rPr>
              <w:t>P</w:t>
            </w:r>
            <w:r w:rsidRPr="00027ACF">
              <w:rPr>
                <w:rFonts w:eastAsia="Times New Roman" w:cs="Times New Roman"/>
                <w:color w:val="000000"/>
                <w:sz w:val="18"/>
                <w:szCs w:val="18"/>
                <w:lang w:eastAsia="en-AU"/>
              </w:rPr>
              <w:t xml:space="preserve">ubs most significant in entertainment precincts and fringe, </w:t>
            </w:r>
            <w:r>
              <w:rPr>
                <w:rFonts w:eastAsia="Times New Roman" w:cs="Times New Roman"/>
                <w:color w:val="000000"/>
                <w:sz w:val="18"/>
                <w:szCs w:val="18"/>
                <w:lang w:eastAsia="en-AU"/>
              </w:rPr>
              <w:t xml:space="preserve">off-premise </w:t>
            </w:r>
            <w:r w:rsidRPr="00027ACF">
              <w:rPr>
                <w:rFonts w:eastAsia="Times New Roman" w:cs="Times New Roman"/>
                <w:color w:val="000000"/>
                <w:sz w:val="18"/>
                <w:szCs w:val="18"/>
                <w:lang w:eastAsia="en-AU"/>
              </w:rPr>
              <w:t>in suburban areas, on-premise in suburban and inner-urban.</w:t>
            </w:r>
          </w:p>
        </w:tc>
        <w:tc>
          <w:tcPr>
            <w:tcW w:w="2976" w:type="dxa"/>
          </w:tcPr>
          <w:p w14:paraId="5F6A9F4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Limited control variables. Uncertainty over alcohol involvement in assaults.</w:t>
            </w:r>
          </w:p>
        </w:tc>
      </w:tr>
      <w:tr w:rsidR="00BF208C" w:rsidRPr="00027ACF" w14:paraId="52C198E1" w14:textId="77777777" w:rsidTr="00596BD5">
        <w:trPr>
          <w:trHeight w:val="897"/>
        </w:trPr>
        <w:tc>
          <w:tcPr>
            <w:cnfStyle w:val="001000000000" w:firstRow="0" w:lastRow="0" w:firstColumn="1" w:lastColumn="0" w:oddVBand="0" w:evenVBand="0" w:oddHBand="0" w:evenHBand="0" w:firstRowFirstColumn="0" w:firstRowLastColumn="0" w:lastRowFirstColumn="0" w:lastRowLastColumn="0"/>
            <w:tcW w:w="1313" w:type="dxa"/>
            <w:hideMark/>
          </w:tcPr>
          <w:p w14:paraId="61A0B7CD"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Livingston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Livingston&lt;/Author&gt;&lt;Year&gt;2011&lt;/Year&gt;&lt;RecNum&gt;105&lt;/RecNum&gt;&lt;DisplayText&gt;(181)&lt;/DisplayText&gt;&lt;record&gt;&lt;rec-number&gt;105&lt;/rec-number&gt;&lt;foreign-keys&gt;&lt;key app="EN" db-id="avr05stv7arzs9erswtvftvb5xwz5ew2prxr" timestamp="1489632530"&gt;105&lt;/key&gt;&lt;/foreign-keys&gt;&lt;ref-type name="Journal Article"&gt;17&lt;/ref-type&gt;&lt;contributors&gt;&lt;authors&gt;&lt;author&gt;Livingston, Michael&lt;/author&gt;&lt;/authors&gt;&lt;/contributors&gt;&lt;titles&gt;&lt;title&gt;Alcohol outlet density and harm: comparing the impacts on violence and chronic harms&lt;/title&gt;&lt;secondary-title&gt;Drug and alcohol review&lt;/secondary-title&gt;&lt;/titles&gt;&lt;periodical&gt;&lt;full-title&gt;Drug and alcohol review&lt;/full-title&gt;&lt;/periodical&gt;&lt;pages&gt;515-23&lt;/pages&gt;&lt;volume&gt;30&lt;/volume&gt;&lt;number&gt;5&lt;/number&gt;&lt;dates&gt;&lt;year&gt;2011&lt;/year&gt;&lt;pub-dates&gt;&lt;date&gt;2011&lt;/date&gt;&lt;/pub-dates&gt;&lt;/dates&gt;&lt;isbn&gt;1465-3362&lt;/isbn&gt;&lt;accession-num&gt;MEDLINE:21896074&lt;/accession-num&gt;&lt;urls&gt;&lt;related-urls&gt;&lt;url&gt;&amp;lt;Go to ISI&amp;gt;://MEDLINE:21896074&lt;/url&gt;&lt;url&gt;http://onlinelibrary.wiley.com/store/10.1111/j.1465-3362.2010.00251.x/asset/j.1465-3362.2010.00251.x.pdf?v=1&amp;amp;t=iiim86h7&amp;amp;s=e929427ee66a82077dc6103f87ddd40e617dc7bb&lt;/url&gt;&lt;/related-urls&gt;&lt;/urls&gt;&lt;custom1&gt;Accept&lt;/custom1&gt;&lt;custom2&gt;Accept&lt;/custom2&gt;&lt;electronic-resource-num&gt;10.1111/j.1465-3362.2010.00251.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1)</w:t>
            </w:r>
            <w:r>
              <w:rPr>
                <w:rFonts w:eastAsia="Times New Roman" w:cs="Times New Roman"/>
                <w:color w:val="000000"/>
                <w:sz w:val="18"/>
                <w:szCs w:val="18"/>
                <w:lang w:eastAsia="en-AU"/>
              </w:rPr>
              <w:fldChar w:fldCharType="end"/>
            </w:r>
          </w:p>
        </w:tc>
        <w:tc>
          <w:tcPr>
            <w:tcW w:w="1278" w:type="dxa"/>
          </w:tcPr>
          <w:p w14:paraId="6DB8218A"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elbourne, Australia</w:t>
            </w:r>
          </w:p>
        </w:tc>
        <w:tc>
          <w:tcPr>
            <w:tcW w:w="1237" w:type="dxa"/>
          </w:tcPr>
          <w:p w14:paraId="4BEBA4D1"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alcohol-related morbidity &amp; Violence</w:t>
            </w:r>
          </w:p>
        </w:tc>
        <w:tc>
          <w:tcPr>
            <w:tcW w:w="4110" w:type="dxa"/>
          </w:tcPr>
          <w:p w14:paraId="2A1EBF2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longitudinal spatial panel model examining the relationship over time at the postcode level, between density and hospital admissions.</w:t>
            </w:r>
          </w:p>
        </w:tc>
        <w:tc>
          <w:tcPr>
            <w:tcW w:w="3261" w:type="dxa"/>
          </w:tcPr>
          <w:p w14:paraId="789894E8"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ckaged liquor density was the only density measure associated with domestic violence rates.</w:t>
            </w:r>
          </w:p>
        </w:tc>
        <w:tc>
          <w:tcPr>
            <w:tcW w:w="2976" w:type="dxa"/>
          </w:tcPr>
          <w:p w14:paraId="109582A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lice records of IPV may vary over both space and time in ways unrelated to incidence. Limited control variables.</w:t>
            </w:r>
          </w:p>
        </w:tc>
      </w:tr>
      <w:tr w:rsidR="00BF208C" w:rsidRPr="00027ACF" w14:paraId="5D1BE31A" w14:textId="77777777" w:rsidTr="00596BD5">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313" w:type="dxa"/>
          </w:tcPr>
          <w:p w14:paraId="6812DEA1"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Livingston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Livingston&lt;/Author&gt;&lt;Year&gt;2011&lt;/Year&gt;&lt;RecNum&gt;106&lt;/RecNum&gt;&lt;DisplayText&gt;(117)&lt;/DisplayText&gt;&lt;record&gt;&lt;rec-number&gt;106&lt;/rec-number&gt;&lt;foreign-keys&gt;&lt;key app="EN" db-id="avr05stv7arzs9erswtvftvb5xwz5ew2prxr" timestamp="1489632530"&gt;106&lt;/key&gt;&lt;/foreign-keys&gt;&lt;ref-type name="Journal Article"&gt;17&lt;/ref-type&gt;&lt;contributors&gt;&lt;authors&gt;&lt;author&gt;Livingston, Michael&lt;/author&gt;&lt;/authors&gt;&lt;/contributors&gt;&lt;titles&gt;&lt;title&gt;A longitudinal analysis of alcohol outlet density and domestic violence&lt;/title&gt;&lt;secondary-title&gt;Addiction (Abingdon, England)&lt;/secondary-title&gt;&lt;/titles&gt;&lt;periodical&gt;&lt;full-title&gt;Addiction (Abingdon, England)&lt;/full-title&gt;&lt;/periodical&gt;&lt;pages&gt;919-25&lt;/pages&gt;&lt;volume&gt;106&lt;/volume&gt;&lt;number&gt;5&lt;/number&gt;&lt;dates&gt;&lt;year&gt;2011&lt;/year&gt;&lt;pub-dates&gt;&lt;date&gt;2011 May (Epub 2011 Feb&lt;/date&gt;&lt;/pub-dates&gt;&lt;/dates&gt;&lt;isbn&gt;1360-0443&lt;/isbn&gt;&lt;accession-num&gt;MEDLINE:21205052&lt;/accession-num&gt;&lt;urls&gt;&lt;related-urls&gt;&lt;url&gt;&amp;lt;Go to ISI&amp;gt;://MEDLINE:21205052&lt;/url&gt;&lt;url&gt;http://onlinelibrary.wiley.com/store/10.1111/j.1360-0443.2010.03333.x/asset/j.1360-0443.2010.03333.x.pdf?v=1&amp;amp;t=iiim7u2z&amp;amp;s=d37ebf5280ad2a8652c165d8688f18930ff15119&lt;/url&gt;&lt;/related-urls&gt;&lt;/urls&gt;&lt;custom1&gt;Accept&lt;/custom1&gt;&lt;custom2&gt;Accept&lt;/custom2&gt;&lt;electronic-resource-num&gt;10.1111/j.1360-0443.2010.03333.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7)</w:t>
            </w:r>
            <w:r>
              <w:rPr>
                <w:rFonts w:eastAsia="Times New Roman" w:cs="Times New Roman"/>
                <w:color w:val="000000"/>
                <w:sz w:val="18"/>
                <w:szCs w:val="18"/>
                <w:lang w:eastAsia="en-AU"/>
              </w:rPr>
              <w:fldChar w:fldCharType="end"/>
            </w:r>
          </w:p>
        </w:tc>
        <w:tc>
          <w:tcPr>
            <w:tcW w:w="1278" w:type="dxa"/>
          </w:tcPr>
          <w:p w14:paraId="36F3C019"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27ACF">
              <w:rPr>
                <w:color w:val="000000"/>
                <w:sz w:val="18"/>
                <w:szCs w:val="18"/>
              </w:rPr>
              <w:t>Melbourne, Australia</w:t>
            </w:r>
          </w:p>
        </w:tc>
        <w:tc>
          <w:tcPr>
            <w:tcW w:w="1237" w:type="dxa"/>
          </w:tcPr>
          <w:p w14:paraId="401D515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27ACF">
              <w:rPr>
                <w:color w:val="000000"/>
                <w:sz w:val="18"/>
                <w:szCs w:val="18"/>
              </w:rPr>
              <w:t>Intimate Partner Violence</w:t>
            </w:r>
          </w:p>
        </w:tc>
        <w:tc>
          <w:tcPr>
            <w:tcW w:w="4110" w:type="dxa"/>
          </w:tcPr>
          <w:p w14:paraId="3FC6D47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longitudinal analysis of alcohol outlet density and domestic violence.</w:t>
            </w:r>
          </w:p>
        </w:tc>
        <w:tc>
          <w:tcPr>
            <w:tcW w:w="3261" w:type="dxa"/>
          </w:tcPr>
          <w:p w14:paraId="49D1D33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General and packaged outlets predicted assault admissions, restaurant and packaged outlets predicted disease admissions.</w:t>
            </w:r>
          </w:p>
        </w:tc>
        <w:tc>
          <w:tcPr>
            <w:tcW w:w="2976" w:type="dxa"/>
          </w:tcPr>
          <w:p w14:paraId="11A0B3BC"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Limited control variables available longitudinally. No incorporation of lagged effects for chronic disease.</w:t>
            </w:r>
          </w:p>
        </w:tc>
      </w:tr>
      <w:tr w:rsidR="00BF208C" w:rsidRPr="00027ACF" w14:paraId="57BD6C9E" w14:textId="77777777" w:rsidTr="00596BD5">
        <w:trPr>
          <w:trHeight w:val="686"/>
        </w:trPr>
        <w:tc>
          <w:tcPr>
            <w:cnfStyle w:val="001000000000" w:firstRow="0" w:lastRow="0" w:firstColumn="1" w:lastColumn="0" w:oddVBand="0" w:evenVBand="0" w:oddHBand="0" w:evenHBand="0" w:firstRowFirstColumn="0" w:firstRowLastColumn="0" w:lastRowFirstColumn="0" w:lastRowLastColumn="0"/>
            <w:tcW w:w="1313" w:type="dxa"/>
            <w:hideMark/>
          </w:tcPr>
          <w:p w14:paraId="11E431F1"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lastRenderedPageBreak/>
              <w:t xml:space="preserve">Mair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Mair&lt;/Author&gt;&lt;Year&gt;2013&lt;/Year&gt;&lt;RecNum&gt;107&lt;/RecNum&gt;&lt;DisplayText&gt;(104)&lt;/DisplayText&gt;&lt;record&gt;&lt;rec-number&gt;107&lt;/rec-number&gt;&lt;foreign-keys&gt;&lt;key app="EN" db-id="avr05stv7arzs9erswtvftvb5xwz5ew2prxr" timestamp="1489632531"&gt;107&lt;/key&gt;&lt;/foreign-keys&gt;&lt;ref-type name="Journal Article"&gt;17&lt;/ref-type&gt;&lt;contributors&gt;&lt;authors&gt;&lt;author&gt;Mair, Christina&lt;/author&gt;&lt;author&gt;Gruenewald, Paul J.&lt;/author&gt;&lt;author&gt;Ponicki, William R.&lt;/author&gt;&lt;author&gt;Remer, Lillian&lt;/author&gt;&lt;/authors&gt;&lt;/contributors&gt;&lt;titles&gt;&lt;title&gt;Varying impacts of alcohol outlet densities on violent assaults: explaining differences across neighborhoods&lt;/title&gt;&lt;secondary-title&gt;Journal of studies on alcohol and drugs&lt;/secondary-title&gt;&lt;/titles&gt;&lt;periodical&gt;&lt;full-title&gt;Journal of studies on alcohol and drugs&lt;/full-title&gt;&lt;/periodical&gt;&lt;pages&gt;50-8&lt;/pages&gt;&lt;volume&gt;74&lt;/volume&gt;&lt;number&gt;1&lt;/number&gt;&lt;dates&gt;&lt;year&gt;2013&lt;/year&gt;&lt;pub-dates&gt;&lt;date&gt;2013&lt;/date&gt;&lt;/pub-dates&gt;&lt;/dates&gt;&lt;isbn&gt;1938-4114&lt;/isbn&gt;&lt;accession-num&gt;MEDLINE:23200150&lt;/accession-num&gt;&lt;urls&gt;&lt;related-urls&gt;&lt;url&gt;&amp;lt;Go to ISI&amp;gt;://MEDLINE:23200150&lt;/url&gt;&lt;url&gt;http://www.ncbi.nlm.nih.gov/pmc/articles/PMC3517264/pdf/jsad50.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4)</w:t>
            </w:r>
            <w:r>
              <w:rPr>
                <w:rFonts w:eastAsia="Times New Roman" w:cs="Times New Roman"/>
                <w:color w:val="000000"/>
                <w:sz w:val="18"/>
                <w:szCs w:val="18"/>
                <w:lang w:eastAsia="en-AU"/>
              </w:rPr>
              <w:fldChar w:fldCharType="end"/>
            </w:r>
          </w:p>
        </w:tc>
        <w:tc>
          <w:tcPr>
            <w:tcW w:w="1278" w:type="dxa"/>
          </w:tcPr>
          <w:p w14:paraId="7A5CA7B0"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4F9A138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64EC2757"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association of outlet density on hospitalisation rates. Bayesian space-time conditional autoregressive models.</w:t>
            </w:r>
          </w:p>
        </w:tc>
        <w:tc>
          <w:tcPr>
            <w:tcW w:w="3261" w:type="dxa"/>
          </w:tcPr>
          <w:p w14:paraId="52AE13C3"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ignificant effects for bars particularly - lagged effects also significant. Off-premise outlet density negatively associated with assault hospitalisations.</w:t>
            </w:r>
          </w:p>
        </w:tc>
        <w:tc>
          <w:tcPr>
            <w:tcW w:w="2976" w:type="dxa"/>
          </w:tcPr>
          <w:p w14:paraId="7B3913E7"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Hard to explain protective effects of off-premise outlets. </w:t>
            </w:r>
          </w:p>
        </w:tc>
      </w:tr>
      <w:tr w:rsidR="00BF208C" w:rsidRPr="00027ACF" w14:paraId="2E0AC818" w14:textId="77777777" w:rsidTr="00596BD5">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313" w:type="dxa"/>
            <w:hideMark/>
          </w:tcPr>
          <w:p w14:paraId="18FCD23A"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Parker et al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arker&lt;/Author&gt;&lt;Year&gt;2011&lt;/Year&gt;&lt;RecNum&gt;108&lt;/RecNum&gt;&lt;DisplayText&gt;(182)&lt;/DisplayText&gt;&lt;record&gt;&lt;rec-number&gt;108&lt;/rec-number&gt;&lt;foreign-keys&gt;&lt;key app="EN" db-id="avr05stv7arzs9erswtvftvb5xwz5ew2prxr" timestamp="1489632532"&gt;108&lt;/key&gt;&lt;/foreign-keys&gt;&lt;ref-type name="Journal Article"&gt;17&lt;/ref-type&gt;&lt;contributors&gt;&lt;authors&gt;&lt;author&gt;Parker, Robert N.&lt;/author&gt;&lt;author&gt;Williams, Kirk R.&lt;/author&gt;&lt;author&gt;McCaffree, Kevin J.&lt;/author&gt;&lt;author&gt;Acensio, Emily K.&lt;/author&gt;&lt;author&gt;Browne, Angela&lt;/author&gt;&lt;author&gt;Strom, Kevin J.&lt;/author&gt;&lt;author&gt;Barrick, Kelle&lt;/author&gt;&lt;/authors&gt;&lt;/contributors&gt;&lt;titles&gt;&lt;title&gt;Alcohol availability and youth homicide in the 91 largest US cities, 1984-2006&lt;/title&gt;&lt;secondary-title&gt;Drug and alcohol review&lt;/secondary-title&gt;&lt;/titles&gt;&lt;periodical&gt;&lt;full-title&gt;Drug and alcohol review&lt;/full-title&gt;&lt;/periodical&gt;&lt;pages&gt;505-14&lt;/pages&gt;&lt;volume&gt;30&lt;/volume&gt;&lt;number&gt;5&lt;/number&gt;&lt;dates&gt;&lt;year&gt;2011&lt;/year&gt;&lt;pub-dates&gt;&lt;date&gt;2011&lt;/date&gt;&lt;/pub-dates&gt;&lt;/dates&gt;&lt;isbn&gt;1465-3362&lt;/isbn&gt;&lt;accession-num&gt;MEDLINE:21896073&lt;/accession-num&gt;&lt;urls&gt;&lt;related-urls&gt;&lt;url&gt;&amp;lt;Go to ISI&amp;gt;://MEDLINE:21896073&lt;/url&gt;&lt;url&gt;http://onlinelibrary.wiley.com/store/10.1111/j.1465-3362.2011.00336.x/asset/j.1465-3362.2011.00336.x.pdf?v=1&amp;amp;t=iiim9oc3&amp;amp;s=62f04a16622320d6c764686a699b6fa61dea6f3c&lt;/url&gt;&lt;/related-urls&gt;&lt;/urls&gt;&lt;custom1&gt;Accept&lt;/custom1&gt;&lt;custom2&gt;Accept&lt;/custom2&gt;&lt;electronic-resource-num&gt;10.1111/j.1465-3362.2011.00336.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2)</w:t>
            </w:r>
            <w:r>
              <w:rPr>
                <w:rFonts w:eastAsia="Times New Roman" w:cs="Times New Roman"/>
                <w:color w:val="000000"/>
                <w:sz w:val="18"/>
                <w:szCs w:val="18"/>
                <w:lang w:eastAsia="en-AU"/>
              </w:rPr>
              <w:fldChar w:fldCharType="end"/>
            </w:r>
          </w:p>
        </w:tc>
        <w:tc>
          <w:tcPr>
            <w:tcW w:w="1278" w:type="dxa"/>
          </w:tcPr>
          <w:p w14:paraId="3619B2F8"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SA</w:t>
            </w:r>
          </w:p>
        </w:tc>
        <w:tc>
          <w:tcPr>
            <w:tcW w:w="1237" w:type="dxa"/>
          </w:tcPr>
          <w:p w14:paraId="12F39AE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268A5C59"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alcohol availability and youth homicide from 91 US cities, based on data from the US Census of business activity (for density) and US homicide reports. Fixed effects modelling.</w:t>
            </w:r>
          </w:p>
        </w:tc>
        <w:tc>
          <w:tcPr>
            <w:tcW w:w="3261" w:type="dxa"/>
          </w:tcPr>
          <w:p w14:paraId="2505804D"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ignificant relationship between density and homicide rates over time.</w:t>
            </w:r>
          </w:p>
        </w:tc>
        <w:tc>
          <w:tcPr>
            <w:tcW w:w="2976" w:type="dxa"/>
          </w:tcPr>
          <w:p w14:paraId="5F17C5C4"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Very broad spatial units. </w:t>
            </w:r>
          </w:p>
        </w:tc>
      </w:tr>
      <w:tr w:rsidR="00BF208C" w:rsidRPr="00027ACF" w14:paraId="24B56CAE" w14:textId="77777777" w:rsidTr="00596BD5">
        <w:trPr>
          <w:trHeight w:val="599"/>
        </w:trPr>
        <w:tc>
          <w:tcPr>
            <w:cnfStyle w:val="001000000000" w:firstRow="0" w:lastRow="0" w:firstColumn="1" w:lastColumn="0" w:oddVBand="0" w:evenVBand="0" w:oddHBand="0" w:evenHBand="0" w:firstRowFirstColumn="0" w:firstRowLastColumn="0" w:lastRowFirstColumn="0" w:lastRowLastColumn="0"/>
            <w:tcW w:w="1313" w:type="dxa"/>
            <w:hideMark/>
          </w:tcPr>
          <w:p w14:paraId="6EAB1D07"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Paschall et al 2014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aschall&lt;/Author&gt;&lt;Year&gt;2014&lt;/Year&gt;&lt;RecNum&gt;109&lt;/RecNum&gt;&lt;DisplayText&gt;(96)&lt;/DisplayText&gt;&lt;record&gt;&lt;rec-number&gt;109&lt;/rec-number&gt;&lt;foreign-keys&gt;&lt;key app="EN" db-id="avr05stv7arzs9erswtvftvb5xwz5ew2prxr" timestamp="1489632533"&gt;109&lt;/key&gt;&lt;/foreign-keys&gt;&lt;ref-type name="Journal Article"&gt;17&lt;/ref-type&gt;&lt;contributors&gt;&lt;authors&gt;&lt;author&gt;Paschall, Mallie J.&lt;/author&gt;&lt;author&gt;Lipperman-Kreda, Sharon&lt;/author&gt;&lt;author&gt;Grube, Joel W.&lt;/author&gt;&lt;/authors&gt;&lt;/contributors&gt;&lt;titles&gt;&lt;title&gt;Effects of the local alcohol environment on adolescents&amp;apos; drinking behaviors and beliefs&lt;/title&gt;&lt;secondary-title&gt;Addiction (Abingdon, England)&lt;/secondary-title&gt;&lt;/titles&gt;&lt;periodical&gt;&lt;full-title&gt;Addiction (Abingdon, England)&lt;/full-title&gt;&lt;/periodical&gt;&lt;pages&gt;407-16&lt;/pages&gt;&lt;volume&gt;109&lt;/volume&gt;&lt;number&gt;3&lt;/number&gt;&lt;dates&gt;&lt;year&gt;2014&lt;/year&gt;&lt;pub-dates&gt;&lt;date&gt;2014 Mar (Epub 2013 Dec&lt;/date&gt;&lt;/pub-dates&gt;&lt;/dates&gt;&lt;isbn&gt;1360-0443&lt;/isbn&gt;&lt;accession-num&gt;MEDLINE:24320952&lt;/accession-num&gt;&lt;urls&gt;&lt;related-urls&gt;&lt;url&gt;&amp;lt;Go to ISI&amp;gt;://MEDLINE:24320952&lt;/url&gt;&lt;url&gt;http://onlinelibrary.wiley.com/store/10.1111/add.12397/asset/add12397.pdf?v=1&amp;amp;t=iiim9tfj&amp;amp;s=39a4de848a779d713196c94a02f8e4e3f05beb32&lt;/url&gt;&lt;/related-urls&gt;&lt;/urls&gt;&lt;custom1&gt;Accept&lt;/custom1&gt;&lt;custom2&gt;Accept&lt;/custom2&gt;&lt;electronic-resource-num&gt;10.1111/add.12397&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96)</w:t>
            </w:r>
            <w:r>
              <w:rPr>
                <w:rFonts w:eastAsia="Times New Roman" w:cs="Times New Roman"/>
                <w:color w:val="000000"/>
                <w:sz w:val="18"/>
                <w:szCs w:val="18"/>
                <w:lang w:eastAsia="en-AU"/>
              </w:rPr>
              <w:fldChar w:fldCharType="end"/>
            </w:r>
          </w:p>
        </w:tc>
        <w:tc>
          <w:tcPr>
            <w:tcW w:w="1278" w:type="dxa"/>
          </w:tcPr>
          <w:p w14:paraId="35858D5B"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50 Californian cities, USA</w:t>
            </w:r>
          </w:p>
        </w:tc>
        <w:tc>
          <w:tcPr>
            <w:tcW w:w="1237" w:type="dxa"/>
          </w:tcPr>
          <w:p w14:paraId="5F8CA09E"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nderage use of, exposure to and</w:t>
            </w:r>
            <w:r>
              <w:rPr>
                <w:color w:val="000000"/>
                <w:sz w:val="18"/>
                <w:szCs w:val="18"/>
              </w:rPr>
              <w:t>/</w:t>
            </w:r>
            <w:r w:rsidRPr="00027ACF">
              <w:rPr>
                <w:color w:val="000000"/>
                <w:sz w:val="18"/>
                <w:szCs w:val="18"/>
              </w:rPr>
              <w:t>or access to alcohol</w:t>
            </w:r>
          </w:p>
        </w:tc>
        <w:tc>
          <w:tcPr>
            <w:tcW w:w="4110" w:type="dxa"/>
          </w:tcPr>
          <w:p w14:paraId="30FAAEF5"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Longitudinal multi-level regression models examining association of density with underage drinking, controlling for standard variables plus perceived availability, enforcement and acceptability of alcohol use.</w:t>
            </w:r>
          </w:p>
        </w:tc>
        <w:tc>
          <w:tcPr>
            <w:tcW w:w="3261" w:type="dxa"/>
          </w:tcPr>
          <w:p w14:paraId="1C16B38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Bar density was significantly associated with underage drinking at baseline, but not with increases in underage drinking over time. Not associated at all with heavy drinking.</w:t>
            </w:r>
          </w:p>
        </w:tc>
        <w:tc>
          <w:tcPr>
            <w:tcW w:w="2976" w:type="dxa"/>
          </w:tcPr>
          <w:p w14:paraId="2DF17F82"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Broad spatial units. City-level variables captured at one point in time only.</w:t>
            </w:r>
          </w:p>
        </w:tc>
      </w:tr>
      <w:tr w:rsidR="00BF208C" w:rsidRPr="00027ACF" w14:paraId="0D11997E" w14:textId="77777777" w:rsidTr="00596BD5">
        <w:trPr>
          <w:cnfStyle w:val="000000100000" w:firstRow="0" w:lastRow="0" w:firstColumn="0" w:lastColumn="0" w:oddVBand="0" w:evenVBand="0" w:oddHBand="1" w:evenHBand="0" w:firstRowFirstColumn="0" w:firstRowLastColumn="0" w:lastRowFirstColumn="0" w:lastRowLastColumn="0"/>
          <w:trHeight w:val="881"/>
        </w:trPr>
        <w:tc>
          <w:tcPr>
            <w:cnfStyle w:val="001000000000" w:firstRow="0" w:lastRow="0" w:firstColumn="1" w:lastColumn="0" w:oddVBand="0" w:evenVBand="0" w:oddHBand="0" w:evenHBand="0" w:firstRowFirstColumn="0" w:firstRowLastColumn="0" w:lastRowFirstColumn="0" w:lastRowLastColumn="0"/>
            <w:tcW w:w="1313" w:type="dxa"/>
            <w:hideMark/>
          </w:tcPr>
          <w:p w14:paraId="5F170981"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Picone et al 2010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icone&lt;/Author&gt;&lt;Year&gt;2010&lt;/Year&gt;&lt;RecNum&gt;110&lt;/RecNum&gt;&lt;DisplayText&gt;(80)&lt;/DisplayText&gt;&lt;record&gt;&lt;rec-number&gt;110&lt;/rec-number&gt;&lt;foreign-keys&gt;&lt;key app="EN" db-id="avr05stv7arzs9erswtvftvb5xwz5ew2prxr" timestamp="1489632534"&gt;110&lt;/key&gt;&lt;/foreign-keys&gt;&lt;ref-type name="Journal Article"&gt;17&lt;/ref-type&gt;&lt;contributors&gt;&lt;authors&gt;&lt;author&gt;Picone, G.&lt;/author&gt;&lt;author&gt;MacDougald, J.&lt;/author&gt;&lt;author&gt;Sloan, F.&lt;/author&gt;&lt;author&gt;Platt, A.&lt;/author&gt;&lt;author&gt;Kertesz, S.&lt;/author&gt;&lt;/authors&gt;&lt;/contributors&gt;&lt;titles&gt;&lt;title&gt;The effects of residential proximity to bars on alcohol consumption&lt;/title&gt;&lt;secondary-title&gt;International Journal of Health Care Finance &amp;amp; Economics&lt;/secondary-title&gt;&lt;/titles&gt;&lt;periodical&gt;&lt;full-title&gt;International Journal of Health Care Finance &amp;amp; Economics&lt;/full-title&gt;&lt;/periodical&gt;&lt;pages&gt;347-367&lt;/pages&gt;&lt;volume&gt;10&lt;/volume&gt;&lt;number&gt;4&lt;/number&gt;&lt;dates&gt;&lt;year&gt;2010&lt;/year&gt;&lt;pub-dates&gt;&lt;date&gt;Dec&lt;/date&gt;&lt;/pub-dates&gt;&lt;/dates&gt;&lt;isbn&gt;1389-6563&lt;/isbn&gt;&lt;accession-num&gt;WOS:000284600600003&lt;/accession-num&gt;&lt;urls&gt;&lt;related-urls&gt;&lt;url&gt;&amp;lt;Go to ISI&amp;gt;://WOS:000284600600003&lt;/url&gt;&lt;url&gt;http://download.springer.com/static/pdf/431/art%253A10.1007%252Fs10754-010-9084-0.pdf?originUrl=http%3A%2F%2Flink.springer.com%2Farticle%2F10.1007%2Fs10754-010-9084-0&amp;amp;token2=exp=1450864043~acl=%2Fstatic%2Fpdf%2F431%2Fart%25253A10.1007%25252Fs10754-010-9084-0.pdf%3ForiginUrl%3Dhttp%253A%252F%252Flink.springer.com%252Farticle%252F10.1007%252Fs10754-010-9084-0*~hmac=3fc90d79ff013d2907da7950108f6741d6d091cfc8c2b8a9a479d46cceafcdd8&lt;/url&gt;&lt;/related-urls&gt;&lt;/urls&gt;&lt;custom1&gt;Accept&lt;/custom1&gt;&lt;custom2&gt;Accept&lt;/custom2&gt;&lt;electronic-resource-num&gt;10.1007/s10754-010-9084-0&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80)</w:t>
            </w:r>
            <w:r>
              <w:rPr>
                <w:rFonts w:eastAsia="Times New Roman" w:cs="Times New Roman"/>
                <w:color w:val="000000"/>
                <w:sz w:val="18"/>
                <w:szCs w:val="18"/>
                <w:lang w:eastAsia="en-AU"/>
              </w:rPr>
              <w:fldChar w:fldCharType="end"/>
            </w:r>
          </w:p>
        </w:tc>
        <w:tc>
          <w:tcPr>
            <w:tcW w:w="1278" w:type="dxa"/>
          </w:tcPr>
          <w:p w14:paraId="11D47FD8"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SA</w:t>
            </w:r>
          </w:p>
        </w:tc>
        <w:tc>
          <w:tcPr>
            <w:tcW w:w="1237" w:type="dxa"/>
          </w:tcPr>
          <w:p w14:paraId="20393D1D"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Problem drinking </w:t>
            </w:r>
            <w:r>
              <w:rPr>
                <w:color w:val="000000"/>
                <w:sz w:val="18"/>
                <w:szCs w:val="18"/>
              </w:rPr>
              <w:t>&amp;</w:t>
            </w:r>
            <w:r w:rsidRPr="00027ACF">
              <w:rPr>
                <w:color w:val="000000"/>
                <w:sz w:val="18"/>
                <w:szCs w:val="18"/>
              </w:rPr>
              <w:t xml:space="preserve"> consumption</w:t>
            </w:r>
          </w:p>
        </w:tc>
        <w:tc>
          <w:tcPr>
            <w:tcW w:w="4110" w:type="dxa"/>
          </w:tcPr>
          <w:p w14:paraId="4EEA4B7D"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models assessing the links between proximity to bars and five measures of drinking over 17 years. Off-premise outlets were assessed and were non-significant so were not modelled.</w:t>
            </w:r>
          </w:p>
        </w:tc>
        <w:tc>
          <w:tcPr>
            <w:tcW w:w="3261" w:type="dxa"/>
          </w:tcPr>
          <w:p w14:paraId="0D5EDEF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Close proximities to bars were associated with amount of alcohol consumed per week.</w:t>
            </w:r>
          </w:p>
        </w:tc>
        <w:tc>
          <w:tcPr>
            <w:tcW w:w="2976" w:type="dxa"/>
          </w:tcPr>
          <w:p w14:paraId="0B9C7A6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es due to attrition.</w:t>
            </w:r>
          </w:p>
        </w:tc>
      </w:tr>
      <w:tr w:rsidR="00BF208C" w:rsidRPr="00027ACF" w14:paraId="273ADEA6" w14:textId="77777777" w:rsidTr="00596BD5">
        <w:trPr>
          <w:trHeight w:val="1200"/>
        </w:trPr>
        <w:tc>
          <w:tcPr>
            <w:cnfStyle w:val="001000000000" w:firstRow="0" w:lastRow="0" w:firstColumn="1" w:lastColumn="0" w:oddVBand="0" w:evenVBand="0" w:oddHBand="0" w:evenHBand="0" w:firstRowFirstColumn="0" w:firstRowLastColumn="0" w:lastRowFirstColumn="0" w:lastRowLastColumn="0"/>
            <w:tcW w:w="1313" w:type="dxa"/>
            <w:hideMark/>
          </w:tcPr>
          <w:p w14:paraId="773A2DD8"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Ponicki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onicki&lt;/Author&gt;&lt;Year&gt;2013&lt;/Year&gt;&lt;RecNum&gt;111&lt;/RecNum&gt;&lt;DisplayText&gt;(132)&lt;/DisplayText&gt;&lt;record&gt;&lt;rec-number&gt;111&lt;/rec-number&gt;&lt;foreign-keys&gt;&lt;key app="EN" db-id="avr05stv7arzs9erswtvftvb5xwz5ew2prxr" timestamp="1489632535"&gt;111&lt;/key&gt;&lt;/foreign-keys&gt;&lt;ref-type name="Journal Article"&gt;17&lt;/ref-type&gt;&lt;contributors&gt;&lt;authors&gt;&lt;author&gt;Ponicki, William R.&lt;/author&gt;&lt;author&gt;Gruenewald, Paul J.&lt;/author&gt;&lt;author&gt;Remer, Lillian G.&lt;/author&gt;&lt;/authors&gt;&lt;/contributors&gt;&lt;titles&gt;&lt;title&gt;Spatial panel analyses of alcohol outlets and motor vehicle crashes in California: 1999-2008&lt;/title&gt;&lt;secondary-title&gt;Accident; analysis and prevention&lt;/secondary-title&gt;&lt;/titles&gt;&lt;periodical&gt;&lt;full-title&gt;Accident; analysis and prevention&lt;/full-title&gt;&lt;/periodical&gt;&lt;pages&gt;135-43&lt;/pages&gt;&lt;volume&gt;55&lt;/volume&gt;&lt;dates&gt;&lt;year&gt;2013&lt;/year&gt;&lt;pub-dates&gt;&lt;date&gt;2013 Jun (Epub 2013 Mar&lt;/date&gt;&lt;/pub-dates&gt;&lt;/dates&gt;&lt;isbn&gt;1879-2057&lt;/isbn&gt;&lt;accession-num&gt;MEDLINE:23537623&lt;/accession-num&gt;&lt;urls&gt;&lt;related-urls&gt;&lt;url&gt;&amp;lt;Go to ISI&amp;gt;://MEDLINE:23537623&lt;/url&gt;&lt;url&gt;http://ac.els-cdn.com/S0001457513000894/1-s2.0-S0001457513000894-main.pdf?_tid=63ab3286-a957-11e5-a49f-00000aab0f6b&amp;amp;acdnat=1450863030_61c60ad894261b4be932f5bd761179a9&lt;/url&gt;&lt;/related-urls&gt;&lt;/urls&gt;&lt;custom1&gt;Accept&lt;/custom1&gt;&lt;custom2&gt;Accept&lt;/custom2&gt;&lt;electronic-resource-num&gt;10.1016/j.aap.2013.03.001&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2)</w:t>
            </w:r>
            <w:r>
              <w:rPr>
                <w:rFonts w:eastAsia="Times New Roman" w:cs="Times New Roman"/>
                <w:color w:val="000000"/>
                <w:sz w:val="18"/>
                <w:szCs w:val="18"/>
                <w:lang w:eastAsia="en-AU"/>
              </w:rPr>
              <w:fldChar w:fldCharType="end"/>
            </w:r>
          </w:p>
        </w:tc>
        <w:tc>
          <w:tcPr>
            <w:tcW w:w="1278" w:type="dxa"/>
          </w:tcPr>
          <w:p w14:paraId="0DFDA4B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56A4D406"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Motor vehicle crashes &amp; drink driving</w:t>
            </w:r>
          </w:p>
        </w:tc>
        <w:tc>
          <w:tcPr>
            <w:tcW w:w="4110" w:type="dxa"/>
          </w:tcPr>
          <w:p w14:paraId="0C66D85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relationship between alcohol outlet density and road traffic crashes and the proportion of crashes involving alcohol at the zip code level.</w:t>
            </w:r>
          </w:p>
        </w:tc>
        <w:tc>
          <w:tcPr>
            <w:tcW w:w="3261" w:type="dxa"/>
          </w:tcPr>
          <w:p w14:paraId="6085C270"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ignificant associations between restaurant density and crashes; bar density and proportion alcohol involved. Off-premise density was negatively associated with risk of crashes and alcohol involvement. Lagged effects were also found.</w:t>
            </w:r>
          </w:p>
        </w:tc>
        <w:tc>
          <w:tcPr>
            <w:tcW w:w="2976" w:type="dxa"/>
          </w:tcPr>
          <w:p w14:paraId="06813E2C"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Does not incorporate traffic flows into crash rate denominators, which may bias findings.</w:t>
            </w:r>
          </w:p>
        </w:tc>
      </w:tr>
      <w:tr w:rsidR="00BF208C" w:rsidRPr="00027ACF" w14:paraId="62741297"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13" w:type="dxa"/>
            <w:hideMark/>
          </w:tcPr>
          <w:p w14:paraId="187C56C8"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hamblen et al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Shamblen&lt;/Author&gt;&lt;Year&gt;2011&lt;/Year&gt;&lt;RecNum&gt;112&lt;/RecNum&gt;&lt;DisplayText&gt;(183)&lt;/DisplayText&gt;&lt;record&gt;&lt;rec-number&gt;112&lt;/rec-number&gt;&lt;foreign-keys&gt;&lt;key app="EN" db-id="avr05stv7arzs9erswtvftvb5xwz5ew2prxr" timestamp="1489632536"&gt;112&lt;/key&gt;&lt;/foreign-keys&gt;&lt;ref-type name="Journal Article"&gt;17&lt;/ref-type&gt;&lt;contributors&gt;&lt;authors&gt;&lt;author&gt;Shamblen, Stephen R.&lt;/author&gt;&lt;author&gt;Harris, Melissa S.&lt;/author&gt;&lt;author&gt;Ringwalt, Chris L.&lt;/author&gt;&lt;author&gt;Flewelling, Robert L.&lt;/author&gt;&lt;author&gt;Clark, Heddy K.&lt;/author&gt;&lt;author&gt;Hanley, Sean M.&lt;/author&gt;&lt;/authors&gt;&lt;/contributors&gt;&lt;titles&gt;&lt;title&gt;Outlet density as a predictor of alcohol use in early adolescence&lt;/title&gt;&lt;secondary-title&gt;Substance use &amp;amp; misuse&lt;/secondary-title&gt;&lt;/titles&gt;&lt;periodical&gt;&lt;full-title&gt;Substance Use &amp;amp; Misuse&lt;/full-title&gt;&lt;/periodical&gt;&lt;pages&gt;1049-59&lt;/pages&gt;&lt;volume&gt;46&lt;/volume&gt;&lt;number&gt;8&lt;/number&gt;&lt;dates&gt;&lt;year&gt;2011&lt;/year&gt;&lt;pub-dates&gt;&lt;date&gt;2011 (Epub 2011 Feb&lt;/date&gt;&lt;/pub-dates&gt;&lt;/dates&gt;&lt;isbn&gt;1532-2491&lt;/isbn&gt;&lt;accession-num&gt;MEDLINE:21345047&lt;/accession-num&gt;&lt;urls&gt;&lt;related-urls&gt;&lt;url&gt;&amp;lt;Go to ISI&amp;gt;://MEDLINE:21345047&lt;/url&gt;&lt;/related-urls&gt;&lt;/urls&gt;&lt;custom1&gt;Accept&lt;/custom1&gt;&lt;custom2&gt;Accept&lt;/custom2&gt;&lt;electronic-resource-num&gt;10.3109/10826084.2011.552933&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3)</w:t>
            </w:r>
            <w:r>
              <w:rPr>
                <w:rFonts w:eastAsia="Times New Roman" w:cs="Times New Roman"/>
                <w:color w:val="000000"/>
                <w:sz w:val="18"/>
                <w:szCs w:val="18"/>
                <w:lang w:eastAsia="en-AU"/>
              </w:rPr>
              <w:fldChar w:fldCharType="end"/>
            </w:r>
          </w:p>
        </w:tc>
        <w:tc>
          <w:tcPr>
            <w:tcW w:w="1278" w:type="dxa"/>
          </w:tcPr>
          <w:p w14:paraId="7519ED4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SA</w:t>
            </w:r>
          </w:p>
        </w:tc>
        <w:tc>
          <w:tcPr>
            <w:tcW w:w="1237" w:type="dxa"/>
          </w:tcPr>
          <w:p w14:paraId="7EB0A69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nderage use of, exposure to and</w:t>
            </w:r>
            <w:r>
              <w:rPr>
                <w:color w:val="000000"/>
                <w:sz w:val="18"/>
                <w:szCs w:val="18"/>
              </w:rPr>
              <w:t>/</w:t>
            </w:r>
            <w:r w:rsidRPr="00027ACF">
              <w:rPr>
                <w:color w:val="000000"/>
                <w:sz w:val="18"/>
                <w:szCs w:val="18"/>
              </w:rPr>
              <w:t>or access to alcohol</w:t>
            </w:r>
          </w:p>
        </w:tc>
        <w:tc>
          <w:tcPr>
            <w:tcW w:w="4110" w:type="dxa"/>
          </w:tcPr>
          <w:p w14:paraId="59F3DAFA"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Multi-level models were used to examine the associations between density and adolescent drinking over time.</w:t>
            </w:r>
          </w:p>
        </w:tc>
        <w:tc>
          <w:tcPr>
            <w:tcW w:w="3261" w:type="dxa"/>
          </w:tcPr>
          <w:p w14:paraId="7B2486DA"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tudents in high off-premise density areas had lower initial prevalence of drinking but were more likely to initiate in the waves following baseline.</w:t>
            </w:r>
          </w:p>
        </w:tc>
        <w:tc>
          <w:tcPr>
            <w:tcW w:w="2976" w:type="dxa"/>
          </w:tcPr>
          <w:p w14:paraId="435657D3"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Neighbourhood level variables captured at one point in time only. Some bias due to attrition likely.</w:t>
            </w:r>
          </w:p>
        </w:tc>
      </w:tr>
      <w:tr w:rsidR="00BF208C" w:rsidRPr="00027ACF" w14:paraId="27BD8DAB" w14:textId="77777777" w:rsidTr="00596BD5">
        <w:trPr>
          <w:trHeight w:val="760"/>
        </w:trPr>
        <w:tc>
          <w:tcPr>
            <w:cnfStyle w:val="001000000000" w:firstRow="0" w:lastRow="0" w:firstColumn="1" w:lastColumn="0" w:oddVBand="0" w:evenVBand="0" w:oddHBand="0" w:evenHBand="0" w:firstRowFirstColumn="0" w:firstRowLastColumn="0" w:lastRowFirstColumn="0" w:lastRowLastColumn="0"/>
            <w:tcW w:w="1313" w:type="dxa"/>
            <w:hideMark/>
          </w:tcPr>
          <w:p w14:paraId="19FA1C00" w14:textId="77777777" w:rsidR="00BF208C" w:rsidRPr="00027ACF" w:rsidRDefault="00BF208C" w:rsidP="006535F5">
            <w:pPr>
              <w:spacing w:after="120"/>
              <w:rPr>
                <w:rFonts w:eastAsia="Times New Roman" w:cs="Times New Roman"/>
                <w:color w:val="000000"/>
                <w:sz w:val="18"/>
                <w:szCs w:val="18"/>
                <w:highlight w:val="yellow"/>
                <w:lang w:eastAsia="en-AU"/>
              </w:rPr>
            </w:pPr>
            <w:r w:rsidRPr="00D612E5">
              <w:rPr>
                <w:rFonts w:eastAsia="Times New Roman" w:cs="Times New Roman"/>
                <w:color w:val="000000"/>
                <w:sz w:val="18"/>
                <w:szCs w:val="18"/>
                <w:lang w:eastAsia="en-AU"/>
              </w:rPr>
              <w:t>Stockwell et al 2009</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6535F5">
              <w:rPr>
                <w:rFonts w:eastAsia="Times New Roman" w:cs="Times New Roman"/>
                <w:color w:val="000000"/>
                <w:sz w:val="18"/>
                <w:szCs w:val="18"/>
                <w:lang w:eastAsia="en-AU"/>
              </w:rPr>
              <w:instrText xml:space="preserve"> ADDIN EN.CITE &lt;EndNote&gt;&lt;Cite&gt;&lt;Author&gt;Stockwell&lt;/Author&gt;&lt;Year&gt;2009&lt;/Year&gt;&lt;RecNum&gt;113&lt;/RecNum&gt;&lt;DisplayText&gt;(75)&lt;/DisplayText&gt;&lt;record&gt;&lt;rec-number&gt;113&lt;/rec-number&gt;&lt;foreign-keys&gt;&lt;key app="EN" db-id="avr05stv7arzs9erswtvftvb5xwz5ew2prxr" timestamp="1489632537"&gt;113&lt;/key&gt;&lt;/foreign-keys&gt;&lt;ref-type name="Journal Article"&gt;17&lt;/ref-type&gt;&lt;contributors&gt;&lt;authors&gt;&lt;author&gt;Stockwell, Tim&lt;/author&gt;&lt;author&gt;Zhao, Jinhui&lt;/author&gt;&lt;author&gt;Macdonald, Scott&lt;/author&gt;&lt;author&gt;Pakula, Basia&lt;/author&gt;&lt;author&gt;Gruenewald, Paul&lt;/author&gt;&lt;author&gt;Holder, Harold&lt;/author&gt;&lt;/authors&gt;&lt;/contributors&gt;&lt;titles&gt;&lt;title&gt;Changes in per capita alcohol sales during the partial privatization of British Columbia&amp;apos;s retail alcohol monopoly 2003-2008: a multi-level local area analysis&lt;/title&gt;&lt;secondary-title&gt;Addiction (Abingdon, England)&lt;/secondary-title&gt;&lt;/titles&gt;&lt;periodical&gt;&lt;full-title&gt;Addiction (Abingdon, England)&lt;/full-title&gt;&lt;/periodical&gt;&lt;pages&gt;1827-36&lt;/pages&gt;&lt;volume&gt;104&lt;/volume&gt;&lt;number&gt;11&lt;/number&gt;&lt;dates&gt;&lt;year&gt;2009&lt;/year&gt;&lt;pub-dates&gt;&lt;date&gt;2009 Nov (Epub 2009 Aug&lt;/date&gt;&lt;/pub-dates&gt;&lt;/dates&gt;&lt;isbn&gt;1360-0443&lt;/isbn&gt;&lt;accession-num&gt;MEDLINE:19681801&lt;/accession-num&gt;&lt;urls&gt;&lt;related-urls&gt;&lt;url&gt;&amp;lt;Go to ISI&amp;gt;://MEDLINE:19681801&lt;/url&gt;&lt;url&gt;http://onlinelibrary.wiley.com/store/10.1111/j.1360-0443.2009.02658.x/asset/j.1360-0443.2009.02658.x.pdf?v=1&amp;amp;t=iiim0iwa&amp;amp;s=b5b76fd5694e580a451e43f641638d58b0902d66&lt;/url&gt;&lt;/related-urls&gt;&lt;/urls&gt;&lt;custom1&gt;Reject&lt;/custom1&gt;&lt;custom2&gt;Accept&lt;/custom2&gt;&lt;custom6&gt;Accept (sales as outcome?)&lt;/custom6&gt;&lt;electronic-resource-num&gt;10.1111/j.1360-0443.2009.02658.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6535F5">
              <w:rPr>
                <w:rFonts w:eastAsia="Times New Roman" w:cs="Times New Roman"/>
                <w:noProof/>
                <w:color w:val="000000"/>
                <w:sz w:val="18"/>
                <w:szCs w:val="18"/>
                <w:lang w:eastAsia="en-AU"/>
              </w:rPr>
              <w:t>(75)</w:t>
            </w:r>
            <w:r>
              <w:rPr>
                <w:rFonts w:eastAsia="Times New Roman" w:cs="Times New Roman"/>
                <w:color w:val="000000"/>
                <w:sz w:val="18"/>
                <w:szCs w:val="18"/>
                <w:lang w:eastAsia="en-AU"/>
              </w:rPr>
              <w:fldChar w:fldCharType="end"/>
            </w:r>
          </w:p>
        </w:tc>
        <w:tc>
          <w:tcPr>
            <w:tcW w:w="1278" w:type="dxa"/>
          </w:tcPr>
          <w:p w14:paraId="2B10EA1E"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ritish Columbia, Canada</w:t>
            </w:r>
          </w:p>
        </w:tc>
        <w:tc>
          <w:tcPr>
            <w:tcW w:w="1237" w:type="dxa"/>
          </w:tcPr>
          <w:p w14:paraId="42F24AA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ales</w:t>
            </w:r>
          </w:p>
        </w:tc>
        <w:tc>
          <w:tcPr>
            <w:tcW w:w="4110" w:type="dxa"/>
          </w:tcPr>
          <w:p w14:paraId="6425D223"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rFonts w:eastAsia="Times New Roman" w:cs="Times New Roman"/>
                <w:color w:val="000000"/>
                <w:sz w:val="18"/>
                <w:szCs w:val="18"/>
                <w:lang w:eastAsia="en-AU"/>
              </w:rPr>
              <w:t>Panel study examining the effects of effects of changes in outlet density</w:t>
            </w:r>
            <w:r>
              <w:rPr>
                <w:rFonts w:eastAsia="Times New Roman" w:cs="Times New Roman"/>
                <w:color w:val="000000"/>
                <w:sz w:val="18"/>
                <w:szCs w:val="18"/>
                <w:lang w:eastAsia="en-AU"/>
              </w:rPr>
              <w:t xml:space="preserve"> on consumption</w:t>
            </w:r>
            <w:r w:rsidRPr="004C4ECF">
              <w:rPr>
                <w:rFonts w:eastAsia="Times New Roman" w:cs="Times New Roman"/>
                <w:color w:val="000000"/>
                <w:sz w:val="18"/>
                <w:szCs w:val="18"/>
                <w:lang w:eastAsia="en-AU"/>
              </w:rPr>
              <w:t xml:space="preserve">, specifically in changes in the proportion of off-premise outlets in private rather than government ownership over four years across 89 local health </w:t>
            </w:r>
            <w:r w:rsidRPr="004C4ECF">
              <w:rPr>
                <w:rFonts w:eastAsia="Times New Roman" w:cs="Times New Roman"/>
                <w:color w:val="000000"/>
                <w:sz w:val="18"/>
                <w:szCs w:val="18"/>
                <w:lang w:eastAsia="en-AU"/>
              </w:rPr>
              <w:lastRenderedPageBreak/>
              <w:t>areas. Multi-level regression.</w:t>
            </w:r>
          </w:p>
        </w:tc>
        <w:tc>
          <w:tcPr>
            <w:tcW w:w="3261" w:type="dxa"/>
          </w:tcPr>
          <w:p w14:paraId="19FB65C7"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lastRenderedPageBreak/>
              <w:t>Private stores significantly associated with increased sales (all beverages). Government stores significantly associated with decreased sales.</w:t>
            </w:r>
          </w:p>
        </w:tc>
        <w:tc>
          <w:tcPr>
            <w:tcW w:w="2976" w:type="dxa"/>
          </w:tcPr>
          <w:p w14:paraId="5C7C4DB2"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Broad geographic areas. Very specific policy context of privatisation that is less relevant in Australia. </w:t>
            </w:r>
          </w:p>
        </w:tc>
      </w:tr>
      <w:tr w:rsidR="00BF208C" w:rsidRPr="00027ACF" w14:paraId="52FC65BA" w14:textId="77777777" w:rsidTr="00596BD5">
        <w:trPr>
          <w:cnfStyle w:val="000000100000" w:firstRow="0" w:lastRow="0" w:firstColumn="0" w:lastColumn="0" w:oddVBand="0" w:evenVBand="0" w:oddHBand="1" w:evenHBand="0" w:firstRowFirstColumn="0" w:firstRowLastColumn="0" w:lastRowFirstColumn="0" w:lastRowLastColumn="0"/>
          <w:trHeight w:val="966"/>
        </w:trPr>
        <w:tc>
          <w:tcPr>
            <w:cnfStyle w:val="001000000000" w:firstRow="0" w:lastRow="0" w:firstColumn="1" w:lastColumn="0" w:oddVBand="0" w:evenVBand="0" w:oddHBand="0" w:evenHBand="0" w:firstRowFirstColumn="0" w:firstRowLastColumn="0" w:lastRowFirstColumn="0" w:lastRowLastColumn="0"/>
            <w:tcW w:w="1313" w:type="dxa"/>
            <w:hideMark/>
          </w:tcPr>
          <w:p w14:paraId="2DF09118"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tockwell et al 2011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Stockwell&lt;/Author&gt;&lt;Year&gt;2011&lt;/Year&gt;&lt;RecNum&gt;114&lt;/RecNum&gt;&lt;DisplayText&gt;(123)&lt;/DisplayText&gt;&lt;record&gt;&lt;rec-number&gt;114&lt;/rec-number&gt;&lt;foreign-keys&gt;&lt;key app="EN" db-id="avr05stv7arzs9erswtvftvb5xwz5ew2prxr" timestamp="1489632537"&gt;114&lt;/key&gt;&lt;/foreign-keys&gt;&lt;ref-type name="Journal Article"&gt;17&lt;/ref-type&gt;&lt;contributors&gt;&lt;authors&gt;&lt;author&gt;Stockwell, Tim&lt;/author&gt;&lt;author&gt;Zhao, Jinhui&lt;/author&gt;&lt;author&gt;Macdonald, Scott&lt;/author&gt;&lt;author&gt;Vallance, Kate&lt;/author&gt;&lt;author&gt;Gruenewald, Paul&lt;/author&gt;&lt;author&gt;Ponicki, William&lt;/author&gt;&lt;author&gt;Holder, Harold&lt;/author&gt;&lt;author&gt;Treno, Andrew&lt;/author&gt;&lt;/authors&gt;&lt;/contributors&gt;&lt;titles&gt;&lt;title&gt;Impact on alcohol-related mortality of a rapid rise in the density of private liquor outlets in British Columbia: a local area multi-level analysis&lt;/title&gt;&lt;secondary-title&gt;Addiction (Abingdon, England)&lt;/secondary-title&gt;&lt;/titles&gt;&lt;periodical&gt;&lt;full-title&gt;Addiction (Abingdon, England)&lt;/full-title&gt;&lt;/periodical&gt;&lt;pages&gt;768-76&lt;/pages&gt;&lt;volume&gt;106&lt;/volume&gt;&lt;number&gt;4&lt;/number&gt;&lt;dates&gt;&lt;year&gt;2011&lt;/year&gt;&lt;pub-dates&gt;&lt;date&gt;2011 Apr (Epub 2011 Jan&lt;/date&gt;&lt;/pub-dates&gt;&lt;/dates&gt;&lt;isbn&gt;1360-0443&lt;/isbn&gt;&lt;accession-num&gt;MEDLINE:21244541&lt;/accession-num&gt;&lt;urls&gt;&lt;related-urls&gt;&lt;url&gt;&amp;lt;Go to ISI&amp;gt;://MEDLINE:21244541&lt;/url&gt;&lt;url&gt;http://onlinelibrary.wiley.com/store/10.1111/j.1360-0443.2010.03331.x/asset/j.1360-0443.2010.03331.x.pdf?v=1&amp;amp;t=iiimc7pu&amp;amp;s=aac31ec6464bd9217e41dc8ff1a4d48bae6c3292&lt;/url&gt;&lt;/related-urls&gt;&lt;/urls&gt;&lt;custom1&gt;Accept&lt;/custom1&gt;&lt;custom2&gt;Accept&lt;/custom2&gt;&lt;electronic-resource-num&gt;10.1111/j.1360-0443.2010.03331.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3)</w:t>
            </w:r>
            <w:r>
              <w:rPr>
                <w:rFonts w:eastAsia="Times New Roman" w:cs="Times New Roman"/>
                <w:color w:val="000000"/>
                <w:sz w:val="18"/>
                <w:szCs w:val="18"/>
                <w:lang w:eastAsia="en-AU"/>
              </w:rPr>
              <w:fldChar w:fldCharType="end"/>
            </w:r>
          </w:p>
        </w:tc>
        <w:tc>
          <w:tcPr>
            <w:tcW w:w="1278" w:type="dxa"/>
          </w:tcPr>
          <w:p w14:paraId="00FB1380"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British Columbia, Canada</w:t>
            </w:r>
          </w:p>
        </w:tc>
        <w:tc>
          <w:tcPr>
            <w:tcW w:w="1237" w:type="dxa"/>
          </w:tcPr>
          <w:p w14:paraId="3B27B771"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Alcohol-related deaths</w:t>
            </w:r>
          </w:p>
        </w:tc>
        <w:tc>
          <w:tcPr>
            <w:tcW w:w="4110" w:type="dxa"/>
          </w:tcPr>
          <w:p w14:paraId="7DB54EC1"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density of annual liquor outlets and alcohol-related deaths over 6 years for 89 local areas.</w:t>
            </w:r>
          </w:p>
        </w:tc>
        <w:tc>
          <w:tcPr>
            <w:tcW w:w="3261" w:type="dxa"/>
          </w:tcPr>
          <w:p w14:paraId="2F9B2C37"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Off-premise outlets and bars have a positive association with population rates of alcohol-related deaths. Government stores have an inverse relationship with mortality.</w:t>
            </w:r>
          </w:p>
        </w:tc>
        <w:tc>
          <w:tcPr>
            <w:tcW w:w="2976" w:type="dxa"/>
          </w:tcPr>
          <w:p w14:paraId="6EFBF53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Broad geographic areas. Very specific policy context of privatisation that is less relevant in Australia.</w:t>
            </w:r>
          </w:p>
        </w:tc>
      </w:tr>
      <w:tr w:rsidR="00BF208C" w:rsidRPr="00027ACF" w14:paraId="5F69AE4A" w14:textId="77777777" w:rsidTr="00596BD5">
        <w:trPr>
          <w:trHeight w:val="1100"/>
        </w:trPr>
        <w:tc>
          <w:tcPr>
            <w:cnfStyle w:val="001000000000" w:firstRow="0" w:lastRow="0" w:firstColumn="1" w:lastColumn="0" w:oddVBand="0" w:evenVBand="0" w:oddHBand="0" w:evenHBand="0" w:firstRowFirstColumn="0" w:firstRowLastColumn="0" w:lastRowFirstColumn="0" w:lastRowLastColumn="0"/>
            <w:tcW w:w="1313" w:type="dxa"/>
            <w:hideMark/>
          </w:tcPr>
          <w:p w14:paraId="37D76384"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tockwell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Stockwell&lt;/Author&gt;&lt;Year&gt;2015&lt;/Year&gt;&lt;RecNum&gt;115&lt;/RecNum&gt;&lt;DisplayText&gt;(112)&lt;/DisplayText&gt;&lt;record&gt;&lt;rec-number&gt;115&lt;/rec-number&gt;&lt;foreign-keys&gt;&lt;key app="EN" db-id="avr05stv7arzs9erswtvftvb5xwz5ew2prxr" timestamp="1489632538"&gt;115&lt;/key&gt;&lt;/foreign-keys&gt;&lt;ref-type name="Journal Article"&gt;17&lt;/ref-type&gt;&lt;contributors&gt;&lt;authors&gt;&lt;author&gt;Stockwell, Tim&lt;/author&gt;&lt;author&gt;Zhao, Jinhui&lt;/author&gt;&lt;author&gt;Marzell, Miesha&lt;/author&gt;&lt;author&gt;Gruenewald, Paul J.&lt;/author&gt;&lt;author&gt;Macdonald, Scott&lt;/author&gt;&lt;author&gt;Ponicki, William R.&lt;/author&gt;&lt;author&gt;Martin, Gina&lt;/author&gt;&lt;/authors&gt;&lt;/contributors&gt;&lt;titles&gt;&lt;title&gt;Relationships Between Minimum Alcohol Pricing and Crime During the Partial Privatization of a Canadian Government Alcohol Monopoly&lt;/title&gt;&lt;secondary-title&gt;Journal of studies on alcohol and drugs&lt;/secondary-title&gt;&lt;/titles&gt;&lt;periodical&gt;&lt;full-title&gt;Journal of studies on alcohol and drugs&lt;/full-title&gt;&lt;/periodical&gt;&lt;pages&gt;628-34&lt;/pages&gt;&lt;volume&gt;76&lt;/volume&gt;&lt;number&gt;4&lt;/number&gt;&lt;dates&gt;&lt;year&gt;2015&lt;/year&gt;&lt;pub-dates&gt;&lt;date&gt;2015&lt;/date&gt;&lt;/pub-dates&gt;&lt;/dates&gt;&lt;isbn&gt;1938-4114&lt;/isbn&gt;&lt;accession-num&gt;MEDLINE:26098040&lt;/accession-num&gt;&lt;urls&gt;&lt;related-urls&gt;&lt;url&gt;&amp;lt;Go to ISI&amp;gt;://MEDLINE:26098040&lt;/url&gt;&lt;/related-urls&gt;&lt;/urls&gt;&lt;custom1&gt;Reject&lt;/custom1&gt;&lt;custom2&gt;Accept&lt;/custom2&gt;&lt;custom3&gt;Accept&lt;/custom3&gt;&lt;custom6&gt;Accept&lt;/custom6&gt;&lt;remote-database-name&gt;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2)</w:t>
            </w:r>
            <w:r>
              <w:rPr>
                <w:rFonts w:eastAsia="Times New Roman" w:cs="Times New Roman"/>
                <w:color w:val="000000"/>
                <w:sz w:val="18"/>
                <w:szCs w:val="18"/>
                <w:lang w:eastAsia="en-AU"/>
              </w:rPr>
              <w:fldChar w:fldCharType="end"/>
            </w:r>
          </w:p>
        </w:tc>
        <w:tc>
          <w:tcPr>
            <w:tcW w:w="1278" w:type="dxa"/>
          </w:tcPr>
          <w:p w14:paraId="5D119BB7"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British Columbia, Canada</w:t>
            </w:r>
          </w:p>
        </w:tc>
        <w:tc>
          <w:tcPr>
            <w:tcW w:w="1237" w:type="dxa"/>
          </w:tcPr>
          <w:p w14:paraId="078F9061"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rime &amp; Motor vehicle crashes and drink driving</w:t>
            </w:r>
          </w:p>
        </w:tc>
        <w:tc>
          <w:tcPr>
            <w:tcW w:w="4110" w:type="dxa"/>
          </w:tcPr>
          <w:p w14:paraId="29A28500"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Longitudinal ecological study examining the independent effects of density and minimum pricing on crime across 89 local areas between 2002 and 2010, controlling for confounding variables. Mixed models.</w:t>
            </w:r>
          </w:p>
        </w:tc>
        <w:tc>
          <w:tcPr>
            <w:tcW w:w="3261" w:type="dxa"/>
          </w:tcPr>
          <w:p w14:paraId="5AD50779"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rivate stores significantly associated with increased sales (all beverages). Government stores significantly associated with decreased sales.</w:t>
            </w:r>
          </w:p>
        </w:tc>
        <w:tc>
          <w:tcPr>
            <w:tcW w:w="2976" w:type="dxa"/>
          </w:tcPr>
          <w:p w14:paraId="398C88D2"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Broad geographic areas. Very specific policy context of privatisation that is less relevant in Australia.</w:t>
            </w:r>
          </w:p>
        </w:tc>
      </w:tr>
      <w:tr w:rsidR="00BF208C" w:rsidRPr="00027ACF" w14:paraId="5A80BEA1" w14:textId="77777777" w:rsidTr="00596BD5">
        <w:trPr>
          <w:cnfStyle w:val="000000100000" w:firstRow="0" w:lastRow="0" w:firstColumn="0" w:lastColumn="0" w:oddVBand="0" w:evenVBand="0" w:oddHBand="1" w:evenHBand="0" w:firstRowFirstColumn="0" w:firstRowLastColumn="0" w:lastRowFirstColumn="0" w:lastRowLastColumn="0"/>
          <w:trHeight w:val="748"/>
        </w:trPr>
        <w:tc>
          <w:tcPr>
            <w:cnfStyle w:val="001000000000" w:firstRow="0" w:lastRow="0" w:firstColumn="1" w:lastColumn="0" w:oddVBand="0" w:evenVBand="0" w:oddHBand="0" w:evenHBand="0" w:firstRowFirstColumn="0" w:firstRowLastColumn="0" w:lastRowFirstColumn="0" w:lastRowLastColumn="0"/>
            <w:tcW w:w="1313" w:type="dxa"/>
            <w:hideMark/>
          </w:tcPr>
          <w:p w14:paraId="74502A17"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tockwell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Stockwell&lt;/Author&gt;&lt;Year&gt;2013&lt;/Year&gt;&lt;RecNum&gt;116&lt;/RecNum&gt;&lt;DisplayText&gt;(122)&lt;/DisplayText&gt;&lt;record&gt;&lt;rec-number&gt;116&lt;/rec-number&gt;&lt;foreign-keys&gt;&lt;key app="EN" db-id="avr05stv7arzs9erswtvftvb5xwz5ew2prxr" timestamp="1489632539"&gt;116&lt;/key&gt;&lt;/foreign-keys&gt;&lt;ref-type name="Journal Article"&gt;17&lt;/ref-type&gt;&lt;contributors&gt;&lt;authors&gt;&lt;author&gt;Stockwell, Tim&lt;/author&gt;&lt;author&gt;Zhao, Jinhui&lt;/author&gt;&lt;author&gt;Martin, Gina&lt;/author&gt;&lt;author&gt;Macdonald, Scott&lt;/author&gt;&lt;author&gt;Vallance, Kate&lt;/author&gt;&lt;author&gt;Treno, Andrew&lt;/author&gt;&lt;author&gt;Ponicki, William&lt;/author&gt;&lt;author&gt;Tu, Andrew&lt;/author&gt;&lt;author&gt;Buxton, Jane&lt;/author&gt;&lt;/authors&gt;&lt;/contributors&gt;&lt;titles&gt;&lt;title&gt;Minimum alcohol prices and outlet densities in British Columbia, Canada: estimated impacts on alcohol-attributable hospital admissions&lt;/title&gt;&lt;secondary-title&gt;American journal of public health&lt;/secondary-title&gt;&lt;/titles&gt;&lt;periodical&gt;&lt;full-title&gt;American journal of public health&lt;/full-title&gt;&lt;/periodical&gt;&lt;pages&gt;2014-2020&lt;/pages&gt;&lt;volume&gt;103&lt;/volume&gt;&lt;number&gt;11&lt;/number&gt;&lt;dates&gt;&lt;year&gt;2013&lt;/year&gt;&lt;/dates&gt;&lt;isbn&gt;1541-0048&lt;/isbn&gt;&lt;urls&gt;&lt;/urls&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2)</w:t>
            </w:r>
            <w:r>
              <w:rPr>
                <w:rFonts w:eastAsia="Times New Roman" w:cs="Times New Roman"/>
                <w:color w:val="000000"/>
                <w:sz w:val="18"/>
                <w:szCs w:val="18"/>
                <w:lang w:eastAsia="en-AU"/>
              </w:rPr>
              <w:fldChar w:fldCharType="end"/>
            </w:r>
          </w:p>
        </w:tc>
        <w:tc>
          <w:tcPr>
            <w:tcW w:w="1278" w:type="dxa"/>
          </w:tcPr>
          <w:p w14:paraId="426BB30F"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British Columbia, Canada</w:t>
            </w:r>
          </w:p>
        </w:tc>
        <w:tc>
          <w:tcPr>
            <w:tcW w:w="1237" w:type="dxa"/>
          </w:tcPr>
          <w:p w14:paraId="38C12649"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A</w:t>
            </w:r>
            <w:r w:rsidRPr="00027ACF">
              <w:rPr>
                <w:color w:val="000000"/>
                <w:sz w:val="18"/>
                <w:szCs w:val="18"/>
              </w:rPr>
              <w:t>lcohol-related morbidity</w:t>
            </w:r>
          </w:p>
        </w:tc>
        <w:tc>
          <w:tcPr>
            <w:tcW w:w="4110" w:type="dxa"/>
          </w:tcPr>
          <w:p w14:paraId="64E67E35"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assessing the association between density (and price) and hospital admission rates. Mixed models across 89 local health regions.</w:t>
            </w:r>
          </w:p>
        </w:tc>
        <w:tc>
          <w:tcPr>
            <w:tcW w:w="3261" w:type="dxa"/>
          </w:tcPr>
          <w:p w14:paraId="7984A03A"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rivate off-premise outlet density positively associated with hospital admission rates over time.</w:t>
            </w:r>
          </w:p>
        </w:tc>
        <w:tc>
          <w:tcPr>
            <w:tcW w:w="2976" w:type="dxa"/>
          </w:tcPr>
          <w:p w14:paraId="7003BD44"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Broad geographic areas. Very specific policy context of privatisation that is less relevant in Australia.</w:t>
            </w:r>
          </w:p>
        </w:tc>
      </w:tr>
      <w:tr w:rsidR="00BF208C" w:rsidRPr="00027ACF" w14:paraId="11907DD9" w14:textId="77777777" w:rsidTr="00596BD5">
        <w:trPr>
          <w:trHeight w:val="796"/>
        </w:trPr>
        <w:tc>
          <w:tcPr>
            <w:cnfStyle w:val="001000000000" w:firstRow="0" w:lastRow="0" w:firstColumn="1" w:lastColumn="0" w:oddVBand="0" w:evenVBand="0" w:oddHBand="0" w:evenHBand="0" w:firstRowFirstColumn="0" w:firstRowLastColumn="0" w:lastRowFirstColumn="0" w:lastRowLastColumn="0"/>
            <w:tcW w:w="1313" w:type="dxa"/>
          </w:tcPr>
          <w:p w14:paraId="181E1A1B"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Tang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Tang&lt;/Author&gt;&lt;Year&gt;2013&lt;/Year&gt;&lt;RecNum&gt;117&lt;/RecNum&gt;&lt;DisplayText&gt;(184)&lt;/DisplayText&gt;&lt;record&gt;&lt;rec-number&gt;117&lt;/rec-number&gt;&lt;foreign-keys&gt;&lt;key app="EN" db-id="avr05stv7arzs9erswtvftvb5xwz5ew2prxr" timestamp="1489632540"&gt;117&lt;/key&gt;&lt;/foreign-keys&gt;&lt;ref-type name="Journal Article"&gt;17&lt;/ref-type&gt;&lt;contributors&gt;&lt;authors&gt;&lt;author&gt;Tang, M. C.&lt;/author&gt;&lt;/authors&gt;&lt;/contributors&gt;&lt;titles&gt;&lt;title&gt;The Multitude of Alehouses: The Effects of Alcohol Outlet Density on Highway Safety&lt;/title&gt;&lt;secondary-title&gt;B E Journal of Economic Analysis &amp;amp; Policy&lt;/secondary-title&gt;&lt;/titles&gt;&lt;periodical&gt;&lt;full-title&gt;B E Journal of Economic Analysis &amp;amp; Policy&lt;/full-title&gt;&lt;/periodical&gt;&lt;pages&gt;1023-1050&lt;/pages&gt;&lt;volume&gt;13&lt;/volume&gt;&lt;number&gt;2&lt;/number&gt;&lt;dates&gt;&lt;year&gt;2013&lt;/year&gt;&lt;/dates&gt;&lt;isbn&gt;1935-1682&lt;/isbn&gt;&lt;accession-num&gt;WOS:000340291900018&lt;/accession-num&gt;&lt;urls&gt;&lt;related-urls&gt;&lt;url&gt;&amp;lt;Go to ISI&amp;gt;://WOS:000340291900018&lt;/url&gt;&lt;url&gt;http://www.ncbi.nlm.nih.gov/pmc/articles/PMC4180599/pdf/nihms-464289.pdf&lt;/url&gt;&lt;/related-urls&gt;&lt;/urls&gt;&lt;custom1&gt;Accept&lt;/custom1&gt;&lt;custom2&gt;Accept&lt;/custom2&gt;&lt;electronic-resource-num&gt;10.1515/bejeap-2012-0051&lt;/electronic-resource-num&gt;&lt;remote-database-name&gt; Core Collection (WoS) - 14 DEC 2015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4)</w:t>
            </w:r>
            <w:r>
              <w:rPr>
                <w:rFonts w:eastAsia="Times New Roman" w:cs="Times New Roman"/>
                <w:color w:val="000000"/>
                <w:sz w:val="18"/>
                <w:szCs w:val="18"/>
                <w:lang w:eastAsia="en-AU"/>
              </w:rPr>
              <w:fldChar w:fldCharType="end"/>
            </w:r>
          </w:p>
        </w:tc>
        <w:tc>
          <w:tcPr>
            <w:tcW w:w="1278" w:type="dxa"/>
          </w:tcPr>
          <w:p w14:paraId="55DC3BB3"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ACF">
              <w:rPr>
                <w:color w:val="000000"/>
                <w:sz w:val="18"/>
                <w:szCs w:val="18"/>
              </w:rPr>
              <w:t>Texas, USA</w:t>
            </w:r>
          </w:p>
          <w:p w14:paraId="7CEB1D36"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37" w:type="dxa"/>
          </w:tcPr>
          <w:p w14:paraId="62CCA2FE"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27ACF">
              <w:rPr>
                <w:color w:val="000000"/>
                <w:sz w:val="18"/>
                <w:szCs w:val="18"/>
              </w:rPr>
              <w:t xml:space="preserve">Motor vehicle crashes </w:t>
            </w:r>
            <w:r>
              <w:rPr>
                <w:color w:val="000000"/>
                <w:sz w:val="18"/>
                <w:szCs w:val="18"/>
              </w:rPr>
              <w:t>&amp;</w:t>
            </w:r>
            <w:r w:rsidRPr="00027ACF">
              <w:rPr>
                <w:color w:val="000000"/>
                <w:sz w:val="18"/>
                <w:szCs w:val="18"/>
              </w:rPr>
              <w:t xml:space="preserve"> drink driving</w:t>
            </w:r>
          </w:p>
        </w:tc>
        <w:tc>
          <w:tcPr>
            <w:tcW w:w="4110" w:type="dxa"/>
          </w:tcPr>
          <w:p w14:paraId="5F95C635"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alcohol o</w:t>
            </w:r>
            <w:r>
              <w:rPr>
                <w:rFonts w:eastAsia="Times New Roman" w:cs="Times New Roman"/>
                <w:color w:val="000000"/>
                <w:sz w:val="18"/>
                <w:szCs w:val="18"/>
                <w:lang w:eastAsia="en-AU"/>
              </w:rPr>
              <w:t>utlet density on highway safety, controlling for local trends and alcohol sales.</w:t>
            </w:r>
          </w:p>
        </w:tc>
        <w:tc>
          <w:tcPr>
            <w:tcW w:w="3261" w:type="dxa"/>
          </w:tcPr>
          <w:p w14:paraId="0FE1DA97"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Outlets are negatively correlated with </w:t>
            </w:r>
            <w:r w:rsidRPr="00027ACF">
              <w:rPr>
                <w:rFonts w:cs="Segoe UI"/>
                <w:sz w:val="18"/>
                <w:szCs w:val="18"/>
              </w:rPr>
              <w:t>alcohol-related traffic accidents and arrests for driving under the influence (DUI)</w:t>
            </w:r>
            <w:r w:rsidRPr="00027ACF">
              <w:rPr>
                <w:rFonts w:eastAsia="Times New Roman" w:cs="Times New Roman"/>
                <w:color w:val="000000"/>
                <w:sz w:val="18"/>
                <w:szCs w:val="18"/>
                <w:lang w:eastAsia="en-AU"/>
              </w:rPr>
              <w:t>.</w:t>
            </w:r>
          </w:p>
        </w:tc>
        <w:tc>
          <w:tcPr>
            <w:tcW w:w="2976" w:type="dxa"/>
          </w:tcPr>
          <w:p w14:paraId="668B859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No data on traffic flows included.</w:t>
            </w:r>
          </w:p>
        </w:tc>
      </w:tr>
      <w:tr w:rsidR="00BF208C" w:rsidRPr="00027ACF" w14:paraId="409BFCD8" w14:textId="77777777" w:rsidTr="00596BD5">
        <w:trPr>
          <w:cnfStyle w:val="000000100000" w:firstRow="0" w:lastRow="0" w:firstColumn="0" w:lastColumn="0" w:oddVBand="0" w:evenVBand="0" w:oddHBand="1" w:evenHBand="0" w:firstRowFirstColumn="0" w:firstRowLastColumn="0" w:lastRowFirstColumn="0" w:lastRowLastColumn="0"/>
          <w:trHeight w:val="1377"/>
        </w:trPr>
        <w:tc>
          <w:tcPr>
            <w:cnfStyle w:val="001000000000" w:firstRow="0" w:lastRow="0" w:firstColumn="1" w:lastColumn="0" w:oddVBand="0" w:evenVBand="0" w:oddHBand="0" w:evenHBand="0" w:firstRowFirstColumn="0" w:firstRowLastColumn="0" w:lastRowFirstColumn="0" w:lastRowLastColumn="0"/>
            <w:tcW w:w="1313" w:type="dxa"/>
            <w:hideMark/>
          </w:tcPr>
          <w:p w14:paraId="6F38A3B4"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Theall et al 2009b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Theall&lt;/Author&gt;&lt;Year&gt;2009&lt;/Year&gt;&lt;RecNum&gt;118&lt;/RecNum&gt;&lt;DisplayText&gt;(136)&lt;/DisplayText&gt;&lt;record&gt;&lt;rec-number&gt;118&lt;/rec-number&gt;&lt;foreign-keys&gt;&lt;key app="EN" db-id="avr05stv7arzs9erswtvftvb5xwz5ew2prxr" timestamp="1489632541"&gt;118&lt;/key&gt;&lt;/foreign-keys&gt;&lt;ref-type name="Journal Article"&gt;17&lt;/ref-type&gt;&lt;contributors&gt;&lt;authors&gt;&lt;author&gt;Theall, Katherine P.&lt;/author&gt;&lt;author&gt;Scribner, Richard&lt;/author&gt;&lt;author&gt;Ghosh-Dastidar, Bonnie&lt;/author&gt;&lt;author&gt;Cohen, Deborah&lt;/author&gt;&lt;author&gt;Mason, Karen&lt;/author&gt;&lt;author&gt;Simonsen, Neal&lt;/author&gt;&lt;/authors&gt;&lt;/contributors&gt;&lt;titles&gt;&lt;title&gt;Neighbourhood alcohol availability and gonorrhea rates: impact of social capital&lt;/title&gt;&lt;secondary-title&gt;Geospatial health&lt;/secondary-title&gt;&lt;/titles&gt;&lt;periodical&gt;&lt;full-title&gt;Geospatial health&lt;/full-title&gt;&lt;/periodical&gt;&lt;pages&gt;241-55&lt;/pages&gt;&lt;volume&gt;3&lt;/volume&gt;&lt;number&gt;2&lt;/number&gt;&lt;dates&gt;&lt;year&gt;2009&lt;/year&gt;&lt;pub-dates&gt;&lt;date&gt;2009&lt;/date&gt;&lt;/pub-dates&gt;&lt;/dates&gt;&lt;isbn&gt;1970-7096&lt;/isbn&gt;&lt;accession-num&gt;MEDLINE:19440966&lt;/accession-num&gt;&lt;urls&gt;&lt;related-urls&gt;&lt;url&gt;&amp;lt;Go to ISI&amp;gt;://MEDLINE:19440966&lt;/url&gt;&lt;/related-urls&gt;&lt;/urls&gt;&lt;custom1&gt;Reject&lt;/custom1&gt;&lt;custom2&gt;Accept&lt;/custom2&gt;&lt;custom6&gt;Accept&lt;/custom6&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6)</w:t>
            </w:r>
            <w:r>
              <w:rPr>
                <w:rFonts w:eastAsia="Times New Roman" w:cs="Times New Roman"/>
                <w:color w:val="000000"/>
                <w:sz w:val="18"/>
                <w:szCs w:val="18"/>
                <w:lang w:eastAsia="en-AU"/>
              </w:rPr>
              <w:fldChar w:fldCharType="end"/>
            </w:r>
          </w:p>
        </w:tc>
        <w:tc>
          <w:tcPr>
            <w:tcW w:w="1278" w:type="dxa"/>
          </w:tcPr>
          <w:p w14:paraId="6AED213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part of Los Angeles affected by 1992 riots, USA</w:t>
            </w:r>
          </w:p>
        </w:tc>
        <w:tc>
          <w:tcPr>
            <w:tcW w:w="1237" w:type="dxa"/>
          </w:tcPr>
          <w:p w14:paraId="2620C38E"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Sexual health</w:t>
            </w:r>
          </w:p>
        </w:tc>
        <w:tc>
          <w:tcPr>
            <w:tcW w:w="4110" w:type="dxa"/>
          </w:tcPr>
          <w:p w14:paraId="51FAE072"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anel</w:t>
            </w:r>
            <w:r w:rsidRPr="00027ACF">
              <w:rPr>
                <w:rFonts w:eastAsia="Times New Roman" w:cs="Times New Roman"/>
                <w:color w:val="000000"/>
                <w:sz w:val="18"/>
                <w:szCs w:val="18"/>
                <w:lang w:eastAsia="en-AU"/>
              </w:rPr>
              <w:t xml:space="preserve"> study examining the association between social capital (% voting) and gonorrhoea rates and their mediating role on the impact of off-premise alcohol outlet surrenders on gonorrhoea rates over 6 years by 445 census tracks. Multi-level growth models.</w:t>
            </w:r>
          </w:p>
        </w:tc>
        <w:tc>
          <w:tcPr>
            <w:tcW w:w="3261" w:type="dxa"/>
          </w:tcPr>
          <w:p w14:paraId="208168A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Outlets were association with gonorrhoea rates (pre- and post-). Overtime, surrendering of outlets was associated with decreased gonorrhoea rates, tracks with increasing outlets experienced increased gonorrhoea rates. Adding social capital mediated the association.</w:t>
            </w:r>
          </w:p>
        </w:tc>
        <w:tc>
          <w:tcPr>
            <w:tcW w:w="2976" w:type="dxa"/>
          </w:tcPr>
          <w:p w14:paraId="1F98B672"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Very specific situation being studied. Likelihood that the 1992 Civil Unrest was related to other, unmeasured, community-level factors. Voting is an imprecise measure of social capital. Causality may operate in the opposite direction than proposed here.</w:t>
            </w:r>
          </w:p>
        </w:tc>
      </w:tr>
      <w:tr w:rsidR="00BF208C" w:rsidRPr="00027ACF" w14:paraId="21EB6495" w14:textId="77777777" w:rsidTr="00596BD5">
        <w:trPr>
          <w:trHeight w:val="1041"/>
        </w:trPr>
        <w:tc>
          <w:tcPr>
            <w:cnfStyle w:val="001000000000" w:firstRow="0" w:lastRow="0" w:firstColumn="1" w:lastColumn="0" w:oddVBand="0" w:evenVBand="0" w:oddHBand="0" w:evenHBand="0" w:firstRowFirstColumn="0" w:firstRowLastColumn="0" w:lastRowFirstColumn="0" w:lastRowLastColumn="0"/>
            <w:tcW w:w="1313" w:type="dxa"/>
            <w:hideMark/>
          </w:tcPr>
          <w:p w14:paraId="3B3FC49C"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Treno et al 2007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Treno&lt;/Author&gt;&lt;Year&gt;2007&lt;/Year&gt;&lt;RecNum&gt;119&lt;/RecNum&gt;&lt;DisplayText&gt;(131)&lt;/DisplayText&gt;&lt;record&gt;&lt;rec-number&gt;119&lt;/rec-number&gt;&lt;foreign-keys&gt;&lt;key app="EN" db-id="avr05stv7arzs9erswtvftvb5xwz5ew2prxr" timestamp="1489632542"&gt;119&lt;/key&gt;&lt;/foreign-keys&gt;&lt;ref-type name="Journal Article"&gt;17&lt;/ref-type&gt;&lt;contributors&gt;&lt;authors&gt;&lt;author&gt;Treno, Andrew J.&lt;/author&gt;&lt;author&gt;Johnson, Fred W.&lt;/author&gt;&lt;author&gt;Remer, Lillian G.&lt;/author&gt;&lt;author&gt;Gruenewald, Paul J.&lt;/author&gt;&lt;/authors&gt;&lt;/contributors&gt;&lt;titles&gt;&lt;title&gt;The impact of outlet densities on alcohol-related crashes: a spatial panel approach&lt;/title&gt;&lt;secondary-title&gt;Accident; analysis and prevention&lt;/secondary-title&gt;&lt;/titles&gt;&lt;periodical&gt;&lt;full-title&gt;Accident; analysis and prevention&lt;/full-title&gt;&lt;/periodical&gt;&lt;pages&gt;894-901&lt;/pages&gt;&lt;volume&gt;39&lt;/volume&gt;&lt;number&gt;5&lt;/number&gt;&lt;dates&gt;&lt;year&gt;2007&lt;/year&gt;&lt;pub-dates&gt;&lt;date&gt;2007 Sep (Epub 2007 Feb&lt;/date&gt;&lt;/pub-dates&gt;&lt;/dates&gt;&lt;isbn&gt;0001-4575&lt;/isbn&gt;&lt;accession-num&gt;MEDLINE:17275773&lt;/accession-num&gt;&lt;urls&gt;&lt;related-urls&gt;&lt;url&gt;&amp;lt;Go to ISI&amp;gt;://MEDLINE:17275773&lt;/url&gt;&lt;url&gt;http://ac.els-cdn.com/S0001457507000048/1-s2.0-S0001457507000048-main.pdf?_tid=2a831092-a956-11e5-a00c-00000aacb35d&amp;amp;acdnat=1450862505_e89b573b330ea55d3cd2f812daddb675&lt;/url&gt;&lt;/related-urls&gt;&lt;/urls&gt;&lt;custom1&gt;Accept&lt;/custom1&gt;&lt;custom2&gt;Reject&lt;/custom2&gt;&lt;custom6&gt;Accept&lt;/custom6&gt;&lt;electronic-resource-num&gt;10.1016/j.aap.2006.12.011&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1)</w:t>
            </w:r>
            <w:r>
              <w:rPr>
                <w:rFonts w:eastAsia="Times New Roman" w:cs="Times New Roman"/>
                <w:color w:val="000000"/>
                <w:sz w:val="18"/>
                <w:szCs w:val="18"/>
                <w:lang w:eastAsia="en-AU"/>
              </w:rPr>
              <w:fldChar w:fldCharType="end"/>
            </w:r>
          </w:p>
        </w:tc>
        <w:tc>
          <w:tcPr>
            <w:tcW w:w="1278" w:type="dxa"/>
          </w:tcPr>
          <w:p w14:paraId="18665BDB"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California, USA</w:t>
            </w:r>
          </w:p>
        </w:tc>
        <w:tc>
          <w:tcPr>
            <w:tcW w:w="1237" w:type="dxa"/>
          </w:tcPr>
          <w:p w14:paraId="29DEA977"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 xml:space="preserve">Motor vehicle crashes </w:t>
            </w:r>
            <w:r>
              <w:rPr>
                <w:color w:val="000000"/>
                <w:sz w:val="18"/>
                <w:szCs w:val="18"/>
              </w:rPr>
              <w:t>&amp;</w:t>
            </w:r>
            <w:r w:rsidRPr="00027ACF">
              <w:rPr>
                <w:color w:val="000000"/>
                <w:sz w:val="18"/>
                <w:szCs w:val="18"/>
              </w:rPr>
              <w:t xml:space="preserve"> drink driving</w:t>
            </w:r>
          </w:p>
        </w:tc>
        <w:tc>
          <w:tcPr>
            <w:tcW w:w="4110" w:type="dxa"/>
          </w:tcPr>
          <w:p w14:paraId="5E1809F4"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association of outlet density and motor vehicle accidents over six years across 581 zip codes (and adjacent zip codes modelled for spatial lag). Random effects models.</w:t>
            </w:r>
          </w:p>
        </w:tc>
        <w:tc>
          <w:tcPr>
            <w:tcW w:w="3261" w:type="dxa"/>
          </w:tcPr>
          <w:p w14:paraId="5B42B9A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Bars and </w:t>
            </w:r>
            <w:proofErr w:type="gramStart"/>
            <w:r w:rsidRPr="00027ACF">
              <w:rPr>
                <w:rFonts w:eastAsia="Times New Roman" w:cs="Times New Roman"/>
                <w:color w:val="000000"/>
                <w:sz w:val="18"/>
                <w:szCs w:val="18"/>
                <w:lang w:eastAsia="en-AU"/>
              </w:rPr>
              <w:t>off-premise</w:t>
            </w:r>
            <w:proofErr w:type="gramEnd"/>
            <w:r w:rsidRPr="00027ACF">
              <w:rPr>
                <w:rFonts w:eastAsia="Times New Roman" w:cs="Times New Roman"/>
                <w:color w:val="000000"/>
                <w:sz w:val="18"/>
                <w:szCs w:val="18"/>
                <w:lang w:eastAsia="en-AU"/>
              </w:rPr>
              <w:t xml:space="preserve"> related to both outcomes: restaurants protective effect for the hospital data.</w:t>
            </w:r>
          </w:p>
        </w:tc>
        <w:tc>
          <w:tcPr>
            <w:tcW w:w="2976" w:type="dxa"/>
          </w:tcPr>
          <w:p w14:paraId="29D9C1C5"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No data on traffic flows included.</w:t>
            </w:r>
          </w:p>
        </w:tc>
      </w:tr>
      <w:tr w:rsidR="00BF208C" w:rsidRPr="00027ACF" w14:paraId="6C2CAC63" w14:textId="77777777" w:rsidTr="00596BD5">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1313" w:type="dxa"/>
            <w:hideMark/>
          </w:tcPr>
          <w:p w14:paraId="5E7E5C94" w14:textId="77777777" w:rsidR="00BF208C" w:rsidRPr="00027A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White et al 2015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White&lt;/Author&gt;&lt;Year&gt;2015&lt;/Year&gt;&lt;RecNum&gt;120&lt;/RecNum&gt;&lt;DisplayText&gt;(106)&lt;/DisplayText&gt;&lt;record&gt;&lt;rec-number&gt;120&lt;/rec-number&gt;&lt;foreign-keys&gt;&lt;key app="EN" db-id="avr05stv7arzs9erswtvftvb5xwz5ew2prxr" timestamp="1489632543"&gt;120&lt;/key&gt;&lt;/foreign-keys&gt;&lt;ref-type name="Journal Article"&gt;17&lt;/ref-type&gt;&lt;contributors&gt;&lt;authors&gt;&lt;author&gt;White, G. F.&lt;/author&gt;&lt;author&gt;Gainey, R. R.&lt;/author&gt;&lt;author&gt;Triplett, R. A.&lt;/author&gt;&lt;/authors&gt;&lt;/contributors&gt;&lt;titles&gt;&lt;title&gt;Alcohol Outlets and Neighborhood Crime: A Longitudinal Analysis&lt;/title&gt;&lt;secondary-title&gt;Crime &amp;amp; Delinquency&lt;/secondary-title&gt;&lt;/titles&gt;&lt;periodical&gt;&lt;full-title&gt;Crime &amp;amp; Delinquency&lt;/full-title&gt;&lt;/periodical&gt;&lt;pages&gt;851-872&lt;/pages&gt;&lt;volume&gt;61&lt;/volume&gt;&lt;number&gt;6&lt;/number&gt;&lt;dates&gt;&lt;year&gt;2015&lt;/year&gt;&lt;pub-dates&gt;&lt;date&gt;Aug&lt;/date&gt;&lt;/pub-dates&gt;&lt;/dates&gt;&lt;isbn&gt;0011-1287&lt;/isbn&gt;&lt;accession-num&gt;WOS:000358080200004&lt;/accession-num&gt;&lt;urls&gt;&lt;related-urls&gt;&lt;url&gt;&amp;lt;Go to ISI&amp;gt;://WOS:000358080200004&lt;/url&gt;&lt;url&gt;http://cad.sagepub.com/content/61/6/851.full.pdf&lt;/url&gt;&lt;/related-urls&gt;&lt;/urls&gt;&lt;custom1&gt;Accept&lt;/custom1&gt;&lt;custom2&gt;Accept&lt;/custom2&gt;&lt;electronic-resource-num&gt;10.1177/0011128712466386&lt;/electronic-resource-num&gt;&lt;remote-database-name&gt; Core Collection (WoS) - 14 DEC 2015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6)</w:t>
            </w:r>
            <w:r>
              <w:rPr>
                <w:rFonts w:eastAsia="Times New Roman" w:cs="Times New Roman"/>
                <w:color w:val="000000"/>
                <w:sz w:val="18"/>
                <w:szCs w:val="18"/>
                <w:lang w:eastAsia="en-AU"/>
              </w:rPr>
              <w:fldChar w:fldCharType="end"/>
            </w:r>
          </w:p>
        </w:tc>
        <w:tc>
          <w:tcPr>
            <w:tcW w:w="1278" w:type="dxa"/>
          </w:tcPr>
          <w:p w14:paraId="30B2794D"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Norfolk, Virginia, USA</w:t>
            </w:r>
          </w:p>
        </w:tc>
        <w:tc>
          <w:tcPr>
            <w:tcW w:w="1237" w:type="dxa"/>
          </w:tcPr>
          <w:p w14:paraId="49E4492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General crime</w:t>
            </w:r>
          </w:p>
        </w:tc>
        <w:tc>
          <w:tcPr>
            <w:tcW w:w="4110" w:type="dxa"/>
          </w:tcPr>
          <w:p w14:paraId="55D73043"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examining the relationship between density and street crimes. Spatial panel models</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lastRenderedPageBreak/>
              <w:t>focussing particularly on newly opened outlets</w:t>
            </w:r>
            <w:r w:rsidRPr="00027ACF">
              <w:rPr>
                <w:rFonts w:eastAsia="Times New Roman" w:cs="Times New Roman"/>
                <w:color w:val="000000"/>
                <w:sz w:val="18"/>
                <w:szCs w:val="18"/>
                <w:lang w:eastAsia="en-AU"/>
              </w:rPr>
              <w:t>.</w:t>
            </w:r>
          </w:p>
        </w:tc>
        <w:tc>
          <w:tcPr>
            <w:tcW w:w="3261" w:type="dxa"/>
          </w:tcPr>
          <w:p w14:paraId="3B63650A"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lastRenderedPageBreak/>
              <w:t>Significant relationship between change in outlet numbers and street assaults.</w:t>
            </w:r>
          </w:p>
        </w:tc>
        <w:tc>
          <w:tcPr>
            <w:tcW w:w="2976" w:type="dxa"/>
          </w:tcPr>
          <w:p w14:paraId="6F27FD4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Potential biases in police data as a measure of assault.</w:t>
            </w:r>
          </w:p>
        </w:tc>
      </w:tr>
      <w:tr w:rsidR="00BF208C" w:rsidRPr="00027ACF" w14:paraId="68D23951" w14:textId="77777777" w:rsidTr="00596BD5">
        <w:trPr>
          <w:trHeight w:val="688"/>
        </w:trPr>
        <w:tc>
          <w:tcPr>
            <w:cnfStyle w:val="001000000000" w:firstRow="0" w:lastRow="0" w:firstColumn="1" w:lastColumn="0" w:oddVBand="0" w:evenVBand="0" w:oddHBand="0" w:evenHBand="0" w:firstRowFirstColumn="0" w:firstRowLastColumn="0" w:lastRowFirstColumn="0" w:lastRowLastColumn="0"/>
            <w:tcW w:w="1313" w:type="dxa"/>
            <w:hideMark/>
          </w:tcPr>
          <w:p w14:paraId="08DE4E46"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Xu et al 2012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Xu&lt;/Author&gt;&lt;Year&gt;2012&lt;/Year&gt;&lt;RecNum&gt;121&lt;/RecNum&gt;&lt;DisplayText&gt;(185)&lt;/DisplayText&gt;&lt;record&gt;&lt;rec-number&gt;121&lt;/rec-number&gt;&lt;foreign-keys&gt;&lt;key app="EN" db-id="avr05stv7arzs9erswtvftvb5xwz5ew2prxr" timestamp="1489632544"&gt;121&lt;/key&gt;&lt;/foreign-keys&gt;&lt;ref-type name="Journal Article"&gt;17&lt;/ref-type&gt;&lt;contributors&gt;&lt;authors&gt;&lt;author&gt;Xu, Yanjun&lt;/author&gt;&lt;author&gt;Yu, Qingzhao&lt;/author&gt;&lt;author&gt;Scribner, Richard&lt;/author&gt;&lt;author&gt;Theall, Katherine&lt;/author&gt;&lt;author&gt;Scribner, Scott&lt;/author&gt;&lt;author&gt;Simonsen, Neal&lt;/author&gt;&lt;/authors&gt;&lt;/contributors&gt;&lt;titles&gt;&lt;title&gt;Multilevel spatiotemporal change-point models for evaluating the effect of an alcohol outlet control policy on changes in neighborhood assaultive violence rates&lt;/title&gt;&lt;secondary-title&gt;Spatial and Spatio-temporal Epidemiology&lt;/secondary-title&gt;&lt;/titles&gt;&lt;periodical&gt;&lt;full-title&gt;Spatial and Spatio-temporal Epidemiology&lt;/full-title&gt;&lt;/periodical&gt;&lt;pages&gt;121-128&lt;/pages&gt;&lt;volume&gt;3&lt;/volume&gt;&lt;number&gt;2&lt;/number&gt;&lt;keywords&gt;&lt;keyword&gt;Alcohol outlet&lt;/keyword&gt;&lt;keyword&gt;Assaultive violence&lt;/keyword&gt;&lt;keyword&gt;Change-point model&lt;/keyword&gt;&lt;keyword&gt;Bayesian spatial analysis&lt;/keyword&gt;&lt;/keywords&gt;&lt;dates&gt;&lt;year&gt;2012&lt;/year&gt;&lt;/dates&gt;&lt;isbn&gt;1877-5845&lt;/isbn&gt;&lt;urls&gt;&lt;related-urls&gt;&lt;url&gt;http://www.sciencedirect.com/science/article/pii/S1877584512000342&lt;/url&gt;&lt;/related-urls&gt;&lt;/urls&gt;&lt;electronic-resource-num&gt;http://dx.doi.org/10.1016/j.sste.2012.04.005&lt;/electronic-resource-num&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85)</w:t>
            </w:r>
            <w:r>
              <w:rPr>
                <w:rFonts w:eastAsia="Times New Roman" w:cs="Times New Roman"/>
                <w:color w:val="000000"/>
                <w:sz w:val="18"/>
                <w:szCs w:val="18"/>
                <w:lang w:eastAsia="en-AU"/>
              </w:rPr>
              <w:fldChar w:fldCharType="end"/>
            </w:r>
          </w:p>
        </w:tc>
        <w:tc>
          <w:tcPr>
            <w:tcW w:w="1278" w:type="dxa"/>
          </w:tcPr>
          <w:p w14:paraId="536D941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New Orleans, USA</w:t>
            </w:r>
          </w:p>
        </w:tc>
        <w:tc>
          <w:tcPr>
            <w:tcW w:w="1237" w:type="dxa"/>
          </w:tcPr>
          <w:p w14:paraId="2DD72D31"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32ED8DCA"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To assess the effects of changes in licensing policy at a city-level examined the association between rates of assaultive violence at the census tract level (n=170) over a </w:t>
            </w:r>
            <w:proofErr w:type="gramStart"/>
            <w:r w:rsidRPr="00027ACF">
              <w:rPr>
                <w:rFonts w:eastAsia="Times New Roman" w:cs="Times New Roman"/>
                <w:color w:val="000000"/>
                <w:sz w:val="18"/>
                <w:szCs w:val="18"/>
                <w:lang w:eastAsia="en-AU"/>
              </w:rPr>
              <w:t>ten year</w:t>
            </w:r>
            <w:proofErr w:type="gramEnd"/>
            <w:r w:rsidRPr="00027ACF">
              <w:rPr>
                <w:rFonts w:eastAsia="Times New Roman" w:cs="Times New Roman"/>
                <w:color w:val="000000"/>
                <w:sz w:val="18"/>
                <w:szCs w:val="18"/>
                <w:lang w:eastAsia="en-AU"/>
              </w:rPr>
              <w:t xml:space="preserve"> period.</w:t>
            </w:r>
          </w:p>
        </w:tc>
        <w:tc>
          <w:tcPr>
            <w:tcW w:w="3261" w:type="dxa"/>
          </w:tcPr>
          <w:p w14:paraId="5E6541D1"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cs="Segoe UI"/>
                <w:sz w:val="18"/>
                <w:szCs w:val="18"/>
              </w:rPr>
              <w:t>The implementation of the new city level policy was associated with a decrease in the positive association between rates of assaultive violence and off-premise outlet density.</w:t>
            </w:r>
          </w:p>
        </w:tc>
        <w:tc>
          <w:tcPr>
            <w:tcW w:w="2976" w:type="dxa"/>
          </w:tcPr>
          <w:p w14:paraId="6D9ADB0B"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Policy effects likely to be related to more than just outlet density. </w:t>
            </w:r>
          </w:p>
        </w:tc>
      </w:tr>
      <w:tr w:rsidR="00BF208C" w:rsidRPr="00027ACF" w14:paraId="2CA0EED2" w14:textId="77777777" w:rsidTr="00596BD5">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313" w:type="dxa"/>
            <w:hideMark/>
          </w:tcPr>
          <w:p w14:paraId="63EDD03C"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Yu et al</w:t>
            </w:r>
            <w:r>
              <w:rPr>
                <w:rFonts w:eastAsia="Times New Roman" w:cs="Times New Roman"/>
                <w:color w:val="000000"/>
                <w:sz w:val="18"/>
                <w:szCs w:val="18"/>
                <w:lang w:eastAsia="en-AU"/>
              </w:rPr>
              <w:t xml:space="preserve"> 2008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Yu&lt;/Author&gt;&lt;Year&gt;2008&lt;/Year&gt;&lt;RecNum&gt;77&lt;/RecNum&gt;&lt;DisplayText&gt;(109)&lt;/DisplayText&gt;&lt;record&gt;&lt;rec-number&gt;77&lt;/rec-number&gt;&lt;foreign-keys&gt;&lt;key app="EN" db-id="avr05stv7arzs9erswtvftvb5xwz5ew2prxr" timestamp="1489632503"&gt;77&lt;/key&gt;&lt;/foreign-keys&gt;&lt;ref-type name="Journal Article"&gt;17&lt;/ref-type&gt;&lt;contributors&gt;&lt;authors&gt;&lt;author&gt;Yu, Qingzhao&lt;/author&gt;&lt;author&gt;Scribner, Richard&lt;/author&gt;&lt;author&gt;Carlin, Brad&lt;/author&gt;&lt;author&gt;Theall, Katherine&lt;/author&gt;&lt;author&gt;Simonsen, Neal&lt;/author&gt;&lt;author&gt;Ghosh-Dastidar, Bonnie&lt;/author&gt;&lt;author&gt;Cohen, Deborah&lt;/author&gt;&lt;author&gt;Mason, Karen&lt;/author&gt;&lt;/authors&gt;&lt;/contributors&gt;&lt;titles&gt;&lt;title&gt;Multilevel spatio-temporal dual changepoint models for relating alcohol outlet destruction and changes in neighbourhood rates of assaultive violence&lt;/title&gt;&lt;secondary-title&gt;Geospatial health&lt;/secondary-title&gt;&lt;/titles&gt;&lt;periodical&gt;&lt;full-title&gt;Geospatial health&lt;/full-title&gt;&lt;/periodical&gt;&lt;pages&gt;161-72&lt;/pages&gt;&lt;volume&gt;2&lt;/volume&gt;&lt;number&gt;2&lt;/number&gt;&lt;dates&gt;&lt;year&gt;2008&lt;/year&gt;&lt;pub-dates&gt;&lt;date&gt;2008&lt;/date&gt;&lt;/pub-dates&gt;&lt;/dates&gt;&lt;isbn&gt;1970-7096&lt;/isbn&gt;&lt;accession-num&gt;MEDLINE:18686265&lt;/accession-num&gt;&lt;urls&gt;&lt;related-urls&gt;&lt;url&gt;&amp;lt;Go to ISI&amp;gt;://MEDLINE:18686265&lt;/url&gt;&lt;/related-urls&gt;&lt;/urls&gt;&lt;custom1&gt;Accept&lt;/custom1&gt;&lt;custom2&gt;Accept&lt;/custom2&gt;&lt;custom3&gt;Accept&lt;/custom3&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9)</w:t>
            </w:r>
            <w:r>
              <w:rPr>
                <w:rFonts w:eastAsia="Times New Roman" w:cs="Times New Roman"/>
                <w:color w:val="000000"/>
                <w:sz w:val="18"/>
                <w:szCs w:val="18"/>
                <w:lang w:eastAsia="en-AU"/>
              </w:rPr>
              <w:fldChar w:fldCharType="end"/>
            </w:r>
          </w:p>
        </w:tc>
        <w:tc>
          <w:tcPr>
            <w:tcW w:w="1278" w:type="dxa"/>
          </w:tcPr>
          <w:p w14:paraId="355A78A5"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USA</w:t>
            </w:r>
          </w:p>
        </w:tc>
        <w:tc>
          <w:tcPr>
            <w:tcW w:w="1237" w:type="dxa"/>
          </w:tcPr>
          <w:p w14:paraId="6AD32C87"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42602809"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Natural experiment study of the effect of the closure of off-premise alcohol outlets in LA after the civil unrest, modelled using Bayesian models that account for spatial and temporal autocorrelation. Tracts with surrendered outlets were the intervention, tracts without the controls.</w:t>
            </w:r>
          </w:p>
        </w:tc>
        <w:tc>
          <w:tcPr>
            <w:tcW w:w="3261" w:type="dxa"/>
          </w:tcPr>
          <w:p w14:paraId="7DECB7C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A significant drop in assault occurred in the intervention tracts in the year following the unrest and was maintained for 5 years.</w:t>
            </w:r>
          </w:p>
        </w:tc>
        <w:tc>
          <w:tcPr>
            <w:tcW w:w="2976" w:type="dxa"/>
          </w:tcPr>
          <w:p w14:paraId="7D547888"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Very specific situation being studied. Likelihood that the 1992 Civil Unrest was related to other, unmeasured, community-level factors. Voting is an imprecise measure of social capital. </w:t>
            </w:r>
          </w:p>
        </w:tc>
      </w:tr>
      <w:tr w:rsidR="00BF208C" w:rsidRPr="00027ACF" w14:paraId="3FBB96B5"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13" w:type="dxa"/>
            <w:hideMark/>
          </w:tcPr>
          <w:p w14:paraId="34F6BA0B"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Yu et al 2009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Yu&lt;/Author&gt;&lt;Year&gt;2009&lt;/Year&gt;&lt;RecNum&gt;122&lt;/RecNum&gt;&lt;DisplayText&gt;(108)&lt;/DisplayText&gt;&lt;record&gt;&lt;rec-number&gt;122&lt;/rec-number&gt;&lt;foreign-keys&gt;&lt;key app="EN" db-id="avr05stv7arzs9erswtvftvb5xwz5ew2prxr" timestamp="1489632546"&gt;122&lt;/key&gt;&lt;/foreign-keys&gt;&lt;ref-type name="Journal Article"&gt;17&lt;/ref-type&gt;&lt;contributors&gt;&lt;authors&gt;&lt;author&gt;Yu, Qingzhao&lt;/author&gt;&lt;author&gt;Li, Bin&lt;/author&gt;&lt;author&gt;Scribner, Richard Allen&lt;/author&gt;&lt;/authors&gt;&lt;/contributors&gt;&lt;titles&gt;&lt;title&gt;Hierarchical additive modeling of nonlinear association with spatial correlations--an application to relate alcohol outlet density and neighborhood assault rates&lt;/title&gt;&lt;secondary-title&gt;Statistics in medicine&lt;/secondary-title&gt;&lt;/titles&gt;&lt;periodical&gt;&lt;full-title&gt;Statistics in medicine&lt;/full-title&gt;&lt;/periodical&gt;&lt;pages&gt;1896-912&lt;/pages&gt;&lt;volume&gt;28&lt;/volume&gt;&lt;number&gt;14&lt;/number&gt;&lt;dates&gt;&lt;year&gt;2009&lt;/year&gt;&lt;pub-dates&gt;&lt;date&gt;2009 Jun&lt;/date&gt;&lt;/pub-dates&gt;&lt;/dates&gt;&lt;isbn&gt;1097-0258&lt;/isbn&gt;&lt;accession-num&gt;MEDLINE:19402025&lt;/accession-num&gt;&lt;urls&gt;&lt;related-urls&gt;&lt;url&gt;&amp;lt;Go to ISI&amp;gt;://MEDLINE:19402025&lt;/url&gt;&lt;url&gt;http://onlinelibrary.wiley.com/store/10.1002/sim.3600/asset/3600_ftp.pdf?v=1&amp;amp;t=iiimelmm&amp;amp;s=2274e5df2a5ec1d1614b06ca808f30de4fb6ca69&lt;/url&gt;&lt;/related-urls&gt;&lt;/urls&gt;&lt;custom1&gt;Accept&lt;/custom1&gt;&lt;custom2&gt;Accept&lt;/custom2&gt;&lt;electronic-resource-num&gt;10.1002/sim.3600&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8)</w:t>
            </w:r>
            <w:r>
              <w:rPr>
                <w:rFonts w:eastAsia="Times New Roman" w:cs="Times New Roman"/>
                <w:color w:val="000000"/>
                <w:sz w:val="18"/>
                <w:szCs w:val="18"/>
                <w:lang w:eastAsia="en-AU"/>
              </w:rPr>
              <w:fldChar w:fldCharType="end"/>
            </w:r>
          </w:p>
        </w:tc>
        <w:tc>
          <w:tcPr>
            <w:tcW w:w="1278" w:type="dxa"/>
          </w:tcPr>
          <w:p w14:paraId="784C03F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Los Angeles, USA</w:t>
            </w:r>
          </w:p>
        </w:tc>
        <w:tc>
          <w:tcPr>
            <w:tcW w:w="1237" w:type="dxa"/>
          </w:tcPr>
          <w:p w14:paraId="17414858" w14:textId="77777777" w:rsidR="00BF208C" w:rsidRPr="00027A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Violence</w:t>
            </w:r>
          </w:p>
        </w:tc>
        <w:tc>
          <w:tcPr>
            <w:tcW w:w="4110" w:type="dxa"/>
          </w:tcPr>
          <w:p w14:paraId="3E810633"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Longitudinal spatial non-parametric CAR models were used to assess the link between density and assault over time.</w:t>
            </w:r>
          </w:p>
        </w:tc>
        <w:tc>
          <w:tcPr>
            <w:tcW w:w="3261" w:type="dxa"/>
          </w:tcPr>
          <w:p w14:paraId="76D7AF23"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ignificant association between density and violence.</w:t>
            </w:r>
          </w:p>
        </w:tc>
        <w:tc>
          <w:tcPr>
            <w:tcW w:w="2976" w:type="dxa"/>
          </w:tcPr>
          <w:p w14:paraId="4B66BF09" w14:textId="77777777" w:rsidR="00BF208C" w:rsidRPr="00027A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Very specific situation being studied. Likelihood that the 1992 Civil Unrest was related to other, unmeasured, community-level factors. Voting is an imprecise measure of social capital. </w:t>
            </w:r>
          </w:p>
        </w:tc>
      </w:tr>
      <w:tr w:rsidR="00BF208C" w:rsidRPr="00027ACF" w14:paraId="5A238916" w14:textId="77777777" w:rsidTr="00596BD5">
        <w:trPr>
          <w:cnfStyle w:val="000000100000" w:firstRow="0" w:lastRow="0" w:firstColumn="0" w:lastColumn="0" w:oddVBand="0" w:evenVBand="0" w:oddHBand="1" w:evenHBand="0" w:firstRowFirstColumn="0" w:firstRowLastColumn="0" w:lastRowFirstColumn="0" w:lastRowLastColumn="0"/>
          <w:trHeight w:val="822"/>
        </w:trPr>
        <w:tc>
          <w:tcPr>
            <w:cnfStyle w:val="001000000000" w:firstRow="0" w:lastRow="0" w:firstColumn="1" w:lastColumn="0" w:oddVBand="0" w:evenVBand="0" w:oddHBand="0" w:evenHBand="0" w:firstRowFirstColumn="0" w:firstRowLastColumn="0" w:lastRowFirstColumn="0" w:lastRowLastColumn="0"/>
            <w:tcW w:w="1313" w:type="dxa"/>
            <w:tcBorders>
              <w:bottom w:val="single" w:sz="4" w:space="0" w:color="auto"/>
            </w:tcBorders>
            <w:hideMark/>
          </w:tcPr>
          <w:p w14:paraId="1A9180D0" w14:textId="77777777" w:rsidR="00BF208C" w:rsidRPr="00027ACF" w:rsidRDefault="00BF208C" w:rsidP="00542598">
            <w:pPr>
              <w:spacing w:after="120"/>
              <w:rPr>
                <w:rFonts w:eastAsia="Times New Roman" w:cs="Times New Roman"/>
                <w:color w:val="000000"/>
                <w:sz w:val="18"/>
                <w:szCs w:val="18"/>
                <w:lang w:eastAsia="en-AU"/>
              </w:rPr>
            </w:pPr>
            <w:r w:rsidRPr="00027ACF">
              <w:rPr>
                <w:rFonts w:eastAsia="Times New Roman" w:cs="Times New Roman"/>
                <w:color w:val="000000"/>
                <w:sz w:val="18"/>
                <w:szCs w:val="18"/>
                <w:lang w:eastAsia="en-AU"/>
              </w:rPr>
              <w:t xml:space="preserve">Zhao et al </w:t>
            </w:r>
            <w:r>
              <w:rPr>
                <w:rFonts w:eastAsia="Times New Roman" w:cs="Times New Roman"/>
                <w:color w:val="000000"/>
                <w:sz w:val="18"/>
                <w:szCs w:val="18"/>
                <w:lang w:eastAsia="en-AU"/>
              </w:rPr>
              <w:t xml:space="preserve">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Zhao&lt;/Author&gt;&lt;Year&gt;2013&lt;/Year&gt;&lt;RecNum&gt;123&lt;/RecNum&gt;&lt;DisplayText&gt;(124)&lt;/DisplayText&gt;&lt;record&gt;&lt;rec-number&gt;123&lt;/rec-number&gt;&lt;foreign-keys&gt;&lt;key app="EN" db-id="avr05stv7arzs9erswtvftvb5xwz5ew2prxr" timestamp="1489632547"&gt;123&lt;/key&gt;&lt;/foreign-keys&gt;&lt;ref-type name="Journal Article"&gt;17&lt;/ref-type&gt;&lt;contributors&gt;&lt;authors&gt;&lt;author&gt;Zhao, Jinhui&lt;/author&gt;&lt;author&gt;Stockwell, Tim&lt;/author&gt;&lt;author&gt;Martin, Gina&lt;/author&gt;&lt;author&gt;Macdonald, Scott&lt;/author&gt;&lt;author&gt;Vallance, Kate&lt;/author&gt;&lt;author&gt;Treno, Andrew&lt;/author&gt;&lt;author&gt;Ponicki, William R.&lt;/author&gt;&lt;author&gt;Tu, Andrew&lt;/author&gt;&lt;author&gt;Buxton, Jane&lt;/author&gt;&lt;/authors&gt;&lt;/contributors&gt;&lt;titles&gt;&lt;title&gt;The relationship between minimum alcohol prices, outlet densities and alcohol-attributable deaths in British Columbia, 2002-09&lt;/title&gt;&lt;secondary-title&gt;Addiction (Abingdon, England)&lt;/secondary-title&gt;&lt;/titles&gt;&lt;periodical&gt;&lt;full-title&gt;Addiction (Abingdon, England)&lt;/full-title&gt;&lt;/periodical&gt;&lt;pages&gt;1059-69&lt;/pages&gt;&lt;volume&gt;108&lt;/volume&gt;&lt;number&gt;6&lt;/number&gt;&lt;dates&gt;&lt;year&gt;2013&lt;/year&gt;&lt;pub-dates&gt;&lt;date&gt;2013 Jun (Epub 2013 Mar&lt;/date&gt;&lt;/pub-dates&gt;&lt;/dates&gt;&lt;isbn&gt;1360-0443&lt;/isbn&gt;&lt;accession-num&gt;MEDLINE:23398533&lt;/accession-num&gt;&lt;urls&gt;&lt;related-urls&gt;&lt;url&gt;&amp;lt;Go to ISI&amp;gt;://MEDLINE:23398533&lt;/url&gt;&lt;url&gt;http://onlinelibrary.wiley.com/store/10.1111/add.12139/asset/add12139.pdf?v=1&amp;amp;t=iiimerwv&amp;amp;s=76081896e95c5846a1c07b5163e3982c5001d7f1&lt;/url&gt;&lt;/related-urls&gt;&lt;/urls&gt;&lt;custom1&gt;Accept&lt;/custom1&gt;&lt;custom2&gt;Accept&lt;/custom2&gt;&lt;electronic-resource-num&gt;10.1111/add.12139&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4)</w:t>
            </w:r>
            <w:r>
              <w:rPr>
                <w:rFonts w:eastAsia="Times New Roman" w:cs="Times New Roman"/>
                <w:color w:val="000000"/>
                <w:sz w:val="18"/>
                <w:szCs w:val="18"/>
                <w:lang w:eastAsia="en-AU"/>
              </w:rPr>
              <w:fldChar w:fldCharType="end"/>
            </w:r>
          </w:p>
        </w:tc>
        <w:tc>
          <w:tcPr>
            <w:tcW w:w="1278" w:type="dxa"/>
            <w:tcBorders>
              <w:bottom w:val="single" w:sz="4" w:space="0" w:color="auto"/>
            </w:tcBorders>
          </w:tcPr>
          <w:p w14:paraId="5B0763FB"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British Columbia, Canada</w:t>
            </w:r>
          </w:p>
        </w:tc>
        <w:tc>
          <w:tcPr>
            <w:tcW w:w="1237" w:type="dxa"/>
            <w:tcBorders>
              <w:bottom w:val="single" w:sz="4" w:space="0" w:color="auto"/>
            </w:tcBorders>
          </w:tcPr>
          <w:p w14:paraId="45938BC5" w14:textId="77777777" w:rsidR="00BF208C" w:rsidRPr="00027A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color w:val="000000"/>
                <w:sz w:val="18"/>
                <w:szCs w:val="18"/>
              </w:rPr>
              <w:t>Alcohol-related morbidity</w:t>
            </w:r>
          </w:p>
        </w:tc>
        <w:tc>
          <w:tcPr>
            <w:tcW w:w="4110" w:type="dxa"/>
            <w:tcBorders>
              <w:bottom w:val="single" w:sz="4" w:space="0" w:color="auto"/>
            </w:tcBorders>
          </w:tcPr>
          <w:p w14:paraId="4865DA82"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Panel study of 16 areas over 8 years, assessing the longitudinal relationship between density and deaths.</w:t>
            </w:r>
          </w:p>
        </w:tc>
        <w:tc>
          <w:tcPr>
            <w:tcW w:w="3261" w:type="dxa"/>
            <w:tcBorders>
              <w:bottom w:val="single" w:sz="4" w:space="0" w:color="auto"/>
            </w:tcBorders>
          </w:tcPr>
          <w:p w14:paraId="067C942F"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27ACF">
              <w:rPr>
                <w:rFonts w:eastAsia="Times New Roman" w:cs="Times New Roman"/>
                <w:color w:val="000000"/>
                <w:sz w:val="18"/>
                <w:szCs w:val="18"/>
                <w:lang w:eastAsia="en-AU"/>
              </w:rPr>
              <w:t>Significant associations between the density of private liquor stores and mortality were identified</w:t>
            </w:r>
          </w:p>
        </w:tc>
        <w:tc>
          <w:tcPr>
            <w:tcW w:w="2976" w:type="dxa"/>
            <w:tcBorders>
              <w:bottom w:val="single" w:sz="4" w:space="0" w:color="auto"/>
            </w:tcBorders>
          </w:tcPr>
          <w:p w14:paraId="744D7236" w14:textId="77777777" w:rsidR="00BF208C" w:rsidRPr="00027A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Broad geographic areas. Very specific policy context of privatisation that is less relevant in Australia.</w:t>
            </w:r>
          </w:p>
        </w:tc>
      </w:tr>
    </w:tbl>
    <w:p w14:paraId="204EFA6B" w14:textId="77777777" w:rsidR="00BF208C" w:rsidRDefault="00BF208C">
      <w:pPr>
        <w:rPr>
          <w:rFonts w:ascii="Calibri" w:hAnsi="Calibri"/>
          <w:noProof/>
          <w:lang w:val="en-US"/>
        </w:rPr>
      </w:pPr>
      <w:r>
        <w:br w:type="page"/>
      </w:r>
    </w:p>
    <w:p w14:paraId="10E9A427" w14:textId="77777777" w:rsidR="00BF208C" w:rsidRDefault="00BF208C" w:rsidP="00764F4D">
      <w:pPr>
        <w:pStyle w:val="Heading2"/>
      </w:pPr>
      <w:bookmarkStart w:id="75" w:name="_Toc24278192"/>
      <w:r>
        <w:lastRenderedPageBreak/>
        <w:t xml:space="preserve">Table </w:t>
      </w:r>
      <w:r w:rsidR="006469ED">
        <w:t>7</w:t>
      </w:r>
      <w:r>
        <w:t xml:space="preserve"> </w:t>
      </w:r>
      <w:r w:rsidRPr="009079B6">
        <w:t>Studies of association using individual-level measures (n=6</w:t>
      </w:r>
      <w:r>
        <w:t>6</w:t>
      </w:r>
      <w:r w:rsidRPr="009079B6">
        <w:t>)</w:t>
      </w:r>
      <w:bookmarkEnd w:id="75"/>
    </w:p>
    <w:tbl>
      <w:tblPr>
        <w:tblStyle w:val="PlainTable41"/>
        <w:tblW w:w="14175" w:type="dxa"/>
        <w:tblLook w:val="04A0" w:firstRow="1" w:lastRow="0" w:firstColumn="1" w:lastColumn="0" w:noHBand="0" w:noVBand="1"/>
      </w:tblPr>
      <w:tblGrid>
        <w:gridCol w:w="1384"/>
        <w:gridCol w:w="1346"/>
        <w:gridCol w:w="1523"/>
        <w:gridCol w:w="1559"/>
        <w:gridCol w:w="2977"/>
        <w:gridCol w:w="2506"/>
        <w:gridCol w:w="2880"/>
      </w:tblGrid>
      <w:tr w:rsidR="00BF208C" w:rsidRPr="004C4ECF" w14:paraId="16929991" w14:textId="77777777" w:rsidTr="00596BD5">
        <w:trPr>
          <w:cnfStyle w:val="100000000000" w:firstRow="1" w:lastRow="0" w:firstColumn="0" w:lastColumn="0" w:oddVBand="0" w:evenVBand="0" w:oddHBand="0" w:evenHBand="0" w:firstRowFirstColumn="0" w:firstRowLastColumn="0" w:lastRowFirstColumn="0" w:lastRowLastColumn="0"/>
          <w:trHeight w:val="493"/>
          <w:tblHeader/>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bottom w:val="single" w:sz="4" w:space="0" w:color="auto"/>
            </w:tcBorders>
            <w:shd w:val="clear" w:color="auto" w:fill="AEAAAA" w:themeFill="background2" w:themeFillShade="BF"/>
            <w:hideMark/>
          </w:tcPr>
          <w:p w14:paraId="6E4B385E" w14:textId="77777777" w:rsidR="00BF208C" w:rsidRPr="004C4ECF" w:rsidRDefault="00BF208C" w:rsidP="00596BD5">
            <w:pPr>
              <w:spacing w:after="120"/>
              <w:rPr>
                <w:rFonts w:eastAsia="Times New Roman" w:cs="Times New Roman"/>
                <w:b w:val="0"/>
                <w:bCs w:val="0"/>
                <w:color w:val="000000"/>
                <w:sz w:val="18"/>
                <w:szCs w:val="18"/>
                <w:lang w:eastAsia="en-AU"/>
              </w:rPr>
            </w:pPr>
            <w:r>
              <w:rPr>
                <w:rFonts w:eastAsia="Times New Roman" w:cs="Times New Roman"/>
                <w:color w:val="000000"/>
                <w:sz w:val="18"/>
                <w:szCs w:val="18"/>
                <w:lang w:eastAsia="en-AU"/>
              </w:rPr>
              <w:t>Study</w:t>
            </w:r>
          </w:p>
        </w:tc>
        <w:tc>
          <w:tcPr>
            <w:tcW w:w="1346" w:type="dxa"/>
            <w:tcBorders>
              <w:top w:val="single" w:sz="4" w:space="0" w:color="auto"/>
              <w:bottom w:val="single" w:sz="4" w:space="0" w:color="auto"/>
            </w:tcBorders>
            <w:shd w:val="clear" w:color="auto" w:fill="AEAAAA" w:themeFill="background2" w:themeFillShade="BF"/>
            <w:hideMark/>
          </w:tcPr>
          <w:p w14:paraId="56BE63EF"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Setting</w:t>
            </w:r>
          </w:p>
        </w:tc>
        <w:tc>
          <w:tcPr>
            <w:tcW w:w="1523" w:type="dxa"/>
            <w:tcBorders>
              <w:top w:val="single" w:sz="4" w:space="0" w:color="auto"/>
              <w:bottom w:val="single" w:sz="4" w:space="0" w:color="auto"/>
            </w:tcBorders>
            <w:shd w:val="clear" w:color="auto" w:fill="AEAAAA" w:themeFill="background2" w:themeFillShade="BF"/>
            <w:hideMark/>
          </w:tcPr>
          <w:p w14:paraId="610CB657"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Outcome</w:t>
            </w:r>
          </w:p>
        </w:tc>
        <w:tc>
          <w:tcPr>
            <w:tcW w:w="1559" w:type="dxa"/>
            <w:tcBorders>
              <w:top w:val="single" w:sz="4" w:space="0" w:color="auto"/>
              <w:bottom w:val="single" w:sz="4" w:space="0" w:color="auto"/>
            </w:tcBorders>
            <w:shd w:val="clear" w:color="auto" w:fill="AEAAAA" w:themeFill="background2" w:themeFillShade="BF"/>
            <w:hideMark/>
          </w:tcPr>
          <w:p w14:paraId="3FBC24BC"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Relevant Population</w:t>
            </w:r>
          </w:p>
        </w:tc>
        <w:tc>
          <w:tcPr>
            <w:tcW w:w="2977" w:type="dxa"/>
            <w:tcBorders>
              <w:top w:val="single" w:sz="4" w:space="0" w:color="auto"/>
              <w:bottom w:val="single" w:sz="4" w:space="0" w:color="auto"/>
            </w:tcBorders>
            <w:shd w:val="clear" w:color="auto" w:fill="AEAAAA" w:themeFill="background2" w:themeFillShade="BF"/>
            <w:hideMark/>
          </w:tcPr>
          <w:p w14:paraId="2FDA272D"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Description</w:t>
            </w:r>
          </w:p>
        </w:tc>
        <w:tc>
          <w:tcPr>
            <w:tcW w:w="2506" w:type="dxa"/>
            <w:tcBorders>
              <w:top w:val="single" w:sz="4" w:space="0" w:color="auto"/>
              <w:bottom w:val="single" w:sz="4" w:space="0" w:color="auto"/>
            </w:tcBorders>
            <w:shd w:val="clear" w:color="auto" w:fill="AEAAAA" w:themeFill="background2" w:themeFillShade="BF"/>
            <w:hideMark/>
          </w:tcPr>
          <w:p w14:paraId="5F1DABE2"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Findings</w:t>
            </w:r>
          </w:p>
        </w:tc>
        <w:tc>
          <w:tcPr>
            <w:tcW w:w="2880" w:type="dxa"/>
            <w:tcBorders>
              <w:top w:val="single" w:sz="4" w:space="0" w:color="auto"/>
              <w:bottom w:val="single" w:sz="4" w:space="0" w:color="auto"/>
            </w:tcBorders>
            <w:shd w:val="clear" w:color="auto" w:fill="AEAAAA" w:themeFill="background2" w:themeFillShade="BF"/>
            <w:hideMark/>
          </w:tcPr>
          <w:p w14:paraId="1057E255" w14:textId="77777777" w:rsidR="00BF208C" w:rsidRPr="004C4ECF"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8"/>
                <w:szCs w:val="18"/>
                <w:lang w:eastAsia="en-AU"/>
              </w:rPr>
            </w:pPr>
            <w:r w:rsidRPr="004C4ECF">
              <w:rPr>
                <w:rFonts w:eastAsia="Times New Roman" w:cs="Times New Roman"/>
                <w:color w:val="000000"/>
                <w:sz w:val="18"/>
                <w:szCs w:val="18"/>
                <w:lang w:eastAsia="en-AU"/>
              </w:rPr>
              <w:t>Limitations</w:t>
            </w:r>
          </w:p>
        </w:tc>
      </w:tr>
      <w:tr w:rsidR="00BF208C" w:rsidRPr="004C4ECF" w14:paraId="353DC8B1"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Borders>
              <w:top w:val="single" w:sz="4" w:space="0" w:color="auto"/>
            </w:tcBorders>
          </w:tcPr>
          <w:p w14:paraId="111A1C7B"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 xml:space="preserve">Ahern et al 2013 </w:t>
            </w:r>
            <w:r>
              <w:rPr>
                <w:color w:val="000000"/>
                <w:sz w:val="18"/>
                <w:szCs w:val="18"/>
              </w:rPr>
              <w:fldChar w:fldCharType="begin"/>
            </w:r>
            <w:r w:rsidR="00542598">
              <w:rPr>
                <w:color w:val="000000"/>
                <w:sz w:val="18"/>
                <w:szCs w:val="18"/>
              </w:rPr>
              <w:instrText xml:space="preserve"> ADDIN EN.CITE &lt;EndNote&gt;&lt;Cite&gt;&lt;Author&gt;Ahern&lt;/Author&gt;&lt;Year&gt;2013&lt;/Year&gt;&lt;RecNum&gt;124&lt;/RecNum&gt;&lt;DisplayText&gt;(186)&lt;/DisplayText&gt;&lt;record&gt;&lt;rec-number&gt;124&lt;/rec-number&gt;&lt;foreign-keys&gt;&lt;key app="EN" db-id="avr05stv7arzs9erswtvftvb5xwz5ew2prxr" timestamp="1489632547"&gt;124&lt;/key&gt;&lt;/foreign-keys&gt;&lt;ref-type name="Journal Article"&gt;17&lt;/ref-type&gt;&lt;contributors&gt;&lt;authors&gt;&lt;author&gt;Ahern, Jennifer&lt;/author&gt;&lt;author&gt;Margerison-Zilko, Claire&lt;/author&gt;&lt;author&gt;Hubbard, Alan&lt;/author&gt;&lt;author&gt;Galea, Sandro&lt;/author&gt;&lt;/authors&gt;&lt;/contributors&gt;&lt;titles&gt;&lt;title&gt;Alcohol outlets and binge drinking in urban neighborhoods: the implications of nonlinearity for intervention and policy&lt;/title&gt;&lt;secondary-title&gt;American journal of public health&lt;/secondary-title&gt;&lt;/titles&gt;&lt;periodical&gt;&lt;full-title&gt;American journal of public health&lt;/full-title&gt;&lt;/periodical&gt;&lt;pages&gt;e81-7&lt;/pages&gt;&lt;volume&gt;103&lt;/volume&gt;&lt;number&gt;4&lt;/number&gt;&lt;dates&gt;&lt;year&gt;2013&lt;/year&gt;&lt;pub-dates&gt;&lt;date&gt;2013 Apr (Epub 2013 Feb&lt;/date&gt;&lt;/pub-dates&gt;&lt;/dates&gt;&lt;isbn&gt;1541-0048&lt;/isbn&gt;&lt;accession-num&gt;MEDLINE:23409908&lt;/accession-num&gt;&lt;urls&gt;&lt;related-urls&gt;&lt;url&gt;&amp;lt;Go to ISI&amp;gt;://MEDLINE:23409908&lt;/url&gt;&lt;url&gt;http://www.ncbi.nlm.nih.gov/pmc/articles/PMC3673248/pdf/AJPH.2012.301203.pdf&lt;/url&gt;&lt;/related-urls&gt;&lt;/urls&gt;&lt;custom1&gt;Accept&lt;/custom1&gt;&lt;custom2&gt;Accept&lt;/custom2&gt;&lt;electronic-resource-num&gt;10.2105/ajph.2012.301203&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86)</w:t>
            </w:r>
            <w:r>
              <w:rPr>
                <w:color w:val="000000"/>
                <w:sz w:val="18"/>
                <w:szCs w:val="18"/>
              </w:rPr>
              <w:fldChar w:fldCharType="end"/>
            </w:r>
          </w:p>
        </w:tc>
        <w:tc>
          <w:tcPr>
            <w:tcW w:w="1346" w:type="dxa"/>
            <w:tcBorders>
              <w:top w:val="single" w:sz="4" w:space="0" w:color="auto"/>
            </w:tcBorders>
          </w:tcPr>
          <w:p w14:paraId="31C35521"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ritish Columbia, USA</w:t>
            </w:r>
          </w:p>
        </w:tc>
        <w:tc>
          <w:tcPr>
            <w:tcW w:w="1523" w:type="dxa"/>
            <w:tcBorders>
              <w:top w:val="single" w:sz="4" w:space="0" w:color="auto"/>
            </w:tcBorders>
          </w:tcPr>
          <w:p w14:paraId="2DA5A08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Borders>
              <w:top w:val="single" w:sz="4" w:space="0" w:color="auto"/>
            </w:tcBorders>
          </w:tcPr>
          <w:p w14:paraId="460CA7E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Borders>
              <w:top w:val="single" w:sz="4" w:space="0" w:color="auto"/>
            </w:tcBorders>
          </w:tcPr>
          <w:p w14:paraId="6E91ED4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w:t>
            </w:r>
            <w:r>
              <w:rPr>
                <w:color w:val="000000"/>
                <w:sz w:val="18"/>
                <w:szCs w:val="18"/>
              </w:rPr>
              <w:t xml:space="preserve">xamined association of </w:t>
            </w:r>
            <w:r w:rsidRPr="004C4ECF">
              <w:rPr>
                <w:color w:val="000000"/>
                <w:sz w:val="18"/>
                <w:szCs w:val="18"/>
              </w:rPr>
              <w:t>alcohol outlet density with binge drinking, allowing for non-linear models.</w:t>
            </w:r>
          </w:p>
        </w:tc>
        <w:tc>
          <w:tcPr>
            <w:tcW w:w="2506" w:type="dxa"/>
            <w:tcBorders>
              <w:top w:val="single" w:sz="4" w:space="0" w:color="auto"/>
            </w:tcBorders>
          </w:tcPr>
          <w:p w14:paraId="6F47DA7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N</w:t>
            </w:r>
            <w:r w:rsidRPr="004C4ECF">
              <w:rPr>
                <w:color w:val="000000"/>
                <w:sz w:val="18"/>
                <w:szCs w:val="18"/>
              </w:rPr>
              <w:t>on-linear relationship: stronger relationship to binge drinking in neighbourhoods with more than 80 outlets</w:t>
            </w:r>
          </w:p>
        </w:tc>
        <w:tc>
          <w:tcPr>
            <w:tcW w:w="2880" w:type="dxa"/>
            <w:tcBorders>
              <w:top w:val="single" w:sz="4" w:space="0" w:color="auto"/>
            </w:tcBorders>
          </w:tcPr>
          <w:p w14:paraId="3295BB43"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N</w:t>
            </w:r>
            <w:r w:rsidRPr="004C4ECF">
              <w:rPr>
                <w:color w:val="000000"/>
                <w:sz w:val="18"/>
                <w:szCs w:val="18"/>
              </w:rPr>
              <w:t>o control for on-premise outlets</w:t>
            </w:r>
            <w:r>
              <w:rPr>
                <w:color w:val="000000"/>
                <w:sz w:val="18"/>
                <w:szCs w:val="18"/>
              </w:rPr>
              <w:t>. Not clear what year of licence data obtained.</w:t>
            </w:r>
          </w:p>
        </w:tc>
      </w:tr>
      <w:tr w:rsidR="00BF208C" w:rsidRPr="004C4ECF" w14:paraId="3E4BB8A9" w14:textId="77777777" w:rsidTr="00596BD5">
        <w:trPr>
          <w:trHeight w:val="632"/>
        </w:trPr>
        <w:tc>
          <w:tcPr>
            <w:cnfStyle w:val="001000000000" w:firstRow="0" w:lastRow="0" w:firstColumn="1" w:lastColumn="0" w:oddVBand="0" w:evenVBand="0" w:oddHBand="0" w:evenHBand="0" w:firstRowFirstColumn="0" w:firstRowLastColumn="0" w:lastRowFirstColumn="0" w:lastRowLastColumn="0"/>
            <w:tcW w:w="1384" w:type="dxa"/>
          </w:tcPr>
          <w:p w14:paraId="1E48EF7E"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Ahern et al 2015 </w:t>
            </w:r>
            <w:r>
              <w:rPr>
                <w:color w:val="000000"/>
                <w:sz w:val="18"/>
                <w:szCs w:val="18"/>
              </w:rPr>
              <w:fldChar w:fldCharType="begin"/>
            </w:r>
            <w:r w:rsidR="00542598">
              <w:rPr>
                <w:color w:val="000000"/>
                <w:sz w:val="18"/>
                <w:szCs w:val="18"/>
              </w:rPr>
              <w:instrText xml:space="preserve"> ADDIN EN.CITE &lt;EndNote&gt;&lt;Cite&gt;&lt;Author&gt;Ahern&lt;/Author&gt;&lt;Year&gt;2015&lt;/Year&gt;&lt;RecNum&gt;125&lt;/RecNum&gt;&lt;DisplayText&gt;(187)&lt;/DisplayText&gt;&lt;record&gt;&lt;rec-number&gt;125&lt;/rec-number&gt;&lt;foreign-keys&gt;&lt;key app="EN" db-id="avr05stv7arzs9erswtvftvb5xwz5ew2prxr" timestamp="1489632548"&gt;125&lt;/key&gt;&lt;/foreign-keys&gt;&lt;ref-type name="Journal Article"&gt;17&lt;/ref-type&gt;&lt;contributors&gt;&lt;authors&gt;&lt;author&gt;Ahern, Jennifer&lt;/author&gt;&lt;author&gt;Balzer, Laura&lt;/author&gt;&lt;author&gt;Galea, Sandro&lt;/author&gt;&lt;/authors&gt;&lt;/contributors&gt;&lt;titles&gt;&lt;title&gt;The roles of outlet density and norms in alcohol use disorder&lt;/title&gt;&lt;secondary-title&gt;Drug and alcohol dependence&lt;/secondary-title&gt;&lt;/titles&gt;&lt;periodical&gt;&lt;full-title&gt;Drug and alcohol dependence&lt;/full-title&gt;&lt;/periodical&gt;&lt;pages&gt;144-50&lt;/pages&gt;&lt;volume&gt;151&lt;/volume&gt;&lt;dates&gt;&lt;year&gt;2015&lt;/year&gt;&lt;pub-dates&gt;&lt;date&gt;2015 Jun 1 (Epub 2015 Mar&lt;/date&gt;&lt;/pub-dates&gt;&lt;/dates&gt;&lt;isbn&gt;1879-0046&lt;/isbn&gt;&lt;accession-num&gt;MEDLINE:25858787&lt;/accession-num&gt;&lt;urls&gt;&lt;related-urls&gt;&lt;url&gt;&amp;lt;Go to ISI&amp;gt;://MEDLINE:25858787&lt;/url&gt;&lt;url&gt;http://ac.els-cdn.com/S0376871615001556/1-s2.0-S0376871615001556-main.pdf?_tid=5daf039a-a956-11e5-a00b-00000aab0f26&amp;amp;acdnat=1450862591_57de9d1b252cd677e528ad63998cf2f4&lt;/url&gt;&lt;/related-urls&gt;&lt;/urls&gt;&lt;custom1&gt;Accept&lt;/custom1&gt;&lt;custom2&gt;Accept&lt;/custom2&gt;&lt;custom3&gt;Exclude - not empirical&lt;/custom3&gt;&lt;electronic-resource-num&gt;10.1016/j.drugalcdep.2015.03.014&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87)</w:t>
            </w:r>
            <w:r>
              <w:rPr>
                <w:color w:val="000000"/>
                <w:sz w:val="18"/>
                <w:szCs w:val="18"/>
              </w:rPr>
              <w:fldChar w:fldCharType="end"/>
            </w:r>
          </w:p>
        </w:tc>
        <w:tc>
          <w:tcPr>
            <w:tcW w:w="1346" w:type="dxa"/>
          </w:tcPr>
          <w:p w14:paraId="6F18694C"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ritish Columbia, USA</w:t>
            </w:r>
          </w:p>
        </w:tc>
        <w:tc>
          <w:tcPr>
            <w:tcW w:w="1523" w:type="dxa"/>
          </w:tcPr>
          <w:p w14:paraId="168C6F1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248F7198"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2E05A7B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association of neighbourhood alcohol outlet density and norms around drunkenness with alcohol use disorders.</w:t>
            </w:r>
          </w:p>
        </w:tc>
        <w:tc>
          <w:tcPr>
            <w:tcW w:w="2506" w:type="dxa"/>
          </w:tcPr>
          <w:p w14:paraId="29FEF21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higher density statistically significant </w:t>
            </w:r>
            <w:r>
              <w:rPr>
                <w:color w:val="000000"/>
                <w:sz w:val="18"/>
                <w:szCs w:val="18"/>
              </w:rPr>
              <w:t>association relations with alcohol use disorders</w:t>
            </w:r>
          </w:p>
        </w:tc>
        <w:tc>
          <w:tcPr>
            <w:tcW w:w="2880" w:type="dxa"/>
          </w:tcPr>
          <w:p w14:paraId="349B20F2"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N</w:t>
            </w:r>
            <w:r w:rsidRPr="004C4ECF">
              <w:rPr>
                <w:color w:val="000000"/>
                <w:sz w:val="18"/>
                <w:szCs w:val="18"/>
              </w:rPr>
              <w:t>o control for on-premise outlets</w:t>
            </w:r>
            <w:r>
              <w:rPr>
                <w:color w:val="000000"/>
                <w:sz w:val="18"/>
                <w:szCs w:val="18"/>
              </w:rPr>
              <w:t xml:space="preserve">. Alcohol use disorder measure derived from health system and may </w:t>
            </w:r>
            <w:r w:rsidRPr="004C4ECF">
              <w:rPr>
                <w:color w:val="000000"/>
                <w:sz w:val="18"/>
                <w:szCs w:val="18"/>
              </w:rPr>
              <w:t>differ from clinical assessment.</w:t>
            </w:r>
          </w:p>
        </w:tc>
      </w:tr>
      <w:tr w:rsidR="00BF208C" w:rsidRPr="004C4ECF" w14:paraId="2A9A2B89"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79F7EF93"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Astudillo et al 2014 </w:t>
            </w:r>
            <w:r>
              <w:rPr>
                <w:color w:val="000000"/>
                <w:sz w:val="18"/>
                <w:szCs w:val="18"/>
              </w:rPr>
              <w:fldChar w:fldCharType="begin"/>
            </w:r>
            <w:r w:rsidR="00542598">
              <w:rPr>
                <w:color w:val="000000"/>
                <w:sz w:val="18"/>
                <w:szCs w:val="18"/>
              </w:rPr>
              <w:instrText xml:space="preserve"> ADDIN EN.CITE &lt;EndNote&gt;&lt;Cite&gt;&lt;Author&gt;Astudillo&lt;/Author&gt;&lt;Year&gt;2014&lt;/Year&gt;&lt;RecNum&gt;126&lt;/RecNum&gt;&lt;DisplayText&gt;(86)&lt;/DisplayText&gt;&lt;record&gt;&lt;rec-number&gt;126&lt;/rec-number&gt;&lt;foreign-keys&gt;&lt;key app="EN" db-id="avr05stv7arzs9erswtvftvb5xwz5ew2prxr" timestamp="1489632549"&gt;126&lt;/key&gt;&lt;/foreign-keys&gt;&lt;ref-type name="Journal Article"&gt;17&lt;/ref-type&gt;&lt;contributors&gt;&lt;authors&gt;&lt;author&gt;Astudillo, Mariana&lt;/author&gt;&lt;author&gt;Kuendig, Herve&lt;/author&gt;&lt;author&gt;Centeno-Gil, Adriana&lt;/author&gt;&lt;author&gt;Wicki, Matthias&lt;/author&gt;&lt;author&gt;Gmel, Gerhard&lt;/author&gt;&lt;/authors&gt;&lt;/contributors&gt;&lt;titles&gt;&lt;title&gt;Regional abundance of on-premise outlets and drinking patterns among Swiss young men: district level analyses and geographic adjustments&lt;/title&gt;&lt;secondary-title&gt;Drug and alcohol review&lt;/secondary-title&gt;&lt;/titles&gt;&lt;periodical&gt;&lt;full-title&gt;Drug and alcohol review&lt;/full-title&gt;&lt;/periodical&gt;&lt;pages&gt;526-33&lt;/pages&gt;&lt;volume&gt;33&lt;/volume&gt;&lt;number&gt;5&lt;/number&gt;&lt;dates&gt;&lt;year&gt;2014&lt;/year&gt;&lt;pub-dates&gt;&lt;date&gt;2014 Sep (Epub 2014 Apr&lt;/date&gt;&lt;/pub-dates&gt;&lt;/dates&gt;&lt;isbn&gt;1465-3362&lt;/isbn&gt;&lt;accession-num&gt;MEDLINE:24779679&lt;/accession-num&gt;&lt;urls&gt;&lt;related-urls&gt;&lt;url&gt;&amp;lt;Go to ISI&amp;gt;://MEDLINE:24779679&lt;/url&gt;&lt;url&gt;http://onlinelibrary.wiley.com/store/10.1111/dar.12149/asset/dar12149.pdf?v=1&amp;amp;t=iiim0w6k&amp;amp;s=77e8176fcaa6dc77fdd464cc70fad920c76de83d&lt;/url&gt;&lt;/related-urls&gt;&lt;/urls&gt;&lt;custom1&gt;Accept&lt;/custom1&gt;&lt;custom2&gt;Accept&lt;/custom2&gt;&lt;electronic-resource-num&gt;10.1111/dar.12149&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6)</w:t>
            </w:r>
            <w:r>
              <w:rPr>
                <w:color w:val="000000"/>
                <w:sz w:val="18"/>
                <w:szCs w:val="18"/>
              </w:rPr>
              <w:fldChar w:fldCharType="end"/>
            </w:r>
          </w:p>
        </w:tc>
        <w:tc>
          <w:tcPr>
            <w:tcW w:w="1346" w:type="dxa"/>
          </w:tcPr>
          <w:p w14:paraId="37AEE5D8"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witzerland</w:t>
            </w:r>
          </w:p>
        </w:tc>
        <w:tc>
          <w:tcPr>
            <w:tcW w:w="1523" w:type="dxa"/>
          </w:tcPr>
          <w:p w14:paraId="4BB46AA8"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Drinking level, Problem drinking &amp; consumption</w:t>
            </w:r>
          </w:p>
        </w:tc>
        <w:tc>
          <w:tcPr>
            <w:tcW w:w="1559" w:type="dxa"/>
          </w:tcPr>
          <w:p w14:paraId="636C8B0B"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ollege-student men (18+)</w:t>
            </w:r>
          </w:p>
        </w:tc>
        <w:tc>
          <w:tcPr>
            <w:tcW w:w="2977" w:type="dxa"/>
          </w:tcPr>
          <w:p w14:paraId="561F00E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association between outlet density, drinking practices and consequences among men. </w:t>
            </w:r>
          </w:p>
        </w:tc>
        <w:tc>
          <w:tcPr>
            <w:tcW w:w="2506" w:type="dxa"/>
          </w:tcPr>
          <w:p w14:paraId="7E73A5C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On-premise outlets positively associated with drinking level and heavy drinking. No significant association found with off-premise outlets.</w:t>
            </w:r>
          </w:p>
        </w:tc>
        <w:tc>
          <w:tcPr>
            <w:tcW w:w="2880" w:type="dxa"/>
          </w:tcPr>
          <w:p w14:paraId="35AC35D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Sample - college student sample only. </w:t>
            </w:r>
            <w:r>
              <w:rPr>
                <w:color w:val="000000"/>
                <w:sz w:val="18"/>
                <w:szCs w:val="18"/>
              </w:rPr>
              <w:t>S</w:t>
            </w:r>
            <w:r w:rsidRPr="004C4ECF">
              <w:rPr>
                <w:color w:val="000000"/>
                <w:sz w:val="18"/>
                <w:szCs w:val="18"/>
              </w:rPr>
              <w:t xml:space="preserve">elf-report measures of alcohol consumption and harms. </w:t>
            </w:r>
          </w:p>
        </w:tc>
      </w:tr>
      <w:tr w:rsidR="00BF208C" w:rsidRPr="004C4ECF" w14:paraId="4CBD37DE"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7784E39C"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Ayuka et al 2014 </w:t>
            </w:r>
            <w:r>
              <w:rPr>
                <w:color w:val="000000"/>
                <w:sz w:val="18"/>
                <w:szCs w:val="18"/>
              </w:rPr>
              <w:fldChar w:fldCharType="begin"/>
            </w:r>
            <w:r w:rsidR="00542598">
              <w:rPr>
                <w:color w:val="000000"/>
                <w:sz w:val="18"/>
                <w:szCs w:val="18"/>
              </w:rPr>
              <w:instrText xml:space="preserve"> ADDIN EN.CITE &lt;EndNote&gt;&lt;Cite&gt;&lt;Author&gt;Ayuka&lt;/Author&gt;&lt;Year&gt;2014&lt;/Year&gt;&lt;RecNum&gt;127&lt;/RecNum&gt;&lt;DisplayText&gt;(91)&lt;/DisplayText&gt;&lt;record&gt;&lt;rec-number&gt;127&lt;/rec-number&gt;&lt;foreign-keys&gt;&lt;key app="EN" db-id="avr05stv7arzs9erswtvftvb5xwz5ew2prxr" timestamp="1489632550"&gt;127&lt;/key&gt;&lt;/foreign-keys&gt;&lt;ref-type name="Journal Article"&gt;17&lt;/ref-type&gt;&lt;contributors&gt;&lt;authors&gt;&lt;author&gt;Ayuka, Francis&lt;/author&gt;&lt;author&gt;Barnett, Ross&lt;/author&gt;&lt;author&gt;Pearce, Jamie&lt;/author&gt;&lt;/authors&gt;&lt;/contributors&gt;&lt;titles&gt;&lt;title&gt;Neighbourhood availability of alcohol outlets and hazardous alcohol consumption in New Zealand&lt;/title&gt;&lt;secondary-title&gt;Health &amp;amp; place&lt;/secondary-title&gt;&lt;/titles&gt;&lt;periodical&gt;&lt;full-title&gt;Health &amp;amp; place&lt;/full-title&gt;&lt;/periodical&gt;&lt;pages&gt;186-99&lt;/pages&gt;&lt;volume&gt;29&lt;/volume&gt;&lt;dates&gt;&lt;year&gt;2014&lt;/year&gt;&lt;pub-dates&gt;&lt;date&gt;2014 Sep (Epub 2014 Aug&lt;/date&gt;&lt;/pub-dates&gt;&lt;/dates&gt;&lt;isbn&gt;1873-2054&lt;/isbn&gt;&lt;accession-num&gt;MEDLINE:25128780&lt;/accession-num&gt;&lt;urls&gt;&lt;related-urls&gt;&lt;url&gt;&amp;lt;Go to ISI&amp;gt;://MEDLINE:25128780&lt;/url&gt;&lt;url&gt;http://ac.els-cdn.com/S135382921400094X/1-s2.0-S135382921400094X-main.pdf?_tid=63f9ff02-a956-11e5-955a-00000aacb362&amp;amp;acdnat=1450862601_00548b957886549cbb593df165b66fcf&lt;/url&gt;&lt;/related-urls&gt;&lt;/urls&gt;&lt;custom1&gt;Accept&lt;/custom1&gt;&lt;custom2&gt;Accept&lt;/custom2&gt;&lt;electronic-resource-num&gt;10.1016/j.healthplace.2014.07.002&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1)</w:t>
            </w:r>
            <w:r>
              <w:rPr>
                <w:color w:val="000000"/>
                <w:sz w:val="18"/>
                <w:szCs w:val="18"/>
              </w:rPr>
              <w:fldChar w:fldCharType="end"/>
            </w:r>
          </w:p>
        </w:tc>
        <w:tc>
          <w:tcPr>
            <w:tcW w:w="1346" w:type="dxa"/>
          </w:tcPr>
          <w:p w14:paraId="401CC46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ew Zealand</w:t>
            </w:r>
          </w:p>
        </w:tc>
        <w:tc>
          <w:tcPr>
            <w:tcW w:w="1523" w:type="dxa"/>
          </w:tcPr>
          <w:p w14:paraId="2AA71FC0"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oblem drinking and consumption</w:t>
            </w:r>
          </w:p>
        </w:tc>
        <w:tc>
          <w:tcPr>
            <w:tcW w:w="1559" w:type="dxa"/>
          </w:tcPr>
          <w:p w14:paraId="6879C00C"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21C9682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 xml:space="preserve">xamined association of proximity and density </w:t>
            </w:r>
            <w:r>
              <w:rPr>
                <w:color w:val="000000"/>
                <w:sz w:val="18"/>
                <w:szCs w:val="18"/>
              </w:rPr>
              <w:t xml:space="preserve">of outlets </w:t>
            </w:r>
            <w:r w:rsidRPr="004C4ECF">
              <w:rPr>
                <w:color w:val="000000"/>
                <w:sz w:val="18"/>
                <w:szCs w:val="18"/>
              </w:rPr>
              <w:t>on hazardous drinking, Binary logistic regressions.</w:t>
            </w:r>
          </w:p>
        </w:tc>
        <w:tc>
          <w:tcPr>
            <w:tcW w:w="2506" w:type="dxa"/>
          </w:tcPr>
          <w:p w14:paraId="46AD40D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At national level no association </w:t>
            </w:r>
            <w:r>
              <w:rPr>
                <w:color w:val="000000"/>
                <w:sz w:val="18"/>
                <w:szCs w:val="18"/>
              </w:rPr>
              <w:t>of</w:t>
            </w:r>
            <w:r w:rsidRPr="004C4ECF">
              <w:rPr>
                <w:color w:val="000000"/>
                <w:sz w:val="18"/>
                <w:szCs w:val="18"/>
              </w:rPr>
              <w:t xml:space="preserve"> proximity or density measure. However, there was evidence of associations with neighbourhood retailing for sub-populations: younger Māori and Pacific people’s</w:t>
            </w:r>
            <w:r w:rsidRPr="004C4ECF">
              <w:rPr>
                <w:color w:val="000000"/>
                <w:sz w:val="18"/>
                <w:szCs w:val="18"/>
              </w:rPr>
              <w:br/>
              <w:t>males; younger European females; middle-aged European men; and older men. Strong social gradient in the distribution of outlets.</w:t>
            </w:r>
          </w:p>
        </w:tc>
        <w:tc>
          <w:tcPr>
            <w:tcW w:w="2880" w:type="dxa"/>
          </w:tcPr>
          <w:p w14:paraId="7F9D3312"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M</w:t>
            </w:r>
            <w:r w:rsidRPr="004C4ECF">
              <w:rPr>
                <w:color w:val="000000"/>
                <w:sz w:val="18"/>
                <w:szCs w:val="18"/>
              </w:rPr>
              <w:t>easures of access may not be where population purchases</w:t>
            </w:r>
            <w:r>
              <w:rPr>
                <w:color w:val="000000"/>
                <w:sz w:val="18"/>
                <w:szCs w:val="18"/>
              </w:rPr>
              <w:t>.</w:t>
            </w:r>
            <w:r w:rsidRPr="004C4ECF">
              <w:rPr>
                <w:color w:val="000000"/>
                <w:sz w:val="18"/>
                <w:szCs w:val="18"/>
              </w:rPr>
              <w:t xml:space="preserve"> </w:t>
            </w:r>
            <w:r>
              <w:rPr>
                <w:color w:val="000000"/>
                <w:sz w:val="18"/>
                <w:szCs w:val="18"/>
              </w:rPr>
              <w:t>M</w:t>
            </w:r>
            <w:r w:rsidRPr="004C4ECF">
              <w:rPr>
                <w:color w:val="000000"/>
                <w:sz w:val="18"/>
                <w:szCs w:val="18"/>
              </w:rPr>
              <w:t>easures are not broken into on- and off-premises</w:t>
            </w:r>
            <w:r>
              <w:rPr>
                <w:color w:val="000000"/>
                <w:sz w:val="18"/>
                <w:szCs w:val="18"/>
              </w:rPr>
              <w:t>.</w:t>
            </w:r>
            <w:r w:rsidRPr="004C4ECF">
              <w:rPr>
                <w:color w:val="000000"/>
                <w:sz w:val="18"/>
                <w:szCs w:val="18"/>
              </w:rPr>
              <w:t xml:space="preserve"> </w:t>
            </w:r>
            <w:r>
              <w:rPr>
                <w:color w:val="000000"/>
                <w:sz w:val="18"/>
                <w:szCs w:val="18"/>
              </w:rPr>
              <w:t>N</w:t>
            </w:r>
            <w:r w:rsidRPr="004C4ECF">
              <w:rPr>
                <w:color w:val="000000"/>
                <w:sz w:val="18"/>
                <w:szCs w:val="18"/>
              </w:rPr>
              <w:t>o</w:t>
            </w:r>
            <w:r>
              <w:rPr>
                <w:color w:val="000000"/>
                <w:sz w:val="18"/>
                <w:szCs w:val="18"/>
              </w:rPr>
              <w:t xml:space="preserve"> control</w:t>
            </w:r>
            <w:r w:rsidRPr="004C4ECF">
              <w:rPr>
                <w:color w:val="000000"/>
                <w:sz w:val="18"/>
                <w:szCs w:val="18"/>
              </w:rPr>
              <w:t xml:space="preserve"> for length of residence</w:t>
            </w:r>
            <w:r>
              <w:rPr>
                <w:color w:val="000000"/>
                <w:sz w:val="18"/>
                <w:szCs w:val="18"/>
              </w:rPr>
              <w:t>.</w:t>
            </w:r>
          </w:p>
        </w:tc>
      </w:tr>
      <w:tr w:rsidR="00BF208C" w:rsidRPr="004C4ECF" w14:paraId="23DF4DD2"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12152315"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Branas et al 2011 </w:t>
            </w:r>
            <w:r>
              <w:rPr>
                <w:color w:val="000000"/>
                <w:sz w:val="18"/>
                <w:szCs w:val="18"/>
              </w:rPr>
              <w:fldChar w:fldCharType="begin"/>
            </w:r>
            <w:r w:rsidR="00542598">
              <w:rPr>
                <w:color w:val="000000"/>
                <w:sz w:val="18"/>
                <w:szCs w:val="18"/>
              </w:rPr>
              <w:instrText xml:space="preserve"> ADDIN EN.CITE &lt;EndNote&gt;&lt;Cite&gt;&lt;Author&gt;Branas&lt;/Author&gt;&lt;Year&gt;2011&lt;/Year&gt;&lt;RecNum&gt;128&lt;/RecNum&gt;&lt;DisplayText&gt;(188)&lt;/DisplayText&gt;&lt;record&gt;&lt;rec-number&gt;128&lt;/rec-number&gt;&lt;foreign-keys&gt;&lt;key app="EN" db-id="avr05stv7arzs9erswtvftvb5xwz5ew2prxr" timestamp="1489632551"&gt;128&lt;/key&gt;&lt;/foreign-keys&gt;&lt;ref-type name="Journal Article"&gt;17&lt;/ref-type&gt;&lt;contributors&gt;&lt;authors&gt;&lt;author&gt;Branas, Charles C.&lt;/author&gt;&lt;author&gt;Richmond, Therese S.&lt;/author&gt;&lt;author&gt;Ten Have, Thomas R.&lt;/author&gt;&lt;author&gt;Wiebe, Douglas J.&lt;/author&gt;&lt;/authors&gt;&lt;/contributors&gt;&lt;titles&gt;&lt;title&gt;Acute alcohol consumption, alcohol outlets, and gun suicide&lt;/title&gt;&lt;secondary-title&gt;Substance use &amp;amp; misuse&lt;/secondary-title&gt;&lt;/titles&gt;&lt;periodical&gt;&lt;full-title&gt;Substance Use &amp;amp; Misuse&lt;/full-title&gt;&lt;/periodical&gt;&lt;pages&gt;1592-603&lt;/pages&gt;&lt;volume&gt;46&lt;/volume&gt;&lt;number&gt;13&lt;/number&gt;&lt;dates&gt;&lt;year&gt;2011&lt;/year&gt;&lt;pub-dates&gt;&lt;date&gt;2011 (Epub 2011 Sep&lt;/date&gt;&lt;/pub-dates&gt;&lt;/dates&gt;&lt;isbn&gt;1532-2491&lt;/isbn&gt;&lt;accession-num&gt;MEDLINE:21929327&lt;/accession-num&gt;&lt;urls&gt;&lt;related-urls&gt;&lt;url&gt;&amp;lt;Go to ISI&amp;gt;://MEDLINE:21929327&lt;/url&gt;&lt;/related-urls&gt;&lt;/urls&gt;&lt;custom1&gt;Accept&lt;/custom1&gt;&lt;custom2&gt;Accept&lt;/custom2&gt;&lt;electronic-resource-num&gt;10.3109/10826084.2011.604371&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88)</w:t>
            </w:r>
            <w:r>
              <w:rPr>
                <w:color w:val="000000"/>
                <w:sz w:val="18"/>
                <w:szCs w:val="18"/>
              </w:rPr>
              <w:fldChar w:fldCharType="end"/>
            </w:r>
          </w:p>
        </w:tc>
        <w:tc>
          <w:tcPr>
            <w:tcW w:w="1346" w:type="dxa"/>
          </w:tcPr>
          <w:p w14:paraId="4FEF9187"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hiladelphia, USA</w:t>
            </w:r>
          </w:p>
        </w:tc>
        <w:tc>
          <w:tcPr>
            <w:tcW w:w="1523" w:type="dxa"/>
          </w:tcPr>
          <w:p w14:paraId="34AECB0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Mental health (including suicide)</w:t>
            </w:r>
          </w:p>
        </w:tc>
        <w:tc>
          <w:tcPr>
            <w:tcW w:w="1559" w:type="dxa"/>
          </w:tcPr>
          <w:p w14:paraId="30AF7CF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575B17F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w:t>
            </w:r>
            <w:r w:rsidRPr="004C4ECF">
              <w:rPr>
                <w:color w:val="000000"/>
                <w:sz w:val="18"/>
                <w:szCs w:val="18"/>
              </w:rPr>
              <w:t xml:space="preserve">ase–control study </w:t>
            </w:r>
            <w:r>
              <w:rPr>
                <w:color w:val="000000"/>
                <w:sz w:val="18"/>
                <w:szCs w:val="18"/>
              </w:rPr>
              <w:t>examining association be</w:t>
            </w:r>
            <w:r w:rsidRPr="004C4ECF">
              <w:rPr>
                <w:color w:val="000000"/>
                <w:sz w:val="18"/>
                <w:szCs w:val="18"/>
              </w:rPr>
              <w:t>tween acute alcohol consumption, alcohol outlets, and in</w:t>
            </w:r>
            <w:r>
              <w:rPr>
                <w:color w:val="000000"/>
                <w:sz w:val="18"/>
                <w:szCs w:val="18"/>
              </w:rPr>
              <w:t>t</w:t>
            </w:r>
            <w:r w:rsidRPr="004C4ECF">
              <w:rPr>
                <w:color w:val="000000"/>
                <w:sz w:val="18"/>
                <w:szCs w:val="18"/>
              </w:rPr>
              <w:t>entionally self-inflicted gun injury. Conditional logistic reg</w:t>
            </w:r>
            <w:r>
              <w:rPr>
                <w:color w:val="000000"/>
                <w:sz w:val="18"/>
                <w:szCs w:val="18"/>
              </w:rPr>
              <w:t>ression adjusting</w:t>
            </w:r>
            <w:r w:rsidRPr="004C4ECF">
              <w:rPr>
                <w:color w:val="000000"/>
                <w:sz w:val="18"/>
                <w:szCs w:val="18"/>
              </w:rPr>
              <w:t xml:space="preserve"> for confounding. Used risk-set sampling to match controls to cases on the date and time of each shooting. </w:t>
            </w:r>
            <w:r>
              <w:rPr>
                <w:color w:val="000000"/>
                <w:sz w:val="18"/>
                <w:szCs w:val="18"/>
              </w:rPr>
              <w:t xml:space="preserve">Control </w:t>
            </w:r>
            <w:r w:rsidRPr="004C4ECF">
              <w:rPr>
                <w:color w:val="000000"/>
                <w:sz w:val="18"/>
                <w:szCs w:val="18"/>
              </w:rPr>
              <w:t xml:space="preserve">matched according </w:t>
            </w:r>
            <w:r w:rsidRPr="004C4ECF">
              <w:rPr>
                <w:color w:val="000000"/>
                <w:sz w:val="18"/>
                <w:szCs w:val="18"/>
              </w:rPr>
              <w:lastRenderedPageBreak/>
              <w:t xml:space="preserve">to age, gender and race. </w:t>
            </w:r>
          </w:p>
        </w:tc>
        <w:tc>
          <w:tcPr>
            <w:tcW w:w="2506" w:type="dxa"/>
          </w:tcPr>
          <w:p w14:paraId="5CB3CDC0"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lastRenderedPageBreak/>
              <w:t xml:space="preserve">Gun suicide risk in areas of high availability was less than the risk incurred from acute alcohol consumption. Proximity to alcohol outlets overall was largely unrelated to the risk of intentionally self-inflicted gun wound, although elevated but Non-statistically </w:t>
            </w:r>
            <w:r w:rsidRPr="004C4ECF">
              <w:rPr>
                <w:color w:val="000000"/>
                <w:sz w:val="18"/>
                <w:szCs w:val="18"/>
              </w:rPr>
              <w:lastRenderedPageBreak/>
              <w:t>significant for pro</w:t>
            </w:r>
            <w:r>
              <w:rPr>
                <w:color w:val="000000"/>
                <w:sz w:val="18"/>
                <w:szCs w:val="18"/>
              </w:rPr>
              <w:t>ximity to off-premise outlets. S</w:t>
            </w:r>
            <w:r w:rsidRPr="004C4ECF">
              <w:rPr>
                <w:color w:val="000000"/>
                <w:sz w:val="18"/>
                <w:szCs w:val="18"/>
              </w:rPr>
              <w:t xml:space="preserve">ubjects in areas of high-on-premise outlets were also at lower risk of gun suicide of borderline significance. </w:t>
            </w:r>
          </w:p>
        </w:tc>
        <w:tc>
          <w:tcPr>
            <w:tcW w:w="2880" w:type="dxa"/>
          </w:tcPr>
          <w:p w14:paraId="78E9293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lastRenderedPageBreak/>
              <w:t>O</w:t>
            </w:r>
            <w:r w:rsidRPr="004C4ECF">
              <w:rPr>
                <w:color w:val="000000"/>
                <w:sz w:val="18"/>
                <w:szCs w:val="18"/>
              </w:rPr>
              <w:t>n-premise measure included unknown number of restaurants that do no</w:t>
            </w:r>
            <w:r>
              <w:rPr>
                <w:color w:val="000000"/>
                <w:sz w:val="18"/>
                <w:szCs w:val="18"/>
              </w:rPr>
              <w:t>t</w:t>
            </w:r>
            <w:r w:rsidRPr="004C4ECF">
              <w:rPr>
                <w:color w:val="000000"/>
                <w:sz w:val="18"/>
                <w:szCs w:val="18"/>
              </w:rPr>
              <w:t xml:space="preserve"> sell alcohol</w:t>
            </w:r>
            <w:r>
              <w:rPr>
                <w:color w:val="000000"/>
                <w:sz w:val="18"/>
                <w:szCs w:val="18"/>
              </w:rPr>
              <w:t>.</w:t>
            </w:r>
            <w:r w:rsidRPr="004C4ECF">
              <w:rPr>
                <w:color w:val="000000"/>
                <w:sz w:val="18"/>
                <w:szCs w:val="18"/>
              </w:rPr>
              <w:t xml:space="preserve"> </w:t>
            </w:r>
            <w:r>
              <w:rPr>
                <w:color w:val="000000"/>
                <w:sz w:val="18"/>
                <w:szCs w:val="18"/>
              </w:rPr>
              <w:t>U</w:t>
            </w:r>
            <w:r w:rsidRPr="004C4ECF">
              <w:rPr>
                <w:color w:val="000000"/>
                <w:sz w:val="18"/>
                <w:szCs w:val="18"/>
              </w:rPr>
              <w:t>nmeasured confounders include depression and other mental health issues</w:t>
            </w:r>
            <w:r>
              <w:rPr>
                <w:color w:val="000000"/>
                <w:sz w:val="18"/>
                <w:szCs w:val="18"/>
              </w:rPr>
              <w:t>.</w:t>
            </w:r>
            <w:r w:rsidRPr="004C4ECF">
              <w:rPr>
                <w:color w:val="000000"/>
                <w:sz w:val="18"/>
                <w:szCs w:val="18"/>
              </w:rPr>
              <w:t xml:space="preserve"> </w:t>
            </w:r>
            <w:r>
              <w:rPr>
                <w:color w:val="000000"/>
                <w:sz w:val="18"/>
                <w:szCs w:val="18"/>
              </w:rPr>
              <w:t>Low response rate for sampling controls.</w:t>
            </w:r>
          </w:p>
        </w:tc>
      </w:tr>
      <w:tr w:rsidR="00BF208C" w:rsidRPr="004C4ECF" w14:paraId="4A657E32" w14:textId="77777777" w:rsidTr="00596BD5">
        <w:trPr>
          <w:trHeight w:val="631"/>
        </w:trPr>
        <w:tc>
          <w:tcPr>
            <w:cnfStyle w:val="001000000000" w:firstRow="0" w:lastRow="0" w:firstColumn="1" w:lastColumn="0" w:oddVBand="0" w:evenVBand="0" w:oddHBand="0" w:evenHBand="0" w:firstRowFirstColumn="0" w:firstRowLastColumn="0" w:lastRowFirstColumn="0" w:lastRowLastColumn="0"/>
            <w:tcW w:w="1384" w:type="dxa"/>
          </w:tcPr>
          <w:p w14:paraId="48B92A29"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Brenner et al 2015 </w:t>
            </w:r>
            <w:r>
              <w:rPr>
                <w:color w:val="000000"/>
                <w:sz w:val="18"/>
                <w:szCs w:val="18"/>
              </w:rPr>
              <w:fldChar w:fldCharType="begin"/>
            </w:r>
            <w:r w:rsidR="00542598">
              <w:rPr>
                <w:color w:val="000000"/>
                <w:sz w:val="18"/>
                <w:szCs w:val="18"/>
              </w:rPr>
              <w:instrText xml:space="preserve"> ADDIN EN.CITE &lt;EndNote&gt;&lt;Cite&gt;&lt;Author&gt;Brenner&lt;/Author&gt;&lt;Year&gt;2015&lt;/Year&gt;&lt;RecNum&gt;129&lt;/RecNum&gt;&lt;DisplayText&gt;(88)&lt;/DisplayText&gt;&lt;record&gt;&lt;rec-number&gt;129&lt;/rec-number&gt;&lt;foreign-keys&gt;&lt;key app="EN" db-id="avr05stv7arzs9erswtvftvb5xwz5ew2prxr" timestamp="1489632552"&gt;129&lt;/key&gt;&lt;/foreign-keys&gt;&lt;ref-type name="Journal Article"&gt;17&lt;/ref-type&gt;&lt;contributors&gt;&lt;authors&gt;&lt;author&gt;Brenner, Allison B.&lt;/author&gt;&lt;author&gt;Diez Roux, Ana V.&lt;/author&gt;&lt;author&gt;Barrientos-Gutierrez, Tonatiuh&lt;/author&gt;&lt;author&gt;Borrell, Luisa N.&lt;/author&gt;&lt;/authors&gt;&lt;/contributors&gt;&lt;titles&gt;&lt;title&gt;Associations of Alcohol Availability and Neighborhood Socioeconomic Characteristics With Drinking: Cross-Sectional Results From the Multi-Ethnic Study of Atherosclerosis (MESA)&lt;/title&gt;&lt;secondary-title&gt;Substance use &amp;amp; misuse&lt;/secondary-title&gt;&lt;/titles&gt;&lt;periodical&gt;&lt;full-title&gt;Substance Use &amp;amp; Misuse&lt;/full-title&gt;&lt;/periodical&gt;&lt;pages&gt;1606-17&lt;/pages&gt;&lt;volume&gt;50&lt;/volume&gt;&lt;number&gt;12&lt;/number&gt;&lt;dates&gt;&lt;year&gt;2015&lt;/year&gt;&lt;pub-dates&gt;&lt;date&gt;2015 (Epub 2015 Nov&lt;/date&gt;&lt;/pub-dates&gt;&lt;/dates&gt;&lt;isbn&gt;1532-2491&lt;/isbn&gt;&lt;accession-num&gt;MEDLINE:26579610&lt;/accession-num&gt;&lt;urls&gt;&lt;related-urls&gt;&lt;url&gt;&amp;lt;Go to ISI&amp;gt;://MEDLINE:26579610&lt;/url&gt;&lt;/related-urls&gt;&lt;/urls&gt;&lt;custom1&gt;Accept&lt;/custom1&gt;&lt;custom2&gt;Accept&lt;/custom2&gt;&lt;electronic-resource-num&gt;10.3109/10826084.2015.1027927&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8)</w:t>
            </w:r>
            <w:r>
              <w:rPr>
                <w:color w:val="000000"/>
                <w:sz w:val="18"/>
                <w:szCs w:val="18"/>
              </w:rPr>
              <w:fldChar w:fldCharType="end"/>
            </w:r>
          </w:p>
        </w:tc>
        <w:tc>
          <w:tcPr>
            <w:tcW w:w="1346" w:type="dxa"/>
          </w:tcPr>
          <w:p w14:paraId="02933B9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multi-site, USA</w:t>
            </w:r>
          </w:p>
        </w:tc>
        <w:tc>
          <w:tcPr>
            <w:tcW w:w="1523" w:type="dxa"/>
          </w:tcPr>
          <w:p w14:paraId="6560E6E4"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oblem drinking and consumption</w:t>
            </w:r>
          </w:p>
        </w:tc>
        <w:tc>
          <w:tcPr>
            <w:tcW w:w="1559" w:type="dxa"/>
          </w:tcPr>
          <w:p w14:paraId="5186A20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dults aged 45-84 years, free of clinical cardiovascular disease</w:t>
            </w:r>
          </w:p>
        </w:tc>
        <w:tc>
          <w:tcPr>
            <w:tcW w:w="2977" w:type="dxa"/>
          </w:tcPr>
          <w:p w14:paraId="3502D849"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 xml:space="preserve">xamines </w:t>
            </w:r>
            <w:r>
              <w:rPr>
                <w:color w:val="000000"/>
                <w:sz w:val="18"/>
                <w:szCs w:val="18"/>
              </w:rPr>
              <w:t xml:space="preserve">association </w:t>
            </w:r>
            <w:r w:rsidRPr="004C4ECF">
              <w:rPr>
                <w:color w:val="000000"/>
                <w:sz w:val="18"/>
                <w:szCs w:val="18"/>
              </w:rPr>
              <w:t xml:space="preserve">of alcohol outlet density and neighbourhood disadvantage with alcohol consumption. SES - composite measure from US Census. Covariates were age, gender, race/ethnicity, study site, marital status, education, current job status and income. </w:t>
            </w:r>
            <w:r>
              <w:rPr>
                <w:color w:val="000000"/>
                <w:sz w:val="18"/>
                <w:szCs w:val="18"/>
              </w:rPr>
              <w:t>G</w:t>
            </w:r>
            <w:r w:rsidRPr="004C4ECF">
              <w:rPr>
                <w:color w:val="000000"/>
                <w:sz w:val="18"/>
                <w:szCs w:val="18"/>
              </w:rPr>
              <w:t>ender stratified negative binomial models. Models accounted for clustering at the census tract level.</w:t>
            </w:r>
          </w:p>
        </w:tc>
        <w:tc>
          <w:tcPr>
            <w:tcW w:w="2506" w:type="dxa"/>
          </w:tcPr>
          <w:p w14:paraId="4930380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Alcohol outlet density</w:t>
            </w:r>
            <w:r w:rsidRPr="004C4ECF">
              <w:rPr>
                <w:color w:val="000000"/>
                <w:sz w:val="18"/>
                <w:szCs w:val="18"/>
              </w:rPr>
              <w:t xml:space="preserve"> not associated with current alcohol use</w:t>
            </w:r>
            <w:r>
              <w:rPr>
                <w:color w:val="000000"/>
                <w:sz w:val="18"/>
                <w:szCs w:val="18"/>
              </w:rPr>
              <w:t>. Among drinkers, men</w:t>
            </w:r>
            <w:r w:rsidRPr="004C4ECF">
              <w:rPr>
                <w:color w:val="000000"/>
                <w:sz w:val="18"/>
                <w:szCs w:val="18"/>
              </w:rPr>
              <w:t xml:space="preserve"> increased consumption</w:t>
            </w:r>
            <w:r>
              <w:rPr>
                <w:color w:val="000000"/>
                <w:sz w:val="18"/>
                <w:szCs w:val="18"/>
              </w:rPr>
              <w:t xml:space="preserve"> in high density neighbourhoods.</w:t>
            </w:r>
            <w:r w:rsidRPr="004C4ECF">
              <w:rPr>
                <w:color w:val="000000"/>
                <w:sz w:val="18"/>
                <w:szCs w:val="18"/>
              </w:rPr>
              <w:t xml:space="preserve"> Women in moderate outlet density areas had lower weekly liquor consumption than women in </w:t>
            </w:r>
            <w:proofErr w:type="gramStart"/>
            <w:r w:rsidRPr="004C4ECF">
              <w:rPr>
                <w:color w:val="000000"/>
                <w:sz w:val="18"/>
                <w:szCs w:val="18"/>
              </w:rPr>
              <w:t>low or high density</w:t>
            </w:r>
            <w:proofErr w:type="gramEnd"/>
            <w:r w:rsidRPr="004C4ECF">
              <w:rPr>
                <w:color w:val="000000"/>
                <w:sz w:val="18"/>
                <w:szCs w:val="18"/>
              </w:rPr>
              <w:t xml:space="preserve"> areas.</w:t>
            </w:r>
            <w:r>
              <w:rPr>
                <w:color w:val="000000"/>
                <w:sz w:val="18"/>
                <w:szCs w:val="18"/>
              </w:rPr>
              <w:t xml:space="preserve"> O</w:t>
            </w:r>
            <w:r w:rsidRPr="004C4ECF">
              <w:rPr>
                <w:color w:val="000000"/>
                <w:sz w:val="18"/>
                <w:szCs w:val="18"/>
              </w:rPr>
              <w:t>utlet density no</w:t>
            </w:r>
            <w:r>
              <w:rPr>
                <w:color w:val="000000"/>
                <w:sz w:val="18"/>
                <w:szCs w:val="18"/>
              </w:rPr>
              <w:t>t</w:t>
            </w:r>
            <w:r w:rsidRPr="004C4ECF">
              <w:rPr>
                <w:color w:val="000000"/>
                <w:sz w:val="18"/>
                <w:szCs w:val="18"/>
              </w:rPr>
              <w:t xml:space="preserve"> associated with number of drinks consumed on heaviest drinking days.</w:t>
            </w:r>
          </w:p>
        </w:tc>
        <w:tc>
          <w:tcPr>
            <w:tcW w:w="2880" w:type="dxa"/>
          </w:tcPr>
          <w:p w14:paraId="59E1E6F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 xml:space="preserve">No </w:t>
            </w:r>
            <w:r w:rsidRPr="004C4ECF">
              <w:rPr>
                <w:color w:val="000000"/>
                <w:sz w:val="18"/>
                <w:szCs w:val="18"/>
              </w:rPr>
              <w:t>control for length of time</w:t>
            </w:r>
            <w:r>
              <w:rPr>
                <w:color w:val="000000"/>
                <w:sz w:val="18"/>
                <w:szCs w:val="18"/>
              </w:rPr>
              <w:t xml:space="preserve"> residing in </w:t>
            </w:r>
            <w:r w:rsidRPr="004C4ECF">
              <w:rPr>
                <w:color w:val="000000"/>
                <w:sz w:val="18"/>
                <w:szCs w:val="18"/>
              </w:rPr>
              <w:t>neighbourhood</w:t>
            </w:r>
            <w:r>
              <w:rPr>
                <w:color w:val="000000"/>
                <w:sz w:val="18"/>
                <w:szCs w:val="18"/>
              </w:rPr>
              <w:t>.</w:t>
            </w:r>
            <w:r w:rsidRPr="004C4ECF">
              <w:rPr>
                <w:color w:val="000000"/>
                <w:sz w:val="18"/>
                <w:szCs w:val="18"/>
              </w:rPr>
              <w:t xml:space="preserve"> </w:t>
            </w:r>
            <w:r>
              <w:rPr>
                <w:color w:val="000000"/>
                <w:sz w:val="18"/>
                <w:szCs w:val="18"/>
              </w:rPr>
              <w:t>Sample</w:t>
            </w:r>
            <w:r w:rsidRPr="004C4ECF">
              <w:rPr>
                <w:color w:val="000000"/>
                <w:sz w:val="18"/>
                <w:szCs w:val="18"/>
              </w:rPr>
              <w:t xml:space="preserve"> typically healthier than general population</w:t>
            </w:r>
            <w:r>
              <w:rPr>
                <w:color w:val="000000"/>
                <w:sz w:val="18"/>
                <w:szCs w:val="18"/>
              </w:rPr>
              <w:t>.</w:t>
            </w:r>
            <w:r w:rsidRPr="004C4ECF">
              <w:rPr>
                <w:color w:val="000000"/>
                <w:sz w:val="18"/>
                <w:szCs w:val="18"/>
              </w:rPr>
              <w:t xml:space="preserve"> </w:t>
            </w:r>
            <w:r>
              <w:rPr>
                <w:color w:val="000000"/>
                <w:sz w:val="18"/>
                <w:szCs w:val="18"/>
              </w:rPr>
              <w:t>H</w:t>
            </w:r>
            <w:r w:rsidRPr="004C4ECF">
              <w:rPr>
                <w:color w:val="000000"/>
                <w:sz w:val="18"/>
                <w:szCs w:val="18"/>
              </w:rPr>
              <w:t>eavier drinkers more likely for attrition</w:t>
            </w:r>
            <w:r>
              <w:rPr>
                <w:color w:val="000000"/>
                <w:sz w:val="18"/>
                <w:szCs w:val="18"/>
              </w:rPr>
              <w:t>.</w:t>
            </w:r>
            <w:r w:rsidRPr="004C4ECF">
              <w:rPr>
                <w:color w:val="000000"/>
                <w:sz w:val="18"/>
                <w:szCs w:val="18"/>
              </w:rPr>
              <w:t xml:space="preserve"> </w:t>
            </w:r>
            <w:r>
              <w:rPr>
                <w:color w:val="000000"/>
                <w:sz w:val="18"/>
                <w:szCs w:val="18"/>
              </w:rPr>
              <w:t>Cross-sectional data, categorical measures of outlet density used</w:t>
            </w:r>
          </w:p>
        </w:tc>
      </w:tr>
      <w:tr w:rsidR="00BF208C" w:rsidRPr="004C4ECF" w14:paraId="2AF095D2"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32A72B6B"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Cederbaum et al 2015 </w:t>
            </w:r>
            <w:r>
              <w:rPr>
                <w:color w:val="000000"/>
                <w:sz w:val="18"/>
                <w:szCs w:val="18"/>
              </w:rPr>
              <w:fldChar w:fldCharType="begin"/>
            </w:r>
            <w:r w:rsidR="00542598">
              <w:rPr>
                <w:color w:val="000000"/>
                <w:sz w:val="18"/>
                <w:szCs w:val="18"/>
              </w:rPr>
              <w:instrText xml:space="preserve"> ADDIN EN.CITE &lt;EndNote&gt;&lt;Cite&gt;&lt;Author&gt;Cederbaum&lt;/Author&gt;&lt;Year&gt;2015&lt;/Year&gt;&lt;RecNum&gt;130&lt;/RecNum&gt;&lt;DisplayText&gt;(189)&lt;/DisplayText&gt;&lt;record&gt;&lt;rec-number&gt;130&lt;/rec-number&gt;&lt;foreign-keys&gt;&lt;key app="EN" db-id="avr05stv7arzs9erswtvftvb5xwz5ew2prxr" timestamp="1489632553"&gt;130&lt;/key&gt;&lt;/foreign-keys&gt;&lt;ref-type name="Journal Article"&gt;17&lt;/ref-type&gt;&lt;contributors&gt;&lt;authors&gt;&lt;author&gt;Cederbaum, Julie A.&lt;/author&gt;&lt;author&gt;Petering, Robin&lt;/author&gt;&lt;author&gt;Hutchinson, M. Katherine&lt;/author&gt;&lt;author&gt;He, Amy S.&lt;/author&gt;&lt;author&gt;Wilson, John P.&lt;/author&gt;&lt;author&gt;Jemmott, John B., 3rd&lt;/author&gt;&lt;author&gt;Jemmott, Loretta Sweet&lt;/author&gt;&lt;/authors&gt;&lt;/contributors&gt;&lt;titles&gt;&lt;title&gt;Alcohol outlet density and related use in an urban Black population in Philadelphia public housing communities&lt;/title&gt;&lt;secondary-title&gt;Health &amp;amp; place&lt;/secondary-title&gt;&lt;/titles&gt;&lt;periodical&gt;&lt;full-title&gt;Health &amp;amp; place&lt;/full-title&gt;&lt;/periodical&gt;&lt;pages&gt;31-8&lt;/pages&gt;&lt;volume&gt;31&lt;/volume&gt;&lt;dates&gt;&lt;year&gt;2015&lt;/year&gt;&lt;pub-dates&gt;&lt;date&gt;2015 Jan (Epub 2014 Nov&lt;/date&gt;&lt;/pub-dates&gt;&lt;/dates&gt;&lt;isbn&gt;1873-2054&lt;/isbn&gt;&lt;accession-num&gt;MEDLINE:25463915&lt;/accession-num&gt;&lt;urls&gt;&lt;related-urls&gt;&lt;url&gt;&amp;lt;Go to ISI&amp;gt;://MEDLINE:25463915&lt;/url&gt;&lt;url&gt;http://ac.els-cdn.com/S1353829214001531/1-s2.0-S1353829214001531-main.pdf?_tid=7670bc52-a956-11e5-974f-00000aab0f6c&amp;amp;acdnat=1450862632_1bbec832c5818aa2f146e27dcfa463a9&lt;/url&gt;&lt;/related-urls&gt;&lt;/urls&gt;&lt;custom1&gt;Accept&lt;/custom1&gt;&lt;custom2&gt;Accept&lt;/custom2&gt;&lt;electronic-resource-num&gt;10.1016/j.healthplace.2014.10.007&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89)</w:t>
            </w:r>
            <w:r>
              <w:rPr>
                <w:color w:val="000000"/>
                <w:sz w:val="18"/>
                <w:szCs w:val="18"/>
              </w:rPr>
              <w:fldChar w:fldCharType="end"/>
            </w:r>
          </w:p>
        </w:tc>
        <w:tc>
          <w:tcPr>
            <w:tcW w:w="1346" w:type="dxa"/>
          </w:tcPr>
          <w:p w14:paraId="523966E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hiladelphia, USA</w:t>
            </w:r>
          </w:p>
        </w:tc>
        <w:tc>
          <w:tcPr>
            <w:tcW w:w="1523" w:type="dxa"/>
          </w:tcPr>
          <w:p w14:paraId="7F2CE31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7810ADE9"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mother-adolescent son dyads, sampled from housing estates across City</w:t>
            </w:r>
          </w:p>
        </w:tc>
        <w:tc>
          <w:tcPr>
            <w:tcW w:w="2977" w:type="dxa"/>
          </w:tcPr>
          <w:p w14:paraId="32ECCBA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 xml:space="preserve">Examined </w:t>
            </w:r>
            <w:r w:rsidRPr="004C4ECF">
              <w:rPr>
                <w:color w:val="000000"/>
                <w:sz w:val="18"/>
                <w:szCs w:val="18"/>
              </w:rPr>
              <w:t>association between individual, familial, and environmental factors and adolescent alcohol use. Multivariate logistic regression analyses predicting mother’s recent alcohol use and son'</w:t>
            </w:r>
            <w:r>
              <w:rPr>
                <w:color w:val="000000"/>
                <w:sz w:val="18"/>
                <w:szCs w:val="18"/>
              </w:rPr>
              <w:t>s</w:t>
            </w:r>
            <w:r w:rsidRPr="004C4ECF">
              <w:rPr>
                <w:color w:val="000000"/>
                <w:sz w:val="18"/>
                <w:szCs w:val="18"/>
              </w:rPr>
              <w:t xml:space="preserve"> lifetime alcohol use.</w:t>
            </w:r>
          </w:p>
        </w:tc>
        <w:tc>
          <w:tcPr>
            <w:tcW w:w="2506" w:type="dxa"/>
          </w:tcPr>
          <w:p w14:paraId="414D202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O</w:t>
            </w:r>
            <w:r w:rsidRPr="004C4ECF">
              <w:rPr>
                <w:color w:val="000000"/>
                <w:sz w:val="18"/>
                <w:szCs w:val="18"/>
              </w:rPr>
              <w:t xml:space="preserve">utlets associated with </w:t>
            </w:r>
            <w:proofErr w:type="gramStart"/>
            <w:r w:rsidRPr="004C4ECF">
              <w:rPr>
                <w:color w:val="000000"/>
                <w:sz w:val="18"/>
                <w:szCs w:val="18"/>
              </w:rPr>
              <w:t>mothers</w:t>
            </w:r>
            <w:proofErr w:type="gramEnd"/>
            <w:r w:rsidRPr="004C4ECF">
              <w:rPr>
                <w:color w:val="000000"/>
                <w:sz w:val="18"/>
                <w:szCs w:val="18"/>
              </w:rPr>
              <w:t xml:space="preserve"> recent alcohol use. Alcohol outlet density increased odds of </w:t>
            </w:r>
            <w:proofErr w:type="gramStart"/>
            <w:r w:rsidRPr="004C4ECF">
              <w:rPr>
                <w:color w:val="000000"/>
                <w:sz w:val="18"/>
                <w:szCs w:val="18"/>
              </w:rPr>
              <w:t>sons</w:t>
            </w:r>
            <w:proofErr w:type="gramEnd"/>
            <w:r w:rsidRPr="004C4ECF">
              <w:rPr>
                <w:color w:val="000000"/>
                <w:sz w:val="18"/>
                <w:szCs w:val="18"/>
              </w:rPr>
              <w:t xml:space="preserve"> lifetime use</w:t>
            </w:r>
            <w:r>
              <w:rPr>
                <w:color w:val="000000"/>
                <w:sz w:val="18"/>
                <w:szCs w:val="18"/>
              </w:rPr>
              <w:t>.</w:t>
            </w:r>
          </w:p>
        </w:tc>
        <w:tc>
          <w:tcPr>
            <w:tcW w:w="2880" w:type="dxa"/>
          </w:tcPr>
          <w:p w14:paraId="46D66BC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D</w:t>
            </w:r>
            <w:r w:rsidRPr="004C4ECF">
              <w:rPr>
                <w:color w:val="000000"/>
                <w:sz w:val="18"/>
                <w:szCs w:val="18"/>
              </w:rPr>
              <w:t>iscrepancy between timeframes of survey and licence data</w:t>
            </w:r>
            <w:r>
              <w:rPr>
                <w:color w:val="000000"/>
                <w:sz w:val="18"/>
                <w:szCs w:val="18"/>
              </w:rPr>
              <w:t>.</w:t>
            </w:r>
            <w:r w:rsidRPr="004C4ECF">
              <w:rPr>
                <w:color w:val="000000"/>
                <w:sz w:val="18"/>
                <w:szCs w:val="18"/>
              </w:rPr>
              <w:t xml:space="preserve"> </w:t>
            </w:r>
            <w:r>
              <w:rPr>
                <w:color w:val="000000"/>
                <w:sz w:val="18"/>
                <w:szCs w:val="18"/>
              </w:rPr>
              <w:t>N</w:t>
            </w:r>
            <w:r w:rsidRPr="004C4ECF">
              <w:rPr>
                <w:color w:val="000000"/>
                <w:sz w:val="18"/>
                <w:szCs w:val="18"/>
              </w:rPr>
              <w:t xml:space="preserve">o peer </w:t>
            </w:r>
            <w:proofErr w:type="gramStart"/>
            <w:r w:rsidRPr="004C4ECF">
              <w:rPr>
                <w:color w:val="000000"/>
                <w:sz w:val="18"/>
                <w:szCs w:val="18"/>
              </w:rPr>
              <w:t>use</w:t>
            </w:r>
            <w:proofErr w:type="gramEnd"/>
            <w:r>
              <w:rPr>
                <w:color w:val="000000"/>
                <w:sz w:val="18"/>
                <w:szCs w:val="18"/>
              </w:rPr>
              <w:t>.</w:t>
            </w:r>
            <w:r w:rsidRPr="004C4ECF">
              <w:rPr>
                <w:color w:val="000000"/>
                <w:sz w:val="18"/>
                <w:szCs w:val="18"/>
              </w:rPr>
              <w:t xml:space="preserve"> </w:t>
            </w:r>
            <w:r>
              <w:rPr>
                <w:color w:val="000000"/>
                <w:sz w:val="18"/>
                <w:szCs w:val="18"/>
              </w:rPr>
              <w:t>D</w:t>
            </w:r>
            <w:r w:rsidRPr="004C4ECF">
              <w:rPr>
                <w:color w:val="000000"/>
                <w:sz w:val="18"/>
                <w:szCs w:val="18"/>
              </w:rPr>
              <w:t>id not model for effects of same housing commission blo</w:t>
            </w:r>
            <w:r>
              <w:rPr>
                <w:color w:val="000000"/>
                <w:sz w:val="18"/>
                <w:szCs w:val="18"/>
              </w:rPr>
              <w:t>c</w:t>
            </w:r>
            <w:r w:rsidRPr="004C4ECF">
              <w:rPr>
                <w:color w:val="000000"/>
                <w:sz w:val="18"/>
                <w:szCs w:val="18"/>
              </w:rPr>
              <w:t>k</w:t>
            </w:r>
            <w:r>
              <w:rPr>
                <w:color w:val="000000"/>
                <w:sz w:val="18"/>
                <w:szCs w:val="18"/>
              </w:rPr>
              <w:t>.</w:t>
            </w:r>
            <w:r w:rsidRPr="004C4ECF">
              <w:rPr>
                <w:color w:val="000000"/>
                <w:sz w:val="18"/>
                <w:szCs w:val="18"/>
              </w:rPr>
              <w:t xml:space="preserve"> </w:t>
            </w:r>
            <w:r>
              <w:rPr>
                <w:color w:val="000000"/>
                <w:sz w:val="18"/>
                <w:szCs w:val="18"/>
              </w:rPr>
              <w:t>L</w:t>
            </w:r>
            <w:r w:rsidRPr="004C4ECF">
              <w:rPr>
                <w:color w:val="000000"/>
                <w:sz w:val="18"/>
                <w:szCs w:val="18"/>
              </w:rPr>
              <w:t>ow R-square values for all models</w:t>
            </w:r>
            <w:r>
              <w:rPr>
                <w:color w:val="000000"/>
                <w:sz w:val="18"/>
                <w:szCs w:val="18"/>
              </w:rPr>
              <w:t>. Self-report susceptible to social desirability bias.</w:t>
            </w:r>
          </w:p>
        </w:tc>
      </w:tr>
      <w:tr w:rsidR="00BF208C" w:rsidRPr="004C4ECF" w14:paraId="29635EEC" w14:textId="77777777" w:rsidTr="00596BD5">
        <w:trPr>
          <w:trHeight w:val="1744"/>
        </w:trPr>
        <w:tc>
          <w:tcPr>
            <w:cnfStyle w:val="001000000000" w:firstRow="0" w:lastRow="0" w:firstColumn="1" w:lastColumn="0" w:oddVBand="0" w:evenVBand="0" w:oddHBand="0" w:evenHBand="0" w:firstRowFirstColumn="0" w:firstRowLastColumn="0" w:lastRowFirstColumn="0" w:lastRowLastColumn="0"/>
            <w:tcW w:w="1384" w:type="dxa"/>
          </w:tcPr>
          <w:p w14:paraId="6AB0506F"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Chilenski et al 2010 </w:t>
            </w:r>
            <w:r>
              <w:rPr>
                <w:color w:val="000000"/>
                <w:sz w:val="18"/>
                <w:szCs w:val="18"/>
              </w:rPr>
              <w:fldChar w:fldCharType="begin"/>
            </w:r>
            <w:r w:rsidR="00542598">
              <w:rPr>
                <w:color w:val="000000"/>
                <w:sz w:val="18"/>
                <w:szCs w:val="18"/>
              </w:rPr>
              <w:instrText xml:space="preserve"> ADDIN EN.CITE &lt;EndNote&gt;&lt;Cite&gt;&lt;Author&gt;Chilenski&lt;/Author&gt;&lt;Year&gt;2010&lt;/Year&gt;&lt;RecNum&gt;131&lt;/RecNum&gt;&lt;DisplayText&gt;(190)&lt;/DisplayText&gt;&lt;record&gt;&lt;rec-number&gt;131&lt;/rec-number&gt;&lt;foreign-keys&gt;&lt;key app="EN" db-id="avr05stv7arzs9erswtvftvb5xwz5ew2prxr" timestamp="1489632554"&gt;131&lt;/key&gt;&lt;/foreign-keys&gt;&lt;ref-type name="Journal Article"&gt;17&lt;/ref-type&gt;&lt;contributors&gt;&lt;authors&gt;&lt;author&gt;Chilenski, S. M.&lt;/author&gt;&lt;author&gt;Greenberg, M. T.&lt;/author&gt;&lt;author&gt;Feinberg, M. E.&lt;/author&gt;&lt;/authors&gt;&lt;/contributors&gt;&lt;titles&gt;&lt;title&gt;The Community Substance Use Environment: The Development and Predictive Ability of a Multi-method and Multiple-reporter Measure&lt;/title&gt;&lt;secondary-title&gt;Journal of Community &amp;amp; Applied Social Psychology&lt;/secondary-title&gt;&lt;/titles&gt;&lt;periodical&gt;&lt;full-title&gt;Journal of Community &amp;amp; Applied Social Psychology&lt;/full-title&gt;&lt;/periodical&gt;&lt;pages&gt;57-71&lt;/pages&gt;&lt;volume&gt;20&lt;/volume&gt;&lt;number&gt;1&lt;/number&gt;&lt;dates&gt;&lt;year&gt;2010&lt;/year&gt;&lt;pub-dates&gt;&lt;date&gt;Jan-Feb&lt;/date&gt;&lt;/pub-dates&gt;&lt;/dates&gt;&lt;isbn&gt;1052-9284&lt;/isbn&gt;&lt;accession-num&gt;WOS:000273310300005&lt;/accession-num&gt;&lt;urls&gt;&lt;related-urls&gt;&lt;url&gt;&amp;lt;Go to ISI&amp;gt;://WOS:000273310300005&lt;/url&gt;&lt;/related-urls&gt;&lt;/urls&gt;&lt;electronic-resource-num&gt;10.1002/casp.1014&lt;/electronic-resource-num&gt;&lt;/record&gt;&lt;/Cite&gt;&lt;/EndNote&gt;</w:instrText>
            </w:r>
            <w:r>
              <w:rPr>
                <w:color w:val="000000"/>
                <w:sz w:val="18"/>
                <w:szCs w:val="18"/>
              </w:rPr>
              <w:fldChar w:fldCharType="separate"/>
            </w:r>
            <w:r w:rsidR="00542598">
              <w:rPr>
                <w:noProof/>
                <w:color w:val="000000"/>
                <w:sz w:val="18"/>
                <w:szCs w:val="18"/>
              </w:rPr>
              <w:t>(190)</w:t>
            </w:r>
            <w:r>
              <w:rPr>
                <w:color w:val="000000"/>
                <w:sz w:val="18"/>
                <w:szCs w:val="18"/>
              </w:rPr>
              <w:fldChar w:fldCharType="end"/>
            </w:r>
          </w:p>
        </w:tc>
        <w:tc>
          <w:tcPr>
            <w:tcW w:w="1346" w:type="dxa"/>
          </w:tcPr>
          <w:p w14:paraId="090AA68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Iowa and Pennsylvania, USA</w:t>
            </w:r>
          </w:p>
        </w:tc>
        <w:tc>
          <w:tcPr>
            <w:tcW w:w="1523" w:type="dxa"/>
          </w:tcPr>
          <w:p w14:paraId="78A3CB6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w:t>
            </w:r>
            <w:r>
              <w:rPr>
                <w:color w:val="000000"/>
                <w:sz w:val="18"/>
                <w:szCs w:val="18"/>
              </w:rPr>
              <w:t>/</w:t>
            </w:r>
            <w:r w:rsidRPr="004C4ECF">
              <w:rPr>
                <w:color w:val="000000"/>
                <w:sz w:val="18"/>
                <w:szCs w:val="18"/>
              </w:rPr>
              <w:t>and or access to alcohol</w:t>
            </w:r>
          </w:p>
        </w:tc>
        <w:tc>
          <w:tcPr>
            <w:tcW w:w="1559" w:type="dxa"/>
          </w:tcPr>
          <w:p w14:paraId="3EBF355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ighth grade high school class</w:t>
            </w:r>
          </w:p>
        </w:tc>
        <w:tc>
          <w:tcPr>
            <w:tcW w:w="2977" w:type="dxa"/>
          </w:tcPr>
          <w:p w14:paraId="486F0FD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association between community substance use environment and adolescent substance use</w:t>
            </w:r>
            <w:r w:rsidRPr="00C80573">
              <w:rPr>
                <w:sz w:val="18"/>
                <w:szCs w:val="18"/>
              </w:rPr>
              <w:t>. O</w:t>
            </w:r>
            <w:r>
              <w:rPr>
                <w:sz w:val="18"/>
                <w:szCs w:val="18"/>
              </w:rPr>
              <w:t xml:space="preserve">rdinary </w:t>
            </w:r>
            <w:r w:rsidRPr="00C80573">
              <w:rPr>
                <w:sz w:val="18"/>
                <w:szCs w:val="18"/>
              </w:rPr>
              <w:t>L</w:t>
            </w:r>
            <w:r>
              <w:rPr>
                <w:sz w:val="18"/>
                <w:szCs w:val="18"/>
              </w:rPr>
              <w:t xml:space="preserve">east </w:t>
            </w:r>
            <w:r w:rsidRPr="00C80573">
              <w:rPr>
                <w:sz w:val="18"/>
                <w:szCs w:val="18"/>
              </w:rPr>
              <w:t>S</w:t>
            </w:r>
            <w:r>
              <w:rPr>
                <w:sz w:val="18"/>
                <w:szCs w:val="18"/>
              </w:rPr>
              <w:t>quares</w:t>
            </w:r>
            <w:r w:rsidRPr="00C80573">
              <w:rPr>
                <w:sz w:val="18"/>
                <w:szCs w:val="18"/>
              </w:rPr>
              <w:t xml:space="preserve"> multivariate regression.</w:t>
            </w:r>
          </w:p>
        </w:tc>
        <w:tc>
          <w:tcPr>
            <w:tcW w:w="2506" w:type="dxa"/>
          </w:tcPr>
          <w:p w14:paraId="67C0A4B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association between composite measure and adolescent alcohol use. No association between outlet density and adolescent alcohol use.</w:t>
            </w:r>
          </w:p>
        </w:tc>
        <w:tc>
          <w:tcPr>
            <w:tcW w:w="2880" w:type="dxa"/>
          </w:tcPr>
          <w:p w14:paraId="647CF8D8"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 xml:space="preserve">Exposure is a composite measure </w:t>
            </w:r>
            <w:r w:rsidRPr="004C4ECF">
              <w:rPr>
                <w:color w:val="000000"/>
                <w:sz w:val="18"/>
                <w:szCs w:val="18"/>
              </w:rPr>
              <w:t>including total alcohol outlet density and perceived availability</w:t>
            </w:r>
            <w:r>
              <w:rPr>
                <w:color w:val="000000"/>
                <w:sz w:val="18"/>
                <w:szCs w:val="18"/>
              </w:rPr>
              <w:t xml:space="preserve">. </w:t>
            </w:r>
          </w:p>
        </w:tc>
      </w:tr>
      <w:tr w:rsidR="00BF208C" w:rsidRPr="004C4ECF" w14:paraId="4C7CF8AF" w14:textId="77777777" w:rsidTr="00596BD5">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384" w:type="dxa"/>
          </w:tcPr>
          <w:p w14:paraId="643D3F27"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lastRenderedPageBreak/>
              <w:t xml:space="preserve">Connor et al 2011 </w:t>
            </w:r>
            <w:r>
              <w:rPr>
                <w:color w:val="000000"/>
                <w:sz w:val="18"/>
                <w:szCs w:val="18"/>
              </w:rPr>
              <w:fldChar w:fldCharType="begin"/>
            </w:r>
            <w:r w:rsidR="00542598">
              <w:rPr>
                <w:color w:val="000000"/>
                <w:sz w:val="18"/>
                <w:szCs w:val="18"/>
              </w:rPr>
              <w:instrText xml:space="preserve"> ADDIN EN.CITE &lt;EndNote&gt;&lt;Cite&gt;&lt;Author&gt;Connor&lt;/Author&gt;&lt;Year&gt;2011&lt;/Year&gt;&lt;RecNum&gt;132&lt;/RecNum&gt;&lt;DisplayText&gt;(90)&lt;/DisplayText&gt;&lt;record&gt;&lt;rec-number&gt;132&lt;/rec-number&gt;&lt;foreign-keys&gt;&lt;key app="EN" db-id="avr05stv7arzs9erswtvftvb5xwz5ew2prxr" timestamp="1489632555"&gt;132&lt;/key&gt;&lt;/foreign-keys&gt;&lt;ref-type name="Journal Article"&gt;17&lt;/ref-type&gt;&lt;contributors&gt;&lt;authors&gt;&lt;author&gt;Connor, Jennie L.&lt;/author&gt;&lt;author&gt;Kypri, Kypros&lt;/author&gt;&lt;author&gt;Bell, Melanie L.&lt;/author&gt;&lt;author&gt;Cousins, Kimberly&lt;/author&gt;&lt;/authors&gt;&lt;/contributors&gt;&lt;titles&gt;&lt;title&gt;Alcohol outlet density, levels of drinking and alcohol-related harm in New Zealand: a national study&lt;/title&gt;&lt;secondary-title&gt;Journal of epidemiology and community health&lt;/secondary-title&gt;&lt;/titles&gt;&lt;periodical&gt;&lt;full-title&gt;Journal of epidemiology and community health&lt;/full-title&gt;&lt;/periodical&gt;&lt;pages&gt;841-6&lt;/pages&gt;&lt;volume&gt;65&lt;/volume&gt;&lt;number&gt;10&lt;/number&gt;&lt;dates&gt;&lt;year&gt;2011&lt;/year&gt;&lt;pub-dates&gt;&lt;date&gt;2011 Oct (Epub 2010 Oct&lt;/date&gt;&lt;/pub-dates&gt;&lt;/dates&gt;&lt;isbn&gt;1470-2738&lt;/isbn&gt;&lt;accession-num&gt;MEDLINE:20947871&lt;/accession-num&gt;&lt;urls&gt;&lt;related-urls&gt;&lt;url&gt;&amp;lt;Go to ISI&amp;gt;://MEDLINE:20947871&lt;/url&gt;&lt;url&gt;http://jech.bmj.com/content/65/10/841.full.pdf&lt;/url&gt;&lt;/related-urls&gt;&lt;/urls&gt;&lt;custom1&gt;Accept&lt;/custom1&gt;&lt;custom2&gt;Accept&lt;/custom2&gt;&lt;electronic-resource-num&gt;10.1136/jech.2009.104935&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0)</w:t>
            </w:r>
            <w:r>
              <w:rPr>
                <w:color w:val="000000"/>
                <w:sz w:val="18"/>
                <w:szCs w:val="18"/>
              </w:rPr>
              <w:fldChar w:fldCharType="end"/>
            </w:r>
          </w:p>
        </w:tc>
        <w:tc>
          <w:tcPr>
            <w:tcW w:w="1346" w:type="dxa"/>
          </w:tcPr>
          <w:p w14:paraId="1CAC969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ew Zealand</w:t>
            </w:r>
          </w:p>
        </w:tc>
        <w:tc>
          <w:tcPr>
            <w:tcW w:w="1523" w:type="dxa"/>
          </w:tcPr>
          <w:p w14:paraId="24199CA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alcohol consumption </w:t>
            </w:r>
            <w:r>
              <w:rPr>
                <w:color w:val="000000"/>
                <w:sz w:val="18"/>
                <w:szCs w:val="18"/>
              </w:rPr>
              <w:t>&amp;</w:t>
            </w:r>
            <w:r w:rsidRPr="004C4ECF">
              <w:rPr>
                <w:color w:val="000000"/>
                <w:sz w:val="18"/>
                <w:szCs w:val="18"/>
              </w:rPr>
              <w:t xml:space="preserve"> problem drinking </w:t>
            </w:r>
            <w:r>
              <w:rPr>
                <w:color w:val="000000"/>
                <w:sz w:val="18"/>
                <w:szCs w:val="18"/>
              </w:rPr>
              <w:t>&amp;</w:t>
            </w:r>
            <w:r w:rsidRPr="004C4ECF">
              <w:rPr>
                <w:color w:val="000000"/>
                <w:sz w:val="18"/>
                <w:szCs w:val="18"/>
              </w:rPr>
              <w:t xml:space="preserve"> consumption</w:t>
            </w:r>
          </w:p>
        </w:tc>
        <w:tc>
          <w:tcPr>
            <w:tcW w:w="1559" w:type="dxa"/>
          </w:tcPr>
          <w:p w14:paraId="059CB527"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67DE48E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association between outlet density and harms.  logistic regression and zero-inflated Poisson models</w:t>
            </w:r>
          </w:p>
        </w:tc>
        <w:tc>
          <w:tcPr>
            <w:tcW w:w="2506" w:type="dxa"/>
          </w:tcPr>
          <w:p w14:paraId="559F6E1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Binge drinking remained significantly associated with off-premise outlet density, the strongest associations between clubs, and off-licences, although the other density types </w:t>
            </w:r>
            <w:r>
              <w:rPr>
                <w:color w:val="000000"/>
                <w:sz w:val="18"/>
                <w:szCs w:val="18"/>
              </w:rPr>
              <w:t>were also associated with harms.</w:t>
            </w:r>
            <w:r w:rsidRPr="004C4ECF">
              <w:rPr>
                <w:color w:val="000000"/>
                <w:sz w:val="18"/>
                <w:szCs w:val="18"/>
              </w:rPr>
              <w:t xml:space="preserve"> </w:t>
            </w:r>
          </w:p>
        </w:tc>
        <w:tc>
          <w:tcPr>
            <w:tcW w:w="2880" w:type="dxa"/>
          </w:tcPr>
          <w:p w14:paraId="604EDCE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S</w:t>
            </w:r>
            <w:r w:rsidRPr="004C4ECF">
              <w:rPr>
                <w:color w:val="000000"/>
                <w:sz w:val="18"/>
                <w:szCs w:val="18"/>
              </w:rPr>
              <w:t>elf-report measures may underestimate consumption and harms</w:t>
            </w:r>
            <w:r>
              <w:rPr>
                <w:color w:val="000000"/>
                <w:sz w:val="18"/>
                <w:szCs w:val="18"/>
              </w:rPr>
              <w:t>.</w:t>
            </w:r>
            <w:r w:rsidRPr="004C4ECF">
              <w:rPr>
                <w:color w:val="000000"/>
                <w:sz w:val="18"/>
                <w:szCs w:val="18"/>
              </w:rPr>
              <w:t xml:space="preserve"> </w:t>
            </w:r>
            <w:r>
              <w:rPr>
                <w:color w:val="000000"/>
                <w:sz w:val="18"/>
                <w:szCs w:val="18"/>
              </w:rPr>
              <w:t xml:space="preserve">Small </w:t>
            </w:r>
            <w:r w:rsidRPr="004C4ECF">
              <w:rPr>
                <w:color w:val="000000"/>
                <w:sz w:val="18"/>
                <w:szCs w:val="18"/>
              </w:rPr>
              <w:t>sample size limit power of analysis</w:t>
            </w:r>
          </w:p>
        </w:tc>
      </w:tr>
      <w:tr w:rsidR="00BF208C" w:rsidRPr="004C4ECF" w14:paraId="02F57457" w14:textId="77777777" w:rsidTr="00596BD5">
        <w:trPr>
          <w:trHeight w:val="1412"/>
        </w:trPr>
        <w:tc>
          <w:tcPr>
            <w:cnfStyle w:val="001000000000" w:firstRow="0" w:lastRow="0" w:firstColumn="1" w:lastColumn="0" w:oddVBand="0" w:evenVBand="0" w:oddHBand="0" w:evenHBand="0" w:firstRowFirstColumn="0" w:firstRowLastColumn="0" w:lastRowFirstColumn="0" w:lastRowLastColumn="0"/>
            <w:tcW w:w="1384" w:type="dxa"/>
          </w:tcPr>
          <w:p w14:paraId="715D33F4"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Davis &amp; Grier 2015 </w:t>
            </w:r>
            <w:r>
              <w:rPr>
                <w:color w:val="000000"/>
                <w:sz w:val="18"/>
                <w:szCs w:val="18"/>
              </w:rPr>
              <w:fldChar w:fldCharType="begin"/>
            </w:r>
            <w:r w:rsidR="00542598">
              <w:rPr>
                <w:color w:val="000000"/>
                <w:sz w:val="18"/>
                <w:szCs w:val="18"/>
              </w:rPr>
              <w:instrText xml:space="preserve"> ADDIN EN.CITE &lt;EndNote&gt;&lt;Cite&gt;&lt;Author&gt;Davis&lt;/Author&gt;&lt;Year&gt;2015&lt;/Year&gt;&lt;RecNum&gt;133&lt;/RecNum&gt;&lt;DisplayText&gt;(191)&lt;/DisplayText&gt;&lt;record&gt;&lt;rec-number&gt;133&lt;/rec-number&gt;&lt;foreign-keys&gt;&lt;key app="EN" db-id="avr05stv7arzs9erswtvftvb5xwz5ew2prxr" timestamp="1489632556"&gt;133&lt;/key&gt;&lt;/foreign-keys&gt;&lt;ref-type name="Journal Article"&gt;17&lt;/ref-type&gt;&lt;contributors&gt;&lt;authors&gt;&lt;author&gt;Davis, B.&lt;/author&gt;&lt;author&gt;Grier, S.&lt;/author&gt;&lt;/authors&gt;&lt;/contributors&gt;&lt;titles&gt;&lt;title&gt;A tale of two urbanicities: Adolescent alcohol and cigarette consumption in high and low-poverty urban neighborhoods&lt;/title&gt;&lt;secondary-title&gt;Journal of Business Research&lt;/secondary-title&gt;&lt;/titles&gt;&lt;periodical&gt;&lt;full-title&gt;Journal of Business Research&lt;/full-title&gt;&lt;/periodical&gt;&lt;pages&gt;2109-2116&lt;/pages&gt;&lt;volume&gt;68&lt;/volume&gt;&lt;number&gt;10&lt;/number&gt;&lt;dates&gt;&lt;year&gt;2015&lt;/year&gt;&lt;pub-dates&gt;&lt;date&gt;Oct&lt;/date&gt;&lt;/pub-dates&gt;&lt;/dates&gt;&lt;isbn&gt;0148-2963&lt;/isbn&gt;&lt;accession-num&gt;WOS:000360516300009&lt;/accession-num&gt;&lt;urls&gt;&lt;related-urls&gt;&lt;url&gt;&amp;lt;Go to ISI&amp;gt;://WOS:000360516300009&lt;/url&gt;&lt;url&gt;http://ac.els-cdn.com/S014829631500123X/1-s2.0-S014829631500123X-main.pdf?_tid=8e77145e-a956-11e5-ae53-00000aacb35e&amp;amp;acdnat=1450862672_e0bbc94b5fa2a915a78c1c0137fa774a&lt;/url&gt;&lt;/related-urls&gt;&lt;/urls&gt;&lt;custom1&gt;Accept&lt;/custom1&gt;&lt;custom2&gt;Accept&lt;/custom2&gt;&lt;electronic-resource-num&gt;10.1016/j.jbusres.2015.03.009&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191)</w:t>
            </w:r>
            <w:r>
              <w:rPr>
                <w:color w:val="000000"/>
                <w:sz w:val="18"/>
                <w:szCs w:val="18"/>
              </w:rPr>
              <w:fldChar w:fldCharType="end"/>
            </w:r>
          </w:p>
        </w:tc>
        <w:tc>
          <w:tcPr>
            <w:tcW w:w="1346" w:type="dxa"/>
          </w:tcPr>
          <w:p w14:paraId="1F9F0470"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alifornia, USA</w:t>
            </w:r>
          </w:p>
        </w:tc>
        <w:tc>
          <w:tcPr>
            <w:tcW w:w="1523" w:type="dxa"/>
          </w:tcPr>
          <w:p w14:paraId="327A0CA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0F439BCA"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M</w:t>
            </w:r>
            <w:r w:rsidRPr="004C4ECF">
              <w:rPr>
                <w:color w:val="000000"/>
                <w:sz w:val="18"/>
                <w:szCs w:val="18"/>
              </w:rPr>
              <w:t>iddle and high school children</w:t>
            </w:r>
          </w:p>
        </w:tc>
        <w:tc>
          <w:tcPr>
            <w:tcW w:w="2977" w:type="dxa"/>
          </w:tcPr>
          <w:p w14:paraId="2FBC4E4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the influence of urbanicity on alcohol and cigarette consumption among middle and high school children, and mediating effects of density of convenience stores (off-premise sales).</w:t>
            </w:r>
          </w:p>
        </w:tc>
        <w:tc>
          <w:tcPr>
            <w:tcW w:w="2506" w:type="dxa"/>
          </w:tcPr>
          <w:p w14:paraId="6614C978"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High convenience store density may explain why living in an urban area is associated with problem consumption in high but not low poverty areas.</w:t>
            </w:r>
          </w:p>
        </w:tc>
        <w:tc>
          <w:tcPr>
            <w:tcW w:w="2880" w:type="dxa"/>
          </w:tcPr>
          <w:p w14:paraId="4681F73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S</w:t>
            </w:r>
            <w:r w:rsidRPr="004C4ECF">
              <w:rPr>
                <w:color w:val="000000"/>
                <w:sz w:val="18"/>
                <w:szCs w:val="18"/>
              </w:rPr>
              <w:t>elf-report for adolescent use</w:t>
            </w:r>
            <w:r>
              <w:rPr>
                <w:color w:val="000000"/>
                <w:sz w:val="18"/>
                <w:szCs w:val="18"/>
              </w:rPr>
              <w:t xml:space="preserve"> may result in recall or desirability bias.</w:t>
            </w:r>
          </w:p>
        </w:tc>
      </w:tr>
      <w:tr w:rsidR="00BF208C" w:rsidRPr="004C4ECF" w14:paraId="7C0D3123" w14:textId="77777777" w:rsidTr="00596BD5">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384" w:type="dxa"/>
          </w:tcPr>
          <w:p w14:paraId="1D7CD70B" w14:textId="77777777" w:rsidR="00BF208C" w:rsidRPr="004C4ECF" w:rsidRDefault="00BF208C" w:rsidP="00542598">
            <w:pPr>
              <w:spacing w:after="120"/>
              <w:rPr>
                <w:color w:val="000000"/>
                <w:sz w:val="18"/>
                <w:szCs w:val="18"/>
              </w:rPr>
            </w:pPr>
            <w:r>
              <w:rPr>
                <w:rFonts w:eastAsia="Times New Roman" w:cs="Times New Roman"/>
                <w:color w:val="000000"/>
                <w:sz w:val="18"/>
                <w:szCs w:val="18"/>
                <w:lang w:eastAsia="en-AU"/>
              </w:rPr>
              <w:t xml:space="preserve">Farley et al 2006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Farley&lt;/Author&gt;&lt;Year&gt;2006&lt;/Year&gt;&lt;RecNum&gt;134&lt;/RecNum&gt;&lt;DisplayText&gt;(192)&lt;/DisplayText&gt;&lt;record&gt;&lt;rec-number&gt;134&lt;/rec-number&gt;&lt;foreign-keys&gt;&lt;key app="EN" db-id="avr05stv7arzs9erswtvftvb5xwz5ew2prxr" timestamp="1489632558"&gt;134&lt;/key&gt;&lt;/foreign-keys&gt;&lt;ref-type name="Journal Article"&gt;17&lt;/ref-type&gt;&lt;contributors&gt;&lt;authors&gt;&lt;author&gt;Farley, Thomas A.&lt;/author&gt;&lt;author&gt;Mason, Karen&lt;/author&gt;&lt;author&gt;Rice, Janet&lt;/author&gt;&lt;author&gt;Habel, Joanna D.&lt;/author&gt;&lt;author&gt;Scribner, Richard&lt;/author&gt;&lt;author&gt;Cohen, Deborah A.&lt;/author&gt;&lt;/authors&gt;&lt;/contributors&gt;&lt;titles&gt;&lt;title&gt;The relationship between the neighbourhood environment and adverse birth outcomes&lt;/title&gt;&lt;secondary-title&gt;Paediatric and perinatal epidemiology&lt;/secondary-title&gt;&lt;/titles&gt;&lt;periodical&gt;&lt;full-title&gt;Paediatric and perinatal epidemiology&lt;/full-title&gt;&lt;/periodical&gt;&lt;pages&gt;188-200&lt;/pages&gt;&lt;volume&gt;20&lt;/volume&gt;&lt;number&gt;3&lt;/number&gt;&lt;dates&gt;&lt;year&gt;2006&lt;/year&gt;&lt;pub-dates&gt;&lt;date&gt;2006&lt;/date&gt;&lt;/pub-dates&gt;&lt;/dates&gt;&lt;isbn&gt;0269-5022&lt;/isbn&gt;&lt;accession-num&gt;MEDLINE:16629693&lt;/accession-num&gt;&lt;urls&gt;&lt;related-urls&gt;&lt;url&gt;&amp;lt;Go to ISI&amp;gt;://MEDLINE:16629693&lt;/url&gt;&lt;url&gt;http://onlinelibrary.wiley.com/store/10.1111/j.1365-3016.2006.00719.x/asset/j.1365-3016.2006.00719.x.pdf?v=1&amp;amp;t=iiim36c5&amp;amp;s=c671d4ade6eece470b6f50552afb746b7f5e613e&lt;/url&gt;&lt;/related-urls&gt;&lt;/urls&gt;&lt;custom1&gt;Accept&lt;/custom1&gt;&lt;custom2&gt;Accept&lt;/custom2&gt;&lt;electronic-resource-num&gt;10.1111/j.1365-3016.2006.00719.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92)</w:t>
            </w:r>
            <w:r>
              <w:rPr>
                <w:rFonts w:eastAsia="Times New Roman" w:cs="Times New Roman"/>
                <w:color w:val="000000"/>
                <w:sz w:val="18"/>
                <w:szCs w:val="18"/>
                <w:lang w:eastAsia="en-AU"/>
              </w:rPr>
              <w:fldChar w:fldCharType="end"/>
            </w:r>
          </w:p>
        </w:tc>
        <w:tc>
          <w:tcPr>
            <w:tcW w:w="1346" w:type="dxa"/>
          </w:tcPr>
          <w:p w14:paraId="595285A2"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rFonts w:eastAsia="Times New Roman" w:cs="Times New Roman"/>
                <w:color w:val="000000"/>
                <w:sz w:val="18"/>
                <w:szCs w:val="18"/>
                <w:lang w:eastAsia="en-AU"/>
              </w:rPr>
              <w:t>Louisiana, USA</w:t>
            </w:r>
          </w:p>
        </w:tc>
        <w:tc>
          <w:tcPr>
            <w:tcW w:w="1523" w:type="dxa"/>
          </w:tcPr>
          <w:p w14:paraId="4DDD710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rFonts w:eastAsia="Times New Roman" w:cs="Times New Roman"/>
                <w:color w:val="000000"/>
                <w:sz w:val="18"/>
                <w:szCs w:val="18"/>
                <w:lang w:eastAsia="en-AU"/>
              </w:rPr>
              <w:t>Child maltreatment &amp; neglect</w:t>
            </w:r>
          </w:p>
        </w:tc>
        <w:tc>
          <w:tcPr>
            <w:tcW w:w="1559" w:type="dxa"/>
          </w:tcPr>
          <w:p w14:paraId="4345862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5D37C4D4" w14:textId="77777777" w:rsidR="00BF208C"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rFonts w:eastAsia="Times New Roman" w:cs="Times New Roman"/>
                <w:color w:val="000000"/>
                <w:sz w:val="18"/>
                <w:szCs w:val="18"/>
                <w:lang w:eastAsia="en-AU"/>
              </w:rPr>
              <w:t>Examined how mother’s neighbourhood conditions relate to birth outcomes. Hierarchical linear modelling</w:t>
            </w:r>
            <w:r>
              <w:rPr>
                <w:rFonts w:eastAsia="Times New Roman" w:cs="Times New Roman"/>
                <w:color w:val="000000"/>
                <w:sz w:val="18"/>
                <w:szCs w:val="18"/>
                <w:lang w:eastAsia="en-AU"/>
              </w:rPr>
              <w:t>.</w:t>
            </w:r>
          </w:p>
        </w:tc>
        <w:tc>
          <w:tcPr>
            <w:tcW w:w="2506" w:type="dxa"/>
          </w:tcPr>
          <w:p w14:paraId="3F86EA3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rFonts w:eastAsia="Times New Roman" w:cs="Times New Roman"/>
                <w:color w:val="000000"/>
                <w:sz w:val="18"/>
                <w:szCs w:val="18"/>
                <w:lang w:eastAsia="en-AU"/>
              </w:rPr>
              <w:t>Neither outcome was associated with density of outlets (neighbourhood physical deterioration was).</w:t>
            </w:r>
          </w:p>
        </w:tc>
        <w:tc>
          <w:tcPr>
            <w:tcW w:w="2880" w:type="dxa"/>
          </w:tcPr>
          <w:p w14:paraId="35D4C4E2" w14:textId="77777777" w:rsidR="00BF208C" w:rsidRDefault="00BF208C" w:rsidP="00596BD5">
            <w:pP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 xml:space="preserve">No control for length of residency in current neighbourhood. Women deliver in different neighbourhoods to where they reside. </w:t>
            </w:r>
          </w:p>
          <w:p w14:paraId="3E91D7B6" w14:textId="77777777" w:rsidR="00BF208C" w:rsidRDefault="00BF208C" w:rsidP="00596BD5">
            <w:pPr>
              <w:cnfStyle w:val="000000100000" w:firstRow="0" w:lastRow="0" w:firstColumn="0" w:lastColumn="0" w:oddVBand="0" w:evenVBand="0" w:oddHBand="1" w:evenHBand="0" w:firstRowFirstColumn="0" w:firstRowLastColumn="0" w:lastRowFirstColumn="0" w:lastRowLastColumn="0"/>
              <w:rPr>
                <w:color w:val="000000"/>
                <w:sz w:val="18"/>
                <w:szCs w:val="18"/>
              </w:rPr>
            </w:pPr>
          </w:p>
        </w:tc>
      </w:tr>
      <w:tr w:rsidR="00BF208C" w:rsidRPr="004C4ECF" w14:paraId="4D20096C" w14:textId="77777777" w:rsidTr="00596BD5">
        <w:trPr>
          <w:trHeight w:val="1500"/>
        </w:trPr>
        <w:tc>
          <w:tcPr>
            <w:cnfStyle w:val="001000000000" w:firstRow="0" w:lastRow="0" w:firstColumn="1" w:lastColumn="0" w:oddVBand="0" w:evenVBand="0" w:oddHBand="0" w:evenHBand="0" w:firstRowFirstColumn="0" w:firstRowLastColumn="0" w:lastRowFirstColumn="0" w:lastRowLastColumn="0"/>
            <w:tcW w:w="1384" w:type="dxa"/>
          </w:tcPr>
          <w:p w14:paraId="21230B9F"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Forsyth 2010 </w:t>
            </w:r>
            <w:r>
              <w:rPr>
                <w:color w:val="000000"/>
                <w:sz w:val="18"/>
                <w:szCs w:val="18"/>
              </w:rPr>
              <w:fldChar w:fldCharType="begin"/>
            </w:r>
            <w:r w:rsidR="00542598">
              <w:rPr>
                <w:color w:val="000000"/>
                <w:sz w:val="18"/>
                <w:szCs w:val="18"/>
              </w:rPr>
              <w:instrText xml:space="preserve"> ADDIN EN.CITE &lt;EndNote&gt;&lt;Cite&gt;&lt;Author&gt;Forsyth&lt;/Author&gt;&lt;Year&gt;2010&lt;/Year&gt;&lt;RecNum&gt;135&lt;/RecNum&gt;&lt;DisplayText&gt;(193)&lt;/DisplayText&gt;&lt;record&gt;&lt;rec-number&gt;135&lt;/rec-number&gt;&lt;foreign-keys&gt;&lt;key app="EN" db-id="avr05stv7arzs9erswtvftvb5xwz5ew2prxr" timestamp="1489632559"&gt;135&lt;/key&gt;&lt;/foreign-keys&gt;&lt;ref-type name="Journal Article"&gt;17&lt;/ref-type&gt;&lt;contributors&gt;&lt;authors&gt;&lt;author&gt;Forsyth, Alasdair J. M.&lt;/author&gt;&lt;author&gt;Davidson, Neil&lt;/author&gt;&lt;/authors&gt;&lt;/contributors&gt;&lt;titles&gt;&lt;title&gt;Community off-sales provision and the presence of alcohol-related detritus in residential neighbourhoods&lt;/title&gt;&lt;secondary-title&gt;Health &amp;amp; Place&lt;/secondary-title&gt;&lt;/titles&gt;&lt;periodical&gt;&lt;full-title&gt;Health &amp;amp; place&lt;/full-title&gt;&lt;/periodical&gt;&lt;pages&gt;349-358&lt;/pages&gt;&lt;volume&gt;16&lt;/volume&gt;&lt;number&gt;2&lt;/number&gt;&lt;keywords&gt;&lt;keyword&gt;Alcohol&lt;/keyword&gt;&lt;keyword&gt;Overprovision&lt;/keyword&gt;&lt;keyword&gt;Deprivation&lt;/keyword&gt;&lt;keyword&gt;Litter&lt;/keyword&gt;&lt;keyword&gt;Glassware&lt;/keyword&gt;&lt;/keywords&gt;&lt;dates&gt;&lt;year&gt;2010&lt;/year&gt;&lt;/dates&gt;&lt;isbn&gt;1353-8292&lt;/isbn&gt;&lt;urls&gt;&lt;related-urls&gt;&lt;url&gt;http://www.sciencedirect.com/science/article/B6VH5-4XRCRYF-1/2/a8fae4b38ad4eef84f38a183c84d2ad9&lt;/url&gt;&lt;/related-urls&gt;&lt;/urls&gt;&lt;/record&gt;&lt;/Cite&gt;&lt;/EndNote&gt;</w:instrText>
            </w:r>
            <w:r>
              <w:rPr>
                <w:color w:val="000000"/>
                <w:sz w:val="18"/>
                <w:szCs w:val="18"/>
              </w:rPr>
              <w:fldChar w:fldCharType="separate"/>
            </w:r>
            <w:r w:rsidR="00542598">
              <w:rPr>
                <w:noProof/>
                <w:color w:val="000000"/>
                <w:sz w:val="18"/>
                <w:szCs w:val="18"/>
              </w:rPr>
              <w:t>(193)</w:t>
            </w:r>
            <w:r>
              <w:rPr>
                <w:color w:val="000000"/>
                <w:sz w:val="18"/>
                <w:szCs w:val="18"/>
              </w:rPr>
              <w:fldChar w:fldCharType="end"/>
            </w:r>
          </w:p>
        </w:tc>
        <w:tc>
          <w:tcPr>
            <w:tcW w:w="1346" w:type="dxa"/>
          </w:tcPr>
          <w:p w14:paraId="588188A2"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cotland, UK</w:t>
            </w:r>
          </w:p>
        </w:tc>
        <w:tc>
          <w:tcPr>
            <w:tcW w:w="1523" w:type="dxa"/>
          </w:tcPr>
          <w:p w14:paraId="7C639FB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menity problems</w:t>
            </w:r>
          </w:p>
        </w:tc>
        <w:tc>
          <w:tcPr>
            <w:tcW w:w="1559" w:type="dxa"/>
          </w:tcPr>
          <w:p w14:paraId="14F2384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2B65895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xamine</w:t>
            </w:r>
            <w:r>
              <w:rPr>
                <w:color w:val="000000"/>
                <w:sz w:val="18"/>
                <w:szCs w:val="18"/>
              </w:rPr>
              <w:t>d</w:t>
            </w:r>
            <w:r w:rsidRPr="004C4ECF">
              <w:rPr>
                <w:color w:val="000000"/>
                <w:sz w:val="18"/>
                <w:szCs w:val="18"/>
              </w:rPr>
              <w:t xml:space="preserve"> the association of off-premise outlets with litter across eight neighbourhoods of public housing.</w:t>
            </w:r>
          </w:p>
        </w:tc>
        <w:tc>
          <w:tcPr>
            <w:tcW w:w="2506" w:type="dxa"/>
          </w:tcPr>
          <w:p w14:paraId="71533D2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association with off-premise outlets, suggesting the alcohol purchased at these locations is not necessary consumed locally</w:t>
            </w:r>
          </w:p>
        </w:tc>
        <w:tc>
          <w:tcPr>
            <w:tcW w:w="2880" w:type="dxa"/>
          </w:tcPr>
          <w:p w14:paraId="215ECE6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A</w:t>
            </w:r>
            <w:r w:rsidRPr="004C4ECF">
              <w:rPr>
                <w:color w:val="000000"/>
                <w:sz w:val="18"/>
                <w:szCs w:val="18"/>
              </w:rPr>
              <w:t>ddress location determined manually not using GIS</w:t>
            </w:r>
            <w:r>
              <w:rPr>
                <w:color w:val="000000"/>
                <w:sz w:val="18"/>
                <w:szCs w:val="18"/>
              </w:rPr>
              <w:t>. Possible limited</w:t>
            </w:r>
            <w:r w:rsidRPr="004C4ECF">
              <w:rPr>
                <w:color w:val="000000"/>
                <w:sz w:val="18"/>
                <w:szCs w:val="18"/>
              </w:rPr>
              <w:t xml:space="preserve"> generalizability given very specific setting</w:t>
            </w:r>
            <w:r>
              <w:rPr>
                <w:color w:val="000000"/>
                <w:sz w:val="18"/>
                <w:szCs w:val="18"/>
              </w:rPr>
              <w:t>.</w:t>
            </w:r>
            <w:r w:rsidRPr="004C4ECF">
              <w:rPr>
                <w:color w:val="000000"/>
                <w:sz w:val="18"/>
                <w:szCs w:val="18"/>
              </w:rPr>
              <w:t xml:space="preserve"> </w:t>
            </w:r>
            <w:r>
              <w:rPr>
                <w:color w:val="000000"/>
                <w:sz w:val="18"/>
                <w:szCs w:val="18"/>
              </w:rPr>
              <w:t xml:space="preserve">Study didn’t account for fluctuations in </w:t>
            </w:r>
            <w:r w:rsidRPr="004C4ECF">
              <w:rPr>
                <w:color w:val="000000"/>
                <w:sz w:val="18"/>
                <w:szCs w:val="18"/>
              </w:rPr>
              <w:t>local authority cleaning activity</w:t>
            </w:r>
            <w:r>
              <w:rPr>
                <w:color w:val="000000"/>
                <w:sz w:val="18"/>
                <w:szCs w:val="18"/>
              </w:rPr>
              <w:t>.</w:t>
            </w:r>
          </w:p>
        </w:tc>
      </w:tr>
      <w:tr w:rsidR="00BF208C" w:rsidRPr="004C4ECF" w14:paraId="5CA38274" w14:textId="77777777" w:rsidTr="00596BD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84" w:type="dxa"/>
          </w:tcPr>
          <w:p w14:paraId="61165830"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Freisthler et al 2009 </w:t>
            </w:r>
            <w:r>
              <w:rPr>
                <w:color w:val="000000"/>
                <w:sz w:val="18"/>
                <w:szCs w:val="18"/>
              </w:rPr>
              <w:fldChar w:fldCharType="begin"/>
            </w:r>
            <w:r w:rsidR="00542598">
              <w:rPr>
                <w:color w:val="000000"/>
                <w:sz w:val="18"/>
                <w:szCs w:val="18"/>
              </w:rPr>
              <w:instrText xml:space="preserve"> ADDIN EN.CITE &lt;EndNote&gt;&lt;Cite&gt;&lt;Author&gt;Freisthler&lt;/Author&gt;&lt;Year&gt;2009&lt;/Year&gt;&lt;RecNum&gt;136&lt;/RecNum&gt;&lt;DisplayText&gt;(194)&lt;/DisplayText&gt;&lt;record&gt;&lt;rec-number&gt;136&lt;/rec-number&gt;&lt;foreign-keys&gt;&lt;key app="EN" db-id="avr05stv7arzs9erswtvftvb5xwz5ew2prxr" timestamp="1489632560"&gt;136&lt;/key&gt;&lt;/foreign-keys&gt;&lt;ref-type name="Journal Article"&gt;17&lt;/ref-type&gt;&lt;contributors&gt;&lt;authors&gt;&lt;author&gt;Freisthler, B.&lt;/author&gt;&lt;author&gt;Byrnes, H. F.&lt;/author&gt;&lt;author&gt;Gruenewald, P. J.&lt;/author&gt;&lt;/authors&gt;&lt;/contributors&gt;&lt;titles&gt;&lt;title&gt;Alcohol outlet density, parental monitoring, and adolescent deviance: A multilevel analysis&lt;/title&gt;&lt;secondary-title&gt;Children and Youth Services Review&lt;/secondary-title&gt;&lt;/titles&gt;&lt;periodical&gt;&lt;full-title&gt;Children and Youth Services Review&lt;/full-title&gt;&lt;/periodical&gt;&lt;pages&gt;325-330&lt;/pages&gt;&lt;volume&gt;31&lt;/volume&gt;&lt;number&gt;3&lt;/number&gt;&lt;dates&gt;&lt;year&gt;2009&lt;/year&gt;&lt;pub-dates&gt;&lt;date&gt;Mar&lt;/date&gt;&lt;/pub-dates&gt;&lt;/dates&gt;&lt;isbn&gt;0190-7409&lt;/isbn&gt;&lt;accession-num&gt;WOS:000264085300005&lt;/accession-num&gt;&lt;urls&gt;&lt;related-urls&gt;&lt;url&gt;&amp;lt;Go to ISI&amp;gt;://WOS:000264085300005&lt;/url&gt;&lt;url&gt;http://www.ncbi.nlm.nih.gov/pmc/articles/PMC2678752/pdf/nihms98179.pdf&lt;/url&gt;&lt;/related-urls&gt;&lt;/urls&gt;&lt;custom1&gt;Accept&lt;/custom1&gt;&lt;custom2&gt;Accept&lt;/custom2&gt;&lt;electronic-resource-num&gt;10.1016/j.childyouth.2008.08.006&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194)</w:t>
            </w:r>
            <w:r>
              <w:rPr>
                <w:color w:val="000000"/>
                <w:sz w:val="18"/>
                <w:szCs w:val="18"/>
              </w:rPr>
              <w:fldChar w:fldCharType="end"/>
            </w:r>
          </w:p>
        </w:tc>
        <w:tc>
          <w:tcPr>
            <w:tcW w:w="1346" w:type="dxa"/>
          </w:tcPr>
          <w:p w14:paraId="31420F1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alifornia, USA</w:t>
            </w:r>
          </w:p>
        </w:tc>
        <w:tc>
          <w:tcPr>
            <w:tcW w:w="1523" w:type="dxa"/>
          </w:tcPr>
          <w:p w14:paraId="4E4AB808"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hild-deviance</w:t>
            </w:r>
          </w:p>
        </w:tc>
        <w:tc>
          <w:tcPr>
            <w:tcW w:w="1559" w:type="dxa"/>
          </w:tcPr>
          <w:p w14:paraId="2382E559"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dolescents aged 14-16 years</w:t>
            </w:r>
          </w:p>
        </w:tc>
        <w:tc>
          <w:tcPr>
            <w:tcW w:w="2977" w:type="dxa"/>
          </w:tcPr>
          <w:p w14:paraId="6FA5440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xamine</w:t>
            </w:r>
            <w:r>
              <w:rPr>
                <w:color w:val="000000"/>
                <w:sz w:val="18"/>
                <w:szCs w:val="18"/>
              </w:rPr>
              <w:t>d</w:t>
            </w:r>
            <w:r w:rsidRPr="004C4ECF">
              <w:rPr>
                <w:color w:val="000000"/>
                <w:sz w:val="18"/>
                <w:szCs w:val="18"/>
              </w:rPr>
              <w:t xml:space="preserve"> whether density interacts with levels of parental monitoring to affect levels of deviance hierarchical linear modelling. Controlling fo</w:t>
            </w:r>
            <w:r>
              <w:rPr>
                <w:color w:val="000000"/>
                <w:sz w:val="18"/>
                <w:szCs w:val="18"/>
              </w:rPr>
              <w:t>r other correlates of deviance.</w:t>
            </w:r>
          </w:p>
        </w:tc>
        <w:tc>
          <w:tcPr>
            <w:tcW w:w="2506" w:type="dxa"/>
          </w:tcPr>
          <w:p w14:paraId="322F78F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Density of bars was associated with low parental </w:t>
            </w:r>
            <w:proofErr w:type="gramStart"/>
            <w:r w:rsidRPr="004C4ECF">
              <w:rPr>
                <w:color w:val="000000"/>
                <w:sz w:val="18"/>
                <w:szCs w:val="18"/>
              </w:rPr>
              <w:t>monitoring,</w:t>
            </w:r>
            <w:proofErr w:type="gramEnd"/>
            <w:r w:rsidRPr="004C4ECF">
              <w:rPr>
                <w:color w:val="000000"/>
                <w:sz w:val="18"/>
                <w:szCs w:val="18"/>
              </w:rPr>
              <w:t xml:space="preserve"> this interaction was related to higher reports of deviance among adolescents (off-premise and restaurants not significance).</w:t>
            </w:r>
          </w:p>
        </w:tc>
        <w:tc>
          <w:tcPr>
            <w:tcW w:w="2880" w:type="dxa"/>
          </w:tcPr>
          <w:p w14:paraId="62406D0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urvey - self-reported. 1) neighbourhood crime levels no included 2) social desirability bias in social deviance and parental monitoring measures 3) parental monitoring has low reliability</w:t>
            </w:r>
          </w:p>
        </w:tc>
      </w:tr>
      <w:tr w:rsidR="00BF208C" w:rsidRPr="004C4ECF" w14:paraId="324B5EC5" w14:textId="77777777" w:rsidTr="00596BD5">
        <w:trPr>
          <w:trHeight w:val="567"/>
        </w:trPr>
        <w:tc>
          <w:tcPr>
            <w:cnfStyle w:val="001000000000" w:firstRow="0" w:lastRow="0" w:firstColumn="1" w:lastColumn="0" w:oddVBand="0" w:evenVBand="0" w:oddHBand="0" w:evenHBand="0" w:firstRowFirstColumn="0" w:firstRowLastColumn="0" w:lastRowFirstColumn="0" w:lastRowLastColumn="0"/>
            <w:tcW w:w="1384" w:type="dxa"/>
          </w:tcPr>
          <w:p w14:paraId="07D07EFA"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lastRenderedPageBreak/>
              <w:t xml:space="preserve">Freisthler et al 2014 </w:t>
            </w:r>
            <w:r>
              <w:rPr>
                <w:color w:val="000000"/>
                <w:sz w:val="18"/>
                <w:szCs w:val="18"/>
              </w:rPr>
              <w:fldChar w:fldCharType="begin"/>
            </w:r>
            <w:r w:rsidR="00542598">
              <w:rPr>
                <w:color w:val="000000"/>
                <w:sz w:val="18"/>
                <w:szCs w:val="18"/>
              </w:rPr>
              <w:instrText xml:space="preserve"> ADDIN EN.CITE &lt;EndNote&gt;&lt;Cite&gt;&lt;Author&gt;Freisthler&lt;/Author&gt;&lt;Year&gt;2014&lt;/Year&gt;&lt;RecNum&gt;137&lt;/RecNum&gt;&lt;DisplayText&gt;(137)&lt;/DisplayText&gt;&lt;record&gt;&lt;rec-number&gt;137&lt;/rec-number&gt;&lt;foreign-keys&gt;&lt;key app="EN" db-id="avr05stv7arzs9erswtvftvb5xwz5ew2prxr" timestamp="1489632561"&gt;137&lt;/key&gt;&lt;/foreign-keys&gt;&lt;ref-type name="Journal Article"&gt;17&lt;/ref-type&gt;&lt;contributors&gt;&lt;authors&gt;&lt;author&gt;Freisthler, Bridget&lt;/author&gt;&lt;author&gt;Holmes, Megan R.&lt;/author&gt;&lt;author&gt;Wolf, Jennifer Price&lt;/author&gt;&lt;/authors&gt;&lt;/contributors&gt;&lt;titles&gt;&lt;title&gt;The dark side of social support: understanding the role of social support, drinking behaviors and alcohol outlets for child physical abuse&lt;/title&gt;&lt;secondary-title&gt;Child abuse &amp;amp; neglect&lt;/secondary-title&gt;&lt;/titles&gt;&lt;periodical&gt;&lt;full-title&gt;Child abuse &amp;amp; neglect&lt;/full-title&gt;&lt;/periodical&gt;&lt;pages&gt;1106-19&lt;/pages&gt;&lt;volume&gt;38&lt;/volume&gt;&lt;number&gt;6&lt;/number&gt;&lt;dates&gt;&lt;year&gt;2014&lt;/year&gt;&lt;pub-dates&gt;&lt;date&gt;2014 Jun (Epub 2014 Apr&lt;/date&gt;&lt;/pub-dates&gt;&lt;/dates&gt;&lt;isbn&gt;1873-7757&lt;/isbn&gt;&lt;accession-num&gt;MEDLINE:24726583&lt;/accession-num&gt;&lt;urls&gt;&lt;related-urls&gt;&lt;url&gt;&amp;lt;Go to ISI&amp;gt;://MEDLINE:24726583&lt;/url&gt;&lt;url&gt;http://ac.els-cdn.com/S0145213414001045/1-s2.0-S0145213414001045-main.pdf?_tid=b29926e2-a956-11e5-8d11-00000aab0f6c&amp;amp;acdnat=1450862733_6bc7833cde9fb0292d13620b7a8681c8&lt;/url&gt;&lt;/related-urls&gt;&lt;/urls&gt;&lt;custom1&gt;Accept&lt;/custom1&gt;&lt;custom2&gt;Accept&lt;/custom2&gt;&lt;electronic-resource-num&gt;10.1016/j.chiabu.2014.03.011&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37)</w:t>
            </w:r>
            <w:r>
              <w:rPr>
                <w:color w:val="000000"/>
                <w:sz w:val="18"/>
                <w:szCs w:val="18"/>
              </w:rPr>
              <w:fldChar w:fldCharType="end"/>
            </w:r>
          </w:p>
        </w:tc>
        <w:tc>
          <w:tcPr>
            <w:tcW w:w="1346" w:type="dxa"/>
          </w:tcPr>
          <w:p w14:paraId="64A3E05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50 (of 123) Californian cities, USA</w:t>
            </w:r>
          </w:p>
        </w:tc>
        <w:tc>
          <w:tcPr>
            <w:tcW w:w="1523" w:type="dxa"/>
          </w:tcPr>
          <w:p w14:paraId="7DE220D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hild maltreatment &amp; neglect</w:t>
            </w:r>
          </w:p>
        </w:tc>
        <w:tc>
          <w:tcPr>
            <w:tcW w:w="1559" w:type="dxa"/>
          </w:tcPr>
          <w:p w14:paraId="671239D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arents</w:t>
            </w:r>
          </w:p>
        </w:tc>
        <w:tc>
          <w:tcPr>
            <w:tcW w:w="2977" w:type="dxa"/>
          </w:tcPr>
          <w:p w14:paraId="414191E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how parental drinking level, location, density of outlets and types of is associated with child abuse. Telephone surveys with stratified random sample of parents across 50 randomly selected cities</w:t>
            </w:r>
            <w:r>
              <w:rPr>
                <w:color w:val="000000"/>
                <w:sz w:val="18"/>
                <w:szCs w:val="18"/>
              </w:rPr>
              <w:t xml:space="preserve"> (n= </w:t>
            </w:r>
            <w:r w:rsidRPr="004C4ECF">
              <w:rPr>
                <w:color w:val="000000"/>
                <w:sz w:val="18"/>
                <w:szCs w:val="18"/>
              </w:rPr>
              <w:t xml:space="preserve">3,023). Multilevel Poisson models. </w:t>
            </w:r>
          </w:p>
        </w:tc>
        <w:tc>
          <w:tcPr>
            <w:tcW w:w="2506" w:type="dxa"/>
          </w:tcPr>
          <w:p w14:paraId="0B86DF2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On-premise outlet density positively associated, and off-premise outlet density significantly negatively associated with child physical abuse. Social companionship moderated density harm relationship.</w:t>
            </w:r>
          </w:p>
        </w:tc>
        <w:tc>
          <w:tcPr>
            <w:tcW w:w="2880" w:type="dxa"/>
          </w:tcPr>
          <w:p w14:paraId="502B904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Low survey response rate (47.4%). Physical abuse self-reported by parents causing possible desirability response bias, although used voice automated interviewing for gather information on abuse. Sampled more </w:t>
            </w:r>
            <w:proofErr w:type="gramStart"/>
            <w:r w:rsidRPr="004C4ECF">
              <w:rPr>
                <w:color w:val="000000"/>
                <w:sz w:val="18"/>
                <w:szCs w:val="18"/>
              </w:rPr>
              <w:t>high income</w:t>
            </w:r>
            <w:proofErr w:type="gramEnd"/>
            <w:r w:rsidRPr="004C4ECF">
              <w:rPr>
                <w:color w:val="000000"/>
                <w:sz w:val="18"/>
                <w:szCs w:val="18"/>
              </w:rPr>
              <w:t xml:space="preserve"> parents (thus possibly underestimating child abuse) that state averages. Low reliability for some of the measures used. </w:t>
            </w:r>
          </w:p>
        </w:tc>
      </w:tr>
      <w:tr w:rsidR="00BF208C" w:rsidRPr="004C4ECF" w14:paraId="1ECF85B4" w14:textId="77777777" w:rsidTr="00596BD5">
        <w:trPr>
          <w:cnfStyle w:val="000000100000" w:firstRow="0" w:lastRow="0" w:firstColumn="0" w:lastColumn="0" w:oddVBand="0" w:evenVBand="0" w:oddHBand="1"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1384" w:type="dxa"/>
          </w:tcPr>
          <w:p w14:paraId="107F7706"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Fr</w:t>
            </w:r>
            <w:r>
              <w:rPr>
                <w:color w:val="000000"/>
                <w:sz w:val="18"/>
                <w:szCs w:val="18"/>
              </w:rPr>
              <w:t xml:space="preserve">eisthler et al 2014 </w:t>
            </w:r>
            <w:r>
              <w:rPr>
                <w:color w:val="000000"/>
                <w:sz w:val="18"/>
                <w:szCs w:val="18"/>
              </w:rPr>
              <w:fldChar w:fldCharType="begin"/>
            </w:r>
            <w:r w:rsidR="00542598">
              <w:rPr>
                <w:color w:val="000000"/>
                <w:sz w:val="18"/>
                <w:szCs w:val="18"/>
              </w:rPr>
              <w:instrText xml:space="preserve"> ADDIN EN.CITE &lt;EndNote&gt;&lt;Cite&gt;&lt;Author&gt;Freisthler&lt;/Author&gt;&lt;Year&gt;2014&lt;/Year&gt;&lt;RecNum&gt;138&lt;/RecNum&gt;&lt;DisplayText&gt;(127)&lt;/DisplayText&gt;&lt;record&gt;&lt;rec-number&gt;138&lt;/rec-number&gt;&lt;foreign-keys&gt;&lt;key app="EN" db-id="avr05stv7arzs9erswtvftvb5xwz5ew2prxr" timestamp="1489632562"&gt;138&lt;/key&gt;&lt;/foreign-keys&gt;&lt;ref-type name="Journal Article"&gt;17&lt;/ref-type&gt;&lt;contributors&gt;&lt;authors&gt;&lt;author&gt;Freisthler, B.&lt;/author&gt;&lt;author&gt;Johnson-Motoyama, M.&lt;/author&gt;&lt;author&gt;Kepple, N. J.&lt;/author&gt;&lt;/authors&gt;&lt;/contributors&gt;&lt;titles&gt;&lt;title&gt;Inadequate child supervision: The role of alcohol outlet density, parent drinking behaviors, and social support&lt;/title&gt;&lt;secondary-title&gt;Children and Youth Services Review&lt;/secondary-title&gt;&lt;/titles&gt;&lt;periodical&gt;&lt;full-title&gt;Children and Youth Services Review&lt;/full-title&gt;&lt;/periodical&gt;&lt;pages&gt;75-84&lt;/pages&gt;&lt;volume&gt;43&lt;/volume&gt;&lt;dates&gt;&lt;year&gt;2014&lt;/year&gt;&lt;pub-dates&gt;&lt;date&gt;Aug&lt;/date&gt;&lt;/pub-dates&gt;&lt;/dates&gt;&lt;isbn&gt;0190-7409&lt;/isbn&gt;&lt;accession-num&gt;WOS:000340224200009&lt;/accession-num&gt;&lt;urls&gt;&lt;related-urls&gt;&lt;url&gt;&amp;lt;Go to ISI&amp;gt;://WOS:000340224200009&lt;/url&gt;&lt;url&gt;http://www.ncbi.nlm.nih.gov/pmc/articles/PMC4104369/pdf/nihms594778.pdf&lt;/url&gt;&lt;/related-urls&gt;&lt;/urls&gt;&lt;custom1&gt;Accept&lt;/custom1&gt;&lt;custom2&gt;Accept&lt;/custom2&gt;&lt;electronic-resource-num&gt;10.1016/j.childyouth.2014.05.002&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127)</w:t>
            </w:r>
            <w:r>
              <w:rPr>
                <w:color w:val="000000"/>
                <w:sz w:val="18"/>
                <w:szCs w:val="18"/>
              </w:rPr>
              <w:fldChar w:fldCharType="end"/>
            </w:r>
          </w:p>
        </w:tc>
        <w:tc>
          <w:tcPr>
            <w:tcW w:w="1346" w:type="dxa"/>
          </w:tcPr>
          <w:p w14:paraId="0505D14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50 (of 123) Californian cities, USA</w:t>
            </w:r>
          </w:p>
        </w:tc>
        <w:tc>
          <w:tcPr>
            <w:tcW w:w="1523" w:type="dxa"/>
          </w:tcPr>
          <w:p w14:paraId="4B3AA88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hild maltreatment &amp; neglect</w:t>
            </w:r>
          </w:p>
        </w:tc>
        <w:tc>
          <w:tcPr>
            <w:tcW w:w="1559" w:type="dxa"/>
          </w:tcPr>
          <w:p w14:paraId="245FEFB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arents</w:t>
            </w:r>
          </w:p>
        </w:tc>
        <w:tc>
          <w:tcPr>
            <w:tcW w:w="2977" w:type="dxa"/>
          </w:tcPr>
          <w:p w14:paraId="0F7B89C3"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bCs/>
                <w:iCs/>
                <w:color w:val="000000"/>
                <w:sz w:val="18"/>
                <w:szCs w:val="18"/>
              </w:rPr>
              <w:t>Examined how parental drinking and outlet density effect child neglect controlling for caregiver and child characteristics. Same dataset as Freisthler et al 2014 [99].</w:t>
            </w:r>
          </w:p>
        </w:tc>
        <w:tc>
          <w:tcPr>
            <w:tcW w:w="2506" w:type="dxa"/>
          </w:tcPr>
          <w:p w14:paraId="1160A84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On-premise outlet density positively associated with leaving children home alone Off-premise outlet density was negatively associated with leaving children home alone or in a car.</w:t>
            </w:r>
          </w:p>
        </w:tc>
        <w:tc>
          <w:tcPr>
            <w:tcW w:w="2880" w:type="dxa"/>
          </w:tcPr>
          <w:p w14:paraId="442371B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rFonts w:eastAsia="Times New Roman" w:cs="Times New Roman"/>
                <w:color w:val="000000"/>
                <w:sz w:val="18"/>
                <w:szCs w:val="18"/>
                <w:lang w:eastAsia="en-AU"/>
              </w:rPr>
              <w:t>Same as those listed for Freisthler et al 2014 [99]</w:t>
            </w:r>
          </w:p>
        </w:tc>
      </w:tr>
      <w:tr w:rsidR="00BF208C" w:rsidRPr="004C4ECF" w14:paraId="54F16723" w14:textId="77777777" w:rsidTr="00596BD5">
        <w:trPr>
          <w:trHeight w:val="1457"/>
        </w:trPr>
        <w:tc>
          <w:tcPr>
            <w:cnfStyle w:val="001000000000" w:firstRow="0" w:lastRow="0" w:firstColumn="1" w:lastColumn="0" w:oddVBand="0" w:evenVBand="0" w:oddHBand="0" w:evenHBand="0" w:firstRowFirstColumn="0" w:firstRowLastColumn="0" w:lastRowFirstColumn="0" w:lastRowLastColumn="0"/>
            <w:tcW w:w="1384" w:type="dxa"/>
          </w:tcPr>
          <w:p w14:paraId="1A4911A6"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 xml:space="preserve">Freisthler </w:t>
            </w:r>
            <w:r>
              <w:rPr>
                <w:color w:val="000000"/>
                <w:sz w:val="18"/>
                <w:szCs w:val="18"/>
              </w:rPr>
              <w:t xml:space="preserve">et al 2015 </w:t>
            </w:r>
            <w:r>
              <w:rPr>
                <w:color w:val="000000"/>
                <w:sz w:val="18"/>
                <w:szCs w:val="18"/>
              </w:rPr>
              <w:fldChar w:fldCharType="begin"/>
            </w:r>
            <w:r w:rsidR="00542598">
              <w:rPr>
                <w:color w:val="000000"/>
                <w:sz w:val="18"/>
                <w:szCs w:val="18"/>
              </w:rPr>
              <w:instrText xml:space="preserve"> ADDIN EN.CITE &lt;EndNote&gt;&lt;Cite&gt;&lt;Author&gt;Freisthler&lt;/Author&gt;&lt;Year&gt;2015&lt;/Year&gt;&lt;RecNum&gt;139&lt;/RecNum&gt;&lt;DisplayText&gt;(126)&lt;/DisplayText&gt;&lt;record&gt;&lt;rec-number&gt;139&lt;/rec-number&gt;&lt;foreign-keys&gt;&lt;key app="EN" db-id="avr05stv7arzs9erswtvftvb5xwz5ew2prxr" timestamp="1489632563"&gt;139&lt;/key&gt;&lt;/foreign-keys&gt;&lt;ref-type name="Journal Article"&gt;17&lt;/ref-type&gt;&lt;contributors&gt;&lt;authors&gt;&lt;author&gt;Freisthler, Bridget&lt;/author&gt;&lt;author&gt;Maguire-Jack, Kathryn&lt;/author&gt;&lt;/authors&gt;&lt;/contributors&gt;&lt;titles&gt;&lt;title&gt;Understanding the Interplay Between Neighborhood Structural Factors, Social Processes, and Alcohol Outlets on Child Physical Abuse&lt;/title&gt;&lt;secondary-title&gt;Child maltreatment&lt;/secondary-title&gt;&lt;/titles&gt;&lt;periodical&gt;&lt;full-title&gt;Child maltreatment&lt;/full-title&gt;&lt;/periodical&gt;&lt;pages&gt;268-77&lt;/pages&gt;&lt;volume&gt;20&lt;/volume&gt;&lt;number&gt;4&lt;/number&gt;&lt;dates&gt;&lt;year&gt;2015&lt;/year&gt;&lt;pub-dates&gt;&lt;date&gt;2015 Nov (Epub 2015 Aug&lt;/date&gt;&lt;/pub-dates&gt;&lt;/dates&gt;&lt;isbn&gt;1552-6119&lt;/isbn&gt;&lt;accession-num&gt;MEDLINE:26251328&lt;/accession-num&gt;&lt;urls&gt;&lt;related-urls&gt;&lt;url&gt;&amp;lt;Go to ISI&amp;gt;://MEDLINE:26251328&lt;/url&gt;&lt;url&gt;http://cmx.sagepub.com/content/20/4/268.full.pdf&lt;/url&gt;&lt;/related-urls&gt;&lt;/urls&gt;&lt;custom1&gt;Accept&lt;/custom1&gt;&lt;custom2&gt;Accept&lt;/custom2&gt;&lt;electronic-resource-num&gt;10.1177/1077559515598000&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26)</w:t>
            </w:r>
            <w:r>
              <w:rPr>
                <w:color w:val="000000"/>
                <w:sz w:val="18"/>
                <w:szCs w:val="18"/>
              </w:rPr>
              <w:fldChar w:fldCharType="end"/>
            </w:r>
          </w:p>
        </w:tc>
        <w:tc>
          <w:tcPr>
            <w:tcW w:w="1346" w:type="dxa"/>
          </w:tcPr>
          <w:p w14:paraId="0036DD2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50 (of 123) Californian cities, USA</w:t>
            </w:r>
          </w:p>
        </w:tc>
        <w:tc>
          <w:tcPr>
            <w:tcW w:w="1523" w:type="dxa"/>
          </w:tcPr>
          <w:p w14:paraId="53CFF950"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hild maltreatment &amp; neglect</w:t>
            </w:r>
          </w:p>
        </w:tc>
        <w:tc>
          <w:tcPr>
            <w:tcW w:w="1559" w:type="dxa"/>
          </w:tcPr>
          <w:p w14:paraId="6C9C567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arents</w:t>
            </w:r>
          </w:p>
        </w:tc>
        <w:tc>
          <w:tcPr>
            <w:tcW w:w="2977" w:type="dxa"/>
          </w:tcPr>
          <w:p w14:paraId="44AE0AB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association of outlet density with child abuse, considering social neighbourhood disorder and interactions between residents. </w:t>
            </w:r>
            <w:r w:rsidRPr="004C4ECF">
              <w:rPr>
                <w:bCs/>
                <w:iCs/>
                <w:color w:val="000000"/>
                <w:sz w:val="18"/>
                <w:szCs w:val="18"/>
              </w:rPr>
              <w:t>Same dataset as Freisthler et al 2014 [99].</w:t>
            </w:r>
          </w:p>
        </w:tc>
        <w:tc>
          <w:tcPr>
            <w:tcW w:w="2506" w:type="dxa"/>
          </w:tcPr>
          <w:p w14:paraId="63DEEA12"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On- or off-premise outlet densities were associated with child abuse once neighbourhood and social processes were accounted for.</w:t>
            </w:r>
          </w:p>
        </w:tc>
        <w:tc>
          <w:tcPr>
            <w:tcW w:w="2880" w:type="dxa"/>
          </w:tcPr>
          <w:p w14:paraId="79C6A69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rFonts w:eastAsia="Times New Roman" w:cs="Times New Roman"/>
                <w:color w:val="000000"/>
                <w:sz w:val="18"/>
                <w:szCs w:val="18"/>
                <w:lang w:eastAsia="en-AU"/>
              </w:rPr>
              <w:t>Same as those listed for Freisthler et al 2014 [99]</w:t>
            </w:r>
          </w:p>
        </w:tc>
      </w:tr>
      <w:tr w:rsidR="00BF208C" w:rsidRPr="004C4ECF" w14:paraId="11E91C86" w14:textId="77777777" w:rsidTr="00596BD5">
        <w:trPr>
          <w:cnfStyle w:val="000000100000" w:firstRow="0" w:lastRow="0" w:firstColumn="0" w:lastColumn="0" w:oddVBand="0" w:evenVBand="0" w:oddHBand="1" w:evenHBand="0" w:firstRowFirstColumn="0" w:firstRowLastColumn="0" w:lastRowFirstColumn="0" w:lastRowLastColumn="0"/>
          <w:trHeight w:val="1846"/>
        </w:trPr>
        <w:tc>
          <w:tcPr>
            <w:cnfStyle w:val="001000000000" w:firstRow="0" w:lastRow="0" w:firstColumn="1" w:lastColumn="0" w:oddVBand="0" w:evenVBand="0" w:oddHBand="0" w:evenHBand="0" w:firstRowFirstColumn="0" w:firstRowLastColumn="0" w:lastRowFirstColumn="0" w:lastRowLastColumn="0"/>
            <w:tcW w:w="1384" w:type="dxa"/>
          </w:tcPr>
          <w:p w14:paraId="4C0E8ECB"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Goldstick et al</w:t>
            </w:r>
            <w:r>
              <w:rPr>
                <w:color w:val="000000"/>
                <w:sz w:val="18"/>
                <w:szCs w:val="18"/>
              </w:rPr>
              <w:t xml:space="preserve"> 2015 </w:t>
            </w:r>
            <w:r>
              <w:rPr>
                <w:color w:val="000000"/>
                <w:sz w:val="18"/>
                <w:szCs w:val="18"/>
              </w:rPr>
              <w:fldChar w:fldCharType="begin"/>
            </w:r>
            <w:r w:rsidR="00542598">
              <w:rPr>
                <w:color w:val="000000"/>
                <w:sz w:val="18"/>
                <w:szCs w:val="18"/>
              </w:rPr>
              <w:instrText xml:space="preserve"> ADDIN EN.CITE &lt;EndNote&gt;&lt;Cite&gt;&lt;Author&gt;Goldstick&lt;/Author&gt;&lt;Year&gt;2015&lt;/Year&gt;&lt;RecNum&gt;140&lt;/RecNum&gt;&lt;DisplayText&gt;(195)&lt;/DisplayText&gt;&lt;record&gt;&lt;rec-number&gt;140&lt;/rec-number&gt;&lt;foreign-keys&gt;&lt;key app="EN" db-id="avr05stv7arzs9erswtvftvb5xwz5ew2prxr" timestamp="1489632564"&gt;140&lt;/key&gt;&lt;/foreign-keys&gt;&lt;ref-type name="Journal Article"&gt;17&lt;/ref-type&gt;&lt;contributors&gt;&lt;authors&gt;&lt;author&gt;Goldstick, Jason Elliott&lt;/author&gt;&lt;author&gt;Lipton, Robert I.&lt;/author&gt;&lt;author&gt;Carter, Patrick&lt;/author&gt;&lt;author&gt;Stoddard, Sarah A.&lt;/author&gt;&lt;author&gt;Newton, Manya F.&lt;/author&gt;&lt;author&gt;Reischl, Thomas&lt;/author&gt;&lt;author&gt;Walton, Maureen&lt;/author&gt;&lt;author&gt;Zimmerman, Marc A.&lt;/author&gt;&lt;author&gt;Cunningham, Rebecca M.&lt;/author&gt;&lt;/authors&gt;&lt;/contributors&gt;&lt;titles&gt;&lt;title&gt;The Effect of Neighborhood Context on the Relationship Between Substance Misuse and Weapons Aggression in Urban Adolescents Seeking ED Care&lt;/title&gt;&lt;secondary-title&gt;Substance use &amp;amp; misuse&lt;/secondary-title&gt;&lt;/titles&gt;&lt;periodical&gt;&lt;full-title&gt;Substance Use &amp;amp; Misuse&lt;/full-title&gt;&lt;/periodical&gt;&lt;pages&gt;674-84&lt;/pages&gt;&lt;volume&gt;50&lt;/volume&gt;&lt;number&gt;5&lt;/number&gt;&lt;dates&gt;&lt;year&gt;2015&lt;/year&gt;&lt;pub-dates&gt;&lt;date&gt;2015 Apr (Epub 2015 Jan&lt;/date&gt;&lt;/pub-dates&gt;&lt;/dates&gt;&lt;isbn&gt;1532-2491&lt;/isbn&gt;&lt;accession-num&gt;MEDLINE:25607807&lt;/accession-num&gt;&lt;urls&gt;&lt;related-urls&gt;&lt;url&gt;&amp;lt;Go to ISI&amp;gt;://MEDLINE:25607807&lt;/url&gt;&lt;/related-urls&gt;&lt;/urls&gt;&lt;custom1&gt;Accept&lt;/custom1&gt;&lt;custom2&gt;Accept&lt;/custom2&gt;&lt;electronic-resource-num&gt;10.3109/10826084.2014.998235&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95)</w:t>
            </w:r>
            <w:r>
              <w:rPr>
                <w:color w:val="000000"/>
                <w:sz w:val="18"/>
                <w:szCs w:val="18"/>
              </w:rPr>
              <w:fldChar w:fldCharType="end"/>
            </w:r>
          </w:p>
        </w:tc>
        <w:tc>
          <w:tcPr>
            <w:tcW w:w="1346" w:type="dxa"/>
          </w:tcPr>
          <w:p w14:paraId="6588DCDB"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Flint, USA</w:t>
            </w:r>
          </w:p>
        </w:tc>
        <w:tc>
          <w:tcPr>
            <w:tcW w:w="1523" w:type="dxa"/>
          </w:tcPr>
          <w:p w14:paraId="4E8DB8F7"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Violence</w:t>
            </w:r>
          </w:p>
        </w:tc>
        <w:tc>
          <w:tcPr>
            <w:tcW w:w="1559" w:type="dxa"/>
          </w:tcPr>
          <w:p w14:paraId="2DFDBBC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14-24 yr olds</w:t>
            </w:r>
          </w:p>
        </w:tc>
        <w:tc>
          <w:tcPr>
            <w:tcW w:w="2977" w:type="dxa"/>
          </w:tcPr>
          <w:p w14:paraId="7A1A08F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the relationship of substance use and weapon aggression is influenced by community-level variables. </w:t>
            </w:r>
          </w:p>
        </w:tc>
        <w:tc>
          <w:tcPr>
            <w:tcW w:w="2506" w:type="dxa"/>
          </w:tcPr>
          <w:p w14:paraId="53D73B6E"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simple relationships between outlet measures and weapon aggression. Off-premise density mediated the relationship between cannabis use and aggression - more packaged outlets reduced the size of this relationship</w:t>
            </w:r>
          </w:p>
        </w:tc>
        <w:tc>
          <w:tcPr>
            <w:tcW w:w="2880" w:type="dxa"/>
          </w:tcPr>
          <w:p w14:paraId="030FD84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S</w:t>
            </w:r>
            <w:r w:rsidRPr="004C4ECF">
              <w:rPr>
                <w:color w:val="000000"/>
                <w:sz w:val="18"/>
                <w:szCs w:val="18"/>
              </w:rPr>
              <w:t>elf-report</w:t>
            </w:r>
            <w:r>
              <w:rPr>
                <w:color w:val="000000"/>
                <w:sz w:val="18"/>
                <w:szCs w:val="18"/>
              </w:rPr>
              <w:t>. Single city may limit generalizability.</w:t>
            </w:r>
            <w:r w:rsidRPr="004C4ECF">
              <w:rPr>
                <w:color w:val="000000"/>
                <w:sz w:val="18"/>
                <w:szCs w:val="18"/>
              </w:rPr>
              <w:t xml:space="preserve"> </w:t>
            </w:r>
            <w:r>
              <w:rPr>
                <w:color w:val="000000"/>
                <w:sz w:val="18"/>
                <w:szCs w:val="18"/>
              </w:rPr>
              <w:t>A</w:t>
            </w:r>
            <w:r w:rsidRPr="004C4ECF">
              <w:rPr>
                <w:color w:val="000000"/>
                <w:sz w:val="18"/>
                <w:szCs w:val="18"/>
              </w:rPr>
              <w:t xml:space="preserve"> non-general population sample</w:t>
            </w:r>
            <w:r>
              <w:rPr>
                <w:color w:val="000000"/>
                <w:sz w:val="18"/>
                <w:szCs w:val="18"/>
              </w:rPr>
              <w:t>.</w:t>
            </w:r>
          </w:p>
        </w:tc>
      </w:tr>
      <w:tr w:rsidR="00BF208C" w:rsidRPr="004C4ECF" w14:paraId="45A49000" w14:textId="77777777" w:rsidTr="00596BD5">
        <w:trPr>
          <w:trHeight w:val="561"/>
        </w:trPr>
        <w:tc>
          <w:tcPr>
            <w:cnfStyle w:val="001000000000" w:firstRow="0" w:lastRow="0" w:firstColumn="1" w:lastColumn="0" w:oddVBand="0" w:evenVBand="0" w:oddHBand="0" w:evenHBand="0" w:firstRowFirstColumn="0" w:firstRowLastColumn="0" w:lastRowFirstColumn="0" w:lastRowLastColumn="0"/>
            <w:tcW w:w="1384" w:type="dxa"/>
          </w:tcPr>
          <w:p w14:paraId="36F7F668"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Gruenwald et al 2014 </w:t>
            </w:r>
            <w:r>
              <w:rPr>
                <w:color w:val="000000"/>
                <w:sz w:val="18"/>
                <w:szCs w:val="18"/>
              </w:rPr>
              <w:fldChar w:fldCharType="begin"/>
            </w:r>
            <w:r w:rsidR="00542598">
              <w:rPr>
                <w:color w:val="000000"/>
                <w:sz w:val="18"/>
                <w:szCs w:val="18"/>
              </w:rPr>
              <w:instrText xml:space="preserve"> ADDIN EN.CITE &lt;EndNote&gt;&lt;Cite&gt;&lt;Author&gt;Gruenewald&lt;/Author&gt;&lt;Year&gt;2014&lt;/Year&gt;&lt;RecNum&gt;141&lt;/RecNum&gt;&lt;DisplayText&gt;(196)&lt;/DisplayText&gt;&lt;record&gt;&lt;rec-number&gt;141&lt;/rec-number&gt;&lt;foreign-keys&gt;&lt;key app="EN" db-id="avr05stv7arzs9erswtvftvb5xwz5ew2prxr" timestamp="1489632566"&gt;141&lt;/key&gt;&lt;/foreign-keys&gt;&lt;ref-type name="Journal Article"&gt;17&lt;/ref-type&gt;&lt;contributors&gt;&lt;authors&gt;&lt;author&gt;Gruenewald, Paul J.&lt;/author&gt;&lt;author&gt;Remer, Lillian G.&lt;/author&gt;&lt;author&gt;LaScala, Elizabeth A.&lt;/author&gt;&lt;/authors&gt;&lt;/contributors&gt;&lt;titles&gt;&lt;title&gt;Testing a social ecological model of alcohol use: the California 50-city study&lt;/title&gt;&lt;secondary-title&gt;Addiction (Abingdon, England)&lt;/secondary-title&gt;&lt;/titles&gt;&lt;periodical&gt;&lt;full-title&gt;Addiction (Abingdon, England)&lt;/full-title&gt;&lt;/periodical&gt;&lt;pages&gt;736-45&lt;/pages&gt;&lt;volume&gt;109&lt;/volume&gt;&lt;number&gt;5&lt;/number&gt;&lt;dates&gt;&lt;year&gt;2014&lt;/year&gt;&lt;pub-dates&gt;&lt;date&gt;2014 May (Epub 2014 Jan&lt;/date&gt;&lt;/pub-dates&gt;&lt;/dates&gt;&lt;isbn&gt;1360-0443&lt;/isbn&gt;&lt;accession-num&gt;MEDLINE:24304295&lt;/accession-num&gt;&lt;urls&gt;&lt;related-urls&gt;&lt;url&gt;&amp;lt;Go to ISI&amp;gt;://MEDLINE:24304295&lt;/url&gt;&lt;url&gt;http://onlinelibrary.wiley.com/store/10.1111/add.12438/asset/add12438.pdf?v=1&amp;amp;t=iiim555u&amp;amp;s=5ab62d541d29f22c89c01a6aa9293a616c8f64aa&lt;/url&gt;&lt;/related-urls&gt;&lt;/urls&gt;&lt;custom1&gt;Accept&lt;/custom1&gt;&lt;custom2&gt;Accept&lt;/custom2&gt;&lt;electronic-resource-num&gt;10.1111/add.12438&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96)</w:t>
            </w:r>
            <w:r>
              <w:rPr>
                <w:color w:val="000000"/>
                <w:sz w:val="18"/>
                <w:szCs w:val="18"/>
              </w:rPr>
              <w:fldChar w:fldCharType="end"/>
            </w:r>
          </w:p>
        </w:tc>
        <w:tc>
          <w:tcPr>
            <w:tcW w:w="1346" w:type="dxa"/>
          </w:tcPr>
          <w:p w14:paraId="61B4C75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50 cities, California, USA</w:t>
            </w:r>
          </w:p>
        </w:tc>
        <w:tc>
          <w:tcPr>
            <w:tcW w:w="1523" w:type="dxa"/>
          </w:tcPr>
          <w:p w14:paraId="6F4FA94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oblem drinking &amp; consumption</w:t>
            </w:r>
          </w:p>
        </w:tc>
        <w:tc>
          <w:tcPr>
            <w:tcW w:w="1559" w:type="dxa"/>
          </w:tcPr>
          <w:p w14:paraId="5E1EA2E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585C26BF"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association of demographics and personality characteristics of individuals, city-level environmental characteristics </w:t>
            </w:r>
            <w:r w:rsidRPr="004C4ECF">
              <w:rPr>
                <w:color w:val="000000"/>
                <w:sz w:val="18"/>
                <w:szCs w:val="18"/>
              </w:rPr>
              <w:lastRenderedPageBreak/>
              <w:t xml:space="preserve">(incl. outlet density, collective efficacy, residential stability and disorganization) on drinking patterns and use of drinking contexts. </w:t>
            </w:r>
          </w:p>
        </w:tc>
        <w:tc>
          <w:tcPr>
            <w:tcW w:w="2506" w:type="dxa"/>
          </w:tcPr>
          <w:p w14:paraId="62475B6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lastRenderedPageBreak/>
              <w:t>On-premise outlet densities related to drinking frequencies and volumes; greater proportions of bars among on-</w:t>
            </w:r>
            <w:r w:rsidRPr="004C4ECF">
              <w:rPr>
                <w:color w:val="000000"/>
                <w:sz w:val="18"/>
                <w:szCs w:val="18"/>
              </w:rPr>
              <w:lastRenderedPageBreak/>
              <w:t>premise establishments were related to greater drinking frequencies, quantities, heavy drinking and volumes used. No significant association for off-premise outlets.</w:t>
            </w:r>
          </w:p>
        </w:tc>
        <w:tc>
          <w:tcPr>
            <w:tcW w:w="2880" w:type="dxa"/>
          </w:tcPr>
          <w:p w14:paraId="66898AF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rFonts w:eastAsia="Times New Roman" w:cs="Times New Roman"/>
                <w:color w:val="000000"/>
                <w:sz w:val="18"/>
                <w:szCs w:val="18"/>
                <w:lang w:eastAsia="en-AU"/>
              </w:rPr>
              <w:lastRenderedPageBreak/>
              <w:t xml:space="preserve">Large geographical unit of analysis (city-level). Low survey response rate (48%). Assume participants pass by alcohol outlets within 500m </w:t>
            </w:r>
            <w:r w:rsidRPr="004C4ECF">
              <w:rPr>
                <w:rFonts w:eastAsia="Times New Roman" w:cs="Times New Roman"/>
                <w:color w:val="000000"/>
                <w:sz w:val="18"/>
                <w:szCs w:val="18"/>
                <w:lang w:eastAsia="en-AU"/>
              </w:rPr>
              <w:lastRenderedPageBreak/>
              <w:t>of homes.</w:t>
            </w:r>
          </w:p>
        </w:tc>
      </w:tr>
      <w:tr w:rsidR="00BF208C" w:rsidRPr="004C4ECF" w14:paraId="4C80EDA5" w14:textId="77777777" w:rsidTr="00596BD5">
        <w:trPr>
          <w:cnfStyle w:val="000000100000" w:firstRow="0" w:lastRow="0" w:firstColumn="0" w:lastColumn="0" w:oddVBand="0" w:evenVBand="0" w:oddHBand="1" w:evenHBand="0" w:firstRowFirstColumn="0" w:firstRowLastColumn="0" w:lastRowFirstColumn="0" w:lastRowLastColumn="0"/>
          <w:trHeight w:val="1009"/>
        </w:trPr>
        <w:tc>
          <w:tcPr>
            <w:cnfStyle w:val="001000000000" w:firstRow="0" w:lastRow="0" w:firstColumn="1" w:lastColumn="0" w:oddVBand="0" w:evenVBand="0" w:oddHBand="0" w:evenHBand="0" w:firstRowFirstColumn="0" w:firstRowLastColumn="0" w:lastRowFirstColumn="0" w:lastRowLastColumn="0"/>
            <w:tcW w:w="1384" w:type="dxa"/>
          </w:tcPr>
          <w:p w14:paraId="55353647"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lastRenderedPageBreak/>
              <w:t xml:space="preserve">Huckle et al 2008 </w:t>
            </w:r>
            <w:r>
              <w:rPr>
                <w:color w:val="000000"/>
                <w:sz w:val="18"/>
                <w:szCs w:val="18"/>
              </w:rPr>
              <w:fldChar w:fldCharType="begin"/>
            </w:r>
            <w:r w:rsidR="00542598">
              <w:rPr>
                <w:color w:val="000000"/>
                <w:sz w:val="18"/>
                <w:szCs w:val="18"/>
              </w:rPr>
              <w:instrText xml:space="preserve"> ADDIN EN.CITE &lt;EndNote&gt;&lt;Cite&gt;&lt;Author&gt;Huckle&lt;/Author&gt;&lt;Year&gt;2008&lt;/Year&gt;&lt;RecNum&gt;142&lt;/RecNum&gt;&lt;DisplayText&gt;(97)&lt;/DisplayText&gt;&lt;record&gt;&lt;rec-number&gt;142&lt;/rec-number&gt;&lt;foreign-keys&gt;&lt;key app="EN" db-id="avr05stv7arzs9erswtvftvb5xwz5ew2prxr" timestamp="1489632566"&gt;142&lt;/key&gt;&lt;/foreign-keys&gt;&lt;ref-type name="Journal Article"&gt;17&lt;/ref-type&gt;&lt;contributors&gt;&lt;authors&gt;&lt;author&gt;Huckle, Taisia&lt;/author&gt;&lt;author&gt;Huakau, John&lt;/author&gt;&lt;author&gt;Sweetsur, Paul&lt;/author&gt;&lt;author&gt;Huisman, Otto&lt;/author&gt;&lt;author&gt;Casswell, Sally&lt;/author&gt;&lt;/authors&gt;&lt;/contributors&gt;&lt;titles&gt;&lt;title&gt;Density of alcohol outlets and teenage drinking: living in an alcogenic environment is associated with higher consumption in a metropolitan setting&lt;/title&gt;&lt;secondary-title&gt;Addiction (Abingdon, England)&lt;/secondary-title&gt;&lt;/titles&gt;&lt;periodical&gt;&lt;full-title&gt;Addiction (Abingdon, England)&lt;/full-title&gt;&lt;/periodical&gt;&lt;pages&gt;1614-21&lt;/pages&gt;&lt;volume&gt;103&lt;/volume&gt;&lt;number&gt;10&lt;/number&gt;&lt;dates&gt;&lt;year&gt;2008&lt;/year&gt;&lt;pub-dates&gt;&lt;date&gt;2008&lt;/date&gt;&lt;/pub-dates&gt;&lt;/dates&gt;&lt;isbn&gt;1360-0443&lt;/isbn&gt;&lt;accession-num&gt;MEDLINE:18821871&lt;/accession-num&gt;&lt;call-num&gt;Accept&lt;/call-num&gt;&lt;reviewed-item&gt;Accept&lt;/reviewed-item&gt;&lt;urls&gt;&lt;related-urls&gt;&lt;url&gt;&amp;lt;Go to ISI&amp;gt;://MEDLINE:18821871&lt;/url&gt;&lt;url&gt;http://onlinelibrary.wiley.com/store/10.1111/j.1360-0443.2008.02318.x/asset/j.1360-0443.2008.02318.x.pdf?v=1&amp;amp;t=iiim62z7&amp;amp;s=e3aedb44bb916510f7a389e53dc250be08cf3708&lt;/url&gt;&lt;/related-urls&gt;&lt;/urls&gt;&lt;custom1&gt;Accept&lt;/custom1&gt;&lt;custom2&gt;Accept&lt;/custom2&gt;&lt;custom6&gt;Accept&lt;/custom6&gt;&lt;custom7&gt;Accept&lt;/custom7&gt;&lt;electronic-resource-num&gt;10.1111/j.1360-0443.2008.02318.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7)</w:t>
            </w:r>
            <w:r>
              <w:rPr>
                <w:color w:val="000000"/>
                <w:sz w:val="18"/>
                <w:szCs w:val="18"/>
              </w:rPr>
              <w:fldChar w:fldCharType="end"/>
            </w:r>
          </w:p>
        </w:tc>
        <w:tc>
          <w:tcPr>
            <w:tcW w:w="1346" w:type="dxa"/>
          </w:tcPr>
          <w:p w14:paraId="7570194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uckland, New Zealand</w:t>
            </w:r>
          </w:p>
        </w:tc>
        <w:tc>
          <w:tcPr>
            <w:tcW w:w="1523" w:type="dxa"/>
          </w:tcPr>
          <w:p w14:paraId="6887CB88"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3C980689"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teenagers</w:t>
            </w:r>
          </w:p>
        </w:tc>
        <w:tc>
          <w:tcPr>
            <w:tcW w:w="2977" w:type="dxa"/>
          </w:tcPr>
          <w:p w14:paraId="2F3F7F5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xamined the a</w:t>
            </w:r>
            <w:r w:rsidRPr="004C4ECF">
              <w:rPr>
                <w:color w:val="000000"/>
                <w:sz w:val="18"/>
                <w:szCs w:val="18"/>
              </w:rPr>
              <w:t xml:space="preserve">ssociation between self-reported consumption and outlet density and willingness to sell to underage measure. </w:t>
            </w:r>
          </w:p>
        </w:tc>
        <w:tc>
          <w:tcPr>
            <w:tcW w:w="2506" w:type="dxa"/>
          </w:tcPr>
          <w:p w14:paraId="3205616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Density predicted typical quantity significantly, but not frequency or frequency of drunkenness (although p=0.06)</w:t>
            </w:r>
          </w:p>
        </w:tc>
        <w:tc>
          <w:tcPr>
            <w:tcW w:w="2880" w:type="dxa"/>
          </w:tcPr>
          <w:p w14:paraId="1376B81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n-drinkers excluded</w:t>
            </w:r>
            <w:r>
              <w:rPr>
                <w:color w:val="000000"/>
                <w:sz w:val="18"/>
                <w:szCs w:val="18"/>
              </w:rPr>
              <w:t>.</w:t>
            </w:r>
          </w:p>
        </w:tc>
      </w:tr>
      <w:tr w:rsidR="00BF208C" w:rsidRPr="004C4ECF" w14:paraId="5EBEC701" w14:textId="77777777" w:rsidTr="00596BD5">
        <w:trPr>
          <w:trHeight w:val="1689"/>
        </w:trPr>
        <w:tc>
          <w:tcPr>
            <w:cnfStyle w:val="001000000000" w:firstRow="0" w:lastRow="0" w:firstColumn="1" w:lastColumn="0" w:oddVBand="0" w:evenVBand="0" w:oddHBand="0" w:evenHBand="0" w:firstRowFirstColumn="0" w:firstRowLastColumn="0" w:lastRowFirstColumn="0" w:lastRowLastColumn="0"/>
            <w:tcW w:w="1384" w:type="dxa"/>
          </w:tcPr>
          <w:p w14:paraId="0929C1FD"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Iritani et al 2014 </w:t>
            </w:r>
            <w:r>
              <w:rPr>
                <w:color w:val="000000"/>
                <w:sz w:val="18"/>
                <w:szCs w:val="18"/>
              </w:rPr>
              <w:fldChar w:fldCharType="begin"/>
            </w:r>
            <w:r w:rsidR="00542598">
              <w:rPr>
                <w:color w:val="000000"/>
                <w:sz w:val="18"/>
                <w:szCs w:val="18"/>
              </w:rPr>
              <w:instrText xml:space="preserve"> ADDIN EN.CITE &lt;EndNote&gt;&lt;Cite&gt;&lt;Author&gt;Iritani&lt;/Author&gt;&lt;Year&gt;2013&lt;/Year&gt;&lt;RecNum&gt;143&lt;/RecNum&gt;&lt;DisplayText&gt;(118)&lt;/DisplayText&gt;&lt;record&gt;&lt;rec-number&gt;143&lt;/rec-number&gt;&lt;foreign-keys&gt;&lt;key app="EN" db-id="avr05stv7arzs9erswtvftvb5xwz5ew2prxr" timestamp="1489632568"&gt;143&lt;/key&gt;&lt;/foreign-keys&gt;&lt;ref-type name="Journal Article"&gt;17&lt;/ref-type&gt;&lt;contributors&gt;&lt;authors&gt;&lt;author&gt;Iritani, B. J.&lt;/author&gt;&lt;author&gt;Waller, M. W.&lt;/author&gt;&lt;author&gt;Halpern, C. T.&lt;/author&gt;&lt;author&gt;Moracco, K. E.&lt;/author&gt;&lt;author&gt;Christ, S. L.&lt;/author&gt;&lt;author&gt;Flewelling, R. L.&lt;/author&gt;&lt;/authors&gt;&lt;/contributors&gt;&lt;titles&gt;&lt;title&gt;Alcohol Outlet Density and Young Women&amp;apos;s Perpetration of Violence Toward Male Intimate Partners&lt;/title&gt;&lt;secondary-title&gt;Journal of Family Violence&lt;/secondary-title&gt;&lt;/titles&gt;&lt;periodical&gt;&lt;full-title&gt;Journal of Family Violence&lt;/full-title&gt;&lt;/periodical&gt;&lt;pages&gt;459-470&lt;/pages&gt;&lt;volume&gt;28&lt;/volume&gt;&lt;number&gt;5&lt;/number&gt;&lt;dates&gt;&lt;year&gt;2013&lt;/year&gt;&lt;pub-dates&gt;&lt;date&gt;Jul&lt;/date&gt;&lt;/pub-dates&gt;&lt;/dates&gt;&lt;isbn&gt;0885-7482&lt;/isbn&gt;&lt;accession-num&gt;WOS:000320314300004&lt;/accession-num&gt;&lt;urls&gt;&lt;related-urls&gt;&lt;url&gt;&amp;lt;Go to ISI&amp;gt;://WOS:000320314300004&lt;/url&gt;&lt;url&gt;http://www.ncbi.nlm.nih.gov/pmc/articles/PMC3729475/pdf/nihms481030.pdf&lt;/url&gt;&lt;/related-urls&gt;&lt;/urls&gt;&lt;custom1&gt;Accept&lt;/custom1&gt;&lt;custom2&gt;Accept&lt;/custom2&gt;&lt;electronic-resource-num&gt;10.1007/s10896-013-9516-y&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118)</w:t>
            </w:r>
            <w:r>
              <w:rPr>
                <w:color w:val="000000"/>
                <w:sz w:val="18"/>
                <w:szCs w:val="18"/>
              </w:rPr>
              <w:fldChar w:fldCharType="end"/>
            </w:r>
          </w:p>
        </w:tc>
        <w:tc>
          <w:tcPr>
            <w:tcW w:w="1346" w:type="dxa"/>
          </w:tcPr>
          <w:p w14:paraId="2203C1B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SA</w:t>
            </w:r>
          </w:p>
        </w:tc>
        <w:tc>
          <w:tcPr>
            <w:tcW w:w="1523" w:type="dxa"/>
          </w:tcPr>
          <w:p w14:paraId="052BECF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IPV (female to male)</w:t>
            </w:r>
          </w:p>
        </w:tc>
        <w:tc>
          <w:tcPr>
            <w:tcW w:w="1559" w:type="dxa"/>
          </w:tcPr>
          <w:p w14:paraId="012E84E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18 to 26 year olds (Wave III participants) </w:t>
            </w:r>
            <w:proofErr w:type="gramStart"/>
            <w:r w:rsidRPr="004C4ECF">
              <w:rPr>
                <w:color w:val="000000"/>
                <w:sz w:val="18"/>
                <w:szCs w:val="18"/>
              </w:rPr>
              <w:t>females  who</w:t>
            </w:r>
            <w:proofErr w:type="gramEnd"/>
            <w:r w:rsidRPr="004C4ECF">
              <w:rPr>
                <w:color w:val="000000"/>
                <w:sz w:val="18"/>
                <w:szCs w:val="18"/>
              </w:rPr>
              <w:t xml:space="preserve"> reported a romantic relationship</w:t>
            </w:r>
          </w:p>
        </w:tc>
        <w:tc>
          <w:tcPr>
            <w:tcW w:w="2977" w:type="dxa"/>
          </w:tcPr>
          <w:p w14:paraId="70ACEB6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sz w:val="18"/>
                <w:szCs w:val="18"/>
              </w:rPr>
              <w:t xml:space="preserve">Examined the association between outlet density, and self-reported IPV controlling for self-reported drinking, demographics and other neighbourhood </w:t>
            </w:r>
            <w:r w:rsidRPr="004C4ECF">
              <w:rPr>
                <w:color w:val="000000"/>
                <w:sz w:val="18"/>
                <w:szCs w:val="18"/>
              </w:rPr>
              <w:t>factors.</w:t>
            </w:r>
          </w:p>
        </w:tc>
        <w:tc>
          <w:tcPr>
            <w:tcW w:w="2506" w:type="dxa"/>
          </w:tcPr>
          <w:p w14:paraId="34CFC0B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Off-premise outlet density associated with self-reported physical IPV, although relationship was not mediated by consumption.</w:t>
            </w:r>
          </w:p>
        </w:tc>
        <w:tc>
          <w:tcPr>
            <w:tcW w:w="2880" w:type="dxa"/>
          </w:tcPr>
          <w:p w14:paraId="211FDF1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posure measure from 2006, harm measure from 2001. Self-report IPV likely to suffer from desirability bias.</w:t>
            </w:r>
          </w:p>
        </w:tc>
      </w:tr>
      <w:tr w:rsidR="00BF208C" w:rsidRPr="004C4ECF" w14:paraId="592E1999"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57E5540B"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Kavanagh et al 2011 </w:t>
            </w:r>
            <w:r>
              <w:rPr>
                <w:color w:val="000000"/>
                <w:sz w:val="18"/>
                <w:szCs w:val="18"/>
              </w:rPr>
              <w:fldChar w:fldCharType="begin"/>
            </w:r>
            <w:r w:rsidR="00542598">
              <w:rPr>
                <w:color w:val="000000"/>
                <w:sz w:val="18"/>
                <w:szCs w:val="18"/>
              </w:rPr>
              <w:instrText xml:space="preserve"> ADDIN EN.CITE &lt;EndNote&gt;&lt;Cite&gt;&lt;Author&gt;Kavanagh&lt;/Author&gt;&lt;Year&gt;2011&lt;/Year&gt;&lt;RecNum&gt;144&lt;/RecNum&gt;&lt;DisplayText&gt;(140)&lt;/DisplayText&gt;&lt;record&gt;&lt;rec-number&gt;144&lt;/rec-number&gt;&lt;foreign-keys&gt;&lt;key app="EN" db-id="avr05stv7arzs9erswtvftvb5xwz5ew2prxr" timestamp="1489632569"&gt;144&lt;/key&gt;&lt;/foreign-keys&gt;&lt;ref-type name="Journal Article"&gt;17&lt;/ref-type&gt;&lt;contributors&gt;&lt;authors&gt;&lt;author&gt;Kavanagh, Anne M.&lt;/author&gt;&lt;author&gt;Kelly, Mary T.&lt;/author&gt;&lt;author&gt;Krnjacki, Lauren&lt;/author&gt;&lt;author&gt;Thornton, Lukar&lt;/author&gt;&lt;author&gt;Jolley, Damien&lt;/author&gt;&lt;author&gt;Subramanian, S. V.&lt;/author&gt;&lt;author&gt;Turrell, Gavin&lt;/author&gt;&lt;author&gt;Bentley, Rebecca J.&lt;/author&gt;&lt;/authors&gt;&lt;/contributors&gt;&lt;titles&gt;&lt;title&gt;Access to alcohol outlets and harmful alcohol consumption: a multi-level study in Melbourne, Australia&lt;/title&gt;&lt;secondary-title&gt;Addiction (Abingdon, England)&lt;/secondary-title&gt;&lt;/titles&gt;&lt;periodical&gt;&lt;full-title&gt;Addiction (Abingdon, England)&lt;/full-title&gt;&lt;/periodical&gt;&lt;pages&gt;1772-9&lt;/pages&gt;&lt;volume&gt;106&lt;/volume&gt;&lt;number&gt;10&lt;/number&gt;&lt;dates&gt;&lt;year&gt;2011&lt;/year&gt;&lt;pub-dates&gt;&lt;date&gt;2011 Oct (Epub 2011 Jul&lt;/date&gt;&lt;/pub-dates&gt;&lt;/dates&gt;&lt;isbn&gt;1360-0443&lt;/isbn&gt;&lt;accession-num&gt;MEDLINE:21615583&lt;/accession-num&gt;&lt;urls&gt;&lt;related-urls&gt;&lt;url&gt;&amp;lt;Go to ISI&amp;gt;://MEDLINE:21615583&lt;/url&gt;&lt;url&gt;http://onlinelibrary.wiley.com/store/10.1111/j.1360-0443.2011.03510.x/asset/j.1360-0443.2011.03510.x.pdf?v=1&amp;amp;t=iiim6s8g&amp;amp;s=39f1ce37c115386f2a068a867087548a3bcb9287&lt;/url&gt;&lt;/related-urls&gt;&lt;/urls&gt;&lt;custom1&gt;Accept&lt;/custom1&gt;&lt;custom2&gt;Accept&lt;/custom2&gt;&lt;electronic-resource-num&gt;10.1111/j.1360-0443.2011.03510.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40)</w:t>
            </w:r>
            <w:r>
              <w:rPr>
                <w:color w:val="000000"/>
                <w:sz w:val="18"/>
                <w:szCs w:val="18"/>
              </w:rPr>
              <w:fldChar w:fldCharType="end"/>
            </w:r>
          </w:p>
        </w:tc>
        <w:tc>
          <w:tcPr>
            <w:tcW w:w="1346" w:type="dxa"/>
          </w:tcPr>
          <w:p w14:paraId="13D60C4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Melbourne, Australia</w:t>
            </w:r>
          </w:p>
        </w:tc>
        <w:tc>
          <w:tcPr>
            <w:tcW w:w="1523" w:type="dxa"/>
          </w:tcPr>
          <w:p w14:paraId="15A2CBC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21714B8B"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126BE5B2"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C80573">
              <w:rPr>
                <w:sz w:val="18"/>
                <w:szCs w:val="18"/>
              </w:rPr>
              <w:t>Examined the associations between self-reported consumption and measures of density and proximity. Multi-level models.</w:t>
            </w:r>
          </w:p>
        </w:tc>
        <w:tc>
          <w:tcPr>
            <w:tcW w:w="2506" w:type="dxa"/>
          </w:tcPr>
          <w:p w14:paraId="50579B1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effect for proximity on any consumption measure, significant effects for density on weekly and monthly episodic drinking, but not long-term drinking or overall drinking frequency</w:t>
            </w:r>
          </w:p>
        </w:tc>
        <w:tc>
          <w:tcPr>
            <w:tcW w:w="2880" w:type="dxa"/>
          </w:tcPr>
          <w:p w14:paraId="4BE6328D"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Measure of consumption is self-report.</w:t>
            </w:r>
          </w:p>
        </w:tc>
      </w:tr>
      <w:tr w:rsidR="00BF208C" w:rsidRPr="004C4ECF" w14:paraId="404D63FE" w14:textId="77777777" w:rsidTr="00596BD5">
        <w:trPr>
          <w:trHeight w:val="1042"/>
        </w:trPr>
        <w:tc>
          <w:tcPr>
            <w:cnfStyle w:val="001000000000" w:firstRow="0" w:lastRow="0" w:firstColumn="1" w:lastColumn="0" w:oddVBand="0" w:evenVBand="0" w:oddHBand="0" w:evenHBand="0" w:firstRowFirstColumn="0" w:firstRowLastColumn="0" w:lastRowFirstColumn="0" w:lastRowLastColumn="0"/>
            <w:tcW w:w="1384" w:type="dxa"/>
          </w:tcPr>
          <w:p w14:paraId="5898DC45" w14:textId="77777777" w:rsidR="00BF208C" w:rsidRPr="004C4ECF" w:rsidRDefault="00BF208C" w:rsidP="00542598">
            <w:pPr>
              <w:spacing w:after="120"/>
              <w:rPr>
                <w:color w:val="000000"/>
                <w:sz w:val="18"/>
                <w:szCs w:val="18"/>
              </w:rPr>
            </w:pPr>
            <w:r>
              <w:rPr>
                <w:color w:val="000000"/>
                <w:sz w:val="18"/>
                <w:szCs w:val="18"/>
              </w:rPr>
              <w:t xml:space="preserve">Kuntsche et al 2005 </w:t>
            </w:r>
            <w:r>
              <w:rPr>
                <w:color w:val="000000"/>
                <w:sz w:val="18"/>
                <w:szCs w:val="18"/>
              </w:rPr>
              <w:fldChar w:fldCharType="begin"/>
            </w:r>
            <w:r w:rsidR="00542598">
              <w:rPr>
                <w:color w:val="000000"/>
                <w:sz w:val="18"/>
                <w:szCs w:val="18"/>
              </w:rPr>
              <w:instrText xml:space="preserve"> ADDIN EN.CITE &lt;EndNote&gt;&lt;Cite&gt;&lt;Author&gt;Kuntsche&lt;/Author&gt;&lt;Year&gt;2005&lt;/Year&gt;&lt;RecNum&gt;145&lt;/RecNum&gt;&lt;DisplayText&gt;(197)&lt;/DisplayText&gt;&lt;record&gt;&lt;rec-number&gt;145&lt;/rec-number&gt;&lt;foreign-keys&gt;&lt;key app="EN" db-id="avr05stv7arzs9erswtvftvb5xwz5ew2prxr" timestamp="1489632570"&gt;145&lt;/key&gt;&lt;/foreign-keys&gt;&lt;ref-type name="Journal Article"&gt;17&lt;/ref-type&gt;&lt;contributors&gt;&lt;authors&gt;&lt;author&gt;Kuntsche, Emmanuel N.&lt;/author&gt;&lt;author&gt;Kuendig, Herve&lt;/author&gt;&lt;/authors&gt;&lt;/contributors&gt;&lt;titles&gt;&lt;title&gt;Do school surroundings matter? Alcohol outlet density, perception of adolescent drinking in public, and adolescent alcohol use&lt;/title&gt;&lt;secondary-title&gt;Addictive behaviors&lt;/secondary-title&gt;&lt;/titles&gt;&lt;periodical&gt;&lt;full-title&gt;Addictive behaviors&lt;/full-title&gt;&lt;/periodical&gt;&lt;pages&gt;151-8&lt;/pages&gt;&lt;volume&gt;30&lt;/volume&gt;&lt;number&gt;1&lt;/number&gt;&lt;dates&gt;&lt;year&gt;2005&lt;/year&gt;&lt;pub-dates&gt;&lt;date&gt;2005&lt;/date&gt;&lt;/pub-dates&gt;&lt;/dates&gt;&lt;isbn&gt;0306-4603&lt;/isbn&gt;&lt;accession-num&gt;MEDLINE:15561455&lt;/accession-num&gt;&lt;urls&gt;&lt;related-urls&gt;&lt;url&gt;&amp;lt;Go to ISI&amp;gt;://MEDLINE:15561455&lt;/url&gt;&lt;url&gt;http://ac.els-cdn.com/S0306460304001686/1-s2.0-S0306460304001686-main.pdf?_tid=09ea85bc-a957-11e5-b678-00000aacb35d&amp;amp;acdnat=1450862879_9d6cc0bb82f4abf8cacdb4e9f21915b1&lt;/url&gt;&lt;/related-urls&gt;&lt;/urls&gt;&lt;custom1&gt;Accept&lt;/custom1&gt;&lt;custom2&gt;Accept&lt;/custom2&gt;&lt;electronic-resource-num&gt;10.1016/j.addbeh.2004.04.021&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97)</w:t>
            </w:r>
            <w:r>
              <w:rPr>
                <w:color w:val="000000"/>
                <w:sz w:val="18"/>
                <w:szCs w:val="18"/>
              </w:rPr>
              <w:fldChar w:fldCharType="end"/>
            </w:r>
          </w:p>
        </w:tc>
        <w:tc>
          <w:tcPr>
            <w:tcW w:w="1346" w:type="dxa"/>
          </w:tcPr>
          <w:p w14:paraId="7B472D29"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Switzerland</w:t>
            </w:r>
          </w:p>
        </w:tc>
        <w:tc>
          <w:tcPr>
            <w:tcW w:w="1523" w:type="dxa"/>
          </w:tcPr>
          <w:p w14:paraId="749C85E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U</w:t>
            </w:r>
            <w:r w:rsidRPr="004C4ECF">
              <w:rPr>
                <w:color w:val="000000"/>
                <w:sz w:val="18"/>
                <w:szCs w:val="18"/>
              </w:rPr>
              <w:t>nderage use of, exposure to and</w:t>
            </w:r>
            <w:r>
              <w:rPr>
                <w:color w:val="000000"/>
                <w:sz w:val="18"/>
                <w:szCs w:val="18"/>
              </w:rPr>
              <w:t>/</w:t>
            </w:r>
            <w:r w:rsidRPr="004C4ECF">
              <w:rPr>
                <w:color w:val="000000"/>
                <w:sz w:val="18"/>
                <w:szCs w:val="18"/>
              </w:rPr>
              <w:t>or access to alcohol</w:t>
            </w:r>
          </w:p>
        </w:tc>
        <w:tc>
          <w:tcPr>
            <w:tcW w:w="1559" w:type="dxa"/>
          </w:tcPr>
          <w:p w14:paraId="33C9496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Adolescents</w:t>
            </w:r>
          </w:p>
        </w:tc>
        <w:tc>
          <w:tcPr>
            <w:tcW w:w="2977" w:type="dxa"/>
          </w:tcPr>
          <w:p w14:paraId="4C10E81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FF0000"/>
                <w:sz w:val="18"/>
                <w:szCs w:val="18"/>
              </w:rPr>
            </w:pPr>
            <w:r w:rsidRPr="008C0A9B">
              <w:rPr>
                <w:rFonts w:cs="Segoe UI"/>
                <w:sz w:val="18"/>
                <w:szCs w:val="18"/>
              </w:rPr>
              <w:t xml:space="preserve">Examined </w:t>
            </w:r>
            <w:r>
              <w:rPr>
                <w:rFonts w:cs="Segoe UI"/>
                <w:sz w:val="18"/>
                <w:szCs w:val="18"/>
              </w:rPr>
              <w:t xml:space="preserve">whether </w:t>
            </w:r>
            <w:r w:rsidRPr="008C0A9B">
              <w:rPr>
                <w:rFonts w:cs="Segoe UI"/>
                <w:sz w:val="18"/>
                <w:szCs w:val="18"/>
              </w:rPr>
              <w:t>perceived alcohol availability is related social environment and outlet density</w:t>
            </w:r>
            <w:r>
              <w:rPr>
                <w:rFonts w:cs="Segoe UI"/>
                <w:sz w:val="18"/>
                <w:szCs w:val="18"/>
              </w:rPr>
              <w:t xml:space="preserve"> and whether these things are associated with adolescent alcohol use. </w:t>
            </w:r>
            <w:r>
              <w:rPr>
                <w:color w:val="000000"/>
                <w:sz w:val="18"/>
                <w:szCs w:val="18"/>
              </w:rPr>
              <w:t>I</w:t>
            </w:r>
            <w:r w:rsidRPr="004C4ECF">
              <w:rPr>
                <w:color w:val="000000"/>
                <w:sz w:val="18"/>
                <w:szCs w:val="18"/>
              </w:rPr>
              <w:t>ncludi</w:t>
            </w:r>
            <w:r>
              <w:rPr>
                <w:color w:val="000000"/>
                <w:sz w:val="18"/>
                <w:szCs w:val="18"/>
              </w:rPr>
              <w:t>n</w:t>
            </w:r>
            <w:r w:rsidRPr="004C4ECF">
              <w:rPr>
                <w:color w:val="000000"/>
                <w:sz w:val="18"/>
                <w:szCs w:val="18"/>
              </w:rPr>
              <w:t xml:space="preserve">g interactions between density </w:t>
            </w:r>
            <w:r w:rsidRPr="00C80573">
              <w:rPr>
                <w:sz w:val="18"/>
                <w:szCs w:val="18"/>
              </w:rPr>
              <w:t>and public drinking. Multi-level modelling.</w:t>
            </w:r>
          </w:p>
        </w:tc>
        <w:tc>
          <w:tcPr>
            <w:tcW w:w="2506" w:type="dxa"/>
          </w:tcPr>
          <w:p w14:paraId="3FA418F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Density associated with both measures of drinking</w:t>
            </w:r>
          </w:p>
        </w:tc>
        <w:tc>
          <w:tcPr>
            <w:tcW w:w="2880" w:type="dxa"/>
          </w:tcPr>
          <w:p w14:paraId="155D889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Unclear whether non-drinkers are included in the sample.</w:t>
            </w:r>
          </w:p>
        </w:tc>
      </w:tr>
      <w:tr w:rsidR="00BF208C" w:rsidRPr="004C4ECF" w14:paraId="1759200F"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7401D306" w14:textId="77777777" w:rsidR="00BF208C" w:rsidRPr="004C4ECF" w:rsidRDefault="00BF208C" w:rsidP="00542598">
            <w:pPr>
              <w:spacing w:after="120"/>
              <w:rPr>
                <w:color w:val="000000"/>
                <w:sz w:val="18"/>
                <w:szCs w:val="18"/>
              </w:rPr>
            </w:pPr>
            <w:r w:rsidRPr="004C4ECF">
              <w:rPr>
                <w:color w:val="000000"/>
                <w:sz w:val="18"/>
                <w:szCs w:val="18"/>
              </w:rPr>
              <w:lastRenderedPageBreak/>
              <w:t xml:space="preserve">Kuntsche </w:t>
            </w:r>
            <w:r>
              <w:rPr>
                <w:color w:val="000000"/>
                <w:sz w:val="18"/>
                <w:szCs w:val="18"/>
              </w:rPr>
              <w:t xml:space="preserve">&amp; </w:t>
            </w:r>
            <w:r w:rsidRPr="00610DB2">
              <w:rPr>
                <w:color w:val="000000"/>
                <w:sz w:val="18"/>
                <w:szCs w:val="18"/>
              </w:rPr>
              <w:t>Kuendig</w:t>
            </w:r>
            <w:r>
              <w:rPr>
                <w:color w:val="000000"/>
                <w:sz w:val="18"/>
                <w:szCs w:val="18"/>
              </w:rPr>
              <w:t xml:space="preserve"> 2008 </w:t>
            </w:r>
            <w:r>
              <w:rPr>
                <w:color w:val="000000"/>
                <w:sz w:val="18"/>
                <w:szCs w:val="18"/>
              </w:rPr>
              <w:fldChar w:fldCharType="begin"/>
            </w:r>
            <w:r w:rsidR="00542598">
              <w:rPr>
                <w:color w:val="000000"/>
                <w:sz w:val="18"/>
                <w:szCs w:val="18"/>
              </w:rPr>
              <w:instrText xml:space="preserve"> ADDIN EN.CITE &lt;EndNote&gt;&lt;Cite&gt;&lt;Author&gt;Kuntsche&lt;/Author&gt;&lt;Year&gt;2008&lt;/Year&gt;&lt;RecNum&gt;146&lt;/RecNum&gt;&lt;DisplayText&gt;(198)&lt;/DisplayText&gt;&lt;record&gt;&lt;rec-number&gt;146&lt;/rec-number&gt;&lt;foreign-keys&gt;&lt;key app="EN" db-id="avr05stv7arzs9erswtvftvb5xwz5ew2prxr" timestamp="1489632571"&gt;146&lt;/key&gt;&lt;/foreign-keys&gt;&lt;ref-type name="Journal Article"&gt;17&lt;/ref-type&gt;&lt;contributors&gt;&lt;authors&gt;&lt;author&gt;Kuntsche, E.&lt;/author&gt;&lt;author&gt;Kuendig, H.&lt;/author&gt;&lt;author&gt;Gmel, G.&lt;/author&gt;&lt;/authors&gt;&lt;/contributors&gt;&lt;titles&gt;&lt;title&gt;Alcohol outlet density, perceived availability and adolescent alcohol use: a multilevel structural equation model&lt;/title&gt;&lt;secondary-title&gt;Journal of epidemiology and community health&lt;/secondary-title&gt;&lt;/titles&gt;&lt;periodical&gt;&lt;full-title&gt;Journal of epidemiology and community health&lt;/full-title&gt;&lt;/periodical&gt;&lt;pages&gt;811-6&lt;/pages&gt;&lt;volume&gt;62&lt;/volume&gt;&lt;number&gt;9&lt;/number&gt;&lt;dates&gt;&lt;year&gt;2008&lt;/year&gt;&lt;pub-dates&gt;&lt;date&gt;2008&lt;/date&gt;&lt;/pub-dates&gt;&lt;/dates&gt;&lt;isbn&gt;1470-2738&lt;/isbn&gt;&lt;accession-num&gt;MEDLINE:18701732&lt;/accession-num&gt;&lt;urls&gt;&lt;related-urls&gt;&lt;url&gt;&amp;lt;Go to ISI&amp;gt;://MEDLINE:18701732&lt;/url&gt;&lt;url&gt;http://jech.bmj.com/content/62/9/811.full.pdf&lt;/url&gt;&lt;/related-urls&gt;&lt;/urls&gt;&lt;custom1&gt;Accept&lt;/custom1&gt;&lt;custom2&gt;Accept&lt;/custom2&gt;&lt;electronic-resource-num&gt;10.1136/jech.2007.065367&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98)</w:t>
            </w:r>
            <w:r>
              <w:rPr>
                <w:color w:val="000000"/>
                <w:sz w:val="18"/>
                <w:szCs w:val="18"/>
              </w:rPr>
              <w:fldChar w:fldCharType="end"/>
            </w:r>
          </w:p>
        </w:tc>
        <w:tc>
          <w:tcPr>
            <w:tcW w:w="1346" w:type="dxa"/>
          </w:tcPr>
          <w:p w14:paraId="05097F8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witzerland</w:t>
            </w:r>
          </w:p>
        </w:tc>
        <w:tc>
          <w:tcPr>
            <w:tcW w:w="1523" w:type="dxa"/>
          </w:tcPr>
          <w:p w14:paraId="586DF259"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w:t>
            </w:r>
            <w:r>
              <w:rPr>
                <w:color w:val="000000"/>
                <w:sz w:val="18"/>
                <w:szCs w:val="18"/>
              </w:rPr>
              <w:t xml:space="preserve"> </w:t>
            </w:r>
            <w:r w:rsidRPr="004C4ECF">
              <w:rPr>
                <w:color w:val="000000"/>
                <w:sz w:val="18"/>
                <w:szCs w:val="18"/>
              </w:rPr>
              <w:t>and</w:t>
            </w:r>
            <w:r>
              <w:rPr>
                <w:color w:val="000000"/>
                <w:sz w:val="18"/>
                <w:szCs w:val="18"/>
              </w:rPr>
              <w:t>/</w:t>
            </w:r>
            <w:r w:rsidRPr="004C4ECF">
              <w:rPr>
                <w:color w:val="000000"/>
                <w:sz w:val="18"/>
                <w:szCs w:val="18"/>
              </w:rPr>
              <w:t>or access to alcohol</w:t>
            </w:r>
          </w:p>
        </w:tc>
        <w:tc>
          <w:tcPr>
            <w:tcW w:w="1559" w:type="dxa"/>
          </w:tcPr>
          <w:p w14:paraId="0CF722C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7FFE6CC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FF0000"/>
                <w:sz w:val="18"/>
                <w:szCs w:val="18"/>
              </w:rPr>
            </w:pPr>
            <w:r>
              <w:rPr>
                <w:color w:val="000000"/>
                <w:sz w:val="18"/>
                <w:szCs w:val="18"/>
              </w:rPr>
              <w:t xml:space="preserve">Examined </w:t>
            </w:r>
            <w:r w:rsidRPr="004C4ECF">
              <w:rPr>
                <w:color w:val="000000"/>
                <w:sz w:val="18"/>
                <w:szCs w:val="18"/>
              </w:rPr>
              <w:t xml:space="preserve">link between density and perceptions of availability and their respective effects on consumption. </w:t>
            </w:r>
            <w:r w:rsidRPr="00C80573">
              <w:rPr>
                <w:sz w:val="18"/>
                <w:szCs w:val="18"/>
              </w:rPr>
              <w:t>Structural equation models.</w:t>
            </w:r>
          </w:p>
        </w:tc>
        <w:tc>
          <w:tcPr>
            <w:tcW w:w="2506" w:type="dxa"/>
          </w:tcPr>
          <w:p w14:paraId="5EA026D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On-premise density was linked to perceived availability and volume of drinking</w:t>
            </w:r>
          </w:p>
        </w:tc>
        <w:tc>
          <w:tcPr>
            <w:tcW w:w="2880" w:type="dxa"/>
          </w:tcPr>
          <w:p w14:paraId="40FF25C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Density measure</w:t>
            </w:r>
            <w:r w:rsidRPr="008E29FB">
              <w:rPr>
                <w:rFonts w:eastAsia="Times New Roman" w:cs="Times New Roman"/>
                <w:color w:val="000000"/>
                <w:sz w:val="18"/>
                <w:szCs w:val="18"/>
                <w:lang w:eastAsia="en-AU"/>
              </w:rPr>
              <w:t xml:space="preserve"> is based on a categorical question answered by school staff</w:t>
            </w:r>
            <w:r>
              <w:rPr>
                <w:rFonts w:eastAsia="Times New Roman" w:cs="Times New Roman"/>
                <w:color w:val="000000"/>
                <w:sz w:val="18"/>
                <w:szCs w:val="18"/>
                <w:lang w:eastAsia="en-AU"/>
              </w:rPr>
              <w:t>.</w:t>
            </w:r>
          </w:p>
        </w:tc>
      </w:tr>
      <w:tr w:rsidR="00BF208C" w:rsidRPr="004C4ECF" w14:paraId="30EA32D0" w14:textId="77777777" w:rsidTr="00596BD5">
        <w:trPr>
          <w:trHeight w:val="589"/>
        </w:trPr>
        <w:tc>
          <w:tcPr>
            <w:cnfStyle w:val="001000000000" w:firstRow="0" w:lastRow="0" w:firstColumn="1" w:lastColumn="0" w:oddVBand="0" w:evenVBand="0" w:oddHBand="0" w:evenHBand="0" w:firstRowFirstColumn="0" w:firstRowLastColumn="0" w:lastRowFirstColumn="0" w:lastRowLastColumn="0"/>
            <w:tcW w:w="1384" w:type="dxa"/>
          </w:tcPr>
          <w:p w14:paraId="512F8DFB" w14:textId="77777777" w:rsidR="00BF208C" w:rsidRPr="004C4ECF" w:rsidRDefault="00BF208C" w:rsidP="00542598">
            <w:pPr>
              <w:spacing w:after="120"/>
              <w:rPr>
                <w:color w:val="000000"/>
                <w:sz w:val="18"/>
                <w:szCs w:val="18"/>
              </w:rPr>
            </w:pPr>
            <w:r w:rsidRPr="004C4ECF">
              <w:rPr>
                <w:color w:val="000000"/>
                <w:sz w:val="18"/>
                <w:szCs w:val="18"/>
              </w:rPr>
              <w:t xml:space="preserve">Kypri et al 2008 </w:t>
            </w:r>
            <w:r>
              <w:rPr>
                <w:color w:val="000000"/>
                <w:sz w:val="18"/>
                <w:szCs w:val="18"/>
              </w:rPr>
              <w:fldChar w:fldCharType="begin"/>
            </w:r>
            <w:r w:rsidR="00542598">
              <w:rPr>
                <w:color w:val="000000"/>
                <w:sz w:val="18"/>
                <w:szCs w:val="18"/>
              </w:rPr>
              <w:instrText xml:space="preserve"> ADDIN EN.CITE &lt;EndNote&gt;&lt;Cite&gt;&lt;Author&gt;Kypri&lt;/Author&gt;&lt;Year&gt;2008&lt;/Year&gt;&lt;RecNum&gt;147&lt;/RecNum&gt;&lt;DisplayText&gt;(92)&lt;/DisplayText&gt;&lt;record&gt;&lt;rec-number&gt;147&lt;/rec-number&gt;&lt;foreign-keys&gt;&lt;key app="EN" db-id="avr05stv7arzs9erswtvftvb5xwz5ew2prxr" timestamp="1489632572"&gt;147&lt;/key&gt;&lt;/foreign-keys&gt;&lt;ref-type name="Journal Article"&gt;17&lt;/ref-type&gt;&lt;contributors&gt;&lt;authors&gt;&lt;author&gt;Kypri, Kypros&lt;/author&gt;&lt;author&gt;Bell, Melanie L.&lt;/author&gt;&lt;author&gt;Hay, Geoff C.&lt;/author&gt;&lt;author&gt;Baxter, Joanne&lt;/author&gt;&lt;/authors&gt;&lt;/contributors&gt;&lt;titles&gt;&lt;title&gt;Alcohol outlet density and university student drinking: a national study&lt;/title&gt;&lt;secondary-title&gt;Addiction (Abingdon, England)&lt;/secondary-title&gt;&lt;/titles&gt;&lt;periodical&gt;&lt;full-title&gt;Addiction (Abingdon, England)&lt;/full-title&gt;&lt;/periodical&gt;&lt;pages&gt;1131-8&lt;/pages&gt;&lt;volume&gt;103&lt;/volume&gt;&lt;number&gt;7&lt;/number&gt;&lt;dates&gt;&lt;year&gt;2008&lt;/year&gt;&lt;pub-dates&gt;&lt;date&gt;2008&lt;/date&gt;&lt;/pub-dates&gt;&lt;/dates&gt;&lt;isbn&gt;0965-2140&lt;/isbn&gt;&lt;accession-num&gt;MEDLINE:18554346&lt;/accession-num&gt;&lt;urls&gt;&lt;related-urls&gt;&lt;url&gt;&amp;lt;Go to ISI&amp;gt;://MEDLINE:18554346&lt;/url&gt;&lt;url&gt;http://onlinelibrary.wiley.com/store/10.1111/j.1360-0443.2008.02239.x/asset/j.1360-0443.2008.02239.x.pdf?v=1&amp;amp;t=iiim75ru&amp;amp;s=491f022e7a25f65aa4a603abc4f9a27c262386ca&lt;/url&gt;&lt;/related-urls&gt;&lt;/urls&gt;&lt;custom1&gt;Accept&lt;/custom1&gt;&lt;custom2&gt;Accept&lt;/custom2&gt;&lt;electronic-resource-num&gt;10.1111/j.1360-0443.2008.02239.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2)</w:t>
            </w:r>
            <w:r>
              <w:rPr>
                <w:color w:val="000000"/>
                <w:sz w:val="18"/>
                <w:szCs w:val="18"/>
              </w:rPr>
              <w:fldChar w:fldCharType="end"/>
            </w:r>
          </w:p>
        </w:tc>
        <w:tc>
          <w:tcPr>
            <w:tcW w:w="1346" w:type="dxa"/>
          </w:tcPr>
          <w:p w14:paraId="2866A84F"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New Zealand</w:t>
            </w:r>
          </w:p>
        </w:tc>
        <w:tc>
          <w:tcPr>
            <w:tcW w:w="1523" w:type="dxa"/>
          </w:tcPr>
          <w:p w14:paraId="0553952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728E94D8"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iversity students</w:t>
            </w:r>
          </w:p>
        </w:tc>
        <w:tc>
          <w:tcPr>
            <w:tcW w:w="2977" w:type="dxa"/>
          </w:tcPr>
          <w:p w14:paraId="62F116D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 xml:space="preserve">Examined association </w:t>
            </w:r>
            <w:r w:rsidRPr="004C4ECF">
              <w:rPr>
                <w:color w:val="000000"/>
                <w:sz w:val="18"/>
                <w:szCs w:val="18"/>
              </w:rPr>
              <w:t>between</w:t>
            </w:r>
            <w:r>
              <w:rPr>
                <w:color w:val="000000"/>
                <w:sz w:val="18"/>
                <w:szCs w:val="18"/>
              </w:rPr>
              <w:t xml:space="preserve"> outlet</w:t>
            </w:r>
            <w:r w:rsidRPr="004C4ECF">
              <w:rPr>
                <w:color w:val="000000"/>
                <w:sz w:val="18"/>
                <w:szCs w:val="18"/>
              </w:rPr>
              <w:t xml:space="preserve"> density and measures of student </w:t>
            </w:r>
            <w:r w:rsidRPr="00494CBF">
              <w:rPr>
                <w:sz w:val="18"/>
                <w:szCs w:val="18"/>
              </w:rPr>
              <w:t>drinking, clustered by university campus. Generalised estimating equations.</w:t>
            </w:r>
          </w:p>
        </w:tc>
        <w:tc>
          <w:tcPr>
            <w:tcW w:w="2506" w:type="dxa"/>
          </w:tcPr>
          <w:p w14:paraId="5605C6AA"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All measures of consumption and self-reported harm were associated with density, particularly off-premise density</w:t>
            </w:r>
          </w:p>
        </w:tc>
        <w:tc>
          <w:tcPr>
            <w:tcW w:w="2880" w:type="dxa"/>
          </w:tcPr>
          <w:p w14:paraId="36A3471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and harm data.</w:t>
            </w:r>
          </w:p>
        </w:tc>
      </w:tr>
      <w:tr w:rsidR="00BF208C" w:rsidRPr="004C4ECF" w14:paraId="76555704"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23AC3506"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Livingston et al 2008 </w:t>
            </w:r>
            <w:r>
              <w:rPr>
                <w:color w:val="000000"/>
                <w:sz w:val="18"/>
                <w:szCs w:val="18"/>
              </w:rPr>
              <w:fldChar w:fldCharType="begin"/>
            </w:r>
            <w:r w:rsidR="00542598">
              <w:rPr>
                <w:color w:val="000000"/>
                <w:sz w:val="18"/>
                <w:szCs w:val="18"/>
              </w:rPr>
              <w:instrText xml:space="preserve"> ADDIN EN.CITE &lt;EndNote&gt;&lt;Cite&gt;&lt;Author&gt;Livingston&lt;/Author&gt;&lt;Year&gt;2008&lt;/Year&gt;&lt;RecNum&gt;148&lt;/RecNum&gt;&lt;DisplayText&gt;(93)&lt;/DisplayText&gt;&lt;record&gt;&lt;rec-number&gt;148&lt;/rec-number&gt;&lt;foreign-keys&gt;&lt;key app="EN" db-id="avr05stv7arzs9erswtvftvb5xwz5ew2prxr" timestamp="1489632573"&gt;148&lt;/key&gt;&lt;/foreign-keys&gt;&lt;ref-type name="Journal Article"&gt;17&lt;/ref-type&gt;&lt;contributors&gt;&lt;authors&gt;&lt;author&gt;Livingston, Michael&lt;/author&gt;&lt;author&gt;Laslett, Anne-Marie&lt;/author&gt;&lt;author&gt;Dietze, Paul&lt;/author&gt;&lt;/authors&gt;&lt;/contributors&gt;&lt;titles&gt;&lt;title&gt;Individual and community correlates of young people&amp;apos;s high-risk drinking in Victoria, Australia&lt;/title&gt;&lt;secondary-title&gt;Drug and alcohol dependence&lt;/secondary-title&gt;&lt;/titles&gt;&lt;periodical&gt;&lt;full-title&gt;Drug and alcohol dependence&lt;/full-title&gt;&lt;/periodical&gt;&lt;pages&gt;241-8&lt;/pages&gt;&lt;volume&gt;98&lt;/volume&gt;&lt;number&gt;3&lt;/number&gt;&lt;dates&gt;&lt;year&gt;2008&lt;/year&gt;&lt;pub-dates&gt;&lt;date&gt;2008 Dec 1 (Epub 2008 Jul&lt;/date&gt;&lt;/pub-dates&gt;&lt;/dates&gt;&lt;isbn&gt;0376-8716&lt;/isbn&gt;&lt;accession-num&gt;MEDLINE:18640793&lt;/accession-num&gt;&lt;urls&gt;&lt;related-urls&gt;&lt;url&gt;&amp;lt;Go to ISI&amp;gt;://MEDLINE:18640793&lt;/url&gt;&lt;url&gt;http://ac.els-cdn.com/S0376871608002196/1-s2.0-S0376871608002196-main.pdf?_tid=28f6c97a-a957-11e5-901e-00000aacb35f&amp;amp;acdnat=1450862932_e0f0800d11dde90e983ac6844f895dbe&lt;/url&gt;&lt;/related-urls&gt;&lt;/urls&gt;&lt;custom1&gt;Accept&lt;/custom1&gt;&lt;custom2&gt;Accept&lt;/custom2&gt;&lt;electronic-resource-num&gt;10.1016/j.drugalcdep.2008.06.002&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3)</w:t>
            </w:r>
            <w:r>
              <w:rPr>
                <w:color w:val="000000"/>
                <w:sz w:val="18"/>
                <w:szCs w:val="18"/>
              </w:rPr>
              <w:fldChar w:fldCharType="end"/>
            </w:r>
          </w:p>
        </w:tc>
        <w:tc>
          <w:tcPr>
            <w:tcW w:w="1346" w:type="dxa"/>
          </w:tcPr>
          <w:p w14:paraId="207AEA6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Victoria, Australia</w:t>
            </w:r>
          </w:p>
        </w:tc>
        <w:tc>
          <w:tcPr>
            <w:tcW w:w="1523" w:type="dxa"/>
          </w:tcPr>
          <w:p w14:paraId="267ED58C"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6AD31FD1"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roofErr w:type="gramStart"/>
            <w:r w:rsidRPr="004C4ECF">
              <w:rPr>
                <w:color w:val="000000"/>
                <w:sz w:val="18"/>
                <w:szCs w:val="18"/>
              </w:rPr>
              <w:t>16-24 year</w:t>
            </w:r>
            <w:proofErr w:type="gramEnd"/>
            <w:r w:rsidRPr="004C4ECF">
              <w:rPr>
                <w:color w:val="000000"/>
                <w:sz w:val="18"/>
                <w:szCs w:val="18"/>
              </w:rPr>
              <w:t xml:space="preserve"> olds</w:t>
            </w:r>
          </w:p>
        </w:tc>
        <w:tc>
          <w:tcPr>
            <w:tcW w:w="2977" w:type="dxa"/>
          </w:tcPr>
          <w:p w14:paraId="40788B7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E</w:t>
            </w:r>
            <w:r w:rsidRPr="004C4ECF">
              <w:rPr>
                <w:color w:val="000000"/>
                <w:sz w:val="18"/>
                <w:szCs w:val="18"/>
              </w:rPr>
              <w:t xml:space="preserve">xamined the </w:t>
            </w:r>
            <w:r>
              <w:rPr>
                <w:color w:val="000000"/>
                <w:sz w:val="18"/>
                <w:szCs w:val="18"/>
              </w:rPr>
              <w:t xml:space="preserve">association </w:t>
            </w:r>
            <w:r w:rsidRPr="004C4ECF">
              <w:rPr>
                <w:color w:val="000000"/>
                <w:sz w:val="18"/>
                <w:szCs w:val="18"/>
              </w:rPr>
              <w:t>between individual and community-level factors and self-reported very heavy episodic drinking</w:t>
            </w:r>
            <w:r>
              <w:rPr>
                <w:color w:val="000000"/>
                <w:sz w:val="18"/>
                <w:szCs w:val="18"/>
              </w:rPr>
              <w:t xml:space="preserve">. </w:t>
            </w:r>
            <w:r w:rsidRPr="004C4ECF">
              <w:rPr>
                <w:color w:val="000000"/>
                <w:sz w:val="18"/>
                <w:szCs w:val="18"/>
              </w:rPr>
              <w:t>Multi-level modelling</w:t>
            </w:r>
            <w:r>
              <w:rPr>
                <w:color w:val="000000"/>
                <w:sz w:val="18"/>
                <w:szCs w:val="18"/>
              </w:rPr>
              <w:t>.</w:t>
            </w:r>
          </w:p>
        </w:tc>
        <w:tc>
          <w:tcPr>
            <w:tcW w:w="2506" w:type="dxa"/>
          </w:tcPr>
          <w:p w14:paraId="6B8B157E"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ackaged liquor density was significantly associated with self-reported heavy drinking</w:t>
            </w:r>
          </w:p>
        </w:tc>
        <w:tc>
          <w:tcPr>
            <w:tcW w:w="2880" w:type="dxa"/>
          </w:tcPr>
          <w:p w14:paraId="51C464A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ross-sectional analyses, relying on self-report consumption data. Survey response rate relatively low.</w:t>
            </w:r>
          </w:p>
        </w:tc>
      </w:tr>
      <w:tr w:rsidR="00BF208C" w:rsidRPr="004C4ECF" w14:paraId="3B40680E" w14:textId="77777777" w:rsidTr="00596BD5">
        <w:trPr>
          <w:trHeight w:val="1037"/>
        </w:trPr>
        <w:tc>
          <w:tcPr>
            <w:cnfStyle w:val="001000000000" w:firstRow="0" w:lastRow="0" w:firstColumn="1" w:lastColumn="0" w:oddVBand="0" w:evenVBand="0" w:oddHBand="0" w:evenHBand="0" w:firstRowFirstColumn="0" w:firstRowLastColumn="0" w:lastRowFirstColumn="0" w:lastRowLastColumn="0"/>
            <w:tcW w:w="1384" w:type="dxa"/>
          </w:tcPr>
          <w:p w14:paraId="42F82F30"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Lo et al 2013 </w:t>
            </w:r>
            <w:r>
              <w:rPr>
                <w:color w:val="000000"/>
                <w:sz w:val="18"/>
                <w:szCs w:val="18"/>
              </w:rPr>
              <w:fldChar w:fldCharType="begin"/>
            </w:r>
            <w:r w:rsidR="00542598">
              <w:rPr>
                <w:color w:val="000000"/>
                <w:sz w:val="18"/>
                <w:szCs w:val="18"/>
              </w:rPr>
              <w:instrText xml:space="preserve"> ADDIN EN.CITE &lt;EndNote&gt;&lt;Cite&gt;&lt;Author&gt;Lo&lt;/Author&gt;&lt;Year&gt;2013&lt;/Year&gt;&lt;RecNum&gt;149&lt;/RecNum&gt;&lt;DisplayText&gt;(199)&lt;/DisplayText&gt;&lt;record&gt;&lt;rec-number&gt;149&lt;/rec-number&gt;&lt;foreign-keys&gt;&lt;key app="EN" db-id="avr05stv7arzs9erswtvftvb5xwz5ew2prxr" timestamp="1489632574"&gt;149&lt;/key&gt;&lt;/foreign-keys&gt;&lt;ref-type name="Journal Article"&gt;17&lt;/ref-type&gt;&lt;contributors&gt;&lt;authors&gt;&lt;author&gt;Lo, Celia C.&lt;/author&gt;&lt;author&gt;Weber, Joe&lt;/author&gt;&lt;author&gt;Cheng, Tyrone C.&lt;/author&gt;&lt;/authors&gt;&lt;/contributors&gt;&lt;titles&gt;&lt;title&gt;A spatial analysis of student binge drinking, alcohol-outlet density, and social disadvantages&lt;/title&gt;&lt;secondary-title&gt;The American journal on addictions / American Academy of Psychiatrists in Alcoholism and Addictions&lt;/secondary-title&gt;&lt;/titles&gt;&lt;periodical&gt;&lt;full-title&gt;The American journal on addictions / American Academy of Psychiatrists in Alcoholism and Addictions&lt;/full-title&gt;&lt;/periodical&gt;&lt;pages&gt;391-401&lt;/pages&gt;&lt;volume&gt;22&lt;/volume&gt;&lt;number&gt;4&lt;/number&gt;&lt;dates&gt;&lt;year&gt;2013&lt;/year&gt;&lt;pub-dates&gt;&lt;date&gt;2013&lt;/date&gt;&lt;/pub-dates&gt;&lt;/dates&gt;&lt;isbn&gt;1521-0391&lt;/isbn&gt;&lt;accession-num&gt;MEDLINE:23795880&lt;/accession-num&gt;&lt;urls&gt;&lt;related-urls&gt;&lt;url&gt;&amp;lt;Go to ISI&amp;gt;://MEDLINE:23795880&lt;/url&gt;&lt;url&gt;http://onlinelibrary.wiley.com/store/10.1111/j.1521-0391.2013.12022.x/asset/ajad12022.pdf?v=1&amp;amp;t=iiim8iz1&amp;amp;s=85e88b64d95333da7617a1582888dec4ca8f71e1&lt;/url&gt;&lt;/related-urls&gt;&lt;/urls&gt;&lt;custom1&gt;Accept&lt;/custom1&gt;&lt;custom2&gt;Accept&lt;/custom2&gt;&lt;electronic-resource-num&gt;10.1111/j.1521-0391.2013.12022.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99)</w:t>
            </w:r>
            <w:r>
              <w:rPr>
                <w:color w:val="000000"/>
                <w:sz w:val="18"/>
                <w:szCs w:val="18"/>
              </w:rPr>
              <w:fldChar w:fldCharType="end"/>
            </w:r>
          </w:p>
        </w:tc>
        <w:tc>
          <w:tcPr>
            <w:tcW w:w="1346" w:type="dxa"/>
          </w:tcPr>
          <w:p w14:paraId="46370C4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labama, USA</w:t>
            </w:r>
          </w:p>
        </w:tc>
        <w:tc>
          <w:tcPr>
            <w:tcW w:w="1523" w:type="dxa"/>
          </w:tcPr>
          <w:p w14:paraId="48DF7A8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underage use of, exposure to/</w:t>
            </w:r>
            <w:r w:rsidRPr="004C4ECF">
              <w:rPr>
                <w:color w:val="000000"/>
                <w:sz w:val="18"/>
                <w:szCs w:val="18"/>
              </w:rPr>
              <w:t>and or access to alcohol</w:t>
            </w:r>
          </w:p>
        </w:tc>
        <w:tc>
          <w:tcPr>
            <w:tcW w:w="1559" w:type="dxa"/>
          </w:tcPr>
          <w:p w14:paraId="406B77DC"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chool students in</w:t>
            </w:r>
            <w:r w:rsidRPr="004C4ECF">
              <w:rPr>
                <w:color w:val="000000"/>
                <w:sz w:val="18"/>
                <w:szCs w:val="18"/>
              </w:rPr>
              <w:br/>
              <w:t>grades 6–12</w:t>
            </w:r>
          </w:p>
        </w:tc>
        <w:tc>
          <w:tcPr>
            <w:tcW w:w="2977" w:type="dxa"/>
          </w:tcPr>
          <w:p w14:paraId="75E21A52" w14:textId="77777777" w:rsidR="00BF208C" w:rsidRPr="00995BD1"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995BD1">
              <w:rPr>
                <w:rFonts w:cs="Segoe UI"/>
                <w:sz w:val="18"/>
                <w:szCs w:val="18"/>
              </w:rPr>
              <w:t>Examined whether and how student binge drinking at the individual level was influenced by population disadvantages, community instability, alcohol-outlet density, and protective factors generated by community and school.</w:t>
            </w:r>
            <w:r w:rsidRPr="00995BD1">
              <w:rPr>
                <w:color w:val="000000"/>
                <w:sz w:val="18"/>
                <w:szCs w:val="18"/>
              </w:rPr>
              <w:t xml:space="preserve"> </w:t>
            </w:r>
            <w:r w:rsidRPr="00995BD1">
              <w:rPr>
                <w:sz w:val="18"/>
                <w:szCs w:val="18"/>
              </w:rPr>
              <w:t>Multi-level modelling.</w:t>
            </w:r>
          </w:p>
        </w:tc>
        <w:tc>
          <w:tcPr>
            <w:tcW w:w="2506" w:type="dxa"/>
          </w:tcPr>
          <w:p w14:paraId="7E18AF1A"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effect for outlet density</w:t>
            </w:r>
          </w:p>
        </w:tc>
        <w:tc>
          <w:tcPr>
            <w:tcW w:w="2880" w:type="dxa"/>
          </w:tcPr>
          <w:p w14:paraId="1402674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ross-sectional analyses, relying on self-report consumption data. Outlet measure not disaggregated by type.</w:t>
            </w:r>
          </w:p>
        </w:tc>
      </w:tr>
      <w:tr w:rsidR="00BF208C" w:rsidRPr="004C4ECF" w14:paraId="290FB570" w14:textId="77777777" w:rsidTr="00596BD5">
        <w:trPr>
          <w:cnfStyle w:val="000000100000" w:firstRow="0" w:lastRow="0" w:firstColumn="0" w:lastColumn="0" w:oddVBand="0" w:evenVBand="0" w:oddHBand="1" w:evenHBand="0" w:firstRowFirstColumn="0" w:firstRowLastColumn="0" w:lastRowFirstColumn="0" w:lastRowLastColumn="0"/>
          <w:trHeight w:val="996"/>
        </w:trPr>
        <w:tc>
          <w:tcPr>
            <w:cnfStyle w:val="001000000000" w:firstRow="0" w:lastRow="0" w:firstColumn="1" w:lastColumn="0" w:oddVBand="0" w:evenVBand="0" w:oddHBand="0" w:evenHBand="0" w:firstRowFirstColumn="0" w:firstRowLastColumn="0" w:lastRowFirstColumn="0" w:lastRowLastColumn="0"/>
            <w:tcW w:w="1384" w:type="dxa"/>
          </w:tcPr>
          <w:p w14:paraId="30E4BE73"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Lo et al 2013 </w:t>
            </w:r>
            <w:r>
              <w:rPr>
                <w:color w:val="000000"/>
                <w:sz w:val="18"/>
                <w:szCs w:val="18"/>
              </w:rPr>
              <w:fldChar w:fldCharType="begin"/>
            </w:r>
            <w:r w:rsidR="00542598">
              <w:rPr>
                <w:color w:val="000000"/>
                <w:sz w:val="18"/>
                <w:szCs w:val="18"/>
              </w:rPr>
              <w:instrText xml:space="preserve"> ADDIN EN.CITE &lt;EndNote&gt;&lt;Cite&gt;&lt;Author&gt;Lo&lt;/Author&gt;&lt;Year&gt;2013&lt;/Year&gt;&lt;RecNum&gt;150&lt;/RecNum&gt;&lt;DisplayText&gt;(200)&lt;/DisplayText&gt;&lt;record&gt;&lt;rec-number&gt;150&lt;/rec-number&gt;&lt;foreign-keys&gt;&lt;key app="EN" db-id="avr05stv7arzs9erswtvftvb5xwz5ew2prxr" timestamp="1489632575"&gt;150&lt;/key&gt;&lt;/foreign-keys&gt;&lt;ref-type name="Journal Article"&gt;17&lt;/ref-type&gt;&lt;contributors&gt;&lt;authors&gt;&lt;author&gt;Lo, Celia C.&lt;/author&gt;&lt;author&gt;Weber, Joe&lt;/author&gt;&lt;author&gt;Cheng, Tyrone C.&lt;/author&gt;&lt;/authors&gt;&lt;/contributors&gt;&lt;titles&gt;&lt;title&gt;Urban-rural differentials: a spatial analysis of Alabama students&amp;apos; recent alcohol use and marijuana use&lt;/title&gt;&lt;secondary-title&gt;The American journal on addictions / American Academy of Psychiatrists in Alcoholism and Addictions&lt;/secondary-title&gt;&lt;/titles&gt;&lt;periodical&gt;&lt;full-title&gt;The American journal on addictions / American Academy of Psychiatrists in Alcoholism and Addictions&lt;/full-title&gt;&lt;/periodical&gt;&lt;pages&gt;188-96&lt;/pages&gt;&lt;volume&gt;22&lt;/volume&gt;&lt;number&gt;3&lt;/number&gt;&lt;dates&gt;&lt;year&gt;2013&lt;/year&gt;&lt;pub-dates&gt;&lt;date&gt;2013&lt;/date&gt;&lt;/pub-dates&gt;&lt;/dates&gt;&lt;isbn&gt;1521-0391&lt;/isbn&gt;&lt;accession-num&gt;MEDLINE:23617858&lt;/accession-num&gt;&lt;urls&gt;&lt;related-urls&gt;&lt;url&gt;&amp;lt;Go to ISI&amp;gt;://MEDLINE:23617858&lt;/url&gt;&lt;url&gt;http://onlinelibrary.wiley.com/store/10.1111/j.1521-0391.2012.12023.x/asset/ajad12023.pdf?v=1&amp;amp;t=iiim8bey&amp;amp;s=e25a87bae8765f7d367663ca4fa0451b2b58efba&lt;/url&gt;&lt;/related-urls&gt;&lt;/urls&gt;&lt;custom1&gt;Accept&lt;/custom1&gt;&lt;custom2&gt;Accept&lt;/custom2&gt;&lt;electronic-resource-num&gt;10.1111/j.1521-0391.2012.12023.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200)</w:t>
            </w:r>
            <w:r>
              <w:rPr>
                <w:color w:val="000000"/>
                <w:sz w:val="18"/>
                <w:szCs w:val="18"/>
              </w:rPr>
              <w:fldChar w:fldCharType="end"/>
            </w:r>
          </w:p>
        </w:tc>
        <w:tc>
          <w:tcPr>
            <w:tcW w:w="1346" w:type="dxa"/>
          </w:tcPr>
          <w:p w14:paraId="526B01B1"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labama, USA</w:t>
            </w:r>
          </w:p>
        </w:tc>
        <w:tc>
          <w:tcPr>
            <w:tcW w:w="1523" w:type="dxa"/>
          </w:tcPr>
          <w:p w14:paraId="6E2CBAD1"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underage use of, exposure to/</w:t>
            </w:r>
            <w:r w:rsidRPr="004C4ECF">
              <w:rPr>
                <w:color w:val="000000"/>
                <w:sz w:val="18"/>
                <w:szCs w:val="18"/>
              </w:rPr>
              <w:t>and or access to alcohol</w:t>
            </w:r>
          </w:p>
        </w:tc>
        <w:tc>
          <w:tcPr>
            <w:tcW w:w="1559" w:type="dxa"/>
          </w:tcPr>
          <w:p w14:paraId="4507C3C2"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chool students</w:t>
            </w:r>
            <w:r w:rsidRPr="004C4ECF">
              <w:rPr>
                <w:color w:val="000000"/>
                <w:sz w:val="18"/>
                <w:szCs w:val="18"/>
              </w:rPr>
              <w:br/>
              <w:t>grades 6–12</w:t>
            </w:r>
          </w:p>
        </w:tc>
        <w:tc>
          <w:tcPr>
            <w:tcW w:w="2977" w:type="dxa"/>
          </w:tcPr>
          <w:p w14:paraId="55EDCF9A" w14:textId="77777777" w:rsidR="00BF208C" w:rsidRPr="00273EE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sz w:val="18"/>
                <w:szCs w:val="18"/>
                <w:lang w:eastAsia="en-AU"/>
              </w:rPr>
            </w:pPr>
            <w:r w:rsidRPr="00273EEE">
              <w:rPr>
                <w:sz w:val="18"/>
                <w:szCs w:val="18"/>
              </w:rPr>
              <w:t xml:space="preserve">Examined the individual and community factors associated with </w:t>
            </w:r>
            <w:proofErr w:type="gramStart"/>
            <w:r w:rsidRPr="00273EEE">
              <w:rPr>
                <w:sz w:val="18"/>
                <w:szCs w:val="18"/>
              </w:rPr>
              <w:t>30 day</w:t>
            </w:r>
            <w:proofErr w:type="gramEnd"/>
            <w:r w:rsidRPr="00273EEE">
              <w:rPr>
                <w:sz w:val="18"/>
                <w:szCs w:val="18"/>
              </w:rPr>
              <w:t xml:space="preserve"> alcohol use. Spatial regression models</w:t>
            </w:r>
          </w:p>
        </w:tc>
        <w:tc>
          <w:tcPr>
            <w:tcW w:w="2506" w:type="dxa"/>
          </w:tcPr>
          <w:p w14:paraId="1F4236E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effect for outlet density</w:t>
            </w:r>
          </w:p>
        </w:tc>
        <w:tc>
          <w:tcPr>
            <w:tcW w:w="2880" w:type="dxa"/>
          </w:tcPr>
          <w:p w14:paraId="4A408A8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ross-sectional analyses, relying on self-report consumption data. Outlet measure not disaggregated by type.</w:t>
            </w:r>
          </w:p>
        </w:tc>
      </w:tr>
      <w:tr w:rsidR="00BF208C" w:rsidRPr="004C4ECF" w14:paraId="34AB82FB" w14:textId="77777777" w:rsidTr="00596BD5">
        <w:trPr>
          <w:trHeight w:val="1267"/>
        </w:trPr>
        <w:tc>
          <w:tcPr>
            <w:cnfStyle w:val="001000000000" w:firstRow="0" w:lastRow="0" w:firstColumn="1" w:lastColumn="0" w:oddVBand="0" w:evenVBand="0" w:oddHBand="0" w:evenHBand="0" w:firstRowFirstColumn="0" w:firstRowLastColumn="0" w:lastRowFirstColumn="0" w:lastRowLastColumn="0"/>
            <w:tcW w:w="1384" w:type="dxa"/>
          </w:tcPr>
          <w:p w14:paraId="5AB05357"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Maimon et al 2012 </w:t>
            </w:r>
            <w:r>
              <w:rPr>
                <w:color w:val="000000"/>
                <w:sz w:val="18"/>
                <w:szCs w:val="18"/>
              </w:rPr>
              <w:fldChar w:fldCharType="begin"/>
            </w:r>
            <w:r w:rsidR="00542598">
              <w:rPr>
                <w:color w:val="000000"/>
                <w:sz w:val="18"/>
                <w:szCs w:val="18"/>
              </w:rPr>
              <w:instrText xml:space="preserve"> ADDIN EN.CITE &lt;EndNote&gt;&lt;Cite&gt;&lt;Author&gt;Maimon&lt;/Author&gt;&lt;Year&gt;2012&lt;/Year&gt;&lt;RecNum&gt;151&lt;/RecNum&gt;&lt;DisplayText&gt;(201)&lt;/DisplayText&gt;&lt;record&gt;&lt;rec-number&gt;151&lt;/rec-number&gt;&lt;foreign-keys&gt;&lt;key app="EN" db-id="avr05stv7arzs9erswtvftvb5xwz5ew2prxr" timestamp="1489632576"&gt;151&lt;/key&gt;&lt;/foreign-keys&gt;&lt;ref-type name="Journal Article"&gt;17&lt;/ref-type&gt;&lt;contributors&gt;&lt;authors&gt;&lt;author&gt;Maimon, David&lt;/author&gt;&lt;author&gt;Browning, Christopher R.&lt;/author&gt;&lt;/authors&gt;&lt;/contributors&gt;&lt;titles&gt;&lt;title&gt;Underage drinking, alcohol sales and collective efficacy: Informal control and opportunity in the study of alcohol use&lt;/title&gt;&lt;secondary-title&gt;Social science research&lt;/secondary-title&gt;&lt;/titles&gt;&lt;periodical&gt;&lt;full-title&gt;Social science research&lt;/full-title&gt;&lt;/periodical&gt;&lt;pages&gt;977-90&lt;/pages&gt;&lt;volume&gt;41&lt;/volume&gt;&lt;number&gt;4&lt;/number&gt;&lt;dates&gt;&lt;year&gt;2012&lt;/year&gt;&lt;pub-dates&gt;&lt;date&gt;2012 Jul (Epub 2012 Feb&lt;/date&gt;&lt;/pub-dates&gt;&lt;/dates&gt;&lt;isbn&gt;1096-0317&lt;/isbn&gt;&lt;accession-num&gt;MEDLINE:23017864&lt;/accession-num&gt;&lt;urls&gt;&lt;related-urls&gt;&lt;url&gt;&amp;lt;Go to ISI&amp;gt;://MEDLINE:23017864&lt;/url&gt;&lt;url&gt;http://ac.els-cdn.com/S0049089X12000294/1-s2.0-S0049089X12000294-main.pdf?_tid=33682232-a957-11e5-ad4c-00000aab0f6c&amp;amp;acdnat=1450862949_2c4f02e52caf9aa5d64815f9eb9c656f&lt;/url&gt;&lt;/related-urls&gt;&lt;/urls&gt;&lt;custom1&gt;Accept&lt;/custom1&gt;&lt;custom2&gt;Accept&lt;/custom2&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201)</w:t>
            </w:r>
            <w:r>
              <w:rPr>
                <w:color w:val="000000"/>
                <w:sz w:val="18"/>
                <w:szCs w:val="18"/>
              </w:rPr>
              <w:fldChar w:fldCharType="end"/>
            </w:r>
          </w:p>
        </w:tc>
        <w:tc>
          <w:tcPr>
            <w:tcW w:w="1346" w:type="dxa"/>
          </w:tcPr>
          <w:p w14:paraId="397A1FA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hicago, USA</w:t>
            </w:r>
          </w:p>
        </w:tc>
        <w:tc>
          <w:tcPr>
            <w:tcW w:w="1523" w:type="dxa"/>
          </w:tcPr>
          <w:p w14:paraId="1D1D047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underage use of, exposure to/</w:t>
            </w:r>
            <w:r w:rsidRPr="004C4ECF">
              <w:rPr>
                <w:color w:val="000000"/>
                <w:sz w:val="18"/>
                <w:szCs w:val="18"/>
              </w:rPr>
              <w:t>and or access to alcohol</w:t>
            </w:r>
          </w:p>
        </w:tc>
        <w:tc>
          <w:tcPr>
            <w:tcW w:w="1559" w:type="dxa"/>
          </w:tcPr>
          <w:p w14:paraId="7D41F970"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670B2935" w14:textId="77777777" w:rsidR="00BF208C" w:rsidRPr="00273EE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en-AU"/>
              </w:rPr>
            </w:pPr>
            <w:r w:rsidRPr="00273EEE">
              <w:rPr>
                <w:sz w:val="18"/>
                <w:szCs w:val="18"/>
              </w:rPr>
              <w:t>Hierarchical linear models of alcohol use in survey wave 2, controlling for use in wave 1 and for a comprehensive array of individual and community variables</w:t>
            </w:r>
          </w:p>
        </w:tc>
        <w:tc>
          <w:tcPr>
            <w:tcW w:w="2506" w:type="dxa"/>
          </w:tcPr>
          <w:p w14:paraId="3238C94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ignificant relationship between density and alcohol use</w:t>
            </w:r>
          </w:p>
        </w:tc>
        <w:tc>
          <w:tcPr>
            <w:tcW w:w="2880" w:type="dxa"/>
          </w:tcPr>
          <w:p w14:paraId="478E2EF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Density estimated by observers rather than official statistics</w:t>
            </w:r>
          </w:p>
        </w:tc>
      </w:tr>
      <w:tr w:rsidR="00BF208C" w:rsidRPr="004C4ECF" w14:paraId="7BF0CD7B" w14:textId="77777777" w:rsidTr="00596BD5">
        <w:trPr>
          <w:cnfStyle w:val="000000100000" w:firstRow="0" w:lastRow="0" w:firstColumn="0" w:lastColumn="0" w:oddVBand="0" w:evenVBand="0" w:oddHBand="1" w:evenHBand="0" w:firstRowFirstColumn="0" w:firstRowLastColumn="0" w:lastRowFirstColumn="0" w:lastRowLastColumn="0"/>
          <w:trHeight w:val="1267"/>
        </w:trPr>
        <w:tc>
          <w:tcPr>
            <w:cnfStyle w:val="001000000000" w:firstRow="0" w:lastRow="0" w:firstColumn="1" w:lastColumn="0" w:oddVBand="0" w:evenVBand="0" w:oddHBand="0" w:evenHBand="0" w:firstRowFirstColumn="0" w:firstRowLastColumn="0" w:lastRowFirstColumn="0" w:lastRowLastColumn="0"/>
            <w:tcW w:w="1384" w:type="dxa"/>
          </w:tcPr>
          <w:p w14:paraId="32CCB033" w14:textId="77777777" w:rsidR="00BF208C" w:rsidRPr="00047F36" w:rsidRDefault="00BF208C" w:rsidP="00542598">
            <w:pPr>
              <w:spacing w:after="120"/>
              <w:rPr>
                <w:color w:val="000000"/>
                <w:sz w:val="18"/>
                <w:szCs w:val="18"/>
              </w:rPr>
            </w:pPr>
            <w:r>
              <w:rPr>
                <w:rFonts w:eastAsia="Times New Roman" w:cs="Times New Roman"/>
                <w:color w:val="000000"/>
                <w:sz w:val="18"/>
                <w:szCs w:val="18"/>
                <w:lang w:eastAsia="en-AU"/>
              </w:rPr>
              <w:lastRenderedPageBreak/>
              <w:t xml:space="preserve">Major et al 2014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Major&lt;/Author&gt;&lt;Year&gt;2014&lt;/Year&gt;&lt;RecNum&gt;152&lt;/RecNum&gt;&lt;DisplayText&gt;(202)&lt;/DisplayText&gt;&lt;record&gt;&lt;rec-number&gt;152&lt;/rec-number&gt;&lt;foreign-keys&gt;&lt;key app="EN" db-id="avr05stv7arzs9erswtvftvb5xwz5ew2prxr" timestamp="1489632577"&gt;152&lt;/key&gt;&lt;/foreign-keys&gt;&lt;ref-type name="Journal Article"&gt;17&lt;/ref-type&gt;&lt;contributors&gt;&lt;authors&gt;&lt;author&gt;Major, Jacqueline M.&lt;/author&gt;&lt;author&gt;Sargent, James D.&lt;/author&gt;&lt;author&gt;Graubard, Barry I.&lt;/author&gt;&lt;author&gt;Carlos, Heather A.&lt;/author&gt;&lt;author&gt;Hollenbeck, Albert R.&lt;/author&gt;&lt;author&gt;Altekruse, Sean F.&lt;/author&gt;&lt;author&gt;Freedman, Neal D.&lt;/author&gt;&lt;author&gt;McGlynn, Katherine A.&lt;/author&gt;&lt;/authors&gt;&lt;/contributors&gt;&lt;titles&gt;&lt;title&gt;Local geographic variation in chronic liver disease and hepatocellular carcinoma: contributions of socioeconomic deprivation, alcohol retail outlets, and lifestyle&lt;/title&gt;&lt;secondary-title&gt;Annals of epidemiology&lt;/secondary-title&gt;&lt;/titles&gt;&lt;periodical&gt;&lt;full-title&gt;Annals of epidemiology&lt;/full-title&gt;&lt;/periodical&gt;&lt;pages&gt;104-10&lt;/pages&gt;&lt;volume&gt;24&lt;/volume&gt;&lt;number&gt;2&lt;/number&gt;&lt;dates&gt;&lt;year&gt;2014&lt;/year&gt;&lt;pub-dates&gt;&lt;date&gt;2014 Feb (Epub 2013 Nov&lt;/date&gt;&lt;/pub-dates&gt;&lt;/dates&gt;&lt;isbn&gt;1873-2585&lt;/isbn&gt;&lt;accession-num&gt;MEDLINE:24332863&lt;/accession-num&gt;&lt;urls&gt;&lt;related-urls&gt;&lt;url&gt;&amp;lt;Go to ISI&amp;gt;://MEDLINE:24332863&lt;/url&gt;&lt;url&gt;http://ac.els-cdn.com/S1047279713004444/1-s2.0-S1047279713004444-main.pdf?_tid=36dee78e-a957-11e5-bca5-00000aab0f26&amp;amp;acdnat=1450862955_6a90e82618a091a15dd9776327d621f5&lt;/url&gt;&lt;/related-urls&gt;&lt;/urls&gt;&lt;custom1&gt;Accept&lt;/custom1&gt;&lt;custom2&gt;Accept&lt;/custom2&gt;&lt;electronic-resource-num&gt;10.1016/j.annepidem.2013.11.00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202)</w:t>
            </w:r>
            <w:r>
              <w:rPr>
                <w:rFonts w:eastAsia="Times New Roman" w:cs="Times New Roman"/>
                <w:color w:val="000000"/>
                <w:sz w:val="18"/>
                <w:szCs w:val="18"/>
                <w:lang w:eastAsia="en-AU"/>
              </w:rPr>
              <w:fldChar w:fldCharType="end"/>
            </w:r>
          </w:p>
        </w:tc>
        <w:tc>
          <w:tcPr>
            <w:tcW w:w="1346" w:type="dxa"/>
          </w:tcPr>
          <w:p w14:paraId="71906645" w14:textId="77777777" w:rsidR="00BF208C" w:rsidRPr="00047F36"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6 US states + 2 cities, USA</w:t>
            </w:r>
          </w:p>
        </w:tc>
        <w:tc>
          <w:tcPr>
            <w:tcW w:w="1523" w:type="dxa"/>
          </w:tcPr>
          <w:p w14:paraId="4BB06BC9" w14:textId="77777777" w:rsidR="00BF208C" w:rsidRPr="00047F36"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alcohol-related morbidity</w:t>
            </w:r>
          </w:p>
        </w:tc>
        <w:tc>
          <w:tcPr>
            <w:tcW w:w="1559" w:type="dxa"/>
          </w:tcPr>
          <w:p w14:paraId="4A23EEA3" w14:textId="77777777" w:rsidR="00BF208C" w:rsidRPr="00047F36"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5F86BD47" w14:textId="77777777" w:rsidR="00BF208C" w:rsidRPr="00047F36" w:rsidRDefault="00BF208C" w:rsidP="00596BD5">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047F36">
              <w:rPr>
                <w:rFonts w:cs="Segoe UI"/>
                <w:sz w:val="18"/>
                <w:szCs w:val="18"/>
              </w:rPr>
              <w:t>Assessed contribution of alcohol outlet density on incidence of liver disease death and cancer using a large cohort. Multi-level cox proportional hazards models.</w:t>
            </w:r>
          </w:p>
        </w:tc>
        <w:tc>
          <w:tcPr>
            <w:tcW w:w="2506" w:type="dxa"/>
          </w:tcPr>
          <w:p w14:paraId="4F18335F" w14:textId="77777777" w:rsidR="00BF208C" w:rsidRPr="00047F36"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Significant effects for deaths, but not cancer incidence.</w:t>
            </w:r>
          </w:p>
        </w:tc>
        <w:tc>
          <w:tcPr>
            <w:tcW w:w="2880" w:type="dxa"/>
          </w:tcPr>
          <w:p w14:paraId="6E77908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rFonts w:eastAsia="Times New Roman" w:cs="Times New Roman"/>
                <w:color w:val="000000"/>
                <w:sz w:val="18"/>
                <w:szCs w:val="18"/>
                <w:lang w:eastAsia="en-AU"/>
              </w:rPr>
              <w:t>Density measured at baseline only based on national database with limited detail.</w:t>
            </w:r>
          </w:p>
        </w:tc>
      </w:tr>
      <w:tr w:rsidR="00BF208C" w:rsidRPr="004C4ECF" w14:paraId="46A75146" w14:textId="77777777" w:rsidTr="00596BD5">
        <w:trPr>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6007CF4F"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McKinney et al 2009 </w:t>
            </w:r>
            <w:r>
              <w:rPr>
                <w:color w:val="000000"/>
                <w:sz w:val="18"/>
                <w:szCs w:val="18"/>
              </w:rPr>
              <w:fldChar w:fldCharType="begin"/>
            </w:r>
            <w:r w:rsidR="00542598">
              <w:rPr>
                <w:color w:val="000000"/>
                <w:sz w:val="18"/>
                <w:szCs w:val="18"/>
              </w:rPr>
              <w:instrText xml:space="preserve"> ADDIN EN.CITE &lt;EndNote&gt;&lt;Cite&gt;&lt;Author&gt;McKinney&lt;/Author&gt;&lt;Year&gt;2009&lt;/Year&gt;&lt;RecNum&gt;153&lt;/RecNum&gt;&lt;DisplayText&gt;(121)&lt;/DisplayText&gt;&lt;record&gt;&lt;rec-number&gt;153&lt;/rec-number&gt;&lt;foreign-keys&gt;&lt;key app="EN" db-id="avr05stv7arzs9erswtvftvb5xwz5ew2prxr" timestamp="1489632578"&gt;153&lt;/key&gt;&lt;/foreign-keys&gt;&lt;ref-type name="Journal Article"&gt;17&lt;/ref-type&gt;&lt;contributors&gt;&lt;authors&gt;&lt;author&gt;McKinney, Christy M.&lt;/author&gt;&lt;author&gt;Caetano, Raul&lt;/author&gt;&lt;author&gt;Harris, Theodore Robert&lt;/author&gt;&lt;author&gt;Ebama, Malembe S.&lt;/author&gt;&lt;/authors&gt;&lt;/contributors&gt;&lt;titles&gt;&lt;title&gt;Alcohol availability and intimate partner violence among US couples&lt;/title&gt;&lt;secondary-title&gt;Alcoholism, clinical and experimental research&lt;/secondary-title&gt;&lt;/titles&gt;&lt;periodical&gt;&lt;full-title&gt;Alcoholism, clinical and experimental research&lt;/full-title&gt;&lt;/periodical&gt;&lt;pages&gt;169-76&lt;/pages&gt;&lt;volume&gt;33&lt;/volume&gt;&lt;number&gt;1&lt;/number&gt;&lt;dates&gt;&lt;year&gt;2009&lt;/year&gt;&lt;pub-dates&gt;&lt;date&gt;2009 Jan (Epub 2008 Oct&lt;/date&gt;&lt;/pub-dates&gt;&lt;/dates&gt;&lt;isbn&gt;1530-0277&lt;/isbn&gt;&lt;accession-num&gt;MEDLINE:18976345&lt;/accession-num&gt;&lt;urls&gt;&lt;related-urls&gt;&lt;url&gt;&amp;lt;Go to ISI&amp;gt;://MEDLINE:18976345&lt;/url&gt;&lt;url&gt;http://onlinelibrary.wiley.com/store/10.1111/j.1530-0277.2008.00825.x/asset/j.1530-0277.2008.00825.x.pdf?v=1&amp;amp;t=iiim8xio&amp;amp;s=6de0d05c9bf9d97d1fa4a0be018f27a87869d002&lt;/url&gt;&lt;/related-urls&gt;&lt;/urls&gt;&lt;custom1&gt;Accept&lt;/custom1&gt;&lt;custom2&gt;Accept&lt;/custom2&gt;&lt;electronic-resource-num&gt;10.1111/j.1530-0277.2008.00825.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21)</w:t>
            </w:r>
            <w:r>
              <w:rPr>
                <w:color w:val="000000"/>
                <w:sz w:val="18"/>
                <w:szCs w:val="18"/>
              </w:rPr>
              <w:fldChar w:fldCharType="end"/>
            </w:r>
          </w:p>
        </w:tc>
        <w:tc>
          <w:tcPr>
            <w:tcW w:w="1346" w:type="dxa"/>
          </w:tcPr>
          <w:p w14:paraId="26A8EBA2"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SA</w:t>
            </w:r>
          </w:p>
        </w:tc>
        <w:tc>
          <w:tcPr>
            <w:tcW w:w="1523" w:type="dxa"/>
          </w:tcPr>
          <w:p w14:paraId="396468D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IPV</w:t>
            </w:r>
          </w:p>
        </w:tc>
        <w:tc>
          <w:tcPr>
            <w:tcW w:w="1559" w:type="dxa"/>
          </w:tcPr>
          <w:p w14:paraId="5C16C26A"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ouples who were current drinkers</w:t>
            </w:r>
          </w:p>
        </w:tc>
        <w:tc>
          <w:tcPr>
            <w:tcW w:w="2977" w:type="dxa"/>
          </w:tcPr>
          <w:p w14:paraId="702D5331" w14:textId="77777777" w:rsidR="00BF208C" w:rsidRPr="00273EE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en-AU"/>
              </w:rPr>
            </w:pPr>
            <w:r w:rsidRPr="00273EEE">
              <w:rPr>
                <w:sz w:val="18"/>
                <w:szCs w:val="18"/>
              </w:rPr>
              <w:t>Logistic regression models on survey data, linked to availability measures based on respondent's residence, adjusting for a range of individual and community variables</w:t>
            </w:r>
          </w:p>
        </w:tc>
        <w:tc>
          <w:tcPr>
            <w:tcW w:w="2506" w:type="dxa"/>
          </w:tcPr>
          <w:p w14:paraId="15DD743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Male-on-female partner violence was higher in areas with higher on-premise outlet density, but not off-premise -and no result for Female-to-Male</w:t>
            </w:r>
          </w:p>
        </w:tc>
        <w:tc>
          <w:tcPr>
            <w:tcW w:w="2880" w:type="dxa"/>
          </w:tcPr>
          <w:p w14:paraId="6BC02DB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elf-reported IPV</w:t>
            </w:r>
            <w:r>
              <w:rPr>
                <w:color w:val="000000"/>
                <w:sz w:val="18"/>
                <w:szCs w:val="18"/>
              </w:rPr>
              <w:t xml:space="preserve"> data. Cross-sectional analyses.</w:t>
            </w:r>
          </w:p>
        </w:tc>
      </w:tr>
      <w:tr w:rsidR="00BF208C" w:rsidRPr="004C4ECF" w14:paraId="1F2F4711" w14:textId="77777777" w:rsidTr="00596BD5">
        <w:trPr>
          <w:cnfStyle w:val="000000100000" w:firstRow="0" w:lastRow="0" w:firstColumn="0" w:lastColumn="0" w:oddVBand="0" w:evenVBand="0" w:oddHBand="1" w:evenHBand="0" w:firstRowFirstColumn="0" w:firstRowLastColumn="0" w:lastRowFirstColumn="0" w:lastRowLastColumn="0"/>
          <w:trHeight w:val="1248"/>
        </w:trPr>
        <w:tc>
          <w:tcPr>
            <w:cnfStyle w:val="001000000000" w:firstRow="0" w:lastRow="0" w:firstColumn="1" w:lastColumn="0" w:oddVBand="0" w:evenVBand="0" w:oddHBand="0" w:evenHBand="0" w:firstRowFirstColumn="0" w:firstRowLastColumn="0" w:lastRowFirstColumn="0" w:lastRowLastColumn="0"/>
            <w:tcW w:w="1384" w:type="dxa"/>
          </w:tcPr>
          <w:p w14:paraId="1BE5CB77"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McKinney et al 2012 </w:t>
            </w:r>
            <w:r>
              <w:rPr>
                <w:color w:val="000000"/>
                <w:sz w:val="18"/>
                <w:szCs w:val="18"/>
              </w:rPr>
              <w:fldChar w:fldCharType="begin"/>
            </w:r>
            <w:r w:rsidR="00542598">
              <w:rPr>
                <w:color w:val="000000"/>
                <w:sz w:val="18"/>
                <w:szCs w:val="18"/>
              </w:rPr>
              <w:instrText xml:space="preserve"> ADDIN EN.CITE &lt;EndNote&gt;&lt;Cite&gt;&lt;Author&gt;McKinney&lt;/Author&gt;&lt;Year&gt;2012&lt;/Year&gt;&lt;RecNum&gt;154&lt;/RecNum&gt;&lt;DisplayText&gt;(82)&lt;/DisplayText&gt;&lt;record&gt;&lt;rec-number&gt;154&lt;/rec-number&gt;&lt;foreign-keys&gt;&lt;key app="EN" db-id="avr05stv7arzs9erswtvftvb5xwz5ew2prxr" timestamp="1489632579"&gt;154&lt;/key&gt;&lt;/foreign-keys&gt;&lt;ref-type name="Journal Article"&gt;17&lt;/ref-type&gt;&lt;contributors&gt;&lt;authors&gt;&lt;author&gt;McKinney, Christy M.&lt;/author&gt;&lt;author&gt;Chartier, Karen G.&lt;/author&gt;&lt;author&gt;Caetano, Raul&lt;/author&gt;&lt;author&gt;Harris, T. Robert&lt;/author&gt;&lt;/authors&gt;&lt;/contributors&gt;&lt;titles&gt;&lt;title&gt;Alcohol availability and neighborhood poverty and their relationship to binge drinking and related problems among drinkers in committed relationships&lt;/title&gt;&lt;secondary-title&gt;Journal of interpersonal violence&lt;/secondary-title&gt;&lt;/titles&gt;&lt;periodical&gt;&lt;full-title&gt;Journal of interpersonal violence&lt;/full-title&gt;&lt;/periodical&gt;&lt;pages&gt;2703-27&lt;/pages&gt;&lt;volume&gt;27&lt;/volume&gt;&lt;number&gt;13&lt;/number&gt;&lt;dates&gt;&lt;year&gt;2012&lt;/year&gt;&lt;pub-dates&gt;&lt;date&gt;2012&lt;/date&gt;&lt;/pub-dates&gt;&lt;/dates&gt;&lt;isbn&gt;1552-6518&lt;/isbn&gt;&lt;accession-num&gt;MEDLINE:22890980&lt;/accession-num&gt;&lt;urls&gt;&lt;related-urls&gt;&lt;url&gt;&amp;lt;Go to ISI&amp;gt;://MEDLINE:22890980&lt;/url&gt;&lt;url&gt;http://jiv.sagepub.com/content/27/13/2703.full.pdf&lt;/url&gt;&lt;/related-urls&gt;&lt;/urls&gt;&lt;custom1&gt;Accept&lt;/custom1&gt;&lt;custom2&gt;Accept&lt;/custom2&gt;&lt;electronic-resource-num&gt;10.1177/0886260512436396&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2)</w:t>
            </w:r>
            <w:r>
              <w:rPr>
                <w:color w:val="000000"/>
                <w:sz w:val="18"/>
                <w:szCs w:val="18"/>
              </w:rPr>
              <w:fldChar w:fldCharType="end"/>
            </w:r>
          </w:p>
        </w:tc>
        <w:tc>
          <w:tcPr>
            <w:tcW w:w="1346" w:type="dxa"/>
          </w:tcPr>
          <w:p w14:paraId="59BB5052"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SA</w:t>
            </w:r>
          </w:p>
        </w:tc>
        <w:tc>
          <w:tcPr>
            <w:tcW w:w="1523" w:type="dxa"/>
          </w:tcPr>
          <w:p w14:paraId="02054D8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oblem drinking and consumption</w:t>
            </w:r>
          </w:p>
        </w:tc>
        <w:tc>
          <w:tcPr>
            <w:tcW w:w="1559" w:type="dxa"/>
          </w:tcPr>
          <w:p w14:paraId="207D0C6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ouples who were current drinkers</w:t>
            </w:r>
          </w:p>
        </w:tc>
        <w:tc>
          <w:tcPr>
            <w:tcW w:w="2977" w:type="dxa"/>
          </w:tcPr>
          <w:p w14:paraId="78521174" w14:textId="77777777" w:rsidR="00BF208C" w:rsidRPr="00273EE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273EEE">
              <w:rPr>
                <w:sz w:val="18"/>
                <w:szCs w:val="18"/>
              </w:rPr>
              <w:t>Logistic regression models on survey data, linked to availability measures based on respondent's residence, adjusting for a range of individual and community variables</w:t>
            </w:r>
          </w:p>
        </w:tc>
        <w:tc>
          <w:tcPr>
            <w:tcW w:w="2506" w:type="dxa"/>
          </w:tcPr>
          <w:p w14:paraId="7F7482E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No effect on either drinking or problems </w:t>
            </w:r>
          </w:p>
        </w:tc>
        <w:tc>
          <w:tcPr>
            <w:tcW w:w="2880" w:type="dxa"/>
          </w:tcPr>
          <w:p w14:paraId="33CECA2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elf-reported IPV</w:t>
            </w:r>
            <w:r>
              <w:rPr>
                <w:color w:val="000000"/>
                <w:sz w:val="18"/>
                <w:szCs w:val="18"/>
              </w:rPr>
              <w:t xml:space="preserve"> data. Cross-sectional analyses.</w:t>
            </w:r>
          </w:p>
        </w:tc>
      </w:tr>
      <w:tr w:rsidR="00BF208C" w:rsidRPr="004C4ECF" w14:paraId="535C45FB" w14:textId="77777777" w:rsidTr="00596BD5">
        <w:trPr>
          <w:trHeight w:val="632"/>
        </w:trPr>
        <w:tc>
          <w:tcPr>
            <w:cnfStyle w:val="001000000000" w:firstRow="0" w:lastRow="0" w:firstColumn="1" w:lastColumn="0" w:oddVBand="0" w:evenVBand="0" w:oddHBand="0" w:evenHBand="0" w:firstRowFirstColumn="0" w:firstRowLastColumn="0" w:lastRowFirstColumn="0" w:lastRowLastColumn="0"/>
            <w:tcW w:w="1384" w:type="dxa"/>
            <w:noWrap/>
          </w:tcPr>
          <w:p w14:paraId="73C6106B"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Mennis &amp; Mason</w:t>
            </w:r>
            <w:r>
              <w:rPr>
                <w:color w:val="000000"/>
                <w:sz w:val="18"/>
                <w:szCs w:val="18"/>
              </w:rPr>
              <w:t xml:space="preserve"> 2011 </w:t>
            </w:r>
            <w:r>
              <w:rPr>
                <w:color w:val="000000"/>
                <w:sz w:val="18"/>
                <w:szCs w:val="18"/>
              </w:rPr>
              <w:fldChar w:fldCharType="begin"/>
            </w:r>
            <w:r w:rsidR="00542598">
              <w:rPr>
                <w:color w:val="000000"/>
                <w:sz w:val="18"/>
                <w:szCs w:val="18"/>
              </w:rPr>
              <w:instrText xml:space="preserve"> ADDIN EN.CITE &lt;EndNote&gt;&lt;Cite&gt;&lt;Author&gt;Mennis&lt;/Author&gt;&lt;Year&gt;2011&lt;/Year&gt;&lt;RecNum&gt;155&lt;/RecNum&gt;&lt;DisplayText&gt;(203)&lt;/DisplayText&gt;&lt;record&gt;&lt;rec-number&gt;155&lt;/rec-number&gt;&lt;foreign-keys&gt;&lt;key app="EN" db-id="avr05stv7arzs9erswtvftvb5xwz5ew2prxr" timestamp="1489632581"&gt;155&lt;/key&gt;&lt;/foreign-keys&gt;&lt;ref-type name="Journal Article"&gt;17&lt;/ref-type&gt;&lt;contributors&gt;&lt;authors&gt;&lt;author&gt;Mennis, J.&lt;/author&gt;&lt;author&gt;Mason, M. J.&lt;/author&gt;&lt;/authors&gt;&lt;/contributors&gt;&lt;titles&gt;&lt;title&gt;People, Places, and Adolescent Substance Use: Integrating Activity Space and Social Network Data for Analyzing Health Behavior&lt;/title&gt;&lt;secondary-title&gt;Annals of the Association of American Geographers&lt;/secondary-title&gt;&lt;/titles&gt;&lt;periodical&gt;&lt;full-title&gt;Annals of the Association of American Geographers&lt;/full-title&gt;&lt;/periodical&gt;&lt;pages&gt;272-291&lt;/pages&gt;&lt;volume&gt;101&lt;/volume&gt;&lt;number&gt;2&lt;/number&gt;&lt;dates&gt;&lt;year&gt;2011&lt;/year&gt;&lt;/dates&gt;&lt;isbn&gt;0004-5608&lt;/isbn&gt;&lt;accession-num&gt;WOS:000288262500003&lt;/accession-num&gt;&lt;urls&gt;&lt;related-urls&gt;&lt;url&gt;&amp;lt;Go to ISI&amp;gt;://WOS:000288262500003&lt;/url&gt;&lt;/related-urls&gt;&lt;/urls&gt;&lt;custom1&gt;Accept&lt;/custom1&gt;&lt;custom2&gt;Reject&lt;/custom2&gt;&lt;custom3&gt;Accept&lt;/custom3&gt;&lt;custom6&gt;Accept&lt;/custom6&gt;&lt;custom7&gt;Pii 931263267&lt;/custom7&gt;&lt;electronic-resource-num&gt;10.1080/00045608.2010.534712&lt;/electronic-resource-num&gt;&lt;remote-database-name&gt;Core Collection - 14 DEC 2015&lt;/remote-database-name&gt;&lt;/record&gt;&lt;/Cite&gt;&lt;/EndNote&gt;</w:instrText>
            </w:r>
            <w:r>
              <w:rPr>
                <w:color w:val="000000"/>
                <w:sz w:val="18"/>
                <w:szCs w:val="18"/>
              </w:rPr>
              <w:fldChar w:fldCharType="separate"/>
            </w:r>
            <w:r w:rsidR="00542598">
              <w:rPr>
                <w:noProof/>
                <w:color w:val="000000"/>
                <w:sz w:val="18"/>
                <w:szCs w:val="18"/>
              </w:rPr>
              <w:t>(203)</w:t>
            </w:r>
            <w:r>
              <w:rPr>
                <w:color w:val="000000"/>
                <w:sz w:val="18"/>
                <w:szCs w:val="18"/>
              </w:rPr>
              <w:fldChar w:fldCharType="end"/>
            </w:r>
          </w:p>
        </w:tc>
        <w:tc>
          <w:tcPr>
            <w:tcW w:w="1346" w:type="dxa"/>
          </w:tcPr>
          <w:p w14:paraId="1070D06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hilidelphia, USA</w:t>
            </w:r>
          </w:p>
        </w:tc>
        <w:tc>
          <w:tcPr>
            <w:tcW w:w="1523" w:type="dxa"/>
          </w:tcPr>
          <w:p w14:paraId="52F70EA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noWrap/>
          </w:tcPr>
          <w:p w14:paraId="6AF9E858"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13-20 yrs adolescents recruited at </w:t>
            </w:r>
            <w:r w:rsidRPr="004C4ECF">
              <w:rPr>
                <w:color w:val="000000"/>
                <w:sz w:val="18"/>
                <w:szCs w:val="18"/>
              </w:rPr>
              <w:br/>
              <w:t>health care clinics</w:t>
            </w:r>
          </w:p>
        </w:tc>
        <w:tc>
          <w:tcPr>
            <w:tcW w:w="2977" w:type="dxa"/>
          </w:tcPr>
          <w:p w14:paraId="10536358" w14:textId="77777777" w:rsidR="00BF208C" w:rsidRPr="00273EE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en-AU"/>
              </w:rPr>
            </w:pPr>
            <w:r w:rsidRPr="00273EEE">
              <w:rPr>
                <w:sz w:val="18"/>
                <w:szCs w:val="18"/>
              </w:rPr>
              <w:t xml:space="preserve">Examined association between distance to nearest alcohol outlet and substance use. </w:t>
            </w:r>
          </w:p>
        </w:tc>
        <w:tc>
          <w:tcPr>
            <w:tcW w:w="2506" w:type="dxa"/>
          </w:tcPr>
          <w:p w14:paraId="6A16E5A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Little association of ecological characteristics with substance abuse. Significant association for older girls, but not for younger girls or younger/urban boys</w:t>
            </w:r>
          </w:p>
        </w:tc>
        <w:tc>
          <w:tcPr>
            <w:tcW w:w="2880" w:type="dxa"/>
          </w:tcPr>
          <w:p w14:paraId="0B7645B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Described as an exploratory study. Small sample (n=301). </w:t>
            </w:r>
            <w:r>
              <w:rPr>
                <w:color w:val="000000"/>
                <w:sz w:val="18"/>
                <w:szCs w:val="18"/>
              </w:rPr>
              <w:t>Cross-sectional.</w:t>
            </w:r>
            <w:r w:rsidRPr="004C4ECF">
              <w:rPr>
                <w:color w:val="000000"/>
                <w:sz w:val="18"/>
                <w:szCs w:val="18"/>
              </w:rPr>
              <w:t xml:space="preserve"> </w:t>
            </w:r>
          </w:p>
        </w:tc>
      </w:tr>
      <w:tr w:rsidR="00BF208C" w:rsidRPr="004C4ECF" w14:paraId="3B234084" w14:textId="77777777" w:rsidTr="00596BD5">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1384" w:type="dxa"/>
          </w:tcPr>
          <w:p w14:paraId="15F58E3F"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Milam et al 2014 </w:t>
            </w:r>
            <w:r>
              <w:rPr>
                <w:color w:val="000000"/>
                <w:sz w:val="18"/>
                <w:szCs w:val="18"/>
              </w:rPr>
              <w:fldChar w:fldCharType="begin"/>
            </w:r>
            <w:r w:rsidR="00542598">
              <w:rPr>
                <w:color w:val="000000"/>
                <w:sz w:val="18"/>
                <w:szCs w:val="18"/>
              </w:rPr>
              <w:instrText xml:space="preserve"> ADDIN EN.CITE &lt;EndNote&gt;&lt;Cite&gt;&lt;Author&gt;Milam&lt;/Author&gt;&lt;Year&gt;2014&lt;/Year&gt;&lt;RecNum&gt;156&lt;/RecNum&gt;&lt;DisplayText&gt;(204)&lt;/DisplayText&gt;&lt;record&gt;&lt;rec-number&gt;156&lt;/rec-number&gt;&lt;foreign-keys&gt;&lt;key app="EN" db-id="avr05stv7arzs9erswtvftvb5xwz5ew2prxr" timestamp="1489632582"&gt;156&lt;/key&gt;&lt;/foreign-keys&gt;&lt;ref-type name="Journal Article"&gt;17&lt;/ref-type&gt;&lt;contributors&gt;&lt;authors&gt;&lt;author&gt;Milam, A. J.&lt;/author&gt;&lt;author&gt;Furr-Holden, C. D. M.&lt;/author&gt;&lt;author&gt;Cooley-Strickland, M. C.&lt;/author&gt;&lt;author&gt;Bradshaw, C. P.&lt;/author&gt;&lt;author&gt;Leaf, P. J.&lt;/author&gt;&lt;/authors&gt;&lt;/contributors&gt;&lt;titles&gt;&lt;title&gt;Risk for exposure to alcohol, tobacco, and other drugs on the route to and from school: the role of alcohol outlets&lt;/title&gt;&lt;secondary-title&gt;Prevention science : the official journal of the Society for Prevention Research&lt;/secondary-title&gt;&lt;/titles&gt;&lt;periodical&gt;&lt;full-title&gt;Prevention science : the official journal of the Society for Prevention Research&lt;/full-title&gt;&lt;/periodical&gt;&lt;pages&gt;12-21&lt;/pages&gt;&lt;volume&gt;15&lt;/volume&gt;&lt;number&gt;1&lt;/number&gt;&lt;dates&gt;&lt;year&gt;2014&lt;/year&gt;&lt;pub-dates&gt;&lt;date&gt;2014&lt;/date&gt;&lt;/pub-dates&gt;&lt;/dates&gt;&lt;isbn&gt;1573-6695&lt;/isbn&gt;&lt;accession-num&gt;MEDLINE:23408286&lt;/accession-num&gt;&lt;urls&gt;&lt;related-urls&gt;&lt;url&gt;&amp;lt;Go to ISI&amp;gt;://MEDLINE:23408286&lt;/url&gt;&lt;url&gt;http://download.springer.com/static/pdf/867/art%253A10.1007%252Fs11121-012-0350-x.pdf?originUrl=http%3A%2F%2Flink.springer.com%2Farticle%2F10.1007%2Fs11121-012-0350-x&amp;amp;token2=exp=1450863527~acl=%2Fstatic%2Fpdf%2F867%2Fart%25253A10.1007%25252Fs11121-012-0350-x.pdf%3ForiginUrl%3Dhttp%253A%252F%252Flink.springer.com%252Farticle%252F10.1007%252Fs11121-012-0350-x*~hmac=357f6c279653c63bd4e4789cfd93d07dc8639c12dd91dc080fea5a7153150613&lt;/url&gt;&lt;/related-urls&gt;&lt;/urls&gt;&lt;custom1&gt;Reject&lt;/custom1&gt;&lt;custom2&gt;Accept&lt;/custom2&gt;&lt;custom6&gt;Accept - alcohol outlets tested for effect on opportunities to use drugs&lt;/custom6&gt;&lt;electronic-resource-num&gt;10.1007/s11121-012-0350-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204)</w:t>
            </w:r>
            <w:r>
              <w:rPr>
                <w:color w:val="000000"/>
                <w:sz w:val="18"/>
                <w:szCs w:val="18"/>
              </w:rPr>
              <w:fldChar w:fldCharType="end"/>
            </w:r>
          </w:p>
        </w:tc>
        <w:tc>
          <w:tcPr>
            <w:tcW w:w="1346" w:type="dxa"/>
          </w:tcPr>
          <w:p w14:paraId="085EB51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altimore, USA</w:t>
            </w:r>
          </w:p>
        </w:tc>
        <w:tc>
          <w:tcPr>
            <w:tcW w:w="1523" w:type="dxa"/>
          </w:tcPr>
          <w:p w14:paraId="34571C8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0CED948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lementary school children aged 8-12yrs</w:t>
            </w:r>
          </w:p>
        </w:tc>
        <w:tc>
          <w:tcPr>
            <w:tcW w:w="2977" w:type="dxa"/>
          </w:tcPr>
          <w:p w14:paraId="1168993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association between counts of off-premise alcohol outlets on children’s route to school and perceived safety and exposure to alcohol, tobacco and other drugs. Controlling for neighbourhood disorder. </w:t>
            </w:r>
          </w:p>
        </w:tc>
        <w:tc>
          <w:tcPr>
            <w:tcW w:w="2506" w:type="dxa"/>
          </w:tcPr>
          <w:p w14:paraId="74CAFBC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Counts of outlets was not associated with the outcome measures when controlling for neighbourhood disorder. </w:t>
            </w:r>
          </w:p>
        </w:tc>
        <w:tc>
          <w:tcPr>
            <w:tcW w:w="2880" w:type="dxa"/>
          </w:tcPr>
          <w:p w14:paraId="2A2A7DA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Route-to-school based on GIS modelling rather than actual route. Survey measure not identify location. Relatively homogeneous sample of children may limit generalizability.</w:t>
            </w:r>
          </w:p>
        </w:tc>
      </w:tr>
      <w:tr w:rsidR="00BF208C" w:rsidRPr="004C4ECF" w14:paraId="3A6C25B1" w14:textId="77777777" w:rsidTr="00596BD5">
        <w:trPr>
          <w:trHeight w:val="703"/>
        </w:trPr>
        <w:tc>
          <w:tcPr>
            <w:cnfStyle w:val="001000000000" w:firstRow="0" w:lastRow="0" w:firstColumn="1" w:lastColumn="0" w:oddVBand="0" w:evenVBand="0" w:oddHBand="0" w:evenHBand="0" w:firstRowFirstColumn="0" w:firstRowLastColumn="0" w:lastRowFirstColumn="0" w:lastRowLastColumn="0"/>
            <w:tcW w:w="1384" w:type="dxa"/>
          </w:tcPr>
          <w:p w14:paraId="526EE16B"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Milam et al 2013 </w:t>
            </w:r>
            <w:r>
              <w:rPr>
                <w:color w:val="000000"/>
                <w:sz w:val="18"/>
                <w:szCs w:val="18"/>
              </w:rPr>
              <w:fldChar w:fldCharType="begin"/>
            </w:r>
            <w:r w:rsidR="00542598">
              <w:rPr>
                <w:color w:val="000000"/>
                <w:sz w:val="18"/>
                <w:szCs w:val="18"/>
              </w:rPr>
              <w:instrText xml:space="preserve"> ADDIN EN.CITE &lt;EndNote&gt;&lt;Cite&gt;&lt;Author&gt;Milam&lt;/Author&gt;&lt;Year&gt;2013&lt;/Year&gt;&lt;RecNum&gt;157&lt;/RecNum&gt;&lt;DisplayText&gt;(205)&lt;/DisplayText&gt;&lt;record&gt;&lt;rec-number&gt;157&lt;/rec-number&gt;&lt;foreign-keys&gt;&lt;key app="EN" db-id="avr05stv7arzs9erswtvftvb5xwz5ew2prxr" timestamp="1489632584"&gt;157&lt;/key&gt;&lt;/foreign-keys&gt;&lt;ref-type name="Journal Article"&gt;17&lt;/ref-type&gt;&lt;contributors&gt;&lt;authors&gt;&lt;author&gt;Milam, A. J.&lt;/author&gt;&lt;author&gt;Furr-Holden, C. D.&lt;/author&gt;&lt;author&gt;Bradshaw, C. P.&lt;/author&gt;&lt;author&gt;Webster, D. W.&lt;/author&gt;&lt;author&gt;Cooley-Strickland, M. C.&lt;/author&gt;&lt;author&gt;Leaf, P. J.&lt;/author&gt;&lt;/authors&gt;&lt;/contributors&gt;&lt;titles&gt;&lt;title&gt;ALCOHOL ENVIRONMENT, PERCEIVED SAFETY, AND EXPOSURE TO ALCOHOL, TOBACCO, AND OTHER DRUGS IN EARLY ADOLESCENCE&lt;/title&gt;&lt;secondary-title&gt;Journal of Community Psychology&lt;/secondary-title&gt;&lt;/titles&gt;&lt;periodical&gt;&lt;full-title&gt;Journal of Community Psychology&lt;/full-title&gt;&lt;/periodical&gt;&lt;pages&gt;867-883&lt;/pages&gt;&lt;volume&gt;41&lt;/volume&gt;&lt;number&gt;7&lt;/number&gt;&lt;dates&gt;&lt;year&gt;2013&lt;/year&gt;&lt;pub-dates&gt;&lt;date&gt;Sep&lt;/date&gt;&lt;/pub-dates&gt;&lt;/dates&gt;&lt;isbn&gt;0090-4392&lt;/isbn&gt;&lt;accession-num&gt;WOS:000329214300007&lt;/accession-num&gt;&lt;urls&gt;&lt;related-urls&gt;&lt;url&gt;&amp;lt;Go to ISI&amp;gt;://WOS:000329214300007&lt;/url&gt;&lt;url&gt;http://onlinelibrary.wiley.com/store/10.1002/jcop.21579/asset/jcop21579.pdf?v=1&amp;amp;t=iiim0dwf&amp;amp;s=4a8960b925e72f3f828023b3f5f5f6e4cec94354&lt;/url&gt;&lt;/related-urls&gt;&lt;/urls&gt;&lt;custom1&gt;Reject&lt;/custom1&gt;&lt;custom2&gt;Accept&lt;/custom2&gt;&lt;custom6&gt;Accept (outlets affect on illicit drug use)&lt;/custom6&gt;&lt;electronic-resource-num&gt;10.1002/jcop.21579&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205)</w:t>
            </w:r>
            <w:r>
              <w:rPr>
                <w:color w:val="000000"/>
                <w:sz w:val="18"/>
                <w:szCs w:val="18"/>
              </w:rPr>
              <w:fldChar w:fldCharType="end"/>
            </w:r>
          </w:p>
        </w:tc>
        <w:tc>
          <w:tcPr>
            <w:tcW w:w="1346" w:type="dxa"/>
          </w:tcPr>
          <w:p w14:paraId="02CA9B12"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altimore, USA</w:t>
            </w:r>
          </w:p>
        </w:tc>
        <w:tc>
          <w:tcPr>
            <w:tcW w:w="1523" w:type="dxa"/>
          </w:tcPr>
          <w:p w14:paraId="31ABA2C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2091AB8E"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lementary school children aged 8-12yrs</w:t>
            </w:r>
          </w:p>
        </w:tc>
        <w:tc>
          <w:tcPr>
            <w:tcW w:w="2977" w:type="dxa"/>
          </w:tcPr>
          <w:p w14:paraId="0F6F349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association between off-premise outlet density and pre-</w:t>
            </w:r>
            <w:proofErr w:type="gramStart"/>
            <w:r w:rsidRPr="004C4ECF">
              <w:rPr>
                <w:color w:val="000000"/>
                <w:sz w:val="18"/>
                <w:szCs w:val="18"/>
              </w:rPr>
              <w:t>adolescents'</w:t>
            </w:r>
            <w:proofErr w:type="gramEnd"/>
            <w:r w:rsidRPr="004C4ECF">
              <w:rPr>
                <w:color w:val="000000"/>
                <w:sz w:val="18"/>
                <w:szCs w:val="18"/>
              </w:rPr>
              <w:t xml:space="preserve"> opportunity for alcohol, tobacco or other drug use, adjusting for neighbourhood physical disorder. </w:t>
            </w:r>
            <w:r w:rsidRPr="004C4ECF">
              <w:rPr>
                <w:color w:val="000000"/>
                <w:sz w:val="18"/>
                <w:szCs w:val="18"/>
              </w:rPr>
              <w:lastRenderedPageBreak/>
              <w:t>Used buffer zones.</w:t>
            </w:r>
          </w:p>
        </w:tc>
        <w:tc>
          <w:tcPr>
            <w:tcW w:w="2506" w:type="dxa"/>
          </w:tcPr>
          <w:p w14:paraId="38413BB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lastRenderedPageBreak/>
              <w:t>Outlet count not associated with exposure to alcohol, tobacco or other drug use, nor perceived neighbourhood safety.</w:t>
            </w:r>
          </w:p>
        </w:tc>
        <w:tc>
          <w:tcPr>
            <w:tcW w:w="2880" w:type="dxa"/>
          </w:tcPr>
          <w:p w14:paraId="399C40B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No context on where the </w:t>
            </w:r>
            <w:proofErr w:type="gramStart"/>
            <w:r w:rsidRPr="004C4ECF">
              <w:rPr>
                <w:color w:val="000000"/>
                <w:sz w:val="18"/>
                <w:szCs w:val="18"/>
              </w:rPr>
              <w:t>adolescents</w:t>
            </w:r>
            <w:proofErr w:type="gramEnd"/>
            <w:r w:rsidRPr="004C4ECF">
              <w:rPr>
                <w:color w:val="000000"/>
                <w:sz w:val="18"/>
                <w:szCs w:val="18"/>
              </w:rPr>
              <w:t xml:space="preserve"> exposure to alcohol, tobacco or other drug use. Could have occurred outside the alcohol outlet buffer zones. Not a representative sample. No measure </w:t>
            </w:r>
            <w:r w:rsidRPr="004C4ECF">
              <w:rPr>
                <w:color w:val="000000"/>
                <w:sz w:val="18"/>
                <w:szCs w:val="18"/>
              </w:rPr>
              <w:lastRenderedPageBreak/>
              <w:t>of exposure length (ie. Residency length). Didn't include other importance confounders such as parental/peer substance-use</w:t>
            </w:r>
          </w:p>
        </w:tc>
      </w:tr>
      <w:tr w:rsidR="00BF208C" w:rsidRPr="004C4ECF" w14:paraId="77F35A74" w14:textId="77777777" w:rsidTr="00596BD5">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384" w:type="dxa"/>
          </w:tcPr>
          <w:p w14:paraId="61EED662"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lastRenderedPageBreak/>
              <w:t xml:space="preserve">Milam et al 2014 </w:t>
            </w:r>
            <w:r>
              <w:rPr>
                <w:color w:val="000000"/>
                <w:sz w:val="18"/>
                <w:szCs w:val="18"/>
              </w:rPr>
              <w:fldChar w:fldCharType="begin"/>
            </w:r>
            <w:r w:rsidR="00542598">
              <w:rPr>
                <w:color w:val="000000"/>
                <w:sz w:val="18"/>
                <w:szCs w:val="18"/>
              </w:rPr>
              <w:instrText xml:space="preserve"> ADDIN EN.CITE &lt;EndNote&gt;&lt;Cite&gt;&lt;Author&gt;Milam&lt;/Author&gt;&lt;Year&gt;2014&lt;/Year&gt;&lt;RecNum&gt;158&lt;/RecNum&gt;&lt;DisplayText&gt;(206)&lt;/DisplayText&gt;&lt;record&gt;&lt;rec-number&gt;158&lt;/rec-number&gt;&lt;foreign-keys&gt;&lt;key app="EN" db-id="avr05stv7arzs9erswtvftvb5xwz5ew2prxr" timestamp="1489632585"&gt;158&lt;/key&gt;&lt;/foreign-keys&gt;&lt;ref-type name="Journal Article"&gt;17&lt;/ref-type&gt;&lt;contributors&gt;&lt;authors&gt;&lt;author&gt;Milam, A. J.&lt;/author&gt;&lt;author&gt;Furr-Holden, C. D. M.&lt;/author&gt;&lt;author&gt;Harrell, P.&lt;/author&gt;&lt;author&gt;Ialongo, N.&lt;/author&gt;&lt;author&gt;Leaf, P. J.&lt;/author&gt;&lt;/authors&gt;&lt;/contributors&gt;&lt;titles&gt;&lt;title&gt;Off-Premise Alcohol Outlets and Substance Use in Young and Emerging Adults&lt;/title&gt;&lt;secondary-title&gt;Substance Use &amp;amp; Misuse&lt;/secondary-title&gt;&lt;/titles&gt;&lt;periodical&gt;&lt;full-title&gt;Substance Use &amp;amp; Misuse&lt;/full-title&gt;&lt;/periodical&gt;&lt;pages&gt;22-29&lt;/pages&gt;&lt;volume&gt;49&lt;/volume&gt;&lt;number&gt;1-2&lt;/number&gt;&lt;dates&gt;&lt;year&gt;2014&lt;/year&gt;&lt;/dates&gt;&lt;isbn&gt;1082-6084&lt;/isbn&gt;&lt;accession-num&gt;WOS:000328155600004&lt;/accession-num&gt;&lt;urls&gt;&lt;related-urls&gt;&lt;url&gt;&amp;lt;Go to ISI&amp;gt;://WOS:000328155600004&lt;/url&gt;&lt;/related-urls&gt;&lt;/urls&gt;&lt;custom1&gt;Accept&lt;/custom1&gt;&lt;custom2&gt;Accept&lt;/custom2&gt;&lt;electronic-resource-num&gt;10.3109/10826084.2013.817426&lt;/electronic-resource-num&gt;&lt;remote-database-name&gt;  Core Collection - 14 DEC 2015&amp;#xD;&lt;/remote-database-name&gt;&lt;/record&gt;&lt;/Cite&gt;&lt;/EndNote&gt;</w:instrText>
            </w:r>
            <w:r>
              <w:rPr>
                <w:color w:val="000000"/>
                <w:sz w:val="18"/>
                <w:szCs w:val="18"/>
              </w:rPr>
              <w:fldChar w:fldCharType="separate"/>
            </w:r>
            <w:r w:rsidR="00542598">
              <w:rPr>
                <w:noProof/>
                <w:color w:val="000000"/>
                <w:sz w:val="18"/>
                <w:szCs w:val="18"/>
              </w:rPr>
              <w:t>(206)</w:t>
            </w:r>
            <w:r>
              <w:rPr>
                <w:color w:val="000000"/>
                <w:sz w:val="18"/>
                <w:szCs w:val="18"/>
              </w:rPr>
              <w:fldChar w:fldCharType="end"/>
            </w:r>
          </w:p>
        </w:tc>
        <w:tc>
          <w:tcPr>
            <w:tcW w:w="1346" w:type="dxa"/>
          </w:tcPr>
          <w:p w14:paraId="22A35AB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altimore, USA</w:t>
            </w:r>
          </w:p>
        </w:tc>
        <w:tc>
          <w:tcPr>
            <w:tcW w:w="1523" w:type="dxa"/>
          </w:tcPr>
          <w:p w14:paraId="6FDB4A7C"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underage use of, exposure to and or access to alcohol</w:t>
            </w:r>
          </w:p>
        </w:tc>
        <w:tc>
          <w:tcPr>
            <w:tcW w:w="1559" w:type="dxa"/>
          </w:tcPr>
          <w:p w14:paraId="4AC55F7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rFonts w:eastAsia="Times New Roman" w:cs="Times New Roman"/>
                <w:color w:val="000000"/>
                <w:sz w:val="18"/>
                <w:szCs w:val="18"/>
                <w:lang w:eastAsia="en-AU"/>
              </w:rPr>
              <w:t>Young adults, predominantly African American</w:t>
            </w:r>
          </w:p>
        </w:tc>
        <w:tc>
          <w:tcPr>
            <w:tcW w:w="2977" w:type="dxa"/>
          </w:tcPr>
          <w:p w14:paraId="10ED6D12"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the association between off-premise alcohol outlet density and exposure to alcohol, tobacco and marijuana. GEE logistic regression accounting for neighbourhood clustering.</w:t>
            </w:r>
          </w:p>
        </w:tc>
        <w:tc>
          <w:tcPr>
            <w:tcW w:w="2506" w:type="dxa"/>
          </w:tcPr>
          <w:p w14:paraId="7F7E0E8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o association between any outlet measure and alcohol use, significant association between distance to nearest outlet and cannabis use.</w:t>
            </w:r>
          </w:p>
        </w:tc>
        <w:tc>
          <w:tcPr>
            <w:tcW w:w="2880" w:type="dxa"/>
          </w:tcPr>
          <w:p w14:paraId="2200135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Limited control variables. Adolescent self-reported exposure to alcohol, tobacco and marijuana could have occurred in a different neighbourhood to </w:t>
            </w:r>
            <w:r>
              <w:rPr>
                <w:color w:val="000000"/>
                <w:sz w:val="18"/>
                <w:szCs w:val="18"/>
              </w:rPr>
              <w:t>where subject</w:t>
            </w:r>
            <w:r w:rsidRPr="004C4ECF">
              <w:rPr>
                <w:color w:val="000000"/>
                <w:sz w:val="18"/>
                <w:szCs w:val="18"/>
              </w:rPr>
              <w:t xml:space="preserve"> resided.</w:t>
            </w:r>
          </w:p>
        </w:tc>
      </w:tr>
      <w:tr w:rsidR="00BF208C" w:rsidRPr="004C4ECF" w14:paraId="5EE53C48"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4DE21085" w14:textId="77777777" w:rsidR="00BF208C" w:rsidRPr="004C4ECF"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Pasch et al </w:t>
            </w:r>
            <w:r w:rsidRPr="004C4ECF">
              <w:rPr>
                <w:rFonts w:eastAsia="Times New Roman" w:cs="Times New Roman"/>
                <w:color w:val="000000"/>
                <w:sz w:val="18"/>
                <w:szCs w:val="18"/>
                <w:lang w:eastAsia="en-AU"/>
              </w:rPr>
              <w:t>2009</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asch&lt;/Author&gt;&lt;Year&gt;2009&lt;/Year&gt;&lt;RecNum&gt;159&lt;/RecNum&gt;&lt;DisplayText&gt;(207)&lt;/DisplayText&gt;&lt;record&gt;&lt;rec-number&gt;159&lt;/rec-number&gt;&lt;foreign-keys&gt;&lt;key app="EN" db-id="avr05stv7arzs9erswtvftvb5xwz5ew2prxr" timestamp="1489632586"&gt;159&lt;/key&gt;&lt;/foreign-keys&gt;&lt;ref-type name="Journal Article"&gt;17&lt;/ref-type&gt;&lt;contributors&gt;&lt;authors&gt;&lt;author&gt;Pasch, Keryn E.&lt;/author&gt;&lt;author&gt;Hearst, Mary O.&lt;/author&gt;&lt;author&gt;Nelson, Melissa C.&lt;/author&gt;&lt;author&gt;Forsyth, Ann&lt;/author&gt;&lt;author&gt;Lytle, Leslie A.&lt;/author&gt;&lt;/authors&gt;&lt;/contributors&gt;&lt;titles&gt;&lt;title&gt;Alcohol outlets and youth alcohol use: Exposure in suburban areas&lt;/title&gt;&lt;secondary-title&gt;Health &amp;amp; Place&lt;/secondary-title&gt;&lt;/titles&gt;&lt;periodical&gt;&lt;full-title&gt;Health &amp;amp; place&lt;/full-title&gt;&lt;/periodical&gt;&lt;pages&gt;642-646&lt;/pages&gt;&lt;volume&gt;15&lt;/volume&gt;&lt;number&gt;2&lt;/number&gt;&lt;keywords&gt;&lt;keyword&gt;Alcohol outlet density&lt;/keyword&gt;&lt;keyword&gt;Adolescent alcohol use&lt;/keyword&gt;&lt;keyword&gt;Alcohol outlet exposure&lt;/keyword&gt;&lt;/keywords&gt;&lt;dates&gt;&lt;year&gt;2009&lt;/year&gt;&lt;/dates&gt;&lt;isbn&gt;1353-8292&lt;/isbn&gt;&lt;urls&gt;&lt;related-urls&gt;&lt;url&gt;http://www.sciencedirect.com/science/article/B6VH5-4TTMNJN-1/2/f89bef895da1347e9bcd3f639119ab52&lt;/url&gt;&lt;/related-urls&gt;&lt;/urls&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207)</w:t>
            </w:r>
            <w:r>
              <w:rPr>
                <w:rFonts w:eastAsia="Times New Roman" w:cs="Times New Roman"/>
                <w:color w:val="000000"/>
                <w:sz w:val="18"/>
                <w:szCs w:val="18"/>
                <w:lang w:eastAsia="en-AU"/>
              </w:rPr>
              <w:fldChar w:fldCharType="end"/>
            </w:r>
          </w:p>
        </w:tc>
        <w:tc>
          <w:tcPr>
            <w:tcW w:w="1346" w:type="dxa"/>
          </w:tcPr>
          <w:p w14:paraId="74A0AC3C"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inneapolis, USA</w:t>
            </w:r>
          </w:p>
        </w:tc>
        <w:tc>
          <w:tcPr>
            <w:tcW w:w="1523" w:type="dxa"/>
          </w:tcPr>
          <w:p w14:paraId="52FC658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37D0672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51112A7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Cross-sectional regression models of self-reported drinking behaviour and alcohol availability measures</w:t>
            </w:r>
          </w:p>
        </w:tc>
        <w:tc>
          <w:tcPr>
            <w:tcW w:w="2506" w:type="dxa"/>
          </w:tcPr>
          <w:p w14:paraId="1A96EA0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No significant relationship</w:t>
            </w:r>
          </w:p>
        </w:tc>
        <w:tc>
          <w:tcPr>
            <w:tcW w:w="2880" w:type="dxa"/>
          </w:tcPr>
          <w:p w14:paraId="2A9CDD5F"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27387284"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1B468DE5" w14:textId="77777777" w:rsidR="00BF208C" w:rsidRPr="004C4ECF" w:rsidRDefault="00BF208C" w:rsidP="00542598">
            <w:pPr>
              <w:spacing w:after="120"/>
              <w:rPr>
                <w:rFonts w:eastAsia="Times New Roman" w:cs="Times New Roman"/>
                <w:color w:val="000000"/>
                <w:sz w:val="18"/>
                <w:szCs w:val="18"/>
                <w:lang w:eastAsia="en-AU"/>
              </w:rPr>
            </w:pPr>
            <w:r w:rsidRPr="004C4ECF">
              <w:rPr>
                <w:rFonts w:eastAsia="Times New Roman" w:cs="Times New Roman"/>
                <w:color w:val="000000"/>
                <w:sz w:val="18"/>
                <w:szCs w:val="18"/>
                <w:lang w:eastAsia="en-AU"/>
              </w:rPr>
              <w:t>Paschall et al 2012</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Paschall&lt;/Author&gt;&lt;Year&gt;2012&lt;/Year&gt;&lt;RecNum&gt;160&lt;/RecNum&gt;&lt;DisplayText&gt;(208)&lt;/DisplayText&gt;&lt;record&gt;&lt;rec-number&gt;160&lt;/rec-number&gt;&lt;foreign-keys&gt;&lt;key app="EN" db-id="avr05stv7arzs9erswtvftvb5xwz5ew2prxr" timestamp="1489632588"&gt;160&lt;/key&gt;&lt;/foreign-keys&gt;&lt;ref-type name="Journal Article"&gt;17&lt;/ref-type&gt;&lt;contributors&gt;&lt;authors&gt;&lt;author&gt;Paschall, Mallie J.&lt;/author&gt;&lt;author&gt;Grube, Joel W.&lt;/author&gt;&lt;author&gt;Thomas, Sue&lt;/author&gt;&lt;author&gt;Cannon, Carol&lt;/author&gt;&lt;author&gt;Treffers, Ryan&lt;/author&gt;&lt;/authors&gt;&lt;/contributors&gt;&lt;titles&gt;&lt;title&gt;Relationships between local enforcement, alcohol availability, drinking norms, and adolescent alcohol use in 50 California cities&lt;/title&gt;&lt;secondary-title&gt;Journal of studies on alcohol and drugs&lt;/secondary-title&gt;&lt;/titles&gt;&lt;periodical&gt;&lt;full-title&gt;Journal of studies on alcohol and drugs&lt;/full-title&gt;&lt;/periodical&gt;&lt;pages&gt;657-65&lt;/pages&gt;&lt;volume&gt;73&lt;/volume&gt;&lt;number&gt;4&lt;/number&gt;&lt;dates&gt;&lt;year&gt;2012&lt;/year&gt;&lt;pub-dates&gt;&lt;date&gt;2012&lt;/date&gt;&lt;/pub-dates&gt;&lt;/dates&gt;&lt;isbn&gt;1938-4114&lt;/isbn&gt;&lt;accession-num&gt;MEDLINE:22630804&lt;/accession-num&gt;&lt;urls&gt;&lt;related-urls&gt;&lt;url&gt;&amp;lt;Go to ISI&amp;gt;://MEDLINE:22630804&lt;/url&gt;&lt;url&gt;http://www.ncbi.nlm.nih.gov/pmc/articles/PMC3364331/pdf/jsad657.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208)</w:t>
            </w:r>
            <w:r>
              <w:rPr>
                <w:rFonts w:eastAsia="Times New Roman" w:cs="Times New Roman"/>
                <w:color w:val="000000"/>
                <w:sz w:val="18"/>
                <w:szCs w:val="18"/>
                <w:lang w:eastAsia="en-AU"/>
              </w:rPr>
              <w:fldChar w:fldCharType="end"/>
            </w:r>
          </w:p>
        </w:tc>
        <w:tc>
          <w:tcPr>
            <w:tcW w:w="1346" w:type="dxa"/>
          </w:tcPr>
          <w:p w14:paraId="7CBE47B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50 Californian cities, USA</w:t>
            </w:r>
          </w:p>
        </w:tc>
        <w:tc>
          <w:tcPr>
            <w:tcW w:w="1523" w:type="dxa"/>
          </w:tcPr>
          <w:p w14:paraId="2AD1C977"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4D2AA47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77F5031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Cross-sectional multi-level regression models, controlling for standard variables plus perceived availability, enforcement and acceptability of alcohol use</w:t>
            </w:r>
          </w:p>
        </w:tc>
        <w:tc>
          <w:tcPr>
            <w:tcW w:w="2506" w:type="dxa"/>
          </w:tcPr>
          <w:p w14:paraId="0D852FC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Outlet density was significant in early models, but the effect was attenuated when controlling for perceived availability, enforcement and acceptability.</w:t>
            </w:r>
          </w:p>
        </w:tc>
        <w:tc>
          <w:tcPr>
            <w:tcW w:w="2880" w:type="dxa"/>
          </w:tcPr>
          <w:p w14:paraId="4985A5D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Large unit of analysis. Cross-sectional analyses, relying on self-report consumption data.</w:t>
            </w:r>
          </w:p>
        </w:tc>
      </w:tr>
      <w:tr w:rsidR="00BF208C" w:rsidRPr="004C4ECF" w14:paraId="63376796"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3B8DEF05"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Pereira et al 2013 </w:t>
            </w:r>
            <w:r>
              <w:rPr>
                <w:color w:val="000000"/>
                <w:sz w:val="18"/>
                <w:szCs w:val="18"/>
              </w:rPr>
              <w:fldChar w:fldCharType="begin"/>
            </w:r>
            <w:r w:rsidR="00542598">
              <w:rPr>
                <w:color w:val="000000"/>
                <w:sz w:val="18"/>
                <w:szCs w:val="18"/>
              </w:rPr>
              <w:instrText xml:space="preserve"> ADDIN EN.CITE &lt;EndNote&gt;&lt;Cite&gt;&lt;Author&gt;Pereira&lt;/Author&gt;&lt;Year&gt;2013&lt;/Year&gt;&lt;RecNum&gt;161&lt;/RecNum&gt;&lt;DisplayText&gt;(79)&lt;/DisplayText&gt;&lt;record&gt;&lt;rec-number&gt;161&lt;/rec-number&gt;&lt;foreign-keys&gt;&lt;key app="EN" db-id="avr05stv7arzs9erswtvftvb5xwz5ew2prxr" timestamp="1489632589"&gt;161&lt;/key&gt;&lt;/foreign-keys&gt;&lt;ref-type name="Journal Article"&gt;17&lt;/ref-type&gt;&lt;contributors&gt;&lt;authors&gt;&lt;author&gt;Pereira, Gavin&lt;/author&gt;&lt;author&gt;Wood, Lisa&lt;/author&gt;&lt;author&gt;Foster, Sarah&lt;/author&gt;&lt;author&gt;Haggar, Fatima&lt;/author&gt;&lt;/authors&gt;&lt;/contributors&gt;&lt;titles&gt;&lt;title&gt;Access to alcohol outlets, alcohol consumption and mental health&lt;/title&gt;&lt;secondary-title&gt;PLoS ONE&lt;/secondary-title&gt;&lt;/titles&gt;&lt;periodical&gt;&lt;full-title&gt;PloS one&lt;/full-title&gt;&lt;/periodical&gt;&lt;pages&gt;e53461&lt;/pages&gt;&lt;volume&gt;8&lt;/volume&gt;&lt;number&gt;1&lt;/number&gt;&lt;dates&gt;&lt;year&gt;2013&lt;/year&gt;&lt;/dates&gt;&lt;isbn&gt;1932-6203&lt;/isbn&gt;&lt;urls&gt;&lt;/urls&gt;&lt;/record&gt;&lt;/Cite&gt;&lt;/EndNote&gt;</w:instrText>
            </w:r>
            <w:r>
              <w:rPr>
                <w:color w:val="000000"/>
                <w:sz w:val="18"/>
                <w:szCs w:val="18"/>
              </w:rPr>
              <w:fldChar w:fldCharType="separate"/>
            </w:r>
            <w:r w:rsidR="00542598">
              <w:rPr>
                <w:noProof/>
                <w:color w:val="000000"/>
                <w:sz w:val="18"/>
                <w:szCs w:val="18"/>
              </w:rPr>
              <w:t>(79)</w:t>
            </w:r>
            <w:r>
              <w:rPr>
                <w:color w:val="000000"/>
                <w:sz w:val="18"/>
                <w:szCs w:val="18"/>
              </w:rPr>
              <w:fldChar w:fldCharType="end"/>
            </w:r>
          </w:p>
        </w:tc>
        <w:tc>
          <w:tcPr>
            <w:tcW w:w="1346" w:type="dxa"/>
          </w:tcPr>
          <w:p w14:paraId="4F176E14"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Perth, Australia</w:t>
            </w:r>
          </w:p>
        </w:tc>
        <w:tc>
          <w:tcPr>
            <w:tcW w:w="1523" w:type="dxa"/>
          </w:tcPr>
          <w:p w14:paraId="50E6D83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ental health (including suicide)</w:t>
            </w:r>
          </w:p>
        </w:tc>
        <w:tc>
          <w:tcPr>
            <w:tcW w:w="1559" w:type="dxa"/>
          </w:tcPr>
          <w:p w14:paraId="4302C0B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5BA78EBC"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Examined association of off-premise outlet density and harmful alcohol consumption and mental health disorders. Controlled for consumption. Negative binomial regression models.</w:t>
            </w:r>
          </w:p>
        </w:tc>
        <w:tc>
          <w:tcPr>
            <w:tcW w:w="2506" w:type="dxa"/>
          </w:tcPr>
          <w:p w14:paraId="461B97D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Some associations between </w:t>
            </w:r>
            <w:proofErr w:type="gramStart"/>
            <w:r w:rsidRPr="004C4ECF">
              <w:rPr>
                <w:color w:val="000000"/>
                <w:sz w:val="18"/>
                <w:szCs w:val="18"/>
              </w:rPr>
              <w:t>particular measures</w:t>
            </w:r>
            <w:proofErr w:type="gramEnd"/>
            <w:r w:rsidRPr="004C4ECF">
              <w:rPr>
                <w:color w:val="000000"/>
                <w:sz w:val="18"/>
                <w:szCs w:val="18"/>
              </w:rPr>
              <w:t xml:space="preserve"> of alcohol availability and mental health disorders; significant effects for consumption across all measures.</w:t>
            </w:r>
          </w:p>
        </w:tc>
        <w:tc>
          <w:tcPr>
            <w:tcW w:w="2880" w:type="dxa"/>
          </w:tcPr>
          <w:p w14:paraId="2B9DE3C3"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No information on location of alcohol consumption.</w:t>
            </w:r>
          </w:p>
        </w:tc>
      </w:tr>
      <w:tr w:rsidR="00BF208C" w:rsidRPr="004C4ECF" w14:paraId="5284BCD7"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5F8DC4B9"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t>Pollack et al 2005</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Pollack&lt;/Author&gt;&lt;Year&gt;2005&lt;/Year&gt;&lt;RecNum&gt;162&lt;/RecNum&gt;&lt;DisplayText&gt;(83)&lt;/DisplayText&gt;&lt;record&gt;&lt;rec-number&gt;162&lt;/rec-number&gt;&lt;foreign-keys&gt;&lt;key app="EN" db-id="avr05stv7arzs9erswtvftvb5xwz5ew2prxr" timestamp="1489632590"&gt;162&lt;/key&gt;&lt;/foreign-keys&gt;&lt;ref-type name="Journal Article"&gt;17&lt;/ref-type&gt;&lt;contributors&gt;&lt;authors&gt;&lt;author&gt;Pollack, Craig Evan&lt;/author&gt;&lt;author&gt;Cubbin, Catherine&lt;/author&gt;&lt;author&gt;Ahn, David&lt;/author&gt;&lt;author&gt;Winkleby, Marilyn&lt;/author&gt;&lt;/authors&gt;&lt;/contributors&gt;&lt;titles&gt;&lt;title&gt;Neighbourhood deprivation and alcohol consumption: does the availability of alcohol play a role?&lt;/title&gt;&lt;secondary-title&gt;International journal of epidemiology&lt;/secondary-title&gt;&lt;/titles&gt;&lt;periodical&gt;&lt;full-title&gt;International journal of epidemiology&lt;/full-title&gt;&lt;/periodical&gt;&lt;pages&gt;772-80&lt;/pages&gt;&lt;volume&gt;34&lt;/volume&gt;&lt;number&gt;4&lt;/number&gt;&lt;dates&gt;&lt;year&gt;2005&lt;/year&gt;&lt;pub-dates&gt;&lt;date&gt;2005 Aug (Epub 2005 Feb&lt;/date&gt;&lt;/pub-dates&gt;&lt;/dates&gt;&lt;isbn&gt;0300-5771&lt;/isbn&gt;&lt;accession-num&gt;MEDLINE:15737966&lt;/accession-num&gt;&lt;urls&gt;&lt;related-urls&gt;&lt;url&gt;&amp;lt;Go to ISI&amp;gt;://MEDLINE:15737966&lt;/url&gt;&lt;url&gt;http://ije.oxfordjournals.org/content/34/4/772.full.pdf&lt;/url&gt;&lt;/related-urls&gt;&lt;/urls&gt;&lt;custom1&gt;Accept&lt;/custom1&gt;&lt;custom2&gt;Accept&lt;/custom2&gt;&lt;electronic-resource-num&gt;10.1093/ije/dyi026&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3)</w:t>
            </w:r>
            <w:r>
              <w:rPr>
                <w:color w:val="000000"/>
                <w:sz w:val="18"/>
                <w:szCs w:val="18"/>
              </w:rPr>
              <w:fldChar w:fldCharType="end"/>
            </w:r>
          </w:p>
        </w:tc>
        <w:tc>
          <w:tcPr>
            <w:tcW w:w="1346" w:type="dxa"/>
          </w:tcPr>
          <w:p w14:paraId="5CC0E83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6F9A4FB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Problem drinking and consumption</w:t>
            </w:r>
          </w:p>
        </w:tc>
        <w:tc>
          <w:tcPr>
            <w:tcW w:w="1559" w:type="dxa"/>
          </w:tcPr>
          <w:p w14:paraId="0DF1EEDD"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156548A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Multi-level logistic models of the association between self-reported heavy drinking and five measures of density, controlling for individual and neighbourhood SES</w:t>
            </w:r>
            <w:r>
              <w:rPr>
                <w:color w:val="000000"/>
                <w:sz w:val="18"/>
                <w:szCs w:val="18"/>
              </w:rPr>
              <w:t>.</w:t>
            </w:r>
          </w:p>
        </w:tc>
        <w:tc>
          <w:tcPr>
            <w:tcW w:w="2506" w:type="dxa"/>
          </w:tcPr>
          <w:p w14:paraId="69A153F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significant relationship</w:t>
            </w:r>
          </w:p>
        </w:tc>
        <w:tc>
          <w:tcPr>
            <w:tcW w:w="2880" w:type="dxa"/>
          </w:tcPr>
          <w:p w14:paraId="6D1ED2A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2734B53C"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494D7253" w14:textId="77777777" w:rsidR="00BF208C" w:rsidRPr="00047F36" w:rsidRDefault="00BF208C" w:rsidP="00542598">
            <w:pPr>
              <w:spacing w:after="120"/>
              <w:rPr>
                <w:color w:val="000000"/>
                <w:sz w:val="18"/>
                <w:szCs w:val="18"/>
              </w:rPr>
            </w:pPr>
            <w:r>
              <w:rPr>
                <w:rFonts w:eastAsia="Times New Roman" w:cs="Times New Roman"/>
                <w:color w:val="000000"/>
                <w:sz w:val="18"/>
                <w:szCs w:val="18"/>
                <w:lang w:eastAsia="en-AU"/>
              </w:rPr>
              <w:t xml:space="preserve">Ray et al 2008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Ray&lt;/Author&gt;&lt;Year&gt;2008&lt;/Year&gt;&lt;RecNum&gt;163&lt;/RecNum&gt;&lt;DisplayText&gt;(114)&lt;/DisplayText&gt;&lt;record&gt;&lt;rec-number&gt;163&lt;/rec-number&gt;&lt;foreign-keys&gt;&lt;key app="EN" db-id="avr05stv7arzs9erswtvftvb5xwz5ew2prxr" timestamp="1489632591"&gt;163&lt;/key&gt;&lt;/foreign-keys&gt;&lt;ref-type name="Journal Article"&gt;17&lt;/ref-type&gt;&lt;contributors&gt;&lt;authors&gt;&lt;author&gt;Ray, Joel G.&lt;/author&gt;&lt;author&gt;Moineddin, Rahim&lt;/author&gt;&lt;author&gt;Bell, Chaim M.&lt;/author&gt;&lt;author&gt;Thiruchelvam, Deva&lt;/author&gt;&lt;author&gt;Creatore, Maria Isabella&lt;/author&gt;&lt;author&gt;Gozdyra, Piotr&lt;/author&gt;&lt;author&gt;Cusimano, Michael&lt;/author&gt;&lt;author&gt;Redelmeier, Donald A.&lt;/author&gt;&lt;/authors&gt;&lt;/contributors&gt;&lt;titles&gt;&lt;title&gt;Alcohol sales and risk of serious assault&lt;/title&gt;&lt;secondary-title&gt;PLoS medicine&lt;/secondary-title&gt;&lt;/titles&gt;&lt;periodical&gt;&lt;full-title&gt;PLoS medicine&lt;/full-title&gt;&lt;/periodical&gt;&lt;pages&gt;e104&lt;/pages&gt;&lt;volume&gt;5&lt;/volume&gt;&lt;number&gt;5&lt;/number&gt;&lt;dates&gt;&lt;year&gt;2008&lt;/year&gt;&lt;pub-dates&gt;&lt;date&gt;2008 May&lt;/date&gt;&lt;/pub-dates&gt;&lt;/dates&gt;&lt;isbn&gt;1549-1676&lt;/isbn&gt;&lt;accession-num&gt;MEDLINE:18479181&lt;/accession-num&gt;&lt;urls&gt;&lt;related-urls&gt;&lt;url&gt;&amp;lt;Go to ISI&amp;gt;://MEDLINE:18479181&lt;/url&gt;&lt;url&gt;http://www.ncbi.nlm.nih.gov/pmc/articles/PMC2375945/pdf/pmed.0050104.pdf&lt;/url&gt;&lt;/related-urls&gt;&lt;/urls&gt;&lt;custom1&gt;Reject&lt;/custom1&gt;&lt;custom2&gt;Accept&lt;/custom2&gt;&lt;custom6&gt;Accept - although I&amp;apos;m not sure about this - we should at least read it properly.&lt;/custom6&gt;&lt;electronic-resource-num&gt;10.1371/journal.pmed.0050104&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4)</w:t>
            </w:r>
            <w:r>
              <w:rPr>
                <w:rFonts w:eastAsia="Times New Roman" w:cs="Times New Roman"/>
                <w:color w:val="000000"/>
                <w:sz w:val="18"/>
                <w:szCs w:val="18"/>
                <w:lang w:eastAsia="en-AU"/>
              </w:rPr>
              <w:fldChar w:fldCharType="end"/>
            </w:r>
          </w:p>
        </w:tc>
        <w:tc>
          <w:tcPr>
            <w:tcW w:w="1346" w:type="dxa"/>
          </w:tcPr>
          <w:p w14:paraId="3B27BB69" w14:textId="77777777" w:rsidR="00BF208C" w:rsidRPr="00047F36"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Ontario, Canada</w:t>
            </w:r>
          </w:p>
        </w:tc>
        <w:tc>
          <w:tcPr>
            <w:tcW w:w="1523" w:type="dxa"/>
          </w:tcPr>
          <w:p w14:paraId="7E4D7C23" w14:textId="77777777" w:rsidR="00BF208C" w:rsidRPr="00047F36"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General injury and morbidity</w:t>
            </w:r>
          </w:p>
        </w:tc>
        <w:tc>
          <w:tcPr>
            <w:tcW w:w="1559" w:type="dxa"/>
          </w:tcPr>
          <w:p w14:paraId="7DA0587A" w14:textId="77777777" w:rsidR="00BF208C" w:rsidRPr="00047F36"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0B6F33A3" w14:textId="77777777" w:rsidR="00BF208C" w:rsidRPr="00047F36"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t xml:space="preserve">Case-crossover study examining the association of alcohol sales (no availability measure) and assault hospitalizations. Compared sales 1 </w:t>
            </w:r>
            <w:r w:rsidRPr="00047F36">
              <w:rPr>
                <w:rFonts w:eastAsia="Times New Roman" w:cs="Times New Roman"/>
                <w:color w:val="000000"/>
                <w:sz w:val="18"/>
                <w:szCs w:val="18"/>
                <w:lang w:eastAsia="en-AU"/>
              </w:rPr>
              <w:lastRenderedPageBreak/>
              <w:t>day prior to assault injury with sales 7 days earlier.</w:t>
            </w:r>
          </w:p>
        </w:tc>
        <w:tc>
          <w:tcPr>
            <w:tcW w:w="2506" w:type="dxa"/>
          </w:tcPr>
          <w:p w14:paraId="441CBCAC" w14:textId="77777777" w:rsidR="00BF208C" w:rsidRPr="00047F36"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047F36">
              <w:rPr>
                <w:rFonts w:eastAsia="Times New Roman" w:cs="Times New Roman"/>
                <w:color w:val="000000"/>
                <w:sz w:val="18"/>
                <w:szCs w:val="18"/>
                <w:lang w:eastAsia="en-AU"/>
              </w:rPr>
              <w:lastRenderedPageBreak/>
              <w:t xml:space="preserve">13% higher risk of hospitalization for assault for each additional 1,000 lts of alcohol sold per day. ~1/3 </w:t>
            </w:r>
            <w:r w:rsidRPr="00047F36">
              <w:rPr>
                <w:rFonts w:eastAsia="Times New Roman" w:cs="Times New Roman"/>
                <w:color w:val="000000"/>
                <w:sz w:val="18"/>
                <w:szCs w:val="18"/>
                <w:lang w:eastAsia="en-AU"/>
              </w:rPr>
              <w:lastRenderedPageBreak/>
              <w:t>assaults related to alcohol.</w:t>
            </w:r>
          </w:p>
        </w:tc>
        <w:tc>
          <w:tcPr>
            <w:tcW w:w="2880" w:type="dxa"/>
          </w:tcPr>
          <w:p w14:paraId="1D7EDEC4" w14:textId="77777777" w:rsidR="00BF208C"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lastRenderedPageBreak/>
              <w:t>N</w:t>
            </w:r>
            <w:r w:rsidRPr="0005764A">
              <w:rPr>
                <w:color w:val="000000"/>
                <w:sz w:val="18"/>
                <w:szCs w:val="18"/>
              </w:rPr>
              <w:t xml:space="preserve">o measure of </w:t>
            </w:r>
            <w:proofErr w:type="gramStart"/>
            <w:r w:rsidRPr="0005764A">
              <w:rPr>
                <w:color w:val="000000"/>
                <w:sz w:val="18"/>
                <w:szCs w:val="18"/>
              </w:rPr>
              <w:t>patients</w:t>
            </w:r>
            <w:proofErr w:type="gramEnd"/>
            <w:r w:rsidRPr="0005764A">
              <w:rPr>
                <w:color w:val="000000"/>
                <w:sz w:val="18"/>
                <w:szCs w:val="18"/>
              </w:rPr>
              <w:t xml:space="preserve"> </w:t>
            </w:r>
            <w:r>
              <w:rPr>
                <w:color w:val="000000"/>
                <w:sz w:val="18"/>
                <w:szCs w:val="18"/>
              </w:rPr>
              <w:t xml:space="preserve">alcohol use or </w:t>
            </w:r>
            <w:r w:rsidRPr="0005764A">
              <w:rPr>
                <w:color w:val="000000"/>
                <w:sz w:val="18"/>
                <w:szCs w:val="18"/>
              </w:rPr>
              <w:t>BAC</w:t>
            </w:r>
            <w:r>
              <w:rPr>
                <w:color w:val="000000"/>
                <w:sz w:val="18"/>
                <w:szCs w:val="18"/>
              </w:rPr>
              <w:t xml:space="preserve"> - </w:t>
            </w:r>
            <w:r w:rsidRPr="0005764A">
              <w:rPr>
                <w:color w:val="000000"/>
                <w:sz w:val="18"/>
                <w:szCs w:val="18"/>
              </w:rPr>
              <w:t>perpetrator could have been the one consuming alcohol</w:t>
            </w:r>
            <w:r>
              <w:rPr>
                <w:color w:val="000000"/>
                <w:sz w:val="18"/>
                <w:szCs w:val="18"/>
              </w:rPr>
              <w:t>.</w:t>
            </w:r>
            <w:r w:rsidRPr="0005764A">
              <w:rPr>
                <w:color w:val="000000"/>
                <w:sz w:val="18"/>
                <w:szCs w:val="18"/>
              </w:rPr>
              <w:t xml:space="preserve"> </w:t>
            </w:r>
            <w:r>
              <w:rPr>
                <w:color w:val="000000"/>
                <w:sz w:val="18"/>
                <w:szCs w:val="18"/>
              </w:rPr>
              <w:t>A</w:t>
            </w:r>
            <w:r w:rsidRPr="0005764A">
              <w:rPr>
                <w:color w:val="000000"/>
                <w:sz w:val="18"/>
                <w:szCs w:val="18"/>
              </w:rPr>
              <w:t xml:space="preserve">ssociations with beer may not be </w:t>
            </w:r>
            <w:r w:rsidRPr="0005764A">
              <w:rPr>
                <w:color w:val="000000"/>
                <w:sz w:val="18"/>
                <w:szCs w:val="18"/>
              </w:rPr>
              <w:lastRenderedPageBreak/>
              <w:t>detected given 80% sold in non-</w:t>
            </w:r>
            <w:proofErr w:type="gramStart"/>
            <w:r>
              <w:rPr>
                <w:color w:val="000000"/>
                <w:sz w:val="18"/>
                <w:szCs w:val="18"/>
              </w:rPr>
              <w:t>state owned</w:t>
            </w:r>
            <w:proofErr w:type="gramEnd"/>
            <w:r>
              <w:rPr>
                <w:color w:val="000000"/>
                <w:sz w:val="18"/>
                <w:szCs w:val="18"/>
              </w:rPr>
              <w:t xml:space="preserve"> stores</w:t>
            </w:r>
            <w:r w:rsidRPr="0005764A">
              <w:rPr>
                <w:color w:val="000000"/>
                <w:sz w:val="18"/>
                <w:szCs w:val="18"/>
              </w:rPr>
              <w:t>.</w:t>
            </w:r>
          </w:p>
        </w:tc>
      </w:tr>
      <w:tr w:rsidR="00BF208C" w:rsidRPr="004C4ECF" w14:paraId="77D26F27"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2C1982D5" w14:textId="77777777" w:rsidR="00BF208C" w:rsidRPr="004C4ECF" w:rsidRDefault="00BF208C" w:rsidP="00542598">
            <w:pPr>
              <w:spacing w:after="120"/>
              <w:rPr>
                <w:rFonts w:eastAsia="Times New Roman" w:cs="Times New Roman"/>
                <w:color w:val="000000"/>
                <w:sz w:val="18"/>
                <w:szCs w:val="18"/>
                <w:lang w:eastAsia="en-AU"/>
              </w:rPr>
            </w:pPr>
            <w:r w:rsidRPr="004C4ECF">
              <w:rPr>
                <w:color w:val="000000"/>
                <w:sz w:val="18"/>
                <w:szCs w:val="18"/>
              </w:rPr>
              <w:lastRenderedPageBreak/>
              <w:t>Reboussin et al 2011</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Reboussin&lt;/Author&gt;&lt;Year&gt;2011&lt;/Year&gt;&lt;RecNum&gt;164&lt;/RecNum&gt;&lt;DisplayText&gt;(100)&lt;/DisplayText&gt;&lt;record&gt;&lt;rec-number&gt;164&lt;/rec-number&gt;&lt;foreign-keys&gt;&lt;key app="EN" db-id="avr05stv7arzs9erswtvftvb5xwz5ew2prxr" timestamp="1489632593"&gt;164&lt;/key&gt;&lt;/foreign-keys&gt;&lt;ref-type name="Journal Article"&gt;17&lt;/ref-type&gt;&lt;contributors&gt;&lt;authors&gt;&lt;author&gt;Reboussin, Beth A.&lt;/author&gt;&lt;author&gt;Song, Eun-Young&lt;/author&gt;&lt;author&gt;Wolfson, Mark&lt;/author&gt;&lt;/authors&gt;&lt;/contributors&gt;&lt;titles&gt;&lt;title&gt;The impact of alcohol outlet density on the geographic clustering of underage drinking behaviors within census tracts&lt;/title&gt;&lt;secondary-title&gt;Alcoholism, clinical and experimental research&lt;/secondary-title&gt;&lt;/titles&gt;&lt;periodical&gt;&lt;full-title&gt;Alcoholism, clinical and experimental research&lt;/full-title&gt;&lt;/periodical&gt;&lt;pages&gt;1541-9&lt;/pages&gt;&lt;volume&gt;35&lt;/volume&gt;&lt;number&gt;8&lt;/number&gt;&lt;dates&gt;&lt;year&gt;2011&lt;/year&gt;&lt;pub-dates&gt;&lt;date&gt;2011 Aug (Epub 2011 Apr&lt;/date&gt;&lt;/pub-dates&gt;&lt;/dates&gt;&lt;isbn&gt;1530-0277&lt;/isbn&gt;&lt;accession-num&gt;MEDLINE:21463343&lt;/accession-num&gt;&lt;urls&gt;&lt;related-urls&gt;&lt;url&gt;&amp;lt;Go to ISI&amp;gt;://MEDLINE:21463343&lt;/url&gt;&lt;url&gt;http://onlinelibrary.wiley.com/store/10.1111/j.1530-0277.2011.01491.x/asset/j.1530-0277.2011.01491.x.pdf?v=1&amp;amp;t=iiimag9s&amp;amp;s=63b0f3554a03cbe37d7300f4ed4a8f685f9ea7a9&lt;/url&gt;&lt;/related-urls&gt;&lt;/urls&gt;&lt;custom1&gt;Accept&lt;/custom1&gt;&lt;custom2&gt;Accept&lt;/custom2&gt;&lt;electronic-resource-num&gt;10.1111/j.1530-0277.2011.01491.x&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00)</w:t>
            </w:r>
            <w:r>
              <w:rPr>
                <w:color w:val="000000"/>
                <w:sz w:val="18"/>
                <w:szCs w:val="18"/>
              </w:rPr>
              <w:fldChar w:fldCharType="end"/>
            </w:r>
          </w:p>
        </w:tc>
        <w:tc>
          <w:tcPr>
            <w:tcW w:w="1346" w:type="dxa"/>
          </w:tcPr>
          <w:p w14:paraId="69BCFC8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5 US States, USA</w:t>
            </w:r>
          </w:p>
        </w:tc>
        <w:tc>
          <w:tcPr>
            <w:tcW w:w="1523" w:type="dxa"/>
          </w:tcPr>
          <w:p w14:paraId="12305DA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648663C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12AEB06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Cross-sectional alternating logistic regression, controlling for individual factors and some neighbourhood-level factors</w:t>
            </w:r>
          </w:p>
        </w:tc>
        <w:tc>
          <w:tcPr>
            <w:tcW w:w="2506" w:type="dxa"/>
          </w:tcPr>
          <w:p w14:paraId="52B1EA22"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Frequent drinking was associated with on-premise outlet density, purchase attempts and successful purchases associated with off-premise density</w:t>
            </w:r>
          </w:p>
        </w:tc>
        <w:tc>
          <w:tcPr>
            <w:tcW w:w="2880" w:type="dxa"/>
          </w:tcPr>
          <w:p w14:paraId="0E6FF33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7AB8F528"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5EFF13C4" w14:textId="77777777" w:rsidR="00BF208C" w:rsidRPr="004C4ECF" w:rsidRDefault="00BF208C" w:rsidP="00EF78D4">
            <w:pPr>
              <w:spacing w:after="120"/>
              <w:rPr>
                <w:color w:val="000000"/>
                <w:sz w:val="18"/>
                <w:szCs w:val="18"/>
              </w:rPr>
            </w:pPr>
            <w:r>
              <w:rPr>
                <w:rFonts w:eastAsia="Times New Roman" w:cs="Times New Roman"/>
                <w:color w:val="000000"/>
                <w:sz w:val="18"/>
                <w:szCs w:val="18"/>
                <w:lang w:eastAsia="en-AU"/>
              </w:rPr>
              <w:t xml:space="preserve">Resko et al 2010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Resko&lt;/Author&gt;&lt;Year&gt;2010&lt;/Year&gt;&lt;RecNum&gt;165&lt;/RecNum&gt;&lt;DisplayText&gt;(209)&lt;/DisplayText&gt;&lt;record&gt;&lt;rec-number&gt;165&lt;/rec-number&gt;&lt;foreign-keys&gt;&lt;key app="EN" db-id="avr05stv7arzs9erswtvftvb5xwz5ew2prxr" timestamp="1489632594"&gt;165&lt;/key&gt;&lt;/foreign-keys&gt;&lt;ref-type name="Journal Article"&gt;17&lt;/ref-type&gt;&lt;contributors&gt;&lt;authors&gt;&lt;author&gt;Resko, Stella M.&lt;/author&gt;&lt;author&gt;Walton, Maureen A.&lt;/author&gt;&lt;author&gt;Bingham, C. Raymond&lt;/author&gt;&lt;author&gt;Shope, Jean T.&lt;/author&gt;&lt;author&gt;Zimmerman, Marc&lt;/author&gt;&lt;author&gt;Chermack, Stephen T.&lt;/author&gt;&lt;author&gt;Blow, Frederic C.&lt;/author&gt;&lt;author&gt;Cunningham, Rebecca M.&lt;/author&gt;&lt;/authors&gt;&lt;/contributors&gt;&lt;titles&gt;&lt;title&gt;Alcohol availability and violence among inner-city adolescents: A multi-level analysis of the role of alcohol outlet density&lt;/title&gt;&lt;secondary-title&gt;American journal of community psychology&lt;/secondary-title&gt;&lt;/titles&gt;&lt;periodical&gt;&lt;full-title&gt;American journal of community psychology&lt;/full-title&gt;&lt;/periodical&gt;&lt;pages&gt;253-62&lt;/pages&gt;&lt;volume&gt;46&lt;/volume&gt;&lt;number&gt;3-4&lt;/number&gt;&lt;dates&gt;&lt;year&gt;2010&lt;/year&gt;&lt;pub-dates&gt;&lt;date&gt;2010&lt;/date&gt;&lt;/pub-dates&gt;&lt;/dates&gt;&lt;isbn&gt;1573-2770&lt;/isbn&gt;&lt;accession-num&gt;MEDLINE:20857328&lt;/accession-num&gt;&lt;urls&gt;&lt;related-urls&gt;&lt;url&gt;&amp;lt;Go to ISI&amp;gt;://MEDLINE:20857328&lt;/url&gt;&lt;url&gt;http://download.springer.com/static/pdf/379/art%253A10.1007%252Fs10464-010-9353-6.pdf?originUrl=http%3A%2F%2Flink.springer.com%2Farticle%2F10.1007%2Fs10464-010-9353-6&amp;amp;token2=exp=1450864096~acl=%2Fstatic%2Fpdf%2F379%2Fart%25253A10.1007%25252Fs10464-010-9353-6.pdf%3ForiginUrl%3Dhttp%253A%252F%252Flink.springer.com%252Farticle%252F10.1007%252Fs10464-010-9353-6*~hmac=face62be2a06356eba6c82bf15ea50a21ea1d3fe7b24282acf6c5c51c5b00911&lt;/url&gt;&lt;/related-urls&gt;&lt;/urls&gt;&lt;custom1&gt;Accept&lt;/custom1&gt;&lt;custom2&gt;Accept&lt;/custom2&gt;&lt;electronic-resource-num&gt;10.1007/s10464-010-9353-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09)</w:t>
            </w:r>
            <w:r>
              <w:rPr>
                <w:rFonts w:eastAsia="Times New Roman" w:cs="Times New Roman"/>
                <w:color w:val="000000"/>
                <w:sz w:val="18"/>
                <w:szCs w:val="18"/>
                <w:lang w:eastAsia="en-AU"/>
              </w:rPr>
              <w:fldChar w:fldCharType="end"/>
            </w:r>
          </w:p>
        </w:tc>
        <w:tc>
          <w:tcPr>
            <w:tcW w:w="1346" w:type="dxa"/>
          </w:tcPr>
          <w:p w14:paraId="7AA635E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1 Michigan county, USA</w:t>
            </w:r>
          </w:p>
        </w:tc>
        <w:tc>
          <w:tcPr>
            <w:tcW w:w="1523" w:type="dxa"/>
          </w:tcPr>
          <w:p w14:paraId="556F71E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Violence</w:t>
            </w:r>
          </w:p>
        </w:tc>
        <w:tc>
          <w:tcPr>
            <w:tcW w:w="1559" w:type="dxa"/>
          </w:tcPr>
          <w:p w14:paraId="2F719CBC"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w:t>
            </w:r>
            <w:proofErr w:type="gramStart"/>
            <w:r w:rsidRPr="004C4ECF">
              <w:rPr>
                <w:color w:val="000000"/>
                <w:sz w:val="18"/>
                <w:szCs w:val="18"/>
              </w:rPr>
              <w:t>14-18 year</w:t>
            </w:r>
            <w:proofErr w:type="gramEnd"/>
            <w:r w:rsidRPr="004C4ECF">
              <w:rPr>
                <w:color w:val="000000"/>
                <w:sz w:val="18"/>
                <w:szCs w:val="18"/>
              </w:rPr>
              <w:t xml:space="preserve"> olds)</w:t>
            </w:r>
          </w:p>
        </w:tc>
        <w:tc>
          <w:tcPr>
            <w:tcW w:w="2977" w:type="dxa"/>
          </w:tcPr>
          <w:p w14:paraId="3496AEC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Cross-sectional multi-level model of the association between self-reported violence perpetration and outlet density, controlling for individual and community characteristics (including self-reported drinking)</w:t>
            </w:r>
          </w:p>
        </w:tc>
        <w:tc>
          <w:tcPr>
            <w:tcW w:w="2506" w:type="dxa"/>
          </w:tcPr>
          <w:p w14:paraId="13BB603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Association between overall density and violence perpetration was non-significant when disadvantage was controlled</w:t>
            </w:r>
          </w:p>
        </w:tc>
        <w:tc>
          <w:tcPr>
            <w:tcW w:w="2880" w:type="dxa"/>
          </w:tcPr>
          <w:p w14:paraId="1666A44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data on violence perpetration. Data just from one county in Michigan.</w:t>
            </w:r>
          </w:p>
        </w:tc>
      </w:tr>
      <w:tr w:rsidR="00BF208C" w:rsidRPr="004C4ECF" w14:paraId="5F9A178D"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24A1F6AB"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Rowland et al 2014 </w:t>
            </w:r>
            <w:r>
              <w:rPr>
                <w:color w:val="000000"/>
                <w:sz w:val="18"/>
                <w:szCs w:val="18"/>
              </w:rPr>
              <w:fldChar w:fldCharType="begin"/>
            </w:r>
            <w:r w:rsidR="00542598">
              <w:rPr>
                <w:color w:val="000000"/>
                <w:sz w:val="18"/>
                <w:szCs w:val="18"/>
              </w:rPr>
              <w:instrText xml:space="preserve"> ADDIN EN.CITE &lt;EndNote&gt;&lt;Cite&gt;&lt;Author&gt;Rowland&lt;/Author&gt;&lt;Year&gt;2014&lt;/Year&gt;&lt;RecNum&gt;166&lt;/RecNum&gt;&lt;DisplayText&gt;(101)&lt;/DisplayText&gt;&lt;record&gt;&lt;rec-number&gt;166&lt;/rec-number&gt;&lt;foreign-keys&gt;&lt;key app="EN" db-id="avr05stv7arzs9erswtvftvb5xwz5ew2prxr" timestamp="1489632595"&gt;166&lt;/key&gt;&lt;/foreign-keys&gt;&lt;ref-type name="Journal Article"&gt;17&lt;/ref-type&gt;&lt;contributors&gt;&lt;authors&gt;&lt;author&gt;Rowland, B.&lt;/author&gt;&lt;author&gt;Toumbourou, J. W.&lt;/author&gt;&lt;author&gt;Satyen, L.&lt;/author&gt;&lt;author&gt;Livingston, M.&lt;/author&gt;&lt;author&gt;Williams, J.&lt;/author&gt;&lt;/authors&gt;&lt;/contributors&gt;&lt;titles&gt;&lt;title&gt;The relationship between the density of alcohol outlets and parental supply of alcohol to adolescents&lt;/title&gt;&lt;secondary-title&gt;Addictive behaviors&lt;/secondary-title&gt;&lt;/titles&gt;&lt;periodical&gt;&lt;full-title&gt;Addictive behaviors&lt;/full-title&gt;&lt;/periodical&gt;&lt;pages&gt;1898-903&lt;/pages&gt;&lt;volume&gt;39&lt;/volume&gt;&lt;number&gt;12&lt;/number&gt;&lt;dates&gt;&lt;year&gt;2014&lt;/year&gt;&lt;pub-dates&gt;&lt;date&gt;2014 Dec (Epub 2014 Aug&lt;/date&gt;&lt;/pub-dates&gt;&lt;/dates&gt;&lt;isbn&gt;1873-6327&lt;/isbn&gt;&lt;accession-num&gt;MEDLINE:25150657&lt;/accession-num&gt;&lt;urls&gt;&lt;related-urls&gt;&lt;url&gt;&amp;lt;Go to ISI&amp;gt;://MEDLINE:25150657&lt;/url&gt;&lt;url&gt;http://ac.els-cdn.com/S0306460314002561/1-s2.0-S0306460314002561-main.pdf?_tid=7e87a940-a957-11e5-b65f-00000aab0f6b&amp;amp;acdnat=1450863075_302f64826a242189240e7cc9ce48d254&lt;/url&gt;&lt;/related-urls&gt;&lt;/urls&gt;&lt;custom1&gt;Accept&lt;/custom1&gt;&lt;custom2&gt;Accept&lt;/custom2&gt;&lt;electronic-resource-num&gt;10.1016/j.addbeh.2014.07.025&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01)</w:t>
            </w:r>
            <w:r>
              <w:rPr>
                <w:color w:val="000000"/>
                <w:sz w:val="18"/>
                <w:szCs w:val="18"/>
              </w:rPr>
              <w:fldChar w:fldCharType="end"/>
            </w:r>
          </w:p>
        </w:tc>
        <w:tc>
          <w:tcPr>
            <w:tcW w:w="1346" w:type="dxa"/>
          </w:tcPr>
          <w:p w14:paraId="7480D0C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Victoria, Australia</w:t>
            </w:r>
          </w:p>
        </w:tc>
        <w:tc>
          <w:tcPr>
            <w:tcW w:w="1523" w:type="dxa"/>
          </w:tcPr>
          <w:p w14:paraId="0CD5D67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029105AC"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tudent survey</w:t>
            </w:r>
          </w:p>
        </w:tc>
        <w:tc>
          <w:tcPr>
            <w:tcW w:w="2977" w:type="dxa"/>
          </w:tcPr>
          <w:p w14:paraId="10934FA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Examined the association between alcohol outlet density and self-reported parental supply of alcohol. Examined interactions by parental cultural background.</w:t>
            </w:r>
          </w:p>
        </w:tc>
        <w:tc>
          <w:tcPr>
            <w:tcW w:w="2506" w:type="dxa"/>
          </w:tcPr>
          <w:p w14:paraId="7E64A8E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main effect for density, although some interactions with parental cultural background</w:t>
            </w:r>
          </w:p>
        </w:tc>
        <w:tc>
          <w:tcPr>
            <w:tcW w:w="2880" w:type="dxa"/>
          </w:tcPr>
          <w:p w14:paraId="76B02C22"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elf-report measure of parental supply of alcohol. Relatively large unit of analysis.</w:t>
            </w:r>
            <w:r>
              <w:rPr>
                <w:color w:val="000000"/>
                <w:sz w:val="18"/>
                <w:szCs w:val="18"/>
              </w:rPr>
              <w:t xml:space="preserve"> Cross-sectional analyses, relying on self-report consumption data.</w:t>
            </w:r>
          </w:p>
        </w:tc>
      </w:tr>
      <w:tr w:rsidR="00BF208C" w:rsidRPr="004C4ECF" w14:paraId="06DBEE17"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35865829"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Rowland et al 2014 </w:t>
            </w:r>
            <w:r>
              <w:rPr>
                <w:color w:val="000000"/>
                <w:sz w:val="18"/>
                <w:szCs w:val="18"/>
              </w:rPr>
              <w:fldChar w:fldCharType="begin"/>
            </w:r>
            <w:r w:rsidR="00542598">
              <w:rPr>
                <w:color w:val="000000"/>
                <w:sz w:val="18"/>
                <w:szCs w:val="18"/>
              </w:rPr>
              <w:instrText xml:space="preserve"> ADDIN EN.CITE &lt;EndNote&gt;&lt;Cite&gt;&lt;Author&gt;Rowland&lt;/Author&gt;&lt;Year&gt;2014&lt;/Year&gt;&lt;RecNum&gt;167&lt;/RecNum&gt;&lt;DisplayText&gt;(98)&lt;/DisplayText&gt;&lt;record&gt;&lt;rec-number&gt;167&lt;/rec-number&gt;&lt;foreign-keys&gt;&lt;key app="EN" db-id="avr05stv7arzs9erswtvftvb5xwz5ew2prxr" timestamp="1489632596"&gt;167&lt;/key&gt;&lt;/foreign-keys&gt;&lt;ref-type name="Journal Article"&gt;17&lt;/ref-type&gt;&lt;contributors&gt;&lt;authors&gt;&lt;author&gt;Rowland, B.&lt;/author&gt;&lt;author&gt;Toumbourou, J. W.&lt;/author&gt;&lt;author&gt;Satyen, L.&lt;/author&gt;&lt;author&gt;Tooley, G.&lt;/author&gt;&lt;author&gt;Hall, J.&lt;/author&gt;&lt;author&gt;Livingston, M.&lt;/author&gt;&lt;author&gt;Williams, J.&lt;/author&gt;&lt;/authors&gt;&lt;/contributors&gt;&lt;titles&gt;&lt;title&gt;Associations between alcohol outlet densities and adolescent alcohol consumption: a study in Australian students&lt;/title&gt;&lt;secondary-title&gt;Addictive behaviors&lt;/secondary-title&gt;&lt;/titles&gt;&lt;periodical&gt;&lt;full-title&gt;Addictive behaviors&lt;/full-title&gt;&lt;/periodical&gt;&lt;pages&gt;282-8&lt;/pages&gt;&lt;volume&gt;39&lt;/volume&gt;&lt;number&gt;1&lt;/number&gt;&lt;dates&gt;&lt;year&gt;2014&lt;/year&gt;&lt;pub-dates&gt;&lt;date&gt;2014 Jan (Epub 2013 Oct&lt;/date&gt;&lt;/pub-dates&gt;&lt;/dates&gt;&lt;isbn&gt;1873-6327&lt;/isbn&gt;&lt;accession-num&gt;MEDLINE:24183302&lt;/accession-num&gt;&lt;urls&gt;&lt;related-urls&gt;&lt;url&gt;&amp;lt;Go to ISI&amp;gt;://MEDLINE:24183302&lt;/url&gt;&lt;url&gt;http://ac.els-cdn.com/S0306460313003031/1-s2.0-S0306460313003031-main.pdf?_tid=81c389bc-a957-11e5-9232-00000aab0f26&amp;amp;acdnat=1450863080_3d32f6189e3efed3dbc57744229e830f&lt;/url&gt;&lt;/related-urls&gt;&lt;/urls&gt;&lt;custom1&gt;Accept&lt;/custom1&gt;&lt;custom2&gt;Accept&lt;/custom2&gt;&lt;electronic-resource-num&gt;10.1016/j.addbeh.2013.10.001&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8)</w:t>
            </w:r>
            <w:r>
              <w:rPr>
                <w:color w:val="000000"/>
                <w:sz w:val="18"/>
                <w:szCs w:val="18"/>
              </w:rPr>
              <w:fldChar w:fldCharType="end"/>
            </w:r>
          </w:p>
        </w:tc>
        <w:tc>
          <w:tcPr>
            <w:tcW w:w="1346" w:type="dxa"/>
          </w:tcPr>
          <w:p w14:paraId="7DF0F1DC"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Victoria, Australia</w:t>
            </w:r>
          </w:p>
        </w:tc>
        <w:tc>
          <w:tcPr>
            <w:tcW w:w="1523" w:type="dxa"/>
          </w:tcPr>
          <w:p w14:paraId="1F7B846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60922FAA"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633B6FF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Examined the association between outlet density and self-reported alcohol consumption. </w:t>
            </w:r>
          </w:p>
        </w:tc>
        <w:tc>
          <w:tcPr>
            <w:tcW w:w="2506" w:type="dxa"/>
          </w:tcPr>
          <w:p w14:paraId="7A431D1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8F3A1B">
              <w:rPr>
                <w:color w:val="000000"/>
                <w:sz w:val="18"/>
                <w:szCs w:val="18"/>
              </w:rPr>
              <w:t>Outlet density was protective overall, although was associated with increased consumption for drinkers aged 12 to 14 years.</w:t>
            </w:r>
          </w:p>
        </w:tc>
        <w:tc>
          <w:tcPr>
            <w:tcW w:w="2880" w:type="dxa"/>
          </w:tcPr>
          <w:p w14:paraId="7BBFC455"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Relatively large unit of analysis.</w:t>
            </w:r>
            <w:r>
              <w:rPr>
                <w:color w:val="000000"/>
                <w:sz w:val="18"/>
                <w:szCs w:val="18"/>
              </w:rPr>
              <w:t xml:space="preserve"> Cross-sectional analyses, relying on self-report consumption data.</w:t>
            </w:r>
          </w:p>
        </w:tc>
      </w:tr>
      <w:tr w:rsidR="00BF208C" w:rsidRPr="004C4ECF" w14:paraId="299FDFA5"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3E49898D"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Rowland et al 2015 </w:t>
            </w:r>
            <w:r>
              <w:rPr>
                <w:color w:val="000000"/>
                <w:sz w:val="18"/>
                <w:szCs w:val="18"/>
              </w:rPr>
              <w:fldChar w:fldCharType="begin"/>
            </w:r>
            <w:r w:rsidR="00542598">
              <w:rPr>
                <w:color w:val="000000"/>
                <w:sz w:val="18"/>
                <w:szCs w:val="18"/>
              </w:rPr>
              <w:instrText xml:space="preserve"> ADDIN EN.CITE &lt;EndNote&gt;&lt;Cite&gt;&lt;Author&gt;Rowland&lt;/Author&gt;&lt;Year&gt;2015&lt;/Year&gt;&lt;RecNum&gt;168&lt;/RecNum&gt;&lt;DisplayText&gt;(99)&lt;/DisplayText&gt;&lt;record&gt;&lt;rec-number&gt;168&lt;/rec-number&gt;&lt;foreign-keys&gt;&lt;key app="EN" db-id="avr05stv7arzs9erswtvftvb5xwz5ew2prxr" timestamp="1489632598"&gt;168&lt;/key&gt;&lt;/foreign-keys&gt;&lt;ref-type name="Journal Article"&gt;17&lt;/ref-type&gt;&lt;contributors&gt;&lt;authors&gt;&lt;author&gt;Rowland, Bosco&lt;/author&gt;&lt;author&gt;Toumbourou, John W.&lt;/author&gt;&lt;author&gt;Livingston, Michael&lt;/author&gt;&lt;/authors&gt;&lt;/contributors&gt;&lt;titles&gt;&lt;title&gt;The association of alcohol outlet density with illegal underage adolescent purchasing of alcohol&lt;/title&gt;&lt;secondary-title&gt;The Journal of adolescent health : official publication of the Society for Adolescent Medicine&lt;/secondary-title&gt;&lt;/titles&gt;&lt;periodical&gt;&lt;full-title&gt;The Journal of adolescent health : official publication of the Society for Adolescent Medicine&lt;/full-title&gt;&lt;/periodical&gt;&lt;pages&gt;146-52&lt;/pages&gt;&lt;volume&gt;56&lt;/volume&gt;&lt;number&gt;2&lt;/number&gt;&lt;dates&gt;&lt;year&gt;2015&lt;/year&gt;&lt;pub-dates&gt;&lt;date&gt;2015 Feb (Epub 2014 Oct&lt;/date&gt;&lt;/pub-dates&gt;&lt;/dates&gt;&lt;isbn&gt;1879-1972&lt;/isbn&gt;&lt;accession-num&gt;MEDLINE:25287986&lt;/accession-num&gt;&lt;urls&gt;&lt;related-urls&gt;&lt;url&gt;&amp;lt;Go to ISI&amp;gt;://MEDLINE:25287986&lt;/url&gt;&lt;url&gt;http://ac.els-cdn.com/S1054139X14003279/1-s2.0-S1054139X14003279-main.pdf?_tid=7b458c5c-a957-11e5-ad95-00000aacb360&amp;amp;acdnat=1450863070_7e119bd9c077fb25d5667054448255c0&lt;/url&gt;&lt;/related-urls&gt;&lt;/urls&gt;&lt;custom1&gt;Accept&lt;/custom1&gt;&lt;custom2&gt;Accept&lt;/custom2&gt;&lt;electronic-resource-num&gt;10.1016/j.jadohealth.2014.08.005&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99)</w:t>
            </w:r>
            <w:r>
              <w:rPr>
                <w:color w:val="000000"/>
                <w:sz w:val="18"/>
                <w:szCs w:val="18"/>
              </w:rPr>
              <w:fldChar w:fldCharType="end"/>
            </w:r>
          </w:p>
        </w:tc>
        <w:tc>
          <w:tcPr>
            <w:tcW w:w="1346" w:type="dxa"/>
          </w:tcPr>
          <w:p w14:paraId="262EAB9C"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Victoria, Australia</w:t>
            </w:r>
          </w:p>
        </w:tc>
        <w:tc>
          <w:tcPr>
            <w:tcW w:w="1523" w:type="dxa"/>
          </w:tcPr>
          <w:p w14:paraId="677A3AC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572E3D49"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econdary school students</w:t>
            </w:r>
          </w:p>
        </w:tc>
        <w:tc>
          <w:tcPr>
            <w:tcW w:w="2977" w:type="dxa"/>
          </w:tcPr>
          <w:p w14:paraId="23F1F48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Examined the association between alcohol outlet density and underage purchasing. A representative student survey identified adolescent reports of purchasing alcohol, including outlet type.</w:t>
            </w:r>
          </w:p>
        </w:tc>
        <w:tc>
          <w:tcPr>
            <w:tcW w:w="2506" w:type="dxa"/>
          </w:tcPr>
          <w:p w14:paraId="143FE00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Density of all outlet types were positively associated with adolescent purchasing, particularly density of clubs and off-premise outlets.</w:t>
            </w:r>
          </w:p>
        </w:tc>
        <w:tc>
          <w:tcPr>
            <w:tcW w:w="2880" w:type="dxa"/>
          </w:tcPr>
          <w:p w14:paraId="71822A5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Possible biases from using self-report on alcohol purchasing among adolescents.</w:t>
            </w:r>
            <w:r>
              <w:rPr>
                <w:color w:val="000000"/>
                <w:sz w:val="18"/>
                <w:szCs w:val="18"/>
              </w:rPr>
              <w:t xml:space="preserve"> Cross-sectional data.</w:t>
            </w:r>
          </w:p>
        </w:tc>
      </w:tr>
      <w:tr w:rsidR="00BF208C" w:rsidRPr="004C4ECF" w14:paraId="43EAAE89"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755376B5" w14:textId="77777777" w:rsidR="00BF208C" w:rsidRPr="004C4ECF" w:rsidRDefault="00BF208C" w:rsidP="00542598">
            <w:pPr>
              <w:spacing w:after="120"/>
              <w:rPr>
                <w:rFonts w:eastAsia="Times New Roman" w:cs="Times New Roman"/>
                <w:color w:val="000000"/>
                <w:sz w:val="18"/>
                <w:szCs w:val="18"/>
                <w:lang w:eastAsia="en-AU"/>
              </w:rPr>
            </w:pPr>
            <w:r>
              <w:rPr>
                <w:color w:val="000000"/>
                <w:sz w:val="18"/>
                <w:szCs w:val="18"/>
              </w:rPr>
              <w:t xml:space="preserve">Schonlau et al </w:t>
            </w:r>
            <w:r w:rsidRPr="004C4ECF">
              <w:rPr>
                <w:color w:val="000000"/>
                <w:sz w:val="18"/>
                <w:szCs w:val="18"/>
              </w:rPr>
              <w:t>2008</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Schonlau&lt;/Author&gt;&lt;Year&gt;2008&lt;/Year&gt;&lt;RecNum&gt;169&lt;/RecNum&gt;&lt;DisplayText&gt;(87)&lt;/DisplayText&gt;&lt;record&gt;&lt;rec-number&gt;169&lt;/rec-number&gt;&lt;foreign-keys&gt;&lt;key app="EN" db-id="avr05stv7arzs9erswtvftvb5xwz5ew2prxr" timestamp="1489632599"&gt;169&lt;/key&gt;&lt;/foreign-keys&gt;&lt;ref-type name="Journal Article"&gt;17&lt;/ref-type&gt;&lt;contributors&gt;&lt;authors&gt;&lt;author&gt;Schonlau, Matthias&lt;/author&gt;&lt;author&gt;Scribner, Richard&lt;/author&gt;&lt;author&gt;Farley, Thomas A.&lt;/author&gt;&lt;author&gt;Theall, Katherine&lt;/author&gt;&lt;author&gt;Bluthenthal, Ricky N.&lt;/author&gt;&lt;author&gt;Scott, Molly&lt;/author&gt;&lt;author&gt;Cohen, Deborah A.&lt;/author&gt;&lt;/authors&gt;&lt;/contributors&gt;&lt;titles&gt;&lt;title&gt;Alcohol outlet density and alcohol consumption in Los Angeles county and southern Louisiana&lt;/title&gt;&lt;secondary-title&gt;Geospatial health&lt;/secondary-title&gt;&lt;/titles&gt;&lt;periodical&gt;&lt;full-title&gt;Geospatial health&lt;/full-title&gt;&lt;/periodical&gt;&lt;pages&gt;91-101&lt;/pages&gt;&lt;volume&gt;3&lt;/volume&gt;&lt;number&gt;1&lt;/number&gt;&lt;dates&gt;&lt;year&gt;2008&lt;/year&gt;&lt;pub-dates&gt;&lt;date&gt;2008&lt;/date&gt;&lt;/pub-dates&gt;&lt;/dates&gt;&lt;isbn&gt;1970-7096&lt;/isbn&gt;&lt;accession-num&gt;MEDLINE:19021112&lt;/accession-num&gt;&lt;urls&gt;&lt;related-urls&gt;&lt;url&gt;&amp;lt;Go to ISI&amp;gt;://MEDLINE:19021112&lt;/url&gt;&lt;url&gt;http://www.ncbi.nlm.nih.gov/pmc/articles/PMC3741099/pdf/nihms485645.pdf&lt;/url&gt;&lt;/related-urls&gt;&lt;/urls&gt;&lt;custom1&gt;Accept&lt;/custom1&gt;&lt;custom2&gt;Acceptt&lt;/custom2&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7)</w:t>
            </w:r>
            <w:r>
              <w:rPr>
                <w:color w:val="000000"/>
                <w:sz w:val="18"/>
                <w:szCs w:val="18"/>
              </w:rPr>
              <w:fldChar w:fldCharType="end"/>
            </w:r>
          </w:p>
        </w:tc>
        <w:tc>
          <w:tcPr>
            <w:tcW w:w="1346" w:type="dxa"/>
          </w:tcPr>
          <w:p w14:paraId="1DFDFFA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LA and Louisiana, USA</w:t>
            </w:r>
          </w:p>
        </w:tc>
        <w:tc>
          <w:tcPr>
            <w:tcW w:w="1523" w:type="dxa"/>
          </w:tcPr>
          <w:p w14:paraId="34468EDA"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11E31678"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4FE1A1D4"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Multi-level model examined the link between self-reported alcohol consumption and off-premise outlet </w:t>
            </w:r>
            <w:r w:rsidRPr="004C4ECF">
              <w:rPr>
                <w:color w:val="000000"/>
                <w:sz w:val="18"/>
                <w:szCs w:val="18"/>
              </w:rPr>
              <w:lastRenderedPageBreak/>
              <w:t xml:space="preserve">density/proximity. </w:t>
            </w:r>
          </w:p>
        </w:tc>
        <w:tc>
          <w:tcPr>
            <w:tcW w:w="2506" w:type="dxa"/>
          </w:tcPr>
          <w:p w14:paraId="1E0A309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lastRenderedPageBreak/>
              <w:t>Significant relationship in Louisiana but not Los Angeles</w:t>
            </w:r>
          </w:p>
        </w:tc>
        <w:tc>
          <w:tcPr>
            <w:tcW w:w="2880" w:type="dxa"/>
          </w:tcPr>
          <w:p w14:paraId="07F7AE69"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3DAFF1A9"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1D36A70C"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t xml:space="preserve">Schootman et al 2013 </w:t>
            </w:r>
            <w:r>
              <w:rPr>
                <w:color w:val="000000"/>
                <w:sz w:val="18"/>
                <w:szCs w:val="18"/>
              </w:rPr>
              <w:fldChar w:fldCharType="begin"/>
            </w:r>
            <w:r w:rsidR="00EF78D4">
              <w:rPr>
                <w:color w:val="000000"/>
                <w:sz w:val="18"/>
                <w:szCs w:val="18"/>
              </w:rPr>
              <w:instrText xml:space="preserve"> ADDIN EN.CITE &lt;EndNote&gt;&lt;Cite&gt;&lt;Author&gt;Schootman&lt;/Author&gt;&lt;Year&gt;2013&lt;/Year&gt;&lt;RecNum&gt;170&lt;/RecNum&gt;&lt;DisplayText&gt;(210)&lt;/DisplayText&gt;&lt;record&gt;&lt;rec-number&gt;170&lt;/rec-number&gt;&lt;foreign-keys&gt;&lt;key app="EN" db-id="avr05stv7arzs9erswtvftvb5xwz5ew2prxr" timestamp="1489632600"&gt;170&lt;/key&gt;&lt;/foreign-keys&gt;&lt;ref-type name="Journal Article"&gt;17&lt;/ref-type&gt;&lt;contributors&gt;&lt;authors&gt;&lt;author&gt;Schootman, Mario&lt;/author&gt;&lt;author&gt;Deshpande, Anjali D.&lt;/author&gt;&lt;author&gt;Lynskey, Michael T.&lt;/author&gt;&lt;author&gt;Pruitt, Sandi L.&lt;/author&gt;&lt;author&gt;Lian, Min&lt;/author&gt;&lt;author&gt;Jeffe, Donna B.&lt;/author&gt;&lt;/authors&gt;&lt;/contributors&gt;&lt;titles&gt;&lt;title&gt;Alcohol outlet availability and excessive alcohol consumption in breast cancer survivors&lt;/title&gt;&lt;secondary-title&gt;Journal of primary care &amp;amp; community health&lt;/secondary-title&gt;&lt;/titles&gt;&lt;periodical&gt;&lt;full-title&gt;Journal of primary care &amp;amp; community health&lt;/full-title&gt;&lt;/periodical&gt;&lt;pages&gt;50-8&lt;/pages&gt;&lt;volume&gt;4&lt;/volume&gt;&lt;number&gt;1&lt;/number&gt;&lt;dates&gt;&lt;year&gt;2013&lt;/year&gt;&lt;pub-dates&gt;&lt;date&gt;2013 Jan (Epub 2012 Apr&lt;/date&gt;&lt;/pub-dates&gt;&lt;/dates&gt;&lt;isbn&gt;2150-1327&lt;/isbn&gt;&lt;accession-num&gt;MEDLINE:23799690&lt;/accession-num&gt;&lt;urls&gt;&lt;related-urls&gt;&lt;url&gt;&amp;lt;Go to ISI&amp;gt;://MEDLINE:23799690&lt;/url&gt;&lt;url&gt;http://jpc.sagepub.com/content/4/1/50.full.pdf&lt;/url&gt;&lt;/related-urls&gt;&lt;/urls&gt;&lt;custom1&gt;Reject&lt;/custom1&gt;&lt;custom2&gt;Accept&lt;/custom2&gt;&lt;custom6&gt;Accept (although pretty niche sample&lt;/custom6&gt;&lt;electronic-resource-num&gt;10.1177/2150131912443133&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0)</w:t>
            </w:r>
            <w:r>
              <w:rPr>
                <w:color w:val="000000"/>
                <w:sz w:val="18"/>
                <w:szCs w:val="18"/>
              </w:rPr>
              <w:fldChar w:fldCharType="end"/>
            </w:r>
          </w:p>
        </w:tc>
        <w:tc>
          <w:tcPr>
            <w:tcW w:w="1346" w:type="dxa"/>
          </w:tcPr>
          <w:p w14:paraId="54B332B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ritish Columbia, USA</w:t>
            </w:r>
          </w:p>
        </w:tc>
        <w:tc>
          <w:tcPr>
            <w:tcW w:w="1523" w:type="dxa"/>
          </w:tcPr>
          <w:p w14:paraId="79ACF7D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7BAC9B6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Cancer Registry - sample of breast cancer survivors</w:t>
            </w:r>
          </w:p>
        </w:tc>
        <w:tc>
          <w:tcPr>
            <w:tcW w:w="2977" w:type="dxa"/>
          </w:tcPr>
          <w:p w14:paraId="27D3273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xamined association of proximity to alcohol outlets and consumption. Multilevel regression.</w:t>
            </w:r>
          </w:p>
        </w:tc>
        <w:tc>
          <w:tcPr>
            <w:tcW w:w="2506" w:type="dxa"/>
          </w:tcPr>
          <w:p w14:paraId="6A9476F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Women living within 3 miles (4.8 km) of nearest outlet more likely reporting excessive alcohol consumption than women &gt; 3 miles. No significant association between excessive alcohol use and two other density outlet measures</w:t>
            </w:r>
          </w:p>
        </w:tc>
        <w:tc>
          <w:tcPr>
            <w:tcW w:w="2880" w:type="dxa"/>
          </w:tcPr>
          <w:p w14:paraId="5CA4E9F3"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w:t>
            </w:r>
            <w:r w:rsidRPr="004C4ECF">
              <w:rPr>
                <w:color w:val="000000"/>
                <w:sz w:val="18"/>
                <w:szCs w:val="18"/>
              </w:rPr>
              <w:t>onsumption threshold low, specific recommendation for breast cancer surv</w:t>
            </w:r>
            <w:r>
              <w:rPr>
                <w:color w:val="000000"/>
                <w:sz w:val="18"/>
                <w:szCs w:val="18"/>
              </w:rPr>
              <w:t>ivors.</w:t>
            </w:r>
            <w:r w:rsidRPr="004C4ECF">
              <w:rPr>
                <w:color w:val="000000"/>
                <w:sz w:val="18"/>
                <w:szCs w:val="18"/>
              </w:rPr>
              <w:t xml:space="preserve"> </w:t>
            </w:r>
            <w:r>
              <w:rPr>
                <w:color w:val="000000"/>
                <w:sz w:val="18"/>
                <w:szCs w:val="18"/>
              </w:rPr>
              <w:t>D</w:t>
            </w:r>
            <w:r w:rsidRPr="004C4ECF">
              <w:rPr>
                <w:color w:val="000000"/>
                <w:sz w:val="18"/>
                <w:szCs w:val="18"/>
              </w:rPr>
              <w:t>iscrepancy between outlet measures, although authors argue proximity roadmiles is optimal measure</w:t>
            </w:r>
            <w:r>
              <w:rPr>
                <w:color w:val="000000"/>
                <w:sz w:val="18"/>
                <w:szCs w:val="18"/>
              </w:rPr>
              <w:t>.</w:t>
            </w:r>
            <w:r w:rsidRPr="004C4ECF">
              <w:rPr>
                <w:color w:val="000000"/>
                <w:sz w:val="18"/>
                <w:szCs w:val="18"/>
              </w:rPr>
              <w:t xml:space="preserve"> </w:t>
            </w:r>
            <w:r>
              <w:rPr>
                <w:color w:val="000000"/>
                <w:sz w:val="18"/>
                <w:szCs w:val="18"/>
              </w:rPr>
              <w:t>L</w:t>
            </w:r>
            <w:r w:rsidRPr="004C4ECF">
              <w:rPr>
                <w:color w:val="000000"/>
                <w:sz w:val="18"/>
                <w:szCs w:val="18"/>
              </w:rPr>
              <w:t>ow response rate</w:t>
            </w:r>
            <w:r>
              <w:rPr>
                <w:color w:val="000000"/>
                <w:sz w:val="18"/>
                <w:szCs w:val="18"/>
              </w:rPr>
              <w:t>.</w:t>
            </w:r>
            <w:r w:rsidRPr="004C4ECF">
              <w:rPr>
                <w:color w:val="000000"/>
                <w:sz w:val="18"/>
                <w:szCs w:val="18"/>
              </w:rPr>
              <w:t xml:space="preserve"> </w:t>
            </w:r>
            <w:r>
              <w:rPr>
                <w:color w:val="000000"/>
                <w:sz w:val="18"/>
                <w:szCs w:val="18"/>
              </w:rPr>
              <w:t>O</w:t>
            </w:r>
            <w:r w:rsidRPr="004C4ECF">
              <w:rPr>
                <w:color w:val="000000"/>
                <w:sz w:val="18"/>
                <w:szCs w:val="18"/>
              </w:rPr>
              <w:t>utlets included all gas stations etc which legally can but may not be selling alcohol</w:t>
            </w:r>
          </w:p>
        </w:tc>
      </w:tr>
      <w:tr w:rsidR="00BF208C" w:rsidRPr="004C4ECF" w14:paraId="30765586"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21D6A6D4" w14:textId="77777777" w:rsidR="00BF208C" w:rsidRPr="004C4ECF" w:rsidRDefault="00BF208C" w:rsidP="00EF78D4">
            <w:pPr>
              <w:spacing w:after="120"/>
              <w:rPr>
                <w:color w:val="000000"/>
                <w:sz w:val="18"/>
                <w:szCs w:val="18"/>
              </w:rPr>
            </w:pPr>
            <w:r w:rsidRPr="004C4ECF">
              <w:rPr>
                <w:color w:val="000000"/>
                <w:sz w:val="18"/>
                <w:szCs w:val="18"/>
              </w:rPr>
              <w:t>Scribner et al 2008</w:t>
            </w:r>
            <w:r>
              <w:rPr>
                <w:color w:val="000000"/>
                <w:sz w:val="18"/>
                <w:szCs w:val="18"/>
              </w:rPr>
              <w:t xml:space="preserve"> </w:t>
            </w:r>
            <w:r>
              <w:rPr>
                <w:color w:val="000000"/>
                <w:sz w:val="18"/>
                <w:szCs w:val="18"/>
              </w:rPr>
              <w:fldChar w:fldCharType="begin"/>
            </w:r>
            <w:r w:rsidR="00EF78D4">
              <w:rPr>
                <w:color w:val="000000"/>
                <w:sz w:val="18"/>
                <w:szCs w:val="18"/>
              </w:rPr>
              <w:instrText xml:space="preserve"> ADDIN EN.CITE &lt;EndNote&gt;&lt;Cite&gt;&lt;Author&gt;Scribner&lt;/Author&gt;&lt;Year&gt;2008&lt;/Year&gt;&lt;RecNum&gt;171&lt;/RecNum&gt;&lt;DisplayText&gt;(211)&lt;/DisplayText&gt;&lt;record&gt;&lt;rec-number&gt;171&lt;/rec-number&gt;&lt;foreign-keys&gt;&lt;key app="EN" db-id="avr05stv7arzs9erswtvftvb5xwz5ew2prxr" timestamp="1489632601"&gt;171&lt;/key&gt;&lt;/foreign-keys&gt;&lt;ref-type name="Journal Article"&gt;17&lt;/ref-type&gt;&lt;contributors&gt;&lt;authors&gt;&lt;author&gt;Scribner, Richard&lt;/author&gt;&lt;author&gt;Mason, Karen&lt;/author&gt;&lt;author&gt;Theall, Katherine&lt;/author&gt;&lt;author&gt;Simonsen, Neal&lt;/author&gt;&lt;author&gt;Schneider, Shari Kessel&lt;/author&gt;&lt;author&gt;Towvim, Laura Gomberg&lt;/author&gt;&lt;author&gt;DeJong, William&lt;/author&gt;&lt;/authors&gt;&lt;/contributors&gt;&lt;titles&gt;&lt;title&gt;The contextual role of alcohol outlet density in college drinking&lt;/title&gt;&lt;secondary-title&gt;Journal of Studies on Alcohol and Drugs&lt;/secondary-title&gt;&lt;/titles&gt;&lt;periodical&gt;&lt;full-title&gt;Journal of studies on alcohol and drugs&lt;/full-title&gt;&lt;/periodical&gt;&lt;pages&gt;112(9)&lt;/pages&gt;&lt;volume&gt;69&lt;/volume&gt;&lt;number&gt;1&lt;/number&gt;&lt;keywords&gt;&lt;keyword&gt;Risk factors&lt;/keyword&gt;&lt;keyword&gt;Patient outcomes&lt;/keyword&gt;&lt;keyword&gt;Alcohol use&lt;/keyword&gt;&lt;keyword&gt;Alcoholism_Risk factors&lt;/keyword&gt;&lt;keyword&gt;Alcoholism_Patient outcomes&lt;/keyword&gt;&lt;keyword&gt;College students_Alcohol use&lt;/keyword&gt;&lt;/keywords&gt;&lt;dates&gt;&lt;year&gt;2008&lt;/year&gt;&lt;/dates&gt;&lt;isbn&gt;1937-1888&lt;/isbn&gt;&lt;urls&gt;&lt;related-urls&gt;&lt;url&gt;H:\papers\Scribner3.doc&lt;/url&gt;&lt;/related-urls&gt;&lt;/urls&gt;&lt;/record&gt;&lt;/Cite&gt;&lt;/EndNote&gt;</w:instrText>
            </w:r>
            <w:r>
              <w:rPr>
                <w:color w:val="000000"/>
                <w:sz w:val="18"/>
                <w:szCs w:val="18"/>
              </w:rPr>
              <w:fldChar w:fldCharType="separate"/>
            </w:r>
            <w:r w:rsidR="00EF78D4">
              <w:rPr>
                <w:noProof/>
                <w:color w:val="000000"/>
                <w:sz w:val="18"/>
                <w:szCs w:val="18"/>
              </w:rPr>
              <w:t>(211)</w:t>
            </w:r>
            <w:r>
              <w:rPr>
                <w:color w:val="000000"/>
                <w:sz w:val="18"/>
                <w:szCs w:val="18"/>
              </w:rPr>
              <w:fldChar w:fldCharType="end"/>
            </w:r>
          </w:p>
        </w:tc>
        <w:tc>
          <w:tcPr>
            <w:tcW w:w="1346" w:type="dxa"/>
          </w:tcPr>
          <w:p w14:paraId="42CAE2F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7C71F04C"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3A1C9A42"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iversity students</w:t>
            </w:r>
          </w:p>
        </w:tc>
        <w:tc>
          <w:tcPr>
            <w:tcW w:w="2977" w:type="dxa"/>
          </w:tcPr>
          <w:p w14:paraId="7656992F"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ulti-level models were used to test the association between various measures of student drinking and alcohol outlet density, controlling for various student and campus factors</w:t>
            </w:r>
          </w:p>
        </w:tc>
        <w:tc>
          <w:tcPr>
            <w:tcW w:w="2506" w:type="dxa"/>
          </w:tcPr>
          <w:p w14:paraId="733F9DA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On-premise outlet density (within 3 miles of the campus) was associated with all measures of drinking.</w:t>
            </w:r>
          </w:p>
        </w:tc>
        <w:tc>
          <w:tcPr>
            <w:tcW w:w="2880" w:type="dxa"/>
          </w:tcPr>
          <w:p w14:paraId="6A8FF9F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2E62076A"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46BBBDC3" w14:textId="77777777" w:rsidR="00BF208C" w:rsidRPr="004C4ECF" w:rsidRDefault="00BF208C" w:rsidP="00542598">
            <w:pPr>
              <w:spacing w:after="120"/>
              <w:rPr>
                <w:color w:val="000000"/>
                <w:sz w:val="18"/>
                <w:szCs w:val="18"/>
              </w:rPr>
            </w:pPr>
            <w:r>
              <w:rPr>
                <w:color w:val="000000"/>
                <w:sz w:val="18"/>
                <w:szCs w:val="18"/>
              </w:rPr>
              <w:t>Shimotsu et al</w:t>
            </w:r>
            <w:r w:rsidRPr="004C4ECF">
              <w:rPr>
                <w:color w:val="000000"/>
                <w:sz w:val="18"/>
                <w:szCs w:val="18"/>
              </w:rPr>
              <w:t xml:space="preserve"> 2013</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Shimotsu&lt;/Author&gt;&lt;Year&gt;2013&lt;/Year&gt;&lt;RecNum&gt;172&lt;/RecNum&gt;&lt;DisplayText&gt;(84)&lt;/DisplayText&gt;&lt;record&gt;&lt;rec-number&gt;172&lt;/rec-number&gt;&lt;foreign-keys&gt;&lt;key app="EN" db-id="avr05stv7arzs9erswtvftvb5xwz5ew2prxr" timestamp="1489632602"&gt;172&lt;/key&gt;&lt;/foreign-keys&gt;&lt;ref-type name="Journal Article"&gt;17&lt;/ref-type&gt;&lt;contributors&gt;&lt;authors&gt;&lt;author&gt;Shimotsu, Scott T.&lt;/author&gt;&lt;author&gt;Jones-Webb, Rhonda J.&lt;/author&gt;&lt;author&gt;MacLehose, Richard F.&lt;/author&gt;&lt;author&gt;Nelson, Toben F.&lt;/author&gt;&lt;author&gt;Forster, Jean L.&lt;/author&gt;&lt;author&gt;Lytle, Leslie A.&lt;/author&gt;&lt;/authors&gt;&lt;/contributors&gt;&lt;titles&gt;&lt;title&gt;Neighborhood socioeconomic characteristics, the retail environment, and alcohol consumption: a multilevel analysis&lt;/title&gt;&lt;secondary-title&gt;Drug and alcohol dependence&lt;/secondary-title&gt;&lt;/titles&gt;&lt;periodical&gt;&lt;full-title&gt;Drug and alcohol dependence&lt;/full-title&gt;&lt;/periodical&gt;&lt;pages&gt;449-56&lt;/pages&gt;&lt;volume&gt;132&lt;/volume&gt;&lt;number&gt;3&lt;/number&gt;&lt;dates&gt;&lt;year&gt;2013&lt;/year&gt;&lt;pub-dates&gt;&lt;date&gt;2013 Oct 1 (Epub 2013 May&lt;/date&gt;&lt;/pub-dates&gt;&lt;/dates&gt;&lt;isbn&gt;1879-0046&lt;/isbn&gt;&lt;accession-num&gt;MEDLINE:23647729&lt;/accession-num&gt;&lt;urls&gt;&lt;related-urls&gt;&lt;url&gt;&amp;lt;Go to ISI&amp;gt;://MEDLINE:23647729&lt;/url&gt;&lt;url&gt;http://ac.els-cdn.com/S037687161300104X/1-s2.0-S037687161300104X-main.pdf?_tid=8f111ae4-a957-11e5-9808-00000aab0f01&amp;amp;acdnat=1450863103_55dccb40f02d52f471bff3c71bafbe5a&lt;/url&gt;&lt;/related-urls&gt;&lt;/urls&gt;&lt;custom1&gt;Accept&lt;/custom1&gt;&lt;custom2&gt;Accept&lt;/custom2&gt;&lt;electronic-resource-num&gt;10.1016/j.drugalcdep.2013.03.010&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4)</w:t>
            </w:r>
            <w:r>
              <w:rPr>
                <w:color w:val="000000"/>
                <w:sz w:val="18"/>
                <w:szCs w:val="18"/>
              </w:rPr>
              <w:fldChar w:fldCharType="end"/>
            </w:r>
          </w:p>
        </w:tc>
        <w:tc>
          <w:tcPr>
            <w:tcW w:w="1346" w:type="dxa"/>
          </w:tcPr>
          <w:p w14:paraId="2B6BB1A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Minnesota, USA</w:t>
            </w:r>
          </w:p>
        </w:tc>
        <w:tc>
          <w:tcPr>
            <w:tcW w:w="1523" w:type="dxa"/>
          </w:tcPr>
          <w:p w14:paraId="5D8AA53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2AF0F12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785FDAD3"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Multi-level cross-sectional Poisson regression models of the association between self-report binge drinking and neighbourhood outlet density</w:t>
            </w:r>
          </w:p>
        </w:tc>
        <w:tc>
          <w:tcPr>
            <w:tcW w:w="2506" w:type="dxa"/>
          </w:tcPr>
          <w:p w14:paraId="105ACE4F"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significant association between binge drinking and outlet density (bars or liquor stores); positive association between retail mix and binge drinking</w:t>
            </w:r>
          </w:p>
        </w:tc>
        <w:tc>
          <w:tcPr>
            <w:tcW w:w="2880" w:type="dxa"/>
          </w:tcPr>
          <w:p w14:paraId="06A977B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37171636"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01C32AE1" w14:textId="77777777" w:rsidR="00BF208C" w:rsidRPr="004C4ECF" w:rsidRDefault="00BF208C" w:rsidP="00EF78D4">
            <w:pPr>
              <w:spacing w:after="120"/>
              <w:rPr>
                <w:color w:val="000000"/>
                <w:sz w:val="18"/>
                <w:szCs w:val="18"/>
              </w:rPr>
            </w:pPr>
            <w:r>
              <w:rPr>
                <w:color w:val="000000"/>
                <w:sz w:val="18"/>
                <w:szCs w:val="18"/>
              </w:rPr>
              <w:t xml:space="preserve">Stanley et al </w:t>
            </w:r>
            <w:r w:rsidRPr="004C4ECF">
              <w:rPr>
                <w:color w:val="000000"/>
                <w:sz w:val="18"/>
                <w:szCs w:val="18"/>
              </w:rPr>
              <w:t>2011</w:t>
            </w:r>
            <w:r>
              <w:rPr>
                <w:color w:val="000000"/>
                <w:sz w:val="18"/>
                <w:szCs w:val="18"/>
              </w:rPr>
              <w:t xml:space="preserve"> </w:t>
            </w:r>
            <w:r>
              <w:rPr>
                <w:color w:val="000000"/>
                <w:sz w:val="18"/>
                <w:szCs w:val="18"/>
              </w:rPr>
              <w:fldChar w:fldCharType="begin"/>
            </w:r>
            <w:r w:rsidR="00EF78D4">
              <w:rPr>
                <w:color w:val="000000"/>
                <w:sz w:val="18"/>
                <w:szCs w:val="18"/>
              </w:rPr>
              <w:instrText xml:space="preserve"> ADDIN EN.CITE &lt;EndNote&gt;&lt;Cite&gt;&lt;Author&gt;Stanley&lt;/Author&gt;&lt;Year&gt;2011&lt;/Year&gt;&lt;RecNum&gt;173&lt;/RecNum&gt;&lt;DisplayText&gt;(212)&lt;/DisplayText&gt;&lt;record&gt;&lt;rec-number&gt;173&lt;/rec-number&gt;&lt;foreign-keys&gt;&lt;key app="EN" db-id="avr05stv7arzs9erswtvftvb5xwz5ew2prxr" timestamp="1489632604"&gt;173&lt;/key&gt;&lt;/foreign-keys&gt;&lt;ref-type name="Journal Article"&gt;17&lt;/ref-type&gt;&lt;contributors&gt;&lt;authors&gt;&lt;author&gt;Stanley, Linda R.&lt;/author&gt;&lt;author&gt;Henry, Kimberly L.&lt;/author&gt;&lt;author&gt;Swaim, Randall C.&lt;/author&gt;&lt;/authors&gt;&lt;/contributors&gt;&lt;titles&gt;&lt;title&gt;Physical, social, and perceived availabilities of alcohol and last month alcohol use in rural and small urban communities&lt;/title&gt;&lt;secondary-title&gt;Journal of youth and adolescence&lt;/secondary-title&gt;&lt;/titles&gt;&lt;periodical&gt;&lt;full-title&gt;Journal of youth and adolescence&lt;/full-title&gt;&lt;/periodical&gt;&lt;pages&gt;1203-14&lt;/pages&gt;&lt;volume&gt;40&lt;/volume&gt;&lt;number&gt;9&lt;/number&gt;&lt;dates&gt;&lt;year&gt;2011&lt;/year&gt;&lt;pub-dates&gt;&lt;date&gt;2011 Sep (Epub 2010 Jun&lt;/date&gt;&lt;/pub-dates&gt;&lt;/dates&gt;&lt;isbn&gt;1573-6601&lt;/isbn&gt;&lt;accession-num&gt;MEDLINE:20532969&lt;/accession-num&gt;&lt;urls&gt;&lt;related-urls&gt;&lt;url&gt;&amp;lt;Go to ISI&amp;gt;://MEDLINE:20532969&lt;/url&gt;&lt;url&gt;http://download.springer.com/static/pdf/417/art%253A10.1007%252Fs10964-010-9556-z.pdf?originUrl=http%3A%2F%2Flink.springer.com%2Farticle%2F10.1007%2Fs10964-010-9556-z&amp;amp;token2=exp=1450864157~acl=%2Fstatic%2Fpdf%2F417%2Fart%25253A10.1007%25252Fs10964-010-9556-z.pdf%3ForiginUrl%3Dhttp%253A%252F%252Flink.springer.com%252Farticle%252F10.1007%252Fs10964-010-9556-z*~hmac=92304d563c8f735f8acc7967325b26dd7e8d07a1ba7e6150ff42dd80716d17b8&lt;/url&gt;&lt;/related-urls&gt;&lt;/urls&gt;&lt;custom1&gt;Accept&lt;/custom1&gt;&lt;custom2&gt;Accept&lt;/custom2&gt;&lt;electronic-resource-num&gt;10.1007/s10964-010-9556-z&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2)</w:t>
            </w:r>
            <w:r>
              <w:rPr>
                <w:color w:val="000000"/>
                <w:sz w:val="18"/>
                <w:szCs w:val="18"/>
              </w:rPr>
              <w:fldChar w:fldCharType="end"/>
            </w:r>
          </w:p>
        </w:tc>
        <w:tc>
          <w:tcPr>
            <w:tcW w:w="1346" w:type="dxa"/>
          </w:tcPr>
          <w:p w14:paraId="3750A42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2BB6184E"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w:t>
            </w:r>
            <w:r>
              <w:rPr>
                <w:color w:val="000000"/>
                <w:sz w:val="18"/>
                <w:szCs w:val="18"/>
              </w:rPr>
              <w:t>nderage use of, exposure to and/</w:t>
            </w:r>
            <w:r w:rsidRPr="004C4ECF">
              <w:rPr>
                <w:color w:val="000000"/>
                <w:sz w:val="18"/>
                <w:szCs w:val="18"/>
              </w:rPr>
              <w:t>or access to alcohol</w:t>
            </w:r>
          </w:p>
        </w:tc>
        <w:tc>
          <w:tcPr>
            <w:tcW w:w="1559" w:type="dxa"/>
          </w:tcPr>
          <w:p w14:paraId="03CF324B"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3EC9257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Physical, social and perceived availabilities and self-reported youth drinking. Cross-sectional multi-level logistic models, controlling for social availability and a range of other factors</w:t>
            </w:r>
          </w:p>
        </w:tc>
        <w:tc>
          <w:tcPr>
            <w:tcW w:w="2506" w:type="dxa"/>
          </w:tcPr>
          <w:p w14:paraId="45AE0A63"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No association between outlet density and youth drinking</w:t>
            </w:r>
          </w:p>
        </w:tc>
        <w:tc>
          <w:tcPr>
            <w:tcW w:w="2880" w:type="dxa"/>
          </w:tcPr>
          <w:p w14:paraId="40D1437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74CEDB3D"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84" w:type="dxa"/>
          </w:tcPr>
          <w:p w14:paraId="0BBBDC81" w14:textId="77777777" w:rsidR="00BF208C" w:rsidRPr="004C4ECF" w:rsidRDefault="00BF208C" w:rsidP="00542598">
            <w:pPr>
              <w:spacing w:after="120"/>
              <w:rPr>
                <w:color w:val="000000"/>
                <w:sz w:val="18"/>
                <w:szCs w:val="18"/>
              </w:rPr>
            </w:pPr>
            <w:r w:rsidRPr="004C4ECF">
              <w:rPr>
                <w:color w:val="000000"/>
                <w:sz w:val="18"/>
                <w:szCs w:val="18"/>
              </w:rPr>
              <w:t>Tanumihardjo et al 2015</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Tanumihardjo&lt;/Author&gt;&lt;Year&gt;2015&lt;/Year&gt;&lt;RecNum&gt;174&lt;/RecNum&gt;&lt;DisplayText&gt;(85)&lt;/DisplayText&gt;&lt;record&gt;&lt;rec-number&gt;174&lt;/rec-number&gt;&lt;foreign-keys&gt;&lt;key app="EN" db-id="avr05stv7arzs9erswtvftvb5xwz5ew2prxr" timestamp="1489632605"&gt;174&lt;/key&gt;&lt;/foreign-keys&gt;&lt;ref-type name="Journal Article"&gt;17&lt;/ref-type&gt;&lt;contributors&gt;&lt;authors&gt;&lt;author&gt;Tanumihardjo, Jacob&lt;/author&gt;&lt;author&gt;Shoff, Suzanne M.&lt;/author&gt;&lt;author&gt;Koenings, Mallory&lt;/author&gt;&lt;author&gt;Zhang, Zhumin&lt;/author&gt;&lt;author&gt;Lai, HuiChuan J.&lt;/author&gt;&lt;/authors&gt;&lt;/contributors&gt;&lt;titles&gt;&lt;title&gt;Association Between Alcohol Use Among College Students and Alcohol Outlet Proximity and Densities&lt;/title&gt;&lt;secondary-title&gt;WMJ : official publication of the State Medical Society of Wisconsin&lt;/secondary-title&gt;&lt;/titles&gt;&lt;periodical&gt;&lt;full-title&gt;WMJ : official publication of the State Medical Society of Wisconsin&lt;/full-title&gt;&lt;/periodical&gt;&lt;pages&gt;143-7&lt;/pages&gt;&lt;volume&gt;114&lt;/volume&gt;&lt;number&gt;4&lt;/number&gt;&lt;dates&gt;&lt;year&gt;2015&lt;/year&gt;&lt;pub-dates&gt;&lt;date&gt;2015&lt;/date&gt;&lt;/pub-dates&gt;&lt;/dates&gt;&lt;isbn&gt;1098-1861&lt;/isbn&gt;&lt;accession-num&gt;MEDLINE:26436182&lt;/accession-num&gt;&lt;urls&gt;&lt;related-urls&gt;&lt;url&gt;&amp;lt;Go to ISI&amp;gt;://MEDLINE:26436182&lt;/url&gt;&lt;/related-urls&gt;&lt;/urls&gt;&lt;custom1&gt;Accept&lt;/custom1&gt;&lt;custom2&gt;Accept&lt;/custom2&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5)</w:t>
            </w:r>
            <w:r>
              <w:rPr>
                <w:color w:val="000000"/>
                <w:sz w:val="18"/>
                <w:szCs w:val="18"/>
              </w:rPr>
              <w:fldChar w:fldCharType="end"/>
            </w:r>
          </w:p>
        </w:tc>
        <w:tc>
          <w:tcPr>
            <w:tcW w:w="1346" w:type="dxa"/>
          </w:tcPr>
          <w:p w14:paraId="4106EDE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Wisconsin, USA</w:t>
            </w:r>
          </w:p>
        </w:tc>
        <w:tc>
          <w:tcPr>
            <w:tcW w:w="1523" w:type="dxa"/>
          </w:tcPr>
          <w:p w14:paraId="41E14A66"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 xml:space="preserve">Problem drinking </w:t>
            </w:r>
            <w:r>
              <w:rPr>
                <w:color w:val="000000"/>
                <w:sz w:val="18"/>
                <w:szCs w:val="18"/>
              </w:rPr>
              <w:t>&amp;</w:t>
            </w:r>
            <w:r w:rsidRPr="004C4ECF">
              <w:rPr>
                <w:color w:val="000000"/>
                <w:sz w:val="18"/>
                <w:szCs w:val="18"/>
              </w:rPr>
              <w:t xml:space="preserve"> consumption</w:t>
            </w:r>
          </w:p>
        </w:tc>
        <w:tc>
          <w:tcPr>
            <w:tcW w:w="1559" w:type="dxa"/>
          </w:tcPr>
          <w:p w14:paraId="7AF00D9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664607D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Examine how proximity and density of outlets were associated with drinking and binge drinking. Multiple regression with limited controls</w:t>
            </w:r>
          </w:p>
        </w:tc>
        <w:tc>
          <w:tcPr>
            <w:tcW w:w="2506" w:type="dxa"/>
          </w:tcPr>
          <w:p w14:paraId="27A87125"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effect for density or proximity on binge drinking, some evidence that drinkers lived in higher density areas than non-drinkers</w:t>
            </w:r>
          </w:p>
        </w:tc>
        <w:tc>
          <w:tcPr>
            <w:tcW w:w="2880" w:type="dxa"/>
          </w:tcPr>
          <w:p w14:paraId="0409535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1017E15D"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384" w:type="dxa"/>
          </w:tcPr>
          <w:p w14:paraId="3EBD9A90"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lastRenderedPageBreak/>
              <w:t xml:space="preserve">Taylor et al 2015 </w:t>
            </w:r>
            <w:r>
              <w:rPr>
                <w:color w:val="000000"/>
                <w:sz w:val="18"/>
                <w:szCs w:val="18"/>
              </w:rPr>
              <w:fldChar w:fldCharType="begin"/>
            </w:r>
            <w:r w:rsidR="00EF78D4">
              <w:rPr>
                <w:color w:val="000000"/>
                <w:sz w:val="18"/>
                <w:szCs w:val="18"/>
              </w:rPr>
              <w:instrText xml:space="preserve"> ADDIN EN.CITE &lt;EndNote&gt;&lt;Cite&gt;&lt;Author&gt;Taylor&lt;/Author&gt;&lt;Year&gt;2015&lt;/Year&gt;&lt;RecNum&gt;175&lt;/RecNum&gt;&lt;DisplayText&gt;(213)&lt;/DisplayText&gt;&lt;record&gt;&lt;rec-number&gt;175&lt;/rec-number&gt;&lt;foreign-keys&gt;&lt;key app="EN" db-id="avr05stv7arzs9erswtvftvb5xwz5ew2prxr" timestamp="1489632607"&gt;175&lt;/key&gt;&lt;/foreign-keys&gt;&lt;ref-type name="Journal Article"&gt;17&lt;/ref-type&gt;&lt;contributors&gt;&lt;authors&gt;&lt;author&gt;Taylor, J.&lt;/author&gt;&lt;author&gt;Twigg, L.&lt;/author&gt;&lt;author&gt;Mohan, J.&lt;/author&gt;&lt;/authors&gt;&lt;/contributors&gt;&lt;titles&gt;&lt;title&gt;Understanding neighbourhood perceptions of alcohol-related anti-social behaviour&lt;/title&gt;&lt;secondary-title&gt;Urban Studies&lt;/secondary-title&gt;&lt;/titles&gt;&lt;periodical&gt;&lt;full-title&gt;Urban Studies&lt;/full-title&gt;&lt;/periodical&gt;&lt;pages&gt;2186-2202&lt;/pages&gt;&lt;volume&gt;52&lt;/volume&gt;&lt;number&gt;12&lt;/number&gt;&lt;dates&gt;&lt;year&gt;2015&lt;/year&gt;&lt;pub-dates&gt;&lt;date&gt;Sep&lt;/date&gt;&lt;/pub-dates&gt;&lt;/dates&gt;&lt;isbn&gt;0042-0980&lt;/isbn&gt;&lt;accession-num&gt;WOS:000359088900008&lt;/accession-num&gt;&lt;urls&gt;&lt;related-urls&gt;&lt;url&gt;&amp;lt;Go to ISI&amp;gt;://WOS:000359088900008&lt;/url&gt;&lt;url&gt;http://usj.sagepub.com/content/52/12/2186.full.pdf&lt;/url&gt;&lt;/related-urls&gt;&lt;/urls&gt;&lt;custom1&gt;Reject&lt;/custom1&gt;&lt;custom2&gt;Accept&lt;/custom2&gt;&lt;custom6&gt;Accept - outcome is perceptions of anti-social behaviour&lt;/custom6&gt;&lt;electronic-resource-num&gt;10.1177/0042098014543031&lt;/electronic-resource-num&gt;&lt;remote-database-name&gt; Core Collection (WoS) - 14 DEC 2015  Core Collection - 14 DEC 2015&amp;#xD;&lt;/remote-database-name&gt;&lt;/record&gt;&lt;/Cite&gt;&lt;/EndNote&gt;</w:instrText>
            </w:r>
            <w:r>
              <w:rPr>
                <w:color w:val="000000"/>
                <w:sz w:val="18"/>
                <w:szCs w:val="18"/>
              </w:rPr>
              <w:fldChar w:fldCharType="separate"/>
            </w:r>
            <w:r w:rsidR="00EF78D4">
              <w:rPr>
                <w:noProof/>
                <w:color w:val="000000"/>
                <w:sz w:val="18"/>
                <w:szCs w:val="18"/>
              </w:rPr>
              <w:t>(213)</w:t>
            </w:r>
            <w:r>
              <w:rPr>
                <w:color w:val="000000"/>
                <w:sz w:val="18"/>
                <w:szCs w:val="18"/>
              </w:rPr>
              <w:fldChar w:fldCharType="end"/>
            </w:r>
          </w:p>
        </w:tc>
        <w:tc>
          <w:tcPr>
            <w:tcW w:w="1346" w:type="dxa"/>
          </w:tcPr>
          <w:p w14:paraId="0ADF5344"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England, USA</w:t>
            </w:r>
          </w:p>
        </w:tc>
        <w:tc>
          <w:tcPr>
            <w:tcW w:w="1523" w:type="dxa"/>
          </w:tcPr>
          <w:p w14:paraId="348A201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menity problems</w:t>
            </w:r>
          </w:p>
        </w:tc>
        <w:tc>
          <w:tcPr>
            <w:tcW w:w="1559" w:type="dxa"/>
          </w:tcPr>
          <w:p w14:paraId="31FDB14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6C87B17C" w14:textId="77777777" w:rsidR="00BF208C" w:rsidRPr="00D612E5"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en-AU"/>
              </w:rPr>
            </w:pPr>
            <w:r w:rsidRPr="00D612E5">
              <w:rPr>
                <w:sz w:val="18"/>
                <w:szCs w:val="18"/>
              </w:rPr>
              <w:t>Examined association of on-premise outlets and perceptions of anti-social behaviour. Multilevel models.</w:t>
            </w:r>
          </w:p>
        </w:tc>
        <w:tc>
          <w:tcPr>
            <w:tcW w:w="2506" w:type="dxa"/>
          </w:tcPr>
          <w:p w14:paraId="2CB0CC12"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higher densities will be</w:t>
            </w:r>
            <w:r w:rsidRPr="004C4ECF">
              <w:rPr>
                <w:color w:val="000000"/>
                <w:sz w:val="18"/>
                <w:szCs w:val="18"/>
              </w:rPr>
              <w:br/>
              <w:t>related to more negative perceptions above and beyond other features of the respondent’s local area</w:t>
            </w:r>
          </w:p>
        </w:tc>
        <w:tc>
          <w:tcPr>
            <w:tcW w:w="2880" w:type="dxa"/>
          </w:tcPr>
          <w:p w14:paraId="1591A948"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Cross-sectional data. Low response rate.</w:t>
            </w:r>
          </w:p>
        </w:tc>
      </w:tr>
      <w:tr w:rsidR="00BF208C" w:rsidRPr="004C4ECF" w14:paraId="05085A27"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7F2D54B8"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t xml:space="preserve">Theall et al 2011 </w:t>
            </w:r>
            <w:r>
              <w:rPr>
                <w:color w:val="000000"/>
                <w:sz w:val="18"/>
                <w:szCs w:val="18"/>
              </w:rPr>
              <w:fldChar w:fldCharType="begin"/>
            </w:r>
            <w:r w:rsidR="00EF78D4">
              <w:rPr>
                <w:color w:val="000000"/>
                <w:sz w:val="18"/>
                <w:szCs w:val="18"/>
              </w:rPr>
              <w:instrText xml:space="preserve"> ADDIN EN.CITE &lt;EndNote&gt;&lt;Cite&gt;&lt;Author&gt;Theall&lt;/Author&gt;&lt;Year&gt;2011&lt;/Year&gt;&lt;RecNum&gt;176&lt;/RecNum&gt;&lt;DisplayText&gt;(214)&lt;/DisplayText&gt;&lt;record&gt;&lt;rec-number&gt;176&lt;/rec-number&gt;&lt;foreign-keys&gt;&lt;key app="EN" db-id="avr05stv7arzs9erswtvftvb5xwz5ew2prxr" timestamp="1489632608"&gt;176&lt;/key&gt;&lt;/foreign-keys&gt;&lt;ref-type name="Journal Article"&gt;17&lt;/ref-type&gt;&lt;contributors&gt;&lt;authors&gt;&lt;author&gt;Theall, Katherine P.&lt;/author&gt;&lt;author&gt;Lancaster, Brooke P.&lt;/author&gt;&lt;author&gt;Lynch, Sara&lt;/author&gt;&lt;author&gt;Haines, Robert T.&lt;/author&gt;&lt;author&gt;Scribner, Scott&lt;/author&gt;&lt;author&gt;Scribner, Richard&lt;/author&gt;&lt;author&gt;Kishore, Vimal&lt;/author&gt;&lt;/authors&gt;&lt;/contributors&gt;&lt;titles&gt;&lt;title&gt;The neighborhood alcohol environment and at-risk drinking among African-Americans&lt;/title&gt;&lt;secondary-title&gt;Alcoholism, clinical and experimental research&lt;/secondary-title&gt;&lt;/titles&gt;&lt;periodical&gt;&lt;full-title&gt;Alcoholism, clinical and experimental research&lt;/full-title&gt;&lt;/periodical&gt;&lt;pages&gt;996-1003&lt;/pages&gt;&lt;volume&gt;35&lt;/volume&gt;&lt;number&gt;5&lt;/number&gt;&lt;dates&gt;&lt;year&gt;2011&lt;/year&gt;&lt;pub-dates&gt;&lt;date&gt;2011 May (Epub 2011 Feb&lt;/date&gt;&lt;/pub-dates&gt;&lt;/dates&gt;&lt;isbn&gt;1530-0277&lt;/isbn&gt;&lt;accession-num&gt;MEDLINE:21323681&lt;/accession-num&gt;&lt;urls&gt;&lt;related-urls&gt;&lt;url&gt;&amp;lt;Go to ISI&amp;gt;://MEDLINE:21323681&lt;/url&gt;&lt;url&gt;http://onlinelibrary.wiley.com/store/10.1111/j.1530-0277.2010.01430.x/asset/j.1530-0277.2010.01430.x.pdf?v=1&amp;amp;t=iiily84u&amp;amp;s=486cf0eee8e00469890c7671ce2f46148dbfd29e&lt;/url&gt;&lt;/related-urls&gt;&lt;/urls&gt;&lt;custom1&gt;Reject&lt;/custom1&gt;&lt;custom2&gt;Accept&lt;/custom2&gt;&lt;custom6&gt;Accept&lt;/custom6&gt;&lt;electronic-resource-num&gt;10.1111/j.1530-0277.2010.01430.x&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4)</w:t>
            </w:r>
            <w:r>
              <w:rPr>
                <w:color w:val="000000"/>
                <w:sz w:val="18"/>
                <w:szCs w:val="18"/>
              </w:rPr>
              <w:fldChar w:fldCharType="end"/>
            </w:r>
          </w:p>
        </w:tc>
        <w:tc>
          <w:tcPr>
            <w:tcW w:w="1346" w:type="dxa"/>
          </w:tcPr>
          <w:p w14:paraId="09180FE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New Orleans, USA</w:t>
            </w:r>
          </w:p>
        </w:tc>
        <w:tc>
          <w:tcPr>
            <w:tcW w:w="1523" w:type="dxa"/>
          </w:tcPr>
          <w:p w14:paraId="7B27E550"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oblem drinking and consumption</w:t>
            </w:r>
          </w:p>
        </w:tc>
        <w:tc>
          <w:tcPr>
            <w:tcW w:w="1559" w:type="dxa"/>
          </w:tcPr>
          <w:p w14:paraId="449535AF"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frican Americans adults recruited at health care clinics</w:t>
            </w:r>
          </w:p>
        </w:tc>
        <w:tc>
          <w:tcPr>
            <w:tcW w:w="2977" w:type="dxa"/>
          </w:tcPr>
          <w:p w14:paraId="2B394BB9" w14:textId="77777777" w:rsidR="00BF208C" w:rsidRPr="00D612E5"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en-AU"/>
              </w:rPr>
            </w:pPr>
            <w:r w:rsidRPr="00D612E5">
              <w:rPr>
                <w:sz w:val="18"/>
                <w:szCs w:val="18"/>
              </w:rPr>
              <w:t>Examined association of densities of outlets with at-risk drinking. Heirarchical logistic regressions.</w:t>
            </w:r>
          </w:p>
        </w:tc>
        <w:tc>
          <w:tcPr>
            <w:tcW w:w="2506" w:type="dxa"/>
          </w:tcPr>
          <w:p w14:paraId="501AC72E"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Densities affected drinking. Multivariate models   liquor stores (off-premise) remained significant predictor. Stratified by gender - significant effect for women and not for men</w:t>
            </w:r>
          </w:p>
        </w:tc>
        <w:tc>
          <w:tcPr>
            <w:tcW w:w="2880" w:type="dxa"/>
          </w:tcPr>
          <w:p w14:paraId="2E581AC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G</w:t>
            </w:r>
            <w:r w:rsidRPr="004C4ECF">
              <w:rPr>
                <w:color w:val="000000"/>
                <w:sz w:val="18"/>
                <w:szCs w:val="18"/>
              </w:rPr>
              <w:t>eneralizability given sampling through health clinics of poor folk</w:t>
            </w:r>
            <w:r>
              <w:rPr>
                <w:color w:val="000000"/>
                <w:sz w:val="18"/>
                <w:szCs w:val="18"/>
              </w:rPr>
              <w:t>.</w:t>
            </w:r>
            <w:r w:rsidRPr="004C4ECF">
              <w:rPr>
                <w:color w:val="000000"/>
                <w:sz w:val="18"/>
                <w:szCs w:val="18"/>
              </w:rPr>
              <w:t xml:space="preserve"> </w:t>
            </w:r>
            <w:r>
              <w:rPr>
                <w:color w:val="000000"/>
                <w:sz w:val="18"/>
                <w:szCs w:val="18"/>
              </w:rPr>
              <w:t>S</w:t>
            </w:r>
            <w:r w:rsidRPr="004C4ECF">
              <w:rPr>
                <w:color w:val="000000"/>
                <w:sz w:val="18"/>
                <w:szCs w:val="18"/>
              </w:rPr>
              <w:t>elf</w:t>
            </w:r>
            <w:r>
              <w:rPr>
                <w:color w:val="000000"/>
                <w:sz w:val="18"/>
                <w:szCs w:val="18"/>
              </w:rPr>
              <w:t>-</w:t>
            </w:r>
            <w:r w:rsidRPr="004C4ECF">
              <w:rPr>
                <w:color w:val="000000"/>
                <w:sz w:val="18"/>
                <w:szCs w:val="18"/>
              </w:rPr>
              <w:t>report alcohol use</w:t>
            </w:r>
            <w:r>
              <w:rPr>
                <w:color w:val="000000"/>
                <w:sz w:val="18"/>
                <w:szCs w:val="18"/>
              </w:rPr>
              <w:t>.</w:t>
            </w:r>
            <w:r w:rsidRPr="004C4ECF">
              <w:rPr>
                <w:color w:val="000000"/>
                <w:sz w:val="18"/>
                <w:szCs w:val="18"/>
              </w:rPr>
              <w:t xml:space="preserve"> </w:t>
            </w:r>
            <w:r>
              <w:rPr>
                <w:color w:val="000000"/>
                <w:sz w:val="18"/>
                <w:szCs w:val="18"/>
              </w:rPr>
              <w:t>N</w:t>
            </w:r>
            <w:r w:rsidRPr="004C4ECF">
              <w:rPr>
                <w:color w:val="000000"/>
                <w:sz w:val="18"/>
                <w:szCs w:val="18"/>
              </w:rPr>
              <w:t>o measure of length of residency</w:t>
            </w:r>
            <w:r>
              <w:rPr>
                <w:color w:val="000000"/>
                <w:sz w:val="18"/>
                <w:szCs w:val="18"/>
              </w:rPr>
              <w:t>. Cross-sectional data.</w:t>
            </w:r>
          </w:p>
        </w:tc>
      </w:tr>
      <w:tr w:rsidR="00BF208C" w:rsidRPr="004C4ECF" w14:paraId="4AB0433D"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2C77486F" w14:textId="77777777" w:rsidR="00BF208C" w:rsidRPr="004C4ECF" w:rsidRDefault="00BF208C" w:rsidP="00EF78D4">
            <w:pPr>
              <w:spacing w:after="120"/>
              <w:rPr>
                <w:color w:val="000000"/>
                <w:sz w:val="18"/>
                <w:szCs w:val="18"/>
              </w:rPr>
            </w:pPr>
            <w:r>
              <w:rPr>
                <w:color w:val="000000"/>
                <w:sz w:val="18"/>
                <w:szCs w:val="18"/>
              </w:rPr>
              <w:t>Theall et al</w:t>
            </w:r>
            <w:r w:rsidRPr="004C4ECF">
              <w:rPr>
                <w:color w:val="000000"/>
                <w:sz w:val="18"/>
                <w:szCs w:val="18"/>
              </w:rPr>
              <w:t xml:space="preserve"> 2009</w:t>
            </w:r>
            <w:r>
              <w:rPr>
                <w:color w:val="000000"/>
                <w:sz w:val="18"/>
                <w:szCs w:val="18"/>
              </w:rPr>
              <w:t xml:space="preserve"> </w:t>
            </w:r>
            <w:r>
              <w:rPr>
                <w:color w:val="000000"/>
                <w:sz w:val="18"/>
                <w:szCs w:val="18"/>
              </w:rPr>
              <w:fldChar w:fldCharType="begin"/>
            </w:r>
            <w:r w:rsidR="00EF78D4">
              <w:rPr>
                <w:color w:val="000000"/>
                <w:sz w:val="18"/>
                <w:szCs w:val="18"/>
              </w:rPr>
              <w:instrText xml:space="preserve"> ADDIN EN.CITE &lt;EndNote&gt;&lt;Cite&gt;&lt;Author&gt;Theall&lt;/Author&gt;&lt;Year&gt;2009&lt;/Year&gt;&lt;RecNum&gt;177&lt;/RecNum&gt;&lt;DisplayText&gt;(215)&lt;/DisplayText&gt;&lt;record&gt;&lt;rec-number&gt;177&lt;/rec-number&gt;&lt;foreign-keys&gt;&lt;key app="EN" db-id="avr05stv7arzs9erswtvftvb5xwz5ew2prxr" timestamp="1489632609"&gt;177&lt;/key&gt;&lt;/foreign-keys&gt;&lt;ref-type name="Journal Article"&gt;17&lt;/ref-type&gt;&lt;contributors&gt;&lt;authors&gt;&lt;author&gt;Theall, Katherine P.&lt;/author&gt;&lt;author&gt;Scribner, Richard&lt;/author&gt;&lt;author&gt;Cohen, Deborah&lt;/author&gt;&lt;author&gt;Bluthenthal, Ricky N.&lt;/author&gt;&lt;author&gt;Schonlau, Matthias&lt;/author&gt;&lt;author&gt;Lynch, Sara&lt;/author&gt;&lt;author&gt;Farley, Thomas A.&lt;/author&gt;&lt;/authors&gt;&lt;/contributors&gt;&lt;titles&gt;&lt;title&gt;The neighborhood alcohol environment and alcohol-related morbidity&lt;/title&gt;&lt;secondary-title&gt;Alcohol and alcoholism (Oxford, Oxfordshire)&lt;/secondary-title&gt;&lt;/titles&gt;&lt;periodical&gt;&lt;full-title&gt;Alcohol and alcoholism (Oxford, Oxfordshire)&lt;/full-title&gt;&lt;/periodical&gt;&lt;pages&gt;491-9&lt;/pages&gt;&lt;volume&gt;44&lt;/volume&gt;&lt;number&gt;5&lt;/number&gt;&lt;dates&gt;&lt;year&gt;2009&lt;/year&gt;&lt;pub-dates&gt;&lt;date&gt;2009 (Epub 2009 Aug&lt;/date&gt;&lt;/pub-dates&gt;&lt;/dates&gt;&lt;isbn&gt;1464-3502&lt;/isbn&gt;&lt;accession-num&gt;MEDLINE:19671569&lt;/accession-num&gt;&lt;urls&gt;&lt;related-urls&gt;&lt;url&gt;&amp;lt;Go to ISI&amp;gt;://MEDLINE:19671569&lt;/url&gt;&lt;url&gt;http://www.ncbi.nlm.nih.gov/pmc/articles/PMC2800249/pdf/agp042.pdf&lt;/url&gt;&lt;/related-urls&gt;&lt;/urls&gt;&lt;custom1&gt;Accept&lt;/custom1&gt;&lt;custom2&gt;Accept&lt;/custom2&gt;&lt;electronic-resource-num&gt;10.1093/alcalc/agp042&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5)</w:t>
            </w:r>
            <w:r>
              <w:rPr>
                <w:color w:val="000000"/>
                <w:sz w:val="18"/>
                <w:szCs w:val="18"/>
              </w:rPr>
              <w:fldChar w:fldCharType="end"/>
            </w:r>
          </w:p>
        </w:tc>
        <w:tc>
          <w:tcPr>
            <w:tcW w:w="1346" w:type="dxa"/>
          </w:tcPr>
          <w:p w14:paraId="7722A1F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Los Angeles, USA</w:t>
            </w:r>
          </w:p>
        </w:tc>
        <w:tc>
          <w:tcPr>
            <w:tcW w:w="1523" w:type="dxa"/>
          </w:tcPr>
          <w:p w14:paraId="06AD54A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Alcohol-related morbidities</w:t>
            </w:r>
          </w:p>
        </w:tc>
        <w:tc>
          <w:tcPr>
            <w:tcW w:w="1559" w:type="dxa"/>
          </w:tcPr>
          <w:p w14:paraId="42967519"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p>
        </w:tc>
        <w:tc>
          <w:tcPr>
            <w:tcW w:w="2977" w:type="dxa"/>
          </w:tcPr>
          <w:p w14:paraId="21170A6A"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ulti-level models of individual and neighbourhood effects on self-reported morbidity, controlling for individual and neighbourhood factors.</w:t>
            </w:r>
          </w:p>
        </w:tc>
        <w:tc>
          <w:tcPr>
            <w:tcW w:w="2506" w:type="dxa"/>
          </w:tcPr>
          <w:p w14:paraId="0BF73F2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Significant positive relationships between off-premise density and STI, Violence and liver disease. Effects mediated by consumption, but still significant.</w:t>
            </w:r>
          </w:p>
        </w:tc>
        <w:tc>
          <w:tcPr>
            <w:tcW w:w="2880" w:type="dxa"/>
          </w:tcPr>
          <w:p w14:paraId="273F83C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ed morbidity data, with no reliability reported.</w:t>
            </w:r>
          </w:p>
        </w:tc>
      </w:tr>
      <w:tr w:rsidR="00BF208C" w:rsidRPr="004C4ECF" w14:paraId="11508487"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671046FC" w14:textId="77777777" w:rsidR="00BF208C" w:rsidRPr="004C4ECF" w:rsidRDefault="00BF208C" w:rsidP="00EF78D4">
            <w:pPr>
              <w:spacing w:after="120"/>
              <w:rPr>
                <w:color w:val="000000"/>
                <w:sz w:val="18"/>
                <w:szCs w:val="18"/>
              </w:rPr>
            </w:pPr>
            <w:r>
              <w:rPr>
                <w:color w:val="000000"/>
                <w:sz w:val="18"/>
                <w:szCs w:val="18"/>
              </w:rPr>
              <w:t xml:space="preserve">Tobler et al </w:t>
            </w:r>
            <w:r w:rsidRPr="004C4ECF">
              <w:rPr>
                <w:color w:val="000000"/>
                <w:sz w:val="18"/>
                <w:szCs w:val="18"/>
              </w:rPr>
              <w:t>2009</w:t>
            </w:r>
            <w:r>
              <w:rPr>
                <w:color w:val="000000"/>
                <w:sz w:val="18"/>
                <w:szCs w:val="18"/>
              </w:rPr>
              <w:t xml:space="preserve"> </w:t>
            </w:r>
            <w:r>
              <w:rPr>
                <w:color w:val="000000"/>
                <w:sz w:val="18"/>
                <w:szCs w:val="18"/>
              </w:rPr>
              <w:fldChar w:fldCharType="begin"/>
            </w:r>
            <w:r w:rsidR="00EF78D4">
              <w:rPr>
                <w:color w:val="000000"/>
                <w:sz w:val="18"/>
                <w:szCs w:val="18"/>
              </w:rPr>
              <w:instrText xml:space="preserve"> ADDIN EN.CITE &lt;EndNote&gt;&lt;Cite&gt;&lt;Author&gt;Tobler&lt;/Author&gt;&lt;Year&gt;2009&lt;/Year&gt;&lt;RecNum&gt;178&lt;/RecNum&gt;&lt;DisplayText&gt;(216)&lt;/DisplayText&gt;&lt;record&gt;&lt;rec-number&gt;178&lt;/rec-number&gt;&lt;foreign-keys&gt;&lt;key app="EN" db-id="avr05stv7arzs9erswtvftvb5xwz5ew2prxr" timestamp="1489632610"&gt;178&lt;/key&gt;&lt;/foreign-keys&gt;&lt;ref-type name="Journal Article"&gt;17&lt;/ref-type&gt;&lt;contributors&gt;&lt;authors&gt;&lt;author&gt;Tobler, Amy L.&lt;/author&gt;&lt;author&gt;Komro, Kelli A.&lt;/author&gt;&lt;author&gt;Maldonado-Molina, Mildred M.&lt;/author&gt;&lt;/authors&gt;&lt;/contributors&gt;&lt;titles&gt;&lt;title&gt;Relationship between neighborhood context, family management practices and alcohol use among urban, multi-ethnic, young adolescents&lt;/title&gt;&lt;secondary-title&gt;Prevention science : the official journal of the Society for Prevention Research&lt;/secondary-title&gt;&lt;/titles&gt;&lt;periodical&gt;&lt;full-title&gt;Prevention science : the official journal of the Society for Prevention Research&lt;/full-title&gt;&lt;/periodical&gt;&lt;pages&gt;313-24&lt;/pages&gt;&lt;volume&gt;10&lt;/volume&gt;&lt;number&gt;4&lt;/number&gt;&lt;dates&gt;&lt;year&gt;2009&lt;/year&gt;&lt;pub-dates&gt;&lt;date&gt;2009&lt;/date&gt;&lt;/pub-dates&gt;&lt;/dates&gt;&lt;isbn&gt;1573-6695&lt;/isbn&gt;&lt;accession-num&gt;MEDLINE:19381808&lt;/accession-num&gt;&lt;urls&gt;&lt;related-urls&gt;&lt;url&gt;&amp;lt;Go to ISI&amp;gt;://MEDLINE:19381808&lt;/url&gt;&lt;url&gt;http://download.springer.com/static/pdf/343/art%253A10.1007%252Fs11121-009-0133-1.pdf?originUrl=http%3A%2F%2Flink.springer.com%2Farticle%2F10.1007%2Fs11121-009-0133-1&amp;amp;token2=exp=1450864166~acl=%2Fstatic%2Fpdf%2F343%2Fart%25253A10.1007%25252Fs11121-009-0133-1.pdf%3ForiginUrl%3Dhttp%253A%252F%252Flink.springer.com%252Farticle%252F10.1007%252Fs11121-009-0133-1*~hmac=3be24d868cc7486296dcb5a34ba397d67238f457986d94cc47c009148c6b0d8f&lt;/url&gt;&lt;/related-urls&gt;&lt;/urls&gt;&lt;custom1&gt;Accept&lt;/custom1&gt;&lt;custom2&gt;Accept&lt;/custom2&gt;&lt;electronic-resource-num&gt;10.1007/s11121-009-0133-1&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6)</w:t>
            </w:r>
            <w:r>
              <w:rPr>
                <w:color w:val="000000"/>
                <w:sz w:val="18"/>
                <w:szCs w:val="18"/>
              </w:rPr>
              <w:fldChar w:fldCharType="end"/>
            </w:r>
          </w:p>
        </w:tc>
        <w:tc>
          <w:tcPr>
            <w:tcW w:w="1346" w:type="dxa"/>
          </w:tcPr>
          <w:p w14:paraId="76802ADA"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Chicago, USA</w:t>
            </w:r>
          </w:p>
        </w:tc>
        <w:tc>
          <w:tcPr>
            <w:tcW w:w="1523" w:type="dxa"/>
          </w:tcPr>
          <w:p w14:paraId="2DF8F052"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42284ED5"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ample was urban, racial/ethnic minority, adolescents</w:t>
            </w:r>
          </w:p>
        </w:tc>
        <w:tc>
          <w:tcPr>
            <w:tcW w:w="2977" w:type="dxa"/>
          </w:tcPr>
          <w:p w14:paraId="1F652170"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A complicated structural model of various measures of social and commercial availability as well as outlet density on alcohol use in 8th grade, controlling for grade 6 alcohol use</w:t>
            </w:r>
          </w:p>
        </w:tc>
        <w:tc>
          <w:tcPr>
            <w:tcW w:w="2506" w:type="dxa"/>
          </w:tcPr>
          <w:p w14:paraId="05C09A49"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effect of alcohol outlet density on alcohol use.</w:t>
            </w:r>
          </w:p>
        </w:tc>
        <w:tc>
          <w:tcPr>
            <w:tcW w:w="2880" w:type="dxa"/>
          </w:tcPr>
          <w:p w14:paraId="48EB98C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112F87C8"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58F8E30B"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t xml:space="preserve">Treno et al 2006 </w:t>
            </w:r>
            <w:r>
              <w:rPr>
                <w:color w:val="000000"/>
                <w:sz w:val="18"/>
                <w:szCs w:val="18"/>
              </w:rPr>
              <w:fldChar w:fldCharType="begin"/>
            </w:r>
            <w:r w:rsidR="00EF78D4">
              <w:rPr>
                <w:color w:val="000000"/>
                <w:sz w:val="18"/>
                <w:szCs w:val="18"/>
              </w:rPr>
              <w:instrText xml:space="preserve"> ADDIN EN.CITE &lt;EndNote&gt;&lt;Cite&gt;&lt;Author&gt;Treno&lt;/Author&gt;&lt;Year&gt;2006&lt;/Year&gt;&lt;RecNum&gt;179&lt;/RecNum&gt;&lt;DisplayText&gt;(217)&lt;/DisplayText&gt;&lt;record&gt;&lt;rec-number&gt;179&lt;/rec-number&gt;&lt;foreign-keys&gt;&lt;key app="EN" db-id="avr05stv7arzs9erswtvftvb5xwz5ew2prxr" timestamp="1489632611"&gt;179&lt;/key&gt;&lt;/foreign-keys&gt;&lt;ref-type name="Journal Article"&gt;17&lt;/ref-type&gt;&lt;contributors&gt;&lt;authors&gt;&lt;author&gt;Treno, Andrew J.&lt;/author&gt;&lt;author&gt;Gruenewald, Paul J.&lt;/author&gt;&lt;author&gt;Wood, Darryl S.&lt;/author&gt;&lt;author&gt;Ponicki, William R.&lt;/author&gt;&lt;/authors&gt;&lt;/contributors&gt;&lt;titles&gt;&lt;title&gt;The price of alcohol: a consideration of contextual factors&lt;/title&gt;&lt;secondary-title&gt;Alcoholism, clinical and experimental research&lt;/secondary-title&gt;&lt;/titles&gt;&lt;periodical&gt;&lt;full-title&gt;Alcoholism, clinical and experimental research&lt;/full-title&gt;&lt;/periodical&gt;&lt;pages&gt;1734-42&lt;/pages&gt;&lt;volume&gt;30&lt;/volume&gt;&lt;number&gt;10&lt;/number&gt;&lt;dates&gt;&lt;year&gt;2006&lt;/year&gt;&lt;pub-dates&gt;&lt;date&gt;2006&lt;/date&gt;&lt;/pub-dates&gt;&lt;/dates&gt;&lt;isbn&gt;0145-6008&lt;/isbn&gt;&lt;accession-num&gt;MEDLINE:17010140&lt;/accession-num&gt;&lt;urls&gt;&lt;related-urls&gt;&lt;url&gt;&amp;lt;Go to ISI&amp;gt;://MEDLINE:17010140&lt;/url&gt;&lt;url&gt;http://onlinelibrary.wiley.com/store/10.1111/j.1530-0277.2006.00207.x/asset/j.1530-0277.2006.00207.x.pdf?v=1&amp;amp;t=iiilz0vr&amp;amp;s=59cc8b0b8029c6c8f864f46154bb153c56736d61&lt;/url&gt;&lt;/related-urls&gt;&lt;/urls&gt;&lt;custom1&gt;Reject&lt;/custom1&gt;&lt;custom2&gt;Accept&lt;/custom2&gt;&lt;custom6&gt;Accept - although maybe price isn&amp;apos;t a good outcome for this review&lt;/custom6&gt;&lt;electronic-resource-num&gt;10.1111/j.1530-0277.2006.00207.x&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7)</w:t>
            </w:r>
            <w:r>
              <w:rPr>
                <w:color w:val="000000"/>
                <w:sz w:val="18"/>
                <w:szCs w:val="18"/>
              </w:rPr>
              <w:fldChar w:fldCharType="end"/>
            </w:r>
          </w:p>
        </w:tc>
        <w:tc>
          <w:tcPr>
            <w:tcW w:w="1346" w:type="dxa"/>
          </w:tcPr>
          <w:p w14:paraId="5F2AF91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Alaska, USA</w:t>
            </w:r>
          </w:p>
        </w:tc>
        <w:tc>
          <w:tcPr>
            <w:tcW w:w="1523" w:type="dxa"/>
          </w:tcPr>
          <w:p w14:paraId="0EA27D8A"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ice</w:t>
            </w:r>
          </w:p>
        </w:tc>
        <w:tc>
          <w:tcPr>
            <w:tcW w:w="1559" w:type="dxa"/>
          </w:tcPr>
          <w:p w14:paraId="0AB6C19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Survey with retail establishments</w:t>
            </w:r>
          </w:p>
        </w:tc>
        <w:tc>
          <w:tcPr>
            <w:tcW w:w="2977" w:type="dxa"/>
          </w:tcPr>
          <w:p w14:paraId="202EA3D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sz w:val="18"/>
                <w:szCs w:val="18"/>
              </w:rPr>
              <w:t xml:space="preserve">Examined association of outlet density </w:t>
            </w:r>
            <w:r w:rsidRPr="00D612E5">
              <w:rPr>
                <w:sz w:val="18"/>
                <w:szCs w:val="18"/>
              </w:rPr>
              <w:t>and distribution costs with beverage price. Regression.</w:t>
            </w:r>
          </w:p>
        </w:tc>
        <w:tc>
          <w:tcPr>
            <w:tcW w:w="2506" w:type="dxa"/>
          </w:tcPr>
          <w:p w14:paraId="38512A7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no </w:t>
            </w:r>
            <w:proofErr w:type="gramStart"/>
            <w:r w:rsidRPr="004C4ECF">
              <w:rPr>
                <w:color w:val="000000"/>
                <w:sz w:val="18"/>
                <w:szCs w:val="18"/>
              </w:rPr>
              <w:t>significant  impact</w:t>
            </w:r>
            <w:proofErr w:type="gramEnd"/>
            <w:r w:rsidRPr="004C4ECF">
              <w:rPr>
                <w:color w:val="000000"/>
                <w:sz w:val="18"/>
                <w:szCs w:val="18"/>
              </w:rPr>
              <w:t xml:space="preserve"> for outlet density (either type) on price</w:t>
            </w:r>
          </w:p>
        </w:tc>
        <w:tc>
          <w:tcPr>
            <w:tcW w:w="2880" w:type="dxa"/>
          </w:tcPr>
          <w:p w14:paraId="1CD77851"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Alaska </w:t>
            </w:r>
            <w:r>
              <w:rPr>
                <w:color w:val="000000"/>
                <w:sz w:val="18"/>
                <w:szCs w:val="18"/>
              </w:rPr>
              <w:t xml:space="preserve">- </w:t>
            </w:r>
            <w:r w:rsidRPr="004C4ECF">
              <w:rPr>
                <w:color w:val="000000"/>
                <w:sz w:val="18"/>
                <w:szCs w:val="18"/>
              </w:rPr>
              <w:t>unique setting</w:t>
            </w:r>
            <w:r>
              <w:rPr>
                <w:color w:val="000000"/>
                <w:sz w:val="18"/>
                <w:szCs w:val="18"/>
              </w:rPr>
              <w:t>. Cross-sectional analyses.</w:t>
            </w:r>
          </w:p>
        </w:tc>
      </w:tr>
      <w:tr w:rsidR="00BF208C" w:rsidRPr="004C4ECF" w14:paraId="623B7094" w14:textId="77777777" w:rsidTr="00596BD5">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384" w:type="dxa"/>
          </w:tcPr>
          <w:p w14:paraId="6778BAA7"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t xml:space="preserve">Treno et al 2013 </w:t>
            </w:r>
            <w:r>
              <w:rPr>
                <w:color w:val="000000"/>
                <w:sz w:val="18"/>
                <w:szCs w:val="18"/>
              </w:rPr>
              <w:fldChar w:fldCharType="begin"/>
            </w:r>
            <w:r w:rsidR="00EF78D4">
              <w:rPr>
                <w:color w:val="000000"/>
                <w:sz w:val="18"/>
                <w:szCs w:val="18"/>
              </w:rPr>
              <w:instrText xml:space="preserve"> ADDIN EN.CITE &lt;EndNote&gt;&lt;Cite&gt;&lt;Author&gt;Treno&lt;/Author&gt;&lt;Year&gt;2013&lt;/Year&gt;&lt;RecNum&gt;180&lt;/RecNum&gt;&lt;DisplayText&gt;(218)&lt;/DisplayText&gt;&lt;record&gt;&lt;rec-number&gt;180&lt;/rec-number&gt;&lt;foreign-keys&gt;&lt;key app="EN" db-id="avr05stv7arzs9erswtvftvb5xwz5ew2prxr" timestamp="1489632612"&gt;180&lt;/key&gt;&lt;/foreign-keys&gt;&lt;ref-type name="Journal Article"&gt;17&lt;/ref-type&gt;&lt;contributors&gt;&lt;authors&gt;&lt;author&gt;Treno, Andrew J.&lt;/author&gt;&lt;author&gt;Ponicki, William R.&lt;/author&gt;&lt;author&gt;Stockwell, Tim&lt;/author&gt;&lt;author&gt;Macdonald, Scott&lt;/author&gt;&lt;author&gt;Gruenewald, Paul J.&lt;/author&gt;&lt;author&gt;Zhao, Jinhui&lt;/author&gt;&lt;author&gt;Martin, Gina&lt;/author&gt;&lt;author&gt;Greer, Alissa&lt;/author&gt;&lt;/authors&gt;&lt;/contributors&gt;&lt;titles&gt;&lt;title&gt;Alcohol outlet densities and alcohol price: the British Columbia experiment in the partial privatization of alcohol sales off-premise&lt;/title&gt;&lt;secondary-title&gt;Alcoholism, clinical and experimental research&lt;/secondary-title&gt;&lt;/titles&gt;&lt;periodical&gt;&lt;full-title&gt;Alcoholism, clinical and experimental research&lt;/full-title&gt;&lt;/periodical&gt;&lt;pages&gt;854-9&lt;/pages&gt;&lt;volume&gt;37&lt;/volume&gt;&lt;number&gt;5&lt;/number&gt;&lt;dates&gt;&lt;year&gt;2013&lt;/year&gt;&lt;pub-dates&gt;&lt;date&gt;2013 May (Epub 2013 Jan&lt;/date&gt;&lt;/pub-dates&gt;&lt;/dates&gt;&lt;isbn&gt;1530-0277&lt;/isbn&gt;&lt;accession-num&gt;MEDLINE:23316802&lt;/accession-num&gt;&lt;urls&gt;&lt;related-urls&gt;&lt;url&gt;&amp;lt;Go to ISI&amp;gt;://MEDLINE:23316802&lt;/url&gt;&lt;url&gt;http://onlinelibrary.wiley.com/store/10.1111/acer.12065/asset/acer12065.pdf?v=1&amp;amp;t=iiim03br&amp;amp;s=8eeca31dfcbf03777347544f961e3f24469282b7&lt;/url&gt;&lt;/related-urls&gt;&lt;/urls&gt;&lt;custom1&gt;Reject&lt;/custom1&gt;&lt;custom2&gt;Accept&lt;/custom2&gt;&lt;custom6&gt;Accept - price again though&lt;/custom6&gt;&lt;electronic-resource-num&gt;10.1111/acer.12065&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8)</w:t>
            </w:r>
            <w:r>
              <w:rPr>
                <w:color w:val="000000"/>
                <w:sz w:val="18"/>
                <w:szCs w:val="18"/>
              </w:rPr>
              <w:fldChar w:fldCharType="end"/>
            </w:r>
          </w:p>
        </w:tc>
        <w:tc>
          <w:tcPr>
            <w:tcW w:w="1346" w:type="dxa"/>
          </w:tcPr>
          <w:p w14:paraId="1D9D7EF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British Columbia, Canada</w:t>
            </w:r>
          </w:p>
        </w:tc>
        <w:tc>
          <w:tcPr>
            <w:tcW w:w="1523" w:type="dxa"/>
          </w:tcPr>
          <w:p w14:paraId="3E1BE16E"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rice</w:t>
            </w:r>
          </w:p>
        </w:tc>
        <w:tc>
          <w:tcPr>
            <w:tcW w:w="1559" w:type="dxa"/>
          </w:tcPr>
          <w:p w14:paraId="4EA418CB"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085809CD"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 xml:space="preserve">examined the association of drink price at individual private (off-premise) liquor stores and the densities of government liquor stores, private liquor stores, bars and </w:t>
            </w:r>
            <w:r w:rsidRPr="00D612E5">
              <w:rPr>
                <w:sz w:val="18"/>
                <w:szCs w:val="18"/>
              </w:rPr>
              <w:t xml:space="preserve">restaurants in local health areas. Examined whether pricing effects occur through lower quality goods </w:t>
            </w:r>
            <w:r w:rsidRPr="00D612E5">
              <w:rPr>
                <w:sz w:val="18"/>
                <w:szCs w:val="18"/>
              </w:rPr>
              <w:lastRenderedPageBreak/>
              <w:t xml:space="preserve">rather than through discounting (measure off-premise price ratio to government store price). Multilevel modelling. </w:t>
            </w:r>
          </w:p>
        </w:tc>
        <w:tc>
          <w:tcPr>
            <w:tcW w:w="2506" w:type="dxa"/>
          </w:tcPr>
          <w:p w14:paraId="347CC016"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lastRenderedPageBreak/>
              <w:t xml:space="preserve">increase densities of private liquor stores were associated with lower mean price of beer and all alcohol/ no effect of densities of other types of outlets, including government (other </w:t>
            </w:r>
            <w:proofErr w:type="gramStart"/>
            <w:r w:rsidRPr="004C4ECF">
              <w:rPr>
                <w:color w:val="000000"/>
                <w:sz w:val="18"/>
                <w:szCs w:val="18"/>
              </w:rPr>
              <w:t>off-premise</w:t>
            </w:r>
            <w:proofErr w:type="gramEnd"/>
            <w:r w:rsidRPr="004C4ECF">
              <w:rPr>
                <w:color w:val="000000"/>
                <w:sz w:val="18"/>
                <w:szCs w:val="18"/>
              </w:rPr>
              <w:t xml:space="preserve">) stores on any prices measure No effect </w:t>
            </w:r>
            <w:r w:rsidRPr="004C4ECF">
              <w:rPr>
                <w:color w:val="000000"/>
                <w:sz w:val="18"/>
                <w:szCs w:val="18"/>
              </w:rPr>
              <w:lastRenderedPageBreak/>
              <w:t xml:space="preserve">on discounting patterns, with mean prices reflecting difference in brand quality carried. </w:t>
            </w:r>
          </w:p>
        </w:tc>
        <w:tc>
          <w:tcPr>
            <w:tcW w:w="2880" w:type="dxa"/>
          </w:tcPr>
          <w:p w14:paraId="30E1D1D4"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lastRenderedPageBreak/>
              <w:t xml:space="preserve">Effect only found on beer - interpret that </w:t>
            </w:r>
            <w:r>
              <w:rPr>
                <w:color w:val="000000"/>
                <w:sz w:val="18"/>
                <w:szCs w:val="18"/>
              </w:rPr>
              <w:t>beer drink of choice for young people</w:t>
            </w:r>
            <w:r w:rsidRPr="004C4ECF">
              <w:rPr>
                <w:color w:val="000000"/>
                <w:sz w:val="18"/>
                <w:szCs w:val="18"/>
              </w:rPr>
              <w:t xml:space="preserve">, who are most price responsive: price-conscious youth may be driving the availability changes. </w:t>
            </w:r>
            <w:r>
              <w:rPr>
                <w:color w:val="000000"/>
                <w:sz w:val="18"/>
                <w:szCs w:val="18"/>
              </w:rPr>
              <w:t>P</w:t>
            </w:r>
            <w:r w:rsidRPr="004C4ECF">
              <w:rPr>
                <w:color w:val="000000"/>
                <w:sz w:val="18"/>
                <w:szCs w:val="18"/>
              </w:rPr>
              <w:t xml:space="preserve">rivatisation was partial - new private stores had to compete with remaining government stores </w:t>
            </w:r>
            <w:r w:rsidRPr="004C4ECF">
              <w:rPr>
                <w:color w:val="000000"/>
                <w:sz w:val="18"/>
                <w:szCs w:val="18"/>
              </w:rPr>
              <w:lastRenderedPageBreak/>
              <w:t xml:space="preserve">and had some regulation on permissible discounting allowed. Therefore, less than perfect private market setting/ but still found effect in this context 3) generalizability given the particularities of </w:t>
            </w:r>
            <w:proofErr w:type="gramStart"/>
            <w:r w:rsidRPr="004C4ECF">
              <w:rPr>
                <w:color w:val="000000"/>
                <w:sz w:val="18"/>
                <w:szCs w:val="18"/>
              </w:rPr>
              <w:t>partial-privatisation</w:t>
            </w:r>
            <w:proofErr w:type="gramEnd"/>
            <w:r w:rsidRPr="004C4ECF">
              <w:rPr>
                <w:color w:val="000000"/>
                <w:sz w:val="18"/>
                <w:szCs w:val="18"/>
              </w:rPr>
              <w:t>.</w:t>
            </w:r>
          </w:p>
        </w:tc>
      </w:tr>
      <w:tr w:rsidR="00BF208C" w:rsidRPr="004C4ECF" w14:paraId="738AC2BE"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1D5AD14F" w14:textId="77777777" w:rsidR="00BF208C" w:rsidRPr="004C4ECF" w:rsidRDefault="00BF208C" w:rsidP="00EF78D4">
            <w:pPr>
              <w:spacing w:after="120"/>
              <w:rPr>
                <w:color w:val="000000"/>
                <w:sz w:val="18"/>
                <w:szCs w:val="18"/>
              </w:rPr>
            </w:pPr>
            <w:r>
              <w:rPr>
                <w:color w:val="000000"/>
                <w:sz w:val="18"/>
                <w:szCs w:val="18"/>
              </w:rPr>
              <w:lastRenderedPageBreak/>
              <w:t xml:space="preserve">Treno et al 2008 </w:t>
            </w:r>
            <w:r>
              <w:rPr>
                <w:color w:val="000000"/>
                <w:sz w:val="18"/>
                <w:szCs w:val="18"/>
              </w:rPr>
              <w:fldChar w:fldCharType="begin"/>
            </w:r>
            <w:r w:rsidR="00EF78D4">
              <w:rPr>
                <w:color w:val="000000"/>
                <w:sz w:val="18"/>
                <w:szCs w:val="18"/>
              </w:rPr>
              <w:instrText xml:space="preserve"> ADDIN EN.CITE &lt;EndNote&gt;&lt;Cite&gt;&lt;Author&gt;Treno&lt;/Author&gt;&lt;Year&gt;2008&lt;/Year&gt;&lt;RecNum&gt;181&lt;/RecNum&gt;&lt;DisplayText&gt;(219)&lt;/DisplayText&gt;&lt;record&gt;&lt;rec-number&gt;181&lt;/rec-number&gt;&lt;foreign-keys&gt;&lt;key app="EN" db-id="avr05stv7arzs9erswtvftvb5xwz5ew2prxr" timestamp="1489632613"&gt;181&lt;/key&gt;&lt;/foreign-keys&gt;&lt;ref-type name="Journal Article"&gt;17&lt;/ref-type&gt;&lt;contributors&gt;&lt;authors&gt;&lt;author&gt;Treno, Andrew J.&lt;/author&gt;&lt;author&gt;Ponicki, William R.&lt;/author&gt;&lt;author&gt;Remer, Lillian G.&lt;/author&gt;&lt;author&gt;Gruenewald, Paul J.&lt;/author&gt;&lt;/authors&gt;&lt;/contributors&gt;&lt;titles&gt;&lt;title&gt;Alcohol outlets, youth drinking, and self-reported ease of access to alcohol: a constraints and opportunities approach&lt;/title&gt;&lt;secondary-title&gt;Alcoholism, clinical and experimental research&lt;/secondary-title&gt;&lt;/titles&gt;&lt;periodical&gt;&lt;full-title&gt;Alcoholism, clinical and experimental research&lt;/full-title&gt;&lt;/periodical&gt;&lt;pages&gt;1372-9&lt;/pages&gt;&lt;volume&gt;32&lt;/volume&gt;&lt;number&gt;8&lt;/number&gt;&lt;dates&gt;&lt;year&gt;2008&lt;/year&gt;&lt;pub-dates&gt;&lt;date&gt;2008 Aug (Epub 2008 Jun&lt;/date&gt;&lt;/pub-dates&gt;&lt;/dates&gt;&lt;isbn&gt;1530-0277&lt;/isbn&gt;&lt;accession-num&gt;MEDLINE:18540922&lt;/accession-num&gt;&lt;urls&gt;&lt;related-urls&gt;&lt;url&gt;&amp;lt;Go to ISI&amp;gt;://MEDLINE:18540922&lt;/url&gt;&lt;url&gt;http://onlinelibrary.wiley.com/store/10.1111/j.1530-0277.2008.00708.x/asset/j.1530-0277.2008.00708.x.pdf?v=1&amp;amp;t=iiimd9ig&amp;amp;s=010e08599f4119dd34a4a38f64f75931a9190fcf&lt;/url&gt;&lt;/related-urls&gt;&lt;/urls&gt;&lt;custom1&gt;Accept&lt;/custom1&gt;&lt;custom2&gt;Accept&lt;/custom2&gt;&lt;electronic-resource-num&gt;10.1111/j.1530-0277.2008.00708.x&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19)</w:t>
            </w:r>
            <w:r>
              <w:rPr>
                <w:color w:val="000000"/>
                <w:sz w:val="18"/>
                <w:szCs w:val="18"/>
              </w:rPr>
              <w:fldChar w:fldCharType="end"/>
            </w:r>
          </w:p>
        </w:tc>
        <w:tc>
          <w:tcPr>
            <w:tcW w:w="1346" w:type="dxa"/>
          </w:tcPr>
          <w:p w14:paraId="401C7A9F"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California, USA</w:t>
            </w:r>
          </w:p>
        </w:tc>
        <w:tc>
          <w:tcPr>
            <w:tcW w:w="1523" w:type="dxa"/>
          </w:tcPr>
          <w:p w14:paraId="1F99051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4C645F2D"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vAlign w:val="bottom"/>
          </w:tcPr>
          <w:p w14:paraId="41A420C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ulti-level models with 50 zip codes sampled (30 respondents in each). Analyses examined the association between underage purchasing and density, controlling for other modes of access</w:t>
            </w:r>
          </w:p>
        </w:tc>
        <w:tc>
          <w:tcPr>
            <w:tcW w:w="2506" w:type="dxa"/>
          </w:tcPr>
          <w:p w14:paraId="508B6869"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Teenagers living in higher off-premise density areas were more likely to have successfully purchased alcohol.</w:t>
            </w:r>
          </w:p>
        </w:tc>
        <w:tc>
          <w:tcPr>
            <w:tcW w:w="2880" w:type="dxa"/>
          </w:tcPr>
          <w:p w14:paraId="0F315B5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1E69DCC4"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2D5DE990" w14:textId="77777777" w:rsidR="00BF208C" w:rsidRPr="004C4ECF" w:rsidRDefault="00BF208C" w:rsidP="00542598">
            <w:pPr>
              <w:spacing w:after="120"/>
              <w:rPr>
                <w:color w:val="000000"/>
                <w:sz w:val="18"/>
                <w:szCs w:val="18"/>
              </w:rPr>
            </w:pPr>
            <w:r w:rsidRPr="004C4ECF">
              <w:rPr>
                <w:color w:val="000000"/>
                <w:sz w:val="18"/>
                <w:szCs w:val="18"/>
              </w:rPr>
              <w:t>Truong &amp; Sturm 2007</w:t>
            </w:r>
            <w:r>
              <w:rPr>
                <w:color w:val="000000"/>
                <w:sz w:val="18"/>
                <w:szCs w:val="18"/>
              </w:rPr>
              <w:t xml:space="preserve"> </w:t>
            </w:r>
            <w:r>
              <w:rPr>
                <w:color w:val="000000"/>
                <w:sz w:val="18"/>
                <w:szCs w:val="18"/>
              </w:rPr>
              <w:fldChar w:fldCharType="begin"/>
            </w:r>
            <w:r w:rsidR="00542598">
              <w:rPr>
                <w:color w:val="000000"/>
                <w:sz w:val="18"/>
                <w:szCs w:val="18"/>
              </w:rPr>
              <w:instrText xml:space="preserve"> ADDIN EN.CITE &lt;EndNote&gt;&lt;Cite&gt;&lt;Author&gt;Truong&lt;/Author&gt;&lt;Year&gt;2007&lt;/Year&gt;&lt;RecNum&gt;182&lt;/RecNum&gt;&lt;DisplayText&gt;(89)&lt;/DisplayText&gt;&lt;record&gt;&lt;rec-number&gt;182&lt;/rec-number&gt;&lt;foreign-keys&gt;&lt;key app="EN" db-id="avr05stv7arzs9erswtvftvb5xwz5ew2prxr" timestamp="1489632614"&gt;182&lt;/key&gt;&lt;/foreign-keys&gt;&lt;ref-type name="Journal Article"&gt;17&lt;/ref-type&gt;&lt;contributors&gt;&lt;authors&gt;&lt;author&gt;Truong, Khoa D.&lt;/author&gt;&lt;author&gt;Sturm, Roland&lt;/author&gt;&lt;/authors&gt;&lt;/contributors&gt;&lt;titles&gt;&lt;title&gt;Alcohol outlets and problem drinking among adults in California&lt;/title&gt;&lt;secondary-title&gt;Journal of studies on alcohol and drugs&lt;/secondary-title&gt;&lt;/titles&gt;&lt;periodical&gt;&lt;full-title&gt;Journal of studies on alcohol and drugs&lt;/full-title&gt;&lt;/periodical&gt;&lt;pages&gt;923-33&lt;/pages&gt;&lt;volume&gt;68&lt;/volume&gt;&lt;number&gt;6&lt;/number&gt;&lt;dates&gt;&lt;year&gt;2007&lt;/year&gt;&lt;pub-dates&gt;&lt;date&gt;2007&lt;/date&gt;&lt;/pub-dates&gt;&lt;/dates&gt;&lt;isbn&gt;1937-1888&lt;/isbn&gt;&lt;accession-num&gt;MEDLINE:17960311&lt;/accession-num&gt;&lt;urls&gt;&lt;related-urls&gt;&lt;url&gt;&amp;lt;Go to ISI&amp;gt;://MEDLINE:17960311&lt;/url&gt;&lt;/related-urls&gt;&lt;/urls&gt;&lt;custom1&gt;Accept&lt;/custom1&gt;&lt;custom2&gt;Accept&lt;/custom2&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89)</w:t>
            </w:r>
            <w:r>
              <w:rPr>
                <w:color w:val="000000"/>
                <w:sz w:val="18"/>
                <w:szCs w:val="18"/>
              </w:rPr>
              <w:fldChar w:fldCharType="end"/>
            </w:r>
          </w:p>
        </w:tc>
        <w:tc>
          <w:tcPr>
            <w:tcW w:w="1346" w:type="dxa"/>
          </w:tcPr>
          <w:p w14:paraId="06D5FA9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California, USA</w:t>
            </w:r>
          </w:p>
        </w:tc>
        <w:tc>
          <w:tcPr>
            <w:tcW w:w="1523" w:type="dxa"/>
          </w:tcPr>
          <w:p w14:paraId="59FABB42"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Problem drinking and consumption</w:t>
            </w:r>
          </w:p>
        </w:tc>
        <w:tc>
          <w:tcPr>
            <w:tcW w:w="1559" w:type="dxa"/>
          </w:tcPr>
          <w:p w14:paraId="02EEB55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1AB050D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Logistic regression models were run to test the association between various measures of outlet density and heavy drinking.</w:t>
            </w:r>
          </w:p>
        </w:tc>
        <w:tc>
          <w:tcPr>
            <w:tcW w:w="2506" w:type="dxa"/>
          </w:tcPr>
          <w:p w14:paraId="791AB182"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 xml:space="preserve">Some types of on-premise outlets were associated with heavy drinking. No effects for others (e.g. restaurants) or for </w:t>
            </w:r>
            <w:proofErr w:type="gramStart"/>
            <w:r w:rsidRPr="004C4ECF">
              <w:rPr>
                <w:color w:val="000000"/>
                <w:sz w:val="18"/>
                <w:szCs w:val="18"/>
              </w:rPr>
              <w:t>off-premise</w:t>
            </w:r>
            <w:proofErr w:type="gramEnd"/>
          </w:p>
        </w:tc>
        <w:tc>
          <w:tcPr>
            <w:tcW w:w="2880" w:type="dxa"/>
          </w:tcPr>
          <w:p w14:paraId="1018B1CE"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7985309C"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5E471621" w14:textId="77777777" w:rsidR="00BF208C" w:rsidRPr="004C4ECF" w:rsidRDefault="00BF208C" w:rsidP="00EF78D4">
            <w:pPr>
              <w:spacing w:after="120"/>
              <w:rPr>
                <w:color w:val="000000"/>
                <w:sz w:val="18"/>
                <w:szCs w:val="18"/>
              </w:rPr>
            </w:pPr>
            <w:r w:rsidRPr="004C4ECF">
              <w:rPr>
                <w:color w:val="000000"/>
                <w:sz w:val="18"/>
                <w:szCs w:val="18"/>
              </w:rPr>
              <w:t>Truong &amp; Sturm 2009</w:t>
            </w:r>
            <w:r>
              <w:rPr>
                <w:color w:val="000000"/>
                <w:sz w:val="18"/>
                <w:szCs w:val="18"/>
              </w:rPr>
              <w:t xml:space="preserve"> </w:t>
            </w:r>
            <w:r>
              <w:rPr>
                <w:color w:val="000000"/>
                <w:sz w:val="18"/>
                <w:szCs w:val="18"/>
              </w:rPr>
              <w:fldChar w:fldCharType="begin"/>
            </w:r>
            <w:r w:rsidR="00EF78D4">
              <w:rPr>
                <w:color w:val="000000"/>
                <w:sz w:val="18"/>
                <w:szCs w:val="18"/>
              </w:rPr>
              <w:instrText xml:space="preserve"> ADDIN EN.CITE &lt;EndNote&gt;&lt;Cite&gt;&lt;Author&gt;Truong&lt;/Author&gt;&lt;Year&gt;2009&lt;/Year&gt;&lt;RecNum&gt;183&lt;/RecNum&gt;&lt;DisplayText&gt;(220)&lt;/DisplayText&gt;&lt;record&gt;&lt;rec-number&gt;183&lt;/rec-number&gt;&lt;foreign-keys&gt;&lt;key app="EN" db-id="avr05stv7arzs9erswtvftvb5xwz5ew2prxr" timestamp="1489632615"&gt;183&lt;/key&gt;&lt;/foreign-keys&gt;&lt;ref-type name="Journal Article"&gt;17&lt;/ref-type&gt;&lt;contributors&gt;&lt;authors&gt;&lt;author&gt;Truong, Khoa Dang&lt;/author&gt;&lt;author&gt;Sturm, Roland&lt;/author&gt;&lt;/authors&gt;&lt;/contributors&gt;&lt;titles&gt;&lt;title&gt;Alcohol environments and disparities in exposure associated with adolescent drinking in California&lt;/title&gt;&lt;secondary-title&gt;American journal of public health&lt;/secondary-title&gt;&lt;/titles&gt;&lt;periodical&gt;&lt;full-title&gt;American journal of public health&lt;/full-title&gt;&lt;/periodical&gt;&lt;pages&gt;264-70&lt;/pages&gt;&lt;volume&gt;99&lt;/volume&gt;&lt;number&gt;2&lt;/number&gt;&lt;dates&gt;&lt;year&gt;2009&lt;/year&gt;&lt;pub-dates&gt;&lt;date&gt;2009 Feb (Epub 2008 Dec&lt;/date&gt;&lt;/pub-dates&gt;&lt;/dates&gt;&lt;isbn&gt;1541-0048&lt;/isbn&gt;&lt;accession-num&gt;MEDLINE:19059870&lt;/accession-num&gt;&lt;urls&gt;&lt;related-urls&gt;&lt;url&gt;&amp;lt;Go to ISI&amp;gt;://MEDLINE:19059870&lt;/url&gt;&lt;url&gt;http://www.ncbi.nlm.nih.gov/pmc/articles/PMC2622793/pdf/264.pdf&lt;/url&gt;&lt;/related-urls&gt;&lt;/urls&gt;&lt;custom1&gt;Accept&lt;/custom1&gt;&lt;custom2&gt;Accept&lt;/custom2&gt;&lt;electronic-resource-num&gt;10.2105/ajph.2007.122077&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0)</w:t>
            </w:r>
            <w:r>
              <w:rPr>
                <w:color w:val="000000"/>
                <w:sz w:val="18"/>
                <w:szCs w:val="18"/>
              </w:rPr>
              <w:fldChar w:fldCharType="end"/>
            </w:r>
          </w:p>
        </w:tc>
        <w:tc>
          <w:tcPr>
            <w:tcW w:w="1346" w:type="dxa"/>
          </w:tcPr>
          <w:p w14:paraId="6828E26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California, USA</w:t>
            </w:r>
          </w:p>
        </w:tc>
        <w:tc>
          <w:tcPr>
            <w:tcW w:w="1523" w:type="dxa"/>
          </w:tcPr>
          <w:p w14:paraId="03827146"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Pr>
          <w:p w14:paraId="3E403477"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tcPr>
          <w:p w14:paraId="40298F40"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Logistic regression models of the association between drinking and proximity to alcohol outlets, controlling for standard variables.</w:t>
            </w:r>
          </w:p>
        </w:tc>
        <w:tc>
          <w:tcPr>
            <w:tcW w:w="2506" w:type="dxa"/>
          </w:tcPr>
          <w:p w14:paraId="156951CF"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Both on- and off-premise outlets were associated with 'binge' drinking but not any drinking.</w:t>
            </w:r>
          </w:p>
        </w:tc>
        <w:tc>
          <w:tcPr>
            <w:tcW w:w="2880" w:type="dxa"/>
          </w:tcPr>
          <w:p w14:paraId="0474379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r w:rsidR="00BF208C" w:rsidRPr="004C4ECF" w14:paraId="33E2A7FA"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05A6B694" w14:textId="77777777" w:rsidR="00BF208C" w:rsidRPr="004C4ECF" w:rsidRDefault="00BF208C" w:rsidP="00EF78D4">
            <w:pPr>
              <w:spacing w:after="120"/>
              <w:rPr>
                <w:color w:val="000000"/>
                <w:sz w:val="18"/>
                <w:szCs w:val="18"/>
              </w:rPr>
            </w:pPr>
            <w:r>
              <w:rPr>
                <w:color w:val="000000"/>
                <w:sz w:val="18"/>
                <w:szCs w:val="18"/>
              </w:rPr>
              <w:t xml:space="preserve">Waller et al 2012 </w:t>
            </w:r>
            <w:r>
              <w:rPr>
                <w:color w:val="000000"/>
                <w:sz w:val="18"/>
                <w:szCs w:val="18"/>
              </w:rPr>
              <w:fldChar w:fldCharType="begin"/>
            </w:r>
            <w:r w:rsidR="00EF78D4">
              <w:rPr>
                <w:color w:val="000000"/>
                <w:sz w:val="18"/>
                <w:szCs w:val="18"/>
              </w:rPr>
              <w:instrText xml:space="preserve"> ADDIN EN.CITE &lt;EndNote&gt;&lt;Cite&gt;&lt;Author&gt;Waller&lt;/Author&gt;&lt;Year&gt;2012&lt;/Year&gt;&lt;RecNum&gt;184&lt;/RecNum&gt;&lt;DisplayText&gt;(221)&lt;/DisplayText&gt;&lt;record&gt;&lt;rec-number&gt;184&lt;/rec-number&gt;&lt;foreign-keys&gt;&lt;key app="EN" db-id="avr05stv7arzs9erswtvftvb5xwz5ew2prxr" timestamp="1489632616"&gt;184&lt;/key&gt;&lt;/foreign-keys&gt;&lt;ref-type name="Journal Article"&gt;17&lt;/ref-type&gt;&lt;contributors&gt;&lt;authors&gt;&lt;author&gt;Waller, Martha W.&lt;/author&gt;&lt;author&gt;Iritani, Bonita J.&lt;/author&gt;&lt;author&gt;Christ, Sharon L.&lt;/author&gt;&lt;author&gt;Clark, Heddy Kovach&lt;/author&gt;&lt;author&gt;Moracco, Kathryn E.&lt;/author&gt;&lt;author&gt;Halpern, Carolyn Tucker&lt;/author&gt;&lt;author&gt;Flewelling, Robert L.&lt;/author&gt;&lt;/authors&gt;&lt;/contributors&gt;&lt;titles&gt;&lt;title&gt;Relationships among alcohol outlet density, alcohol use, and intimate partner violence victimization among young women in the United States&lt;/title&gt;&lt;secondary-title&gt;Journal of interpersonal violence&lt;/secondary-title&gt;&lt;/titles&gt;&lt;periodical&gt;&lt;full-title&gt;Journal of interpersonal violence&lt;/full-title&gt;&lt;/periodical&gt;&lt;pages&gt;2062-86&lt;/pages&gt;&lt;volume&gt;27&lt;/volume&gt;&lt;number&gt;10&lt;/number&gt;&lt;dates&gt;&lt;year&gt;2012&lt;/year&gt;&lt;pub-dates&gt;&lt;date&gt;2012 Jul (Epub 2011 Dec&lt;/date&gt;&lt;/pub-dates&gt;&lt;/dates&gt;&lt;isbn&gt;1552-6518&lt;/isbn&gt;&lt;accession-num&gt;MEDLINE:22204949&lt;/accession-num&gt;&lt;urls&gt;&lt;related-urls&gt;&lt;url&gt;&amp;lt;Go to ISI&amp;gt;://MEDLINE:22204949&lt;/url&gt;&lt;url&gt;http://jiv.sagepub.com/content/27/10/2062.full.pdf&lt;/url&gt;&lt;/related-urls&gt;&lt;/urls&gt;&lt;custom1&gt;Accept&lt;/custom1&gt;&lt;custom2&gt;Accept&lt;/custom2&gt;&lt;electronic-resource-num&gt;10.1177/0886260511431435&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1)</w:t>
            </w:r>
            <w:r>
              <w:rPr>
                <w:color w:val="000000"/>
                <w:sz w:val="18"/>
                <w:szCs w:val="18"/>
              </w:rPr>
              <w:fldChar w:fldCharType="end"/>
            </w:r>
          </w:p>
        </w:tc>
        <w:tc>
          <w:tcPr>
            <w:tcW w:w="1346" w:type="dxa"/>
          </w:tcPr>
          <w:p w14:paraId="67B70070"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7298BD20"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Intimate partner violence</w:t>
            </w:r>
          </w:p>
        </w:tc>
        <w:tc>
          <w:tcPr>
            <w:tcW w:w="1559" w:type="dxa"/>
          </w:tcPr>
          <w:p w14:paraId="689C58C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vAlign w:val="bottom"/>
          </w:tcPr>
          <w:p w14:paraId="5107AB21"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Multinomial logistic regression models were used to test the association between neighbourhood outlet density and self-reported IPV victimisation</w:t>
            </w:r>
          </w:p>
        </w:tc>
        <w:tc>
          <w:tcPr>
            <w:tcW w:w="2506" w:type="dxa"/>
          </w:tcPr>
          <w:p w14:paraId="2E3CF81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No significant relationships between density and IPV or consumption</w:t>
            </w:r>
          </w:p>
        </w:tc>
        <w:tc>
          <w:tcPr>
            <w:tcW w:w="2880" w:type="dxa"/>
          </w:tcPr>
          <w:p w14:paraId="740661CB"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elf-reported IPV. Licence and individual data collected at different time points.</w:t>
            </w:r>
            <w:r>
              <w:rPr>
                <w:color w:val="000000"/>
                <w:sz w:val="18"/>
                <w:szCs w:val="18"/>
              </w:rPr>
              <w:t xml:space="preserve"> Cross-sectional</w:t>
            </w:r>
          </w:p>
        </w:tc>
      </w:tr>
      <w:tr w:rsidR="00BF208C" w:rsidRPr="004C4ECF" w14:paraId="5106BBB9"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1952E5C8" w14:textId="77777777" w:rsidR="00BF208C" w:rsidRPr="004C4ECF" w:rsidRDefault="00BF208C" w:rsidP="00EF78D4">
            <w:pPr>
              <w:spacing w:after="120"/>
              <w:rPr>
                <w:color w:val="000000"/>
                <w:sz w:val="18"/>
                <w:szCs w:val="18"/>
              </w:rPr>
            </w:pPr>
            <w:r>
              <w:rPr>
                <w:color w:val="000000"/>
                <w:sz w:val="18"/>
                <w:szCs w:val="18"/>
              </w:rPr>
              <w:t xml:space="preserve">Waller et al 2012 </w:t>
            </w:r>
            <w:r>
              <w:rPr>
                <w:color w:val="000000"/>
                <w:sz w:val="18"/>
                <w:szCs w:val="18"/>
              </w:rPr>
              <w:fldChar w:fldCharType="begin"/>
            </w:r>
            <w:r w:rsidR="00EF78D4">
              <w:rPr>
                <w:color w:val="000000"/>
                <w:sz w:val="18"/>
                <w:szCs w:val="18"/>
              </w:rPr>
              <w:instrText xml:space="preserve"> ADDIN EN.CITE &lt;EndNote&gt;&lt;Cite&gt;&lt;Author&gt;Waller&lt;/Author&gt;&lt;Year&gt;2012&lt;/Year&gt;&lt;RecNum&gt;185&lt;/RecNum&gt;&lt;DisplayText&gt;(222)&lt;/DisplayText&gt;&lt;record&gt;&lt;rec-number&gt;185&lt;/rec-number&gt;&lt;foreign-keys&gt;&lt;key app="EN" db-id="avr05stv7arzs9erswtvftvb5xwz5ew2prxr" timestamp="1489632617"&gt;185&lt;/key&gt;&lt;/foreign-keys&gt;&lt;ref-type name="Journal Article"&gt;17&lt;/ref-type&gt;&lt;contributors&gt;&lt;authors&gt;&lt;author&gt;Waller, Martha W.&lt;/author&gt;&lt;author&gt;Iritani, Bonita J.&lt;/author&gt;&lt;author&gt;Flewelling, Robert L.&lt;/author&gt;&lt;author&gt;Christ, Sharon L.&lt;/author&gt;&lt;author&gt;Halpern, Carolyn Tucker&lt;/author&gt;&lt;author&gt;Moracco, Kathryn E.&lt;/author&gt;&lt;/authors&gt;&lt;/contributors&gt;&lt;titles&gt;&lt;title&gt;Violence victimization of young men in heterosexual relationships: does alcohol outlet density influence outcomes?&lt;/title&gt;&lt;secondary-title&gt;Violence and victims&lt;/secondary-title&gt;&lt;/titles&gt;&lt;periodical&gt;&lt;full-title&gt;Violence and victims&lt;/full-title&gt;&lt;/periodical&gt;&lt;pages&gt;527-47&lt;/pages&gt;&lt;volume&gt;27&lt;/volume&gt;&lt;number&gt;4&lt;/number&gt;&lt;dates&gt;&lt;year&gt;2012&lt;/year&gt;&lt;pub-dates&gt;&lt;date&gt;2012&lt;/date&gt;&lt;/pub-dates&gt;&lt;/dates&gt;&lt;isbn&gt;0886-6708&lt;/isbn&gt;&lt;accession-num&gt;MEDLINE:22978073&lt;/accession-num&gt;&lt;urls&gt;&lt;related-urls&gt;&lt;url&gt;&amp;lt;Go to ISI&amp;gt;://MEDLINE:22978073&lt;/url&gt;&lt;url&gt;http://www.ncbi.nlm.nih.gov/pmc/articles/PMC3500994/pdf/nihms419565.pdf&lt;/url&gt;&lt;/related-urls&gt;&lt;/urls&gt;&lt;custom1&gt;Accept&lt;/custom1&gt;&lt;custom2&gt;Accept&lt;/custom2&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2)</w:t>
            </w:r>
            <w:r>
              <w:rPr>
                <w:color w:val="000000"/>
                <w:sz w:val="18"/>
                <w:szCs w:val="18"/>
              </w:rPr>
              <w:fldChar w:fldCharType="end"/>
            </w:r>
          </w:p>
        </w:tc>
        <w:tc>
          <w:tcPr>
            <w:tcW w:w="1346" w:type="dxa"/>
          </w:tcPr>
          <w:p w14:paraId="1C45F9D5"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438E217E"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Intimate partner violence (female to male)</w:t>
            </w:r>
          </w:p>
        </w:tc>
        <w:tc>
          <w:tcPr>
            <w:tcW w:w="1559" w:type="dxa"/>
          </w:tcPr>
          <w:p w14:paraId="3EA7B2B2"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977" w:type="dxa"/>
            <w:vAlign w:val="bottom"/>
          </w:tcPr>
          <w:p w14:paraId="427F1AED"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Multinomial logistic regression models were used to test the association between neighbourhood outlet density and self-reported IPV victimisation</w:t>
            </w:r>
          </w:p>
        </w:tc>
        <w:tc>
          <w:tcPr>
            <w:tcW w:w="2506" w:type="dxa"/>
          </w:tcPr>
          <w:p w14:paraId="2138BBC8"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Higher rates of victimisation in high outlet density neighbourhoods</w:t>
            </w:r>
          </w:p>
        </w:tc>
        <w:tc>
          <w:tcPr>
            <w:tcW w:w="2880" w:type="dxa"/>
          </w:tcPr>
          <w:p w14:paraId="1888BEA7"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Self-reported IPV. Licence and individual data collected at different time points.</w:t>
            </w:r>
            <w:r>
              <w:rPr>
                <w:color w:val="000000"/>
                <w:sz w:val="18"/>
                <w:szCs w:val="18"/>
              </w:rPr>
              <w:t xml:space="preserve"> Cross-sectional</w:t>
            </w:r>
          </w:p>
        </w:tc>
      </w:tr>
      <w:tr w:rsidR="00BF208C" w:rsidRPr="004C4ECF" w14:paraId="3FDCDDA0"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0A5C84BF" w14:textId="77777777" w:rsidR="00BF208C" w:rsidRPr="004C4ECF" w:rsidRDefault="00BF208C" w:rsidP="00EF78D4">
            <w:pPr>
              <w:spacing w:after="120"/>
              <w:rPr>
                <w:color w:val="000000"/>
                <w:sz w:val="18"/>
                <w:szCs w:val="18"/>
              </w:rPr>
            </w:pPr>
            <w:r>
              <w:rPr>
                <w:color w:val="000000"/>
                <w:sz w:val="18"/>
                <w:szCs w:val="18"/>
              </w:rPr>
              <w:lastRenderedPageBreak/>
              <w:t xml:space="preserve">Waller et al 2013 </w:t>
            </w:r>
            <w:r>
              <w:rPr>
                <w:color w:val="000000"/>
                <w:sz w:val="18"/>
                <w:szCs w:val="18"/>
              </w:rPr>
              <w:fldChar w:fldCharType="begin"/>
            </w:r>
            <w:r w:rsidR="00EF78D4">
              <w:rPr>
                <w:color w:val="000000"/>
                <w:sz w:val="18"/>
                <w:szCs w:val="18"/>
              </w:rPr>
              <w:instrText xml:space="preserve"> ADDIN EN.CITE &lt;EndNote&gt;&lt;Cite&gt;&lt;Author&gt;Waller&lt;/Author&gt;&lt;Year&gt;2013&lt;/Year&gt;&lt;RecNum&gt;186&lt;/RecNum&gt;&lt;DisplayText&gt;(223)&lt;/DisplayText&gt;&lt;record&gt;&lt;rec-number&gt;186&lt;/rec-number&gt;&lt;foreign-keys&gt;&lt;key app="EN" db-id="avr05stv7arzs9erswtvftvb5xwz5ew2prxr" timestamp="1489632618"&gt;186&lt;/key&gt;&lt;/foreign-keys&gt;&lt;ref-type name="Journal Article"&gt;17&lt;/ref-type&gt;&lt;contributors&gt;&lt;authors&gt;&lt;author&gt;Waller, Martha W.&lt;/author&gt;&lt;author&gt;Iritani, Bonita J.&lt;/author&gt;&lt;author&gt;Christ, Sharon L.&lt;/author&gt;&lt;author&gt;Tucker Halpern, Carolyn&lt;/author&gt;&lt;author&gt;Moracco, Kathryn E.&lt;/author&gt;&lt;author&gt;Flewelling, Robert L.&lt;/author&gt;&lt;/authors&gt;&lt;/contributors&gt;&lt;titles&gt;&lt;title&gt;Perpetration of intimate partner violence by young adult males: the association with alcohol outlet density and drinking behavior&lt;/title&gt;&lt;secondary-title&gt;Health &amp;amp; place&lt;/secondary-title&gt;&lt;/titles&gt;&lt;periodical&gt;&lt;full-title&gt;Health &amp;amp; place&lt;/full-title&gt;&lt;/periodical&gt;&lt;pages&gt;10-9&lt;/pages&gt;&lt;volume&gt;21&lt;/volume&gt;&lt;dates&gt;&lt;year&gt;2013&lt;/year&gt;&lt;pub-dates&gt;&lt;date&gt;2013 May (Epub 2013 Jan&lt;/date&gt;&lt;/pub-dates&gt;&lt;/dates&gt;&lt;isbn&gt;1873-2054&lt;/isbn&gt;&lt;accession-num&gt;MEDLINE:23395919&lt;/accession-num&gt;&lt;urls&gt;&lt;related-urls&gt;&lt;url&gt;&amp;lt;Go to ISI&amp;gt;://MEDLINE:23395919&lt;/url&gt;&lt;url&gt;http://ac.els-cdn.com/S1353829213000051/1-s2.0-S1353829213000051-main.pdf?_tid=c64ecbbe-a957-11e5-8086-00000aab0f6c&amp;amp;acdnat=1450863195_01d3cfe5984f1b5ce09ec9862a17d735&lt;/url&gt;&lt;/related-urls&gt;&lt;/urls&gt;&lt;custom1&gt;Accept&lt;/custom1&gt;&lt;custom2&gt;Accept&lt;/custom2&gt;&lt;electronic-resource-num&gt;10.1016/j.healthplace.2013.01.002&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3)</w:t>
            </w:r>
            <w:r>
              <w:rPr>
                <w:color w:val="000000"/>
                <w:sz w:val="18"/>
                <w:szCs w:val="18"/>
              </w:rPr>
              <w:fldChar w:fldCharType="end"/>
            </w:r>
          </w:p>
        </w:tc>
        <w:tc>
          <w:tcPr>
            <w:tcW w:w="1346" w:type="dxa"/>
          </w:tcPr>
          <w:p w14:paraId="1A5D5361"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USA</w:t>
            </w:r>
          </w:p>
        </w:tc>
        <w:tc>
          <w:tcPr>
            <w:tcW w:w="1523" w:type="dxa"/>
          </w:tcPr>
          <w:p w14:paraId="0954685D"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Intimate partner violence</w:t>
            </w:r>
          </w:p>
        </w:tc>
        <w:tc>
          <w:tcPr>
            <w:tcW w:w="1559" w:type="dxa"/>
          </w:tcPr>
          <w:p w14:paraId="06346D2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p>
        </w:tc>
        <w:tc>
          <w:tcPr>
            <w:tcW w:w="2977" w:type="dxa"/>
            <w:vAlign w:val="bottom"/>
          </w:tcPr>
          <w:p w14:paraId="244B97C8"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Multinomial logistic regression models were used to test the association between neighbourhood outlet density and self-reported IPV perpetration by males in a current heterosexual relationship, adjusted for neighbourhood and individual controls (including consumption)</w:t>
            </w:r>
          </w:p>
        </w:tc>
        <w:tc>
          <w:tcPr>
            <w:tcW w:w="2506" w:type="dxa"/>
          </w:tcPr>
          <w:p w14:paraId="030A92C0"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880" w:type="dxa"/>
          </w:tcPr>
          <w:p w14:paraId="47AC80FA"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Self-reported IPV. Licence and individual data collected at different time points.</w:t>
            </w:r>
            <w:r>
              <w:rPr>
                <w:color w:val="000000"/>
                <w:sz w:val="18"/>
                <w:szCs w:val="18"/>
              </w:rPr>
              <w:t xml:space="preserve"> Cross-sectional</w:t>
            </w:r>
          </w:p>
        </w:tc>
      </w:tr>
      <w:tr w:rsidR="00BF208C" w:rsidRPr="004C4ECF" w14:paraId="67999154"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Pr>
          <w:p w14:paraId="172F15B3" w14:textId="77777777" w:rsidR="00BF208C" w:rsidRPr="004C4ECF" w:rsidRDefault="00BF208C" w:rsidP="00EF78D4">
            <w:pPr>
              <w:spacing w:after="120"/>
              <w:rPr>
                <w:rFonts w:eastAsia="Times New Roman" w:cs="Times New Roman"/>
                <w:color w:val="000000"/>
                <w:sz w:val="18"/>
                <w:szCs w:val="18"/>
                <w:lang w:eastAsia="en-AU"/>
              </w:rPr>
            </w:pPr>
            <w:r>
              <w:rPr>
                <w:color w:val="000000"/>
                <w:sz w:val="18"/>
                <w:szCs w:val="18"/>
              </w:rPr>
              <w:t xml:space="preserve">Wiebe et al 2013 </w:t>
            </w:r>
            <w:r>
              <w:rPr>
                <w:color w:val="000000"/>
                <w:sz w:val="18"/>
                <w:szCs w:val="18"/>
              </w:rPr>
              <w:fldChar w:fldCharType="begin"/>
            </w:r>
            <w:r w:rsidR="00EF78D4">
              <w:rPr>
                <w:color w:val="000000"/>
                <w:sz w:val="18"/>
                <w:szCs w:val="18"/>
              </w:rPr>
              <w:instrText xml:space="preserve"> ADDIN EN.CITE &lt;EndNote&gt;&lt;Cite&gt;&lt;Author&gt;Wiebe&lt;/Author&gt;&lt;Year&gt;2013&lt;/Year&gt;&lt;RecNum&gt;187&lt;/RecNum&gt;&lt;DisplayText&gt;(224)&lt;/DisplayText&gt;&lt;record&gt;&lt;rec-number&gt;187&lt;/rec-number&gt;&lt;foreign-keys&gt;&lt;key app="EN" db-id="avr05stv7arzs9erswtvftvb5xwz5ew2prxr" timestamp="1489632619"&gt;187&lt;/key&gt;&lt;/foreign-keys&gt;&lt;ref-type name="Journal Article"&gt;17&lt;/ref-type&gt;&lt;contributors&gt;&lt;authors&gt;&lt;author&gt;Wiebe, Douglas J.&lt;/author&gt;&lt;author&gt;Guo, Wensheng&lt;/author&gt;&lt;author&gt;Allison, Paul D.&lt;/author&gt;&lt;author&gt;Anderson, Elijah&lt;/author&gt;&lt;author&gt;Richmond, Therese S.&lt;/author&gt;&lt;author&gt;Branas, Charles C.&lt;/author&gt;&lt;/authors&gt;&lt;/contributors&gt;&lt;titles&gt;&lt;title&gt;Fears of violence during morning travel to school&lt;/title&gt;&lt;secondary-title&gt;The Journal of adolescent health : official publication of the Society for Adolescent Medicine&lt;/secondary-title&gt;&lt;/titles&gt;&lt;periodical&gt;&lt;full-title&gt;The Journal of adolescent health : official publication of the Society for Adolescent Medicine&lt;/full-title&gt;&lt;/periodical&gt;&lt;pages&gt;54-61&lt;/pages&gt;&lt;volume&gt;53&lt;/volume&gt;&lt;number&gt;1&lt;/number&gt;&lt;dates&gt;&lt;year&gt;2013&lt;/year&gt;&lt;pub-dates&gt;&lt;date&gt;2013 Jul (Epub 2013 Apr&lt;/date&gt;&lt;/pub-dates&gt;&lt;/dates&gt;&lt;isbn&gt;1879-1972&lt;/isbn&gt;&lt;accession-num&gt;MEDLINE:23587786&lt;/accession-num&gt;&lt;urls&gt;&lt;related-urls&gt;&lt;url&gt;&amp;lt;Go to ISI&amp;gt;://MEDLINE:23587786&lt;/url&gt;&lt;url&gt;http://ac.els-cdn.com/S1054139X13000803/1-s2.0-S1054139X13000803-main.pdf?_tid=323c0b72-a956-11e5-b1ec-00000aab0f01&amp;amp;acdnat=1450862518_5160db74eefa8d06d77038f43503d366&lt;/url&gt;&lt;/related-urls&gt;&lt;/urls&gt;&lt;custom1&gt;Reject&lt;/custom1&gt;&lt;custom2&gt;Accept&lt;/custom2&gt;&lt;custom6&gt;Accept - I accepted a few of these papers, which seem from the abstracts to suggest that kids feel less safe on their walk to school if they ahve to go past alcohol outlets&lt;/custom6&gt;&lt;electronic-resource-num&gt;10.1016/j.jadohealth.2013.01.023&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4)</w:t>
            </w:r>
            <w:r>
              <w:rPr>
                <w:color w:val="000000"/>
                <w:sz w:val="18"/>
                <w:szCs w:val="18"/>
              </w:rPr>
              <w:fldChar w:fldCharType="end"/>
            </w:r>
          </w:p>
        </w:tc>
        <w:tc>
          <w:tcPr>
            <w:tcW w:w="1346" w:type="dxa"/>
          </w:tcPr>
          <w:p w14:paraId="04602DF3"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hiladelphia, USA</w:t>
            </w:r>
          </w:p>
        </w:tc>
        <w:tc>
          <w:tcPr>
            <w:tcW w:w="1523" w:type="dxa"/>
          </w:tcPr>
          <w:p w14:paraId="78CF8669"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erception of safety</w:t>
            </w:r>
          </w:p>
        </w:tc>
        <w:tc>
          <w:tcPr>
            <w:tcW w:w="1559" w:type="dxa"/>
          </w:tcPr>
          <w:p w14:paraId="4C6460C1"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10-18yrs school children</w:t>
            </w:r>
          </w:p>
        </w:tc>
        <w:tc>
          <w:tcPr>
            <w:tcW w:w="2977" w:type="dxa"/>
          </w:tcPr>
          <w:p w14:paraId="41E0BAA2"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sz w:val="18"/>
                <w:szCs w:val="18"/>
              </w:rPr>
              <w:t>Examined how safe children felt on their way to school based on based on transportation mode, companion type, and neighbourhood characteristics.</w:t>
            </w:r>
            <w:r w:rsidRPr="004C4ECF">
              <w:rPr>
                <w:color w:val="FF0000"/>
                <w:sz w:val="18"/>
                <w:szCs w:val="18"/>
              </w:rPr>
              <w:t xml:space="preserve"> </w:t>
            </w:r>
          </w:p>
        </w:tc>
        <w:tc>
          <w:tcPr>
            <w:tcW w:w="2506" w:type="dxa"/>
          </w:tcPr>
          <w:p w14:paraId="6564AF9E"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4C4ECF">
              <w:rPr>
                <w:color w:val="000000"/>
                <w:sz w:val="18"/>
                <w:szCs w:val="18"/>
              </w:rPr>
              <w:t>Perceived safety lower in areas on high off-premise outlets. No association with on-premise</w:t>
            </w:r>
          </w:p>
        </w:tc>
        <w:tc>
          <w:tcPr>
            <w:tcW w:w="2880" w:type="dxa"/>
          </w:tcPr>
          <w:p w14:paraId="62B22746"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color w:val="000000"/>
                <w:sz w:val="18"/>
                <w:szCs w:val="18"/>
              </w:rPr>
              <w:t>S</w:t>
            </w:r>
            <w:r w:rsidRPr="004C4ECF">
              <w:rPr>
                <w:color w:val="000000"/>
                <w:sz w:val="18"/>
                <w:szCs w:val="18"/>
              </w:rPr>
              <w:t xml:space="preserve">ample 100% male </w:t>
            </w:r>
            <w:proofErr w:type="gramStart"/>
            <w:r w:rsidRPr="004C4ECF">
              <w:rPr>
                <w:color w:val="000000"/>
                <w:sz w:val="18"/>
                <w:szCs w:val="18"/>
              </w:rPr>
              <w:t>African-American</w:t>
            </w:r>
            <w:proofErr w:type="gramEnd"/>
            <w:r>
              <w:rPr>
                <w:color w:val="000000"/>
                <w:sz w:val="18"/>
                <w:szCs w:val="18"/>
              </w:rPr>
              <w:t>.</w:t>
            </w:r>
            <w:r w:rsidRPr="004C4ECF">
              <w:rPr>
                <w:color w:val="000000"/>
                <w:sz w:val="18"/>
                <w:szCs w:val="18"/>
              </w:rPr>
              <w:t xml:space="preserve"> </w:t>
            </w:r>
            <w:r>
              <w:rPr>
                <w:color w:val="000000"/>
                <w:sz w:val="18"/>
                <w:szCs w:val="18"/>
              </w:rPr>
              <w:t xml:space="preserve">Possible desirability bias with </w:t>
            </w:r>
            <w:r w:rsidRPr="004C4ECF">
              <w:rPr>
                <w:color w:val="000000"/>
                <w:sz w:val="18"/>
                <w:szCs w:val="18"/>
              </w:rPr>
              <w:t>males reporting being fearful</w:t>
            </w:r>
            <w:r>
              <w:rPr>
                <w:color w:val="000000"/>
                <w:sz w:val="18"/>
                <w:szCs w:val="18"/>
              </w:rPr>
              <w:t>. Cross-sectional.</w:t>
            </w:r>
          </w:p>
        </w:tc>
      </w:tr>
      <w:tr w:rsidR="00BF208C" w:rsidRPr="004C4ECF" w14:paraId="616D572E"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384" w:type="dxa"/>
          </w:tcPr>
          <w:p w14:paraId="096928BF" w14:textId="77777777" w:rsidR="00BF208C" w:rsidRPr="004C4ECF" w:rsidRDefault="00BF208C" w:rsidP="00EF78D4">
            <w:pPr>
              <w:spacing w:after="120"/>
              <w:rPr>
                <w:color w:val="000000"/>
                <w:sz w:val="18"/>
                <w:szCs w:val="18"/>
              </w:rPr>
            </w:pPr>
            <w:r w:rsidRPr="004C4ECF">
              <w:rPr>
                <w:color w:val="000000"/>
                <w:sz w:val="18"/>
                <w:szCs w:val="18"/>
              </w:rPr>
              <w:t>W</w:t>
            </w:r>
            <w:r>
              <w:rPr>
                <w:color w:val="000000"/>
                <w:sz w:val="18"/>
                <w:szCs w:val="18"/>
              </w:rPr>
              <w:t xml:space="preserve">ilkinson &amp; Livingston 2012 </w:t>
            </w:r>
            <w:r>
              <w:rPr>
                <w:color w:val="000000"/>
                <w:sz w:val="18"/>
                <w:szCs w:val="18"/>
              </w:rPr>
              <w:fldChar w:fldCharType="begin"/>
            </w:r>
            <w:r w:rsidR="00EF78D4">
              <w:rPr>
                <w:color w:val="000000"/>
                <w:sz w:val="18"/>
                <w:szCs w:val="18"/>
              </w:rPr>
              <w:instrText xml:space="preserve"> ADDIN EN.CITE &lt;EndNote&gt;&lt;Cite&gt;&lt;Author&gt;Wilkinson&lt;/Author&gt;&lt;Year&gt;2012&lt;/Year&gt;&lt;RecNum&gt;188&lt;/RecNum&gt;&lt;DisplayText&gt;(225)&lt;/DisplayText&gt;&lt;record&gt;&lt;rec-number&gt;188&lt;/rec-number&gt;&lt;foreign-keys&gt;&lt;key app="EN" db-id="avr05stv7arzs9erswtvftvb5xwz5ew2prxr" timestamp="1489632620"&gt;188&lt;/key&gt;&lt;/foreign-keys&gt;&lt;ref-type name="Journal Article"&gt;17&lt;/ref-type&gt;&lt;contributors&gt;&lt;authors&gt;&lt;author&gt;Wilkinson, Claire&lt;/author&gt;&lt;author&gt;Livingston, Michael&lt;/author&gt;&lt;/authors&gt;&lt;/contributors&gt;&lt;titles&gt;&lt;title&gt;Distances to on- and off-premise alcohol outlets and experiences of alcohol-related amenity problems&lt;/title&gt;&lt;secondary-title&gt;Drug and alcohol review&lt;/secondary-title&gt;&lt;/titles&gt;&lt;periodical&gt;&lt;full-title&gt;Drug and alcohol review&lt;/full-title&gt;&lt;/periodical&gt;&lt;pages&gt;394-401&lt;/pages&gt;&lt;volume&gt;31&lt;/volume&gt;&lt;number&gt;4&lt;/number&gt;&lt;dates&gt;&lt;year&gt;2012&lt;/year&gt;&lt;pub-dates&gt;&lt;date&gt;2012 Jun (Epub 2011 Sep&lt;/date&gt;&lt;/pub-dates&gt;&lt;/dates&gt;&lt;isbn&gt;1465-3362&lt;/isbn&gt;&lt;accession-num&gt;MEDLINE:21919975&lt;/accession-num&gt;&lt;urls&gt;&lt;related-urls&gt;&lt;url&gt;&amp;lt;Go to ISI&amp;gt;://MEDLINE:21919975&lt;/url&gt;&lt;url&gt;http://onlinelibrary.wiley.com/store/10.1111/j.1465-3362.2011.00346.x/asset/j.1465-3362.2011.00346.x.pdf?v=1&amp;amp;t=iiimee21&amp;amp;s=6ceb6f8d77930d7bf6d226df00b986e9c23a9695&lt;/url&gt;&lt;/related-urls&gt;&lt;/urls&gt;&lt;custom1&gt;Accept&lt;/custom1&gt;&lt;custom2&gt;Accept&lt;/custom2&gt;&lt;electronic-resource-num&gt;10.1111/j.1465-3362.2011.00346.x&lt;/electronic-resource-num&gt;&lt;remote-database-name&gt; MEDLINE - retrieved 14DEC2015&lt;/remote-database-name&gt;&lt;/record&gt;&lt;/Cite&gt;&lt;/EndNote&gt;</w:instrText>
            </w:r>
            <w:r>
              <w:rPr>
                <w:color w:val="000000"/>
                <w:sz w:val="18"/>
                <w:szCs w:val="18"/>
              </w:rPr>
              <w:fldChar w:fldCharType="separate"/>
            </w:r>
            <w:r w:rsidR="00EF78D4">
              <w:rPr>
                <w:noProof/>
                <w:color w:val="000000"/>
                <w:sz w:val="18"/>
                <w:szCs w:val="18"/>
              </w:rPr>
              <w:t>(225)</w:t>
            </w:r>
            <w:r>
              <w:rPr>
                <w:color w:val="000000"/>
                <w:sz w:val="18"/>
                <w:szCs w:val="18"/>
              </w:rPr>
              <w:fldChar w:fldCharType="end"/>
            </w:r>
          </w:p>
        </w:tc>
        <w:tc>
          <w:tcPr>
            <w:tcW w:w="1346" w:type="dxa"/>
          </w:tcPr>
          <w:p w14:paraId="224CEA1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Australia</w:t>
            </w:r>
          </w:p>
        </w:tc>
        <w:tc>
          <w:tcPr>
            <w:tcW w:w="1523" w:type="dxa"/>
          </w:tcPr>
          <w:p w14:paraId="7BBCA7B3"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Amenity problems</w:t>
            </w:r>
          </w:p>
        </w:tc>
        <w:tc>
          <w:tcPr>
            <w:tcW w:w="1559" w:type="dxa"/>
          </w:tcPr>
          <w:p w14:paraId="0F7A8534" w14:textId="77777777" w:rsidR="00BF208C" w:rsidRPr="004C4ECF"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color w:val="000000"/>
                <w:sz w:val="18"/>
                <w:szCs w:val="18"/>
              </w:rPr>
            </w:pPr>
          </w:p>
        </w:tc>
        <w:tc>
          <w:tcPr>
            <w:tcW w:w="2977" w:type="dxa"/>
          </w:tcPr>
          <w:p w14:paraId="6A54C313"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sz w:val="18"/>
                <w:szCs w:val="18"/>
              </w:rPr>
            </w:pPr>
            <w:r w:rsidRPr="004C4ECF">
              <w:rPr>
                <w:color w:val="000000"/>
                <w:sz w:val="18"/>
                <w:szCs w:val="18"/>
              </w:rPr>
              <w:t>Logistic regression models were used to assess the link between self-reported amenity problems and self-reported estimate of distance to nearest alcohol outlets.</w:t>
            </w:r>
          </w:p>
        </w:tc>
        <w:tc>
          <w:tcPr>
            <w:tcW w:w="2506" w:type="dxa"/>
          </w:tcPr>
          <w:p w14:paraId="50CCB007"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4C4ECF">
              <w:rPr>
                <w:color w:val="000000"/>
                <w:sz w:val="18"/>
                <w:szCs w:val="18"/>
              </w:rPr>
              <w:t xml:space="preserve">Once appropriate controls were included, only two relationships were significant: living closer to bars was associated with higher odds of being kept awake, and living closer to </w:t>
            </w:r>
            <w:r>
              <w:rPr>
                <w:color w:val="000000"/>
                <w:sz w:val="18"/>
                <w:szCs w:val="18"/>
              </w:rPr>
              <w:t>off-premise outlets</w:t>
            </w:r>
            <w:r w:rsidRPr="004C4ECF">
              <w:rPr>
                <w:color w:val="000000"/>
                <w:sz w:val="18"/>
                <w:szCs w:val="18"/>
              </w:rPr>
              <w:t xml:space="preserve"> w</w:t>
            </w:r>
            <w:r>
              <w:rPr>
                <w:color w:val="000000"/>
                <w:sz w:val="18"/>
                <w:szCs w:val="18"/>
              </w:rPr>
              <w:t>a</w:t>
            </w:r>
            <w:r w:rsidRPr="004C4ECF">
              <w:rPr>
                <w:color w:val="000000"/>
                <w:sz w:val="18"/>
                <w:szCs w:val="18"/>
              </w:rPr>
              <w:t>s associated with property damage</w:t>
            </w:r>
          </w:p>
        </w:tc>
        <w:tc>
          <w:tcPr>
            <w:tcW w:w="2880" w:type="dxa"/>
          </w:tcPr>
          <w:p w14:paraId="5789ED9C" w14:textId="77777777" w:rsidR="00BF208C" w:rsidRPr="004C4ECF"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rFonts w:eastAsia="Times New Roman" w:cs="Times New Roman"/>
                <w:color w:val="000000"/>
                <w:sz w:val="18"/>
                <w:szCs w:val="18"/>
                <w:lang w:eastAsia="en-AU"/>
              </w:rPr>
              <w:t xml:space="preserve">Cross-sectional. Self-reported measurement of density. </w:t>
            </w:r>
          </w:p>
        </w:tc>
      </w:tr>
      <w:tr w:rsidR="00BF208C" w:rsidRPr="004C4ECF" w14:paraId="0195CDE9" w14:textId="77777777" w:rsidTr="00596BD5">
        <w:trPr>
          <w:trHeight w:val="900"/>
        </w:trPr>
        <w:tc>
          <w:tcPr>
            <w:cnfStyle w:val="001000000000" w:firstRow="0" w:lastRow="0" w:firstColumn="1" w:lastColumn="0" w:oddVBand="0" w:evenVBand="0" w:oddHBand="0" w:evenHBand="0" w:firstRowFirstColumn="0" w:firstRowLastColumn="0" w:lastRowFirstColumn="0" w:lastRowLastColumn="0"/>
            <w:tcW w:w="1384" w:type="dxa"/>
            <w:tcBorders>
              <w:bottom w:val="single" w:sz="4" w:space="0" w:color="auto"/>
            </w:tcBorders>
          </w:tcPr>
          <w:p w14:paraId="3AB673ED" w14:textId="77777777" w:rsidR="00BF208C" w:rsidRPr="004C4ECF" w:rsidRDefault="00BF208C" w:rsidP="00542598">
            <w:pPr>
              <w:spacing w:after="120"/>
              <w:rPr>
                <w:color w:val="000000"/>
                <w:sz w:val="18"/>
                <w:szCs w:val="18"/>
              </w:rPr>
            </w:pPr>
            <w:r>
              <w:rPr>
                <w:color w:val="000000"/>
                <w:sz w:val="18"/>
                <w:szCs w:val="18"/>
              </w:rPr>
              <w:t xml:space="preserve">Young et al 2013 </w:t>
            </w:r>
            <w:r>
              <w:rPr>
                <w:color w:val="000000"/>
                <w:sz w:val="18"/>
                <w:szCs w:val="18"/>
              </w:rPr>
              <w:fldChar w:fldCharType="begin"/>
            </w:r>
            <w:r w:rsidR="00542598">
              <w:rPr>
                <w:color w:val="000000"/>
                <w:sz w:val="18"/>
                <w:szCs w:val="18"/>
              </w:rPr>
              <w:instrText xml:space="preserve"> ADDIN EN.CITE &lt;EndNote&gt;&lt;Cite&gt;&lt;Author&gt;Young&lt;/Author&gt;&lt;Year&gt;2013&lt;/Year&gt;&lt;RecNum&gt;189&lt;/RecNum&gt;&lt;DisplayText&gt;(139)&lt;/DisplayText&gt;&lt;record&gt;&lt;rec-number&gt;189&lt;/rec-number&gt;&lt;foreign-keys&gt;&lt;key app="EN" db-id="avr05stv7arzs9erswtvftvb5xwz5ew2prxr" timestamp="1489632622"&gt;189&lt;/key&gt;&lt;/foreign-keys&gt;&lt;ref-type name="Journal Article"&gt;17&lt;/ref-type&gt;&lt;contributors&gt;&lt;authors&gt;&lt;author&gt;Young, Robert&lt;/author&gt;&lt;author&gt;Macdonald, Laura&lt;/author&gt;&lt;author&gt;Ellaway, Anne&lt;/author&gt;&lt;/authors&gt;&lt;/contributors&gt;&lt;titles&gt;&lt;title&gt;Associations between proximity and density of local alcohol outlets and alcohol use among Scottish adolescents&lt;/title&gt;&lt;secondary-title&gt;Health &amp;amp; place&lt;/secondary-title&gt;&lt;/titles&gt;&lt;periodical&gt;&lt;full-title&gt;Health &amp;amp; place&lt;/full-title&gt;&lt;/periodical&gt;&lt;pages&gt;124-30&lt;/pages&gt;&lt;volume&gt;19&lt;/volume&gt;&lt;dates&gt;&lt;year&gt;2013&lt;/year&gt;&lt;pub-dates&gt;&lt;date&gt;2013 Jan (Epub 2012 Nov&lt;/date&gt;&lt;/pub-dates&gt;&lt;/dates&gt;&lt;isbn&gt;1873-2054&lt;/isbn&gt;&lt;accession-num&gt;MEDLINE:23220375&lt;/accession-num&gt;&lt;urls&gt;&lt;related-urls&gt;&lt;url&gt;&amp;lt;Go to ISI&amp;gt;://MEDLINE:23220375&lt;/url&gt;&lt;url&gt;http://ac.els-cdn.com/S1353829212001724/1-s2.0-S1353829212001724-main.pdf?_tid=dfed3042-a957-11e5-b975-00000aacb360&amp;amp;acdnat=1450863238_72de468d66286284858fc35fc30591f9&lt;/url&gt;&lt;/related-urls&gt;&lt;/urls&gt;&lt;custom1&gt;Accept&lt;/custom1&gt;&lt;custom2&gt;Accept&lt;/custom2&gt;&lt;electronic-resource-num&gt;10.1016/j.healthplace.2012.10.004&lt;/electronic-resource-num&gt;&lt;remote-database-name&gt; MEDLINE - retrieved 14DEC2015&lt;/remote-database-name&gt;&lt;/record&gt;&lt;/Cite&gt;&lt;/EndNote&gt;</w:instrText>
            </w:r>
            <w:r>
              <w:rPr>
                <w:color w:val="000000"/>
                <w:sz w:val="18"/>
                <w:szCs w:val="18"/>
              </w:rPr>
              <w:fldChar w:fldCharType="separate"/>
            </w:r>
            <w:r w:rsidR="00542598">
              <w:rPr>
                <w:noProof/>
                <w:color w:val="000000"/>
                <w:sz w:val="18"/>
                <w:szCs w:val="18"/>
              </w:rPr>
              <w:t>(139)</w:t>
            </w:r>
            <w:r>
              <w:rPr>
                <w:color w:val="000000"/>
                <w:sz w:val="18"/>
                <w:szCs w:val="18"/>
              </w:rPr>
              <w:fldChar w:fldCharType="end"/>
            </w:r>
          </w:p>
        </w:tc>
        <w:tc>
          <w:tcPr>
            <w:tcW w:w="1346" w:type="dxa"/>
            <w:tcBorders>
              <w:bottom w:val="single" w:sz="4" w:space="0" w:color="auto"/>
            </w:tcBorders>
          </w:tcPr>
          <w:p w14:paraId="048A1A60"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Glasgow, Scotland</w:t>
            </w:r>
          </w:p>
        </w:tc>
        <w:tc>
          <w:tcPr>
            <w:tcW w:w="1523" w:type="dxa"/>
            <w:tcBorders>
              <w:bottom w:val="single" w:sz="4" w:space="0" w:color="auto"/>
            </w:tcBorders>
          </w:tcPr>
          <w:p w14:paraId="41228F18"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underage use of, exposure to and or access to alcohol</w:t>
            </w:r>
          </w:p>
        </w:tc>
        <w:tc>
          <w:tcPr>
            <w:tcW w:w="1559" w:type="dxa"/>
            <w:tcBorders>
              <w:bottom w:val="single" w:sz="4" w:space="0" w:color="auto"/>
            </w:tcBorders>
          </w:tcPr>
          <w:p w14:paraId="65D86ABA" w14:textId="77777777" w:rsidR="00BF208C" w:rsidRPr="004C4ECF"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adolescents</w:t>
            </w:r>
          </w:p>
        </w:tc>
        <w:tc>
          <w:tcPr>
            <w:tcW w:w="2977" w:type="dxa"/>
            <w:tcBorders>
              <w:bottom w:val="single" w:sz="4" w:space="0" w:color="auto"/>
            </w:tcBorders>
          </w:tcPr>
          <w:p w14:paraId="3A8347B3"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sz w:val="18"/>
                <w:szCs w:val="18"/>
              </w:rPr>
            </w:pPr>
            <w:r w:rsidRPr="004C4ECF">
              <w:rPr>
                <w:color w:val="000000"/>
                <w:sz w:val="18"/>
                <w:szCs w:val="18"/>
              </w:rPr>
              <w:t>Examined association between self-reported weekly drinking and various measures of proximity/density of off-premise outlets, controlling for some individual factors.</w:t>
            </w:r>
          </w:p>
        </w:tc>
        <w:tc>
          <w:tcPr>
            <w:tcW w:w="2506" w:type="dxa"/>
            <w:tcBorders>
              <w:bottom w:val="single" w:sz="4" w:space="0" w:color="auto"/>
            </w:tcBorders>
          </w:tcPr>
          <w:p w14:paraId="5962679B"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sidRPr="004C4ECF">
              <w:rPr>
                <w:color w:val="000000"/>
                <w:sz w:val="18"/>
                <w:szCs w:val="18"/>
              </w:rPr>
              <w:t>Only proximity measure was significantly associated with self-reported drinking</w:t>
            </w:r>
          </w:p>
        </w:tc>
        <w:tc>
          <w:tcPr>
            <w:tcW w:w="2880" w:type="dxa"/>
            <w:tcBorders>
              <w:bottom w:val="single" w:sz="4" w:space="0" w:color="auto"/>
            </w:tcBorders>
          </w:tcPr>
          <w:p w14:paraId="2F2D8D63" w14:textId="77777777" w:rsidR="00BF208C" w:rsidRPr="004C4ECF" w:rsidRDefault="00BF208C" w:rsidP="00596BD5">
            <w:pPr>
              <w:spacing w:after="120"/>
              <w:cnfStyle w:val="000000000000" w:firstRow="0" w:lastRow="0" w:firstColumn="0" w:lastColumn="0" w:oddVBand="0" w:evenVBand="0" w:oddHBand="0" w:evenHBand="0" w:firstRowFirstColumn="0" w:firstRowLastColumn="0" w:lastRowFirstColumn="0" w:lastRowLastColumn="0"/>
              <w:rPr>
                <w:color w:val="000000"/>
                <w:sz w:val="18"/>
                <w:szCs w:val="18"/>
              </w:rPr>
            </w:pPr>
            <w:r>
              <w:rPr>
                <w:color w:val="000000"/>
                <w:sz w:val="18"/>
                <w:szCs w:val="18"/>
              </w:rPr>
              <w:t>Cross-sectional analyses, relying on self-report consumption data.</w:t>
            </w:r>
          </w:p>
        </w:tc>
      </w:tr>
    </w:tbl>
    <w:p w14:paraId="6B0906EF" w14:textId="77777777" w:rsidR="00BF208C" w:rsidRDefault="00BF208C">
      <w:pPr>
        <w:rPr>
          <w:rFonts w:ascii="Calibri" w:hAnsi="Calibri"/>
          <w:noProof/>
          <w:lang w:val="en-US"/>
        </w:rPr>
      </w:pPr>
      <w:r>
        <w:br w:type="page"/>
      </w:r>
    </w:p>
    <w:p w14:paraId="545BEDDE" w14:textId="77777777" w:rsidR="00002DDB" w:rsidRDefault="00BF208C" w:rsidP="00764F4D">
      <w:pPr>
        <w:pStyle w:val="Heading2"/>
      </w:pPr>
      <w:bookmarkStart w:id="76" w:name="_Toc24278193"/>
      <w:r>
        <w:lastRenderedPageBreak/>
        <w:t xml:space="preserve">Table </w:t>
      </w:r>
      <w:r w:rsidR="006469ED">
        <w:t>8</w:t>
      </w:r>
      <w:r>
        <w:t xml:space="preserve"> </w:t>
      </w:r>
      <w:r w:rsidR="00FA6D7D">
        <w:t>Studies c</w:t>
      </w:r>
      <w:r>
        <w:t xml:space="preserve">ompletely </w:t>
      </w:r>
      <w:r w:rsidR="00FA6D7D">
        <w:t xml:space="preserve">at </w:t>
      </w:r>
      <w:r>
        <w:t xml:space="preserve">aggregate/ecological </w:t>
      </w:r>
      <w:r w:rsidR="00FA6D7D">
        <w:t>levels</w:t>
      </w:r>
      <w:r>
        <w:t xml:space="preserve"> </w:t>
      </w:r>
      <w:r w:rsidRPr="00D152B9">
        <w:t>(n=</w:t>
      </w:r>
      <w:r>
        <w:t>55</w:t>
      </w:r>
      <w:r w:rsidRPr="00D152B9">
        <w:t>)</w:t>
      </w:r>
      <w:bookmarkEnd w:id="76"/>
    </w:p>
    <w:tbl>
      <w:tblPr>
        <w:tblStyle w:val="PlainTable41"/>
        <w:tblW w:w="13892" w:type="dxa"/>
        <w:tblLayout w:type="fixed"/>
        <w:tblLook w:val="04A0" w:firstRow="1" w:lastRow="0" w:firstColumn="1" w:lastColumn="0" w:noHBand="0" w:noVBand="1"/>
      </w:tblPr>
      <w:tblGrid>
        <w:gridCol w:w="1560"/>
        <w:gridCol w:w="1417"/>
        <w:gridCol w:w="1559"/>
        <w:gridCol w:w="3544"/>
        <w:gridCol w:w="3260"/>
        <w:gridCol w:w="2552"/>
      </w:tblGrid>
      <w:tr w:rsidR="00BF208C" w:rsidRPr="00526B2E" w14:paraId="31252A61" w14:textId="77777777" w:rsidTr="00596BD5">
        <w:trPr>
          <w:cnfStyle w:val="100000000000" w:firstRow="1" w:lastRow="0" w:firstColumn="0" w:lastColumn="0" w:oddVBand="0" w:evenVBand="0" w:oddHBand="0" w:evenHBand="0" w:firstRowFirstColumn="0" w:firstRowLastColumn="0" w:lastRowFirstColumn="0" w:lastRowLastColumn="0"/>
          <w:trHeight w:val="294"/>
          <w:tblHeader/>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single" w:sz="4" w:space="0" w:color="auto"/>
            </w:tcBorders>
            <w:shd w:val="clear" w:color="auto" w:fill="AEAAAA" w:themeFill="background2" w:themeFillShade="BF"/>
            <w:hideMark/>
          </w:tcPr>
          <w:p w14:paraId="65C14A5E" w14:textId="77777777" w:rsidR="00BF208C" w:rsidRPr="00526B2E" w:rsidRDefault="00BF208C" w:rsidP="00596BD5">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Reference</w:t>
            </w:r>
          </w:p>
        </w:tc>
        <w:tc>
          <w:tcPr>
            <w:tcW w:w="1417" w:type="dxa"/>
            <w:tcBorders>
              <w:top w:val="single" w:sz="4" w:space="0" w:color="auto"/>
              <w:bottom w:val="single" w:sz="4" w:space="0" w:color="auto"/>
            </w:tcBorders>
            <w:shd w:val="clear" w:color="auto" w:fill="AEAAAA" w:themeFill="background2" w:themeFillShade="BF"/>
            <w:hideMark/>
          </w:tcPr>
          <w:p w14:paraId="434EE77E" w14:textId="77777777" w:rsidR="00BF208C" w:rsidRPr="00526B2E"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lang w:eastAsia="en-AU"/>
              </w:rPr>
            </w:pPr>
            <w:r w:rsidRPr="00526B2E">
              <w:rPr>
                <w:rFonts w:eastAsia="Times New Roman" w:cs="Times New Roman"/>
                <w:bCs w:val="0"/>
                <w:color w:val="000000"/>
                <w:sz w:val="18"/>
                <w:szCs w:val="18"/>
                <w:lang w:eastAsia="en-AU"/>
              </w:rPr>
              <w:t>Setting</w:t>
            </w:r>
          </w:p>
        </w:tc>
        <w:tc>
          <w:tcPr>
            <w:tcW w:w="1559" w:type="dxa"/>
            <w:tcBorders>
              <w:top w:val="single" w:sz="4" w:space="0" w:color="auto"/>
              <w:bottom w:val="single" w:sz="4" w:space="0" w:color="auto"/>
            </w:tcBorders>
            <w:shd w:val="clear" w:color="auto" w:fill="AEAAAA" w:themeFill="background2" w:themeFillShade="BF"/>
            <w:hideMark/>
          </w:tcPr>
          <w:p w14:paraId="4513A377" w14:textId="77777777" w:rsidR="00BF208C" w:rsidRPr="00526B2E"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lang w:eastAsia="en-AU"/>
              </w:rPr>
            </w:pPr>
            <w:r w:rsidRPr="00526B2E">
              <w:rPr>
                <w:rFonts w:eastAsia="Times New Roman" w:cs="Times New Roman"/>
                <w:bCs w:val="0"/>
                <w:color w:val="000000"/>
                <w:sz w:val="18"/>
                <w:szCs w:val="18"/>
                <w:lang w:eastAsia="en-AU"/>
              </w:rPr>
              <w:t>Outcome</w:t>
            </w:r>
          </w:p>
        </w:tc>
        <w:tc>
          <w:tcPr>
            <w:tcW w:w="3544" w:type="dxa"/>
            <w:tcBorders>
              <w:top w:val="single" w:sz="4" w:space="0" w:color="auto"/>
              <w:bottom w:val="single" w:sz="4" w:space="0" w:color="auto"/>
            </w:tcBorders>
            <w:shd w:val="clear" w:color="auto" w:fill="AEAAAA" w:themeFill="background2" w:themeFillShade="BF"/>
          </w:tcPr>
          <w:p w14:paraId="1D72EC24" w14:textId="77777777" w:rsidR="00BF208C" w:rsidRPr="00526B2E"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lang w:eastAsia="en-AU"/>
              </w:rPr>
            </w:pPr>
            <w:r w:rsidRPr="00526B2E">
              <w:rPr>
                <w:rFonts w:eastAsia="Times New Roman" w:cs="Times New Roman"/>
                <w:bCs w:val="0"/>
                <w:color w:val="000000"/>
                <w:sz w:val="18"/>
                <w:szCs w:val="18"/>
                <w:lang w:eastAsia="en-AU"/>
              </w:rPr>
              <w:t>Description</w:t>
            </w:r>
          </w:p>
        </w:tc>
        <w:tc>
          <w:tcPr>
            <w:tcW w:w="3260" w:type="dxa"/>
            <w:tcBorders>
              <w:top w:val="single" w:sz="4" w:space="0" w:color="auto"/>
              <w:bottom w:val="single" w:sz="4" w:space="0" w:color="auto"/>
            </w:tcBorders>
            <w:shd w:val="clear" w:color="auto" w:fill="AEAAAA" w:themeFill="background2" w:themeFillShade="BF"/>
          </w:tcPr>
          <w:p w14:paraId="5CD9E7BC" w14:textId="77777777" w:rsidR="00BF208C" w:rsidRPr="00526B2E"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lang w:eastAsia="en-AU"/>
              </w:rPr>
            </w:pPr>
            <w:r w:rsidRPr="00526B2E">
              <w:rPr>
                <w:rFonts w:eastAsia="Times New Roman" w:cs="Times New Roman"/>
                <w:bCs w:val="0"/>
                <w:color w:val="000000"/>
                <w:sz w:val="18"/>
                <w:szCs w:val="18"/>
                <w:lang w:eastAsia="en-AU"/>
              </w:rPr>
              <w:t>Findings</w:t>
            </w:r>
          </w:p>
        </w:tc>
        <w:tc>
          <w:tcPr>
            <w:tcW w:w="2552" w:type="dxa"/>
            <w:tcBorders>
              <w:top w:val="single" w:sz="4" w:space="0" w:color="auto"/>
              <w:bottom w:val="single" w:sz="4" w:space="0" w:color="auto"/>
            </w:tcBorders>
            <w:shd w:val="clear" w:color="auto" w:fill="AEAAAA" w:themeFill="background2" w:themeFillShade="BF"/>
          </w:tcPr>
          <w:p w14:paraId="2E9BFC27" w14:textId="77777777" w:rsidR="00BF208C" w:rsidRPr="00526B2E" w:rsidRDefault="00BF208C" w:rsidP="00596BD5">
            <w:pPr>
              <w:spacing w:after="12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color w:val="000000"/>
                <w:sz w:val="18"/>
                <w:szCs w:val="18"/>
                <w:lang w:eastAsia="en-AU"/>
              </w:rPr>
            </w:pPr>
            <w:r w:rsidRPr="00526B2E">
              <w:rPr>
                <w:rFonts w:eastAsia="Times New Roman" w:cs="Times New Roman"/>
                <w:color w:val="000000"/>
                <w:sz w:val="18"/>
                <w:szCs w:val="18"/>
                <w:lang w:eastAsia="en-AU"/>
              </w:rPr>
              <w:t>Limitations</w:t>
            </w:r>
          </w:p>
        </w:tc>
      </w:tr>
      <w:tr w:rsidR="00BF208C" w:rsidRPr="00526B2E" w14:paraId="67B6BF15" w14:textId="77777777" w:rsidTr="00596BD5">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hideMark/>
          </w:tcPr>
          <w:p w14:paraId="79D78647"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Berthelot et al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Berthelot&lt;/Author&gt;&lt;Year&gt;2015&lt;/Year&gt;&lt;RecNum&gt;190&lt;/RecNum&gt;&lt;DisplayText&gt;(226)&lt;/DisplayText&gt;&lt;record&gt;&lt;rec-number&gt;190&lt;/rec-number&gt;&lt;foreign-keys&gt;&lt;key app="EN" db-id="avr05stv7arzs9erswtvftvb5xwz5ew2prxr" timestamp="1489632623"&gt;190&lt;/key&gt;&lt;/foreign-keys&gt;&lt;ref-type name="Journal Article"&gt;17&lt;/ref-type&gt;&lt;contributors&gt;&lt;authors&gt;&lt;author&gt;Berthelot, E. R.&lt;/author&gt;&lt;author&gt;Brown, T. C.&lt;/author&gt;&lt;author&gt;Drawve, G.&lt;/author&gt;&lt;author&gt;Burgason, K. A.&lt;/author&gt;&lt;/authors&gt;&lt;/contributors&gt;&lt;titles&gt;&lt;title&gt;The Southern Pub Crawl and Brawl: An Examination of the Alcohol-Violence Nexus in a Southern City&lt;/title&gt;&lt;secondary-title&gt;Deviant Behavior&lt;/secondary-title&gt;&lt;/titles&gt;&lt;periodical&gt;&lt;full-title&gt;Deviant Behavior&lt;/full-title&gt;&lt;/periodical&gt;&lt;pages&gt;605-624&lt;/pages&gt;&lt;volume&gt;36&lt;/volume&gt;&lt;number&gt;8&lt;/number&gt;&lt;dates&gt;&lt;year&gt;2015&lt;/year&gt;&lt;pub-dates&gt;&lt;date&gt;Aug&lt;/date&gt;&lt;/pub-dates&gt;&lt;/dates&gt;&lt;isbn&gt;0163-9625&lt;/isbn&gt;&lt;accession-num&gt;WOS:000354039400001&lt;/accession-num&gt;&lt;urls&gt;&lt;related-urls&gt;&lt;url&gt;&amp;lt;Go to ISI&amp;gt;://WOS:000354039400001&lt;/url&gt;&lt;/related-urls&gt;&lt;/urls&gt;&lt;custom1&gt;Accept&lt;/custom1&gt;&lt;custom2&gt;Accept&lt;/custom2&gt;&lt;electronic-resource-num&gt;10.1080/01639625.2014.951575&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26)</w:t>
            </w:r>
            <w:r>
              <w:rPr>
                <w:rFonts w:eastAsia="Times New Roman" w:cs="Times New Roman"/>
                <w:color w:val="000000"/>
                <w:sz w:val="18"/>
                <w:szCs w:val="18"/>
                <w:lang w:eastAsia="en-AU"/>
              </w:rPr>
              <w:fldChar w:fldCharType="end"/>
            </w:r>
          </w:p>
        </w:tc>
        <w:tc>
          <w:tcPr>
            <w:tcW w:w="1417" w:type="dxa"/>
            <w:tcBorders>
              <w:top w:val="single" w:sz="4" w:space="0" w:color="auto"/>
            </w:tcBorders>
            <w:hideMark/>
          </w:tcPr>
          <w:p w14:paraId="5C475717"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outhern City, USA</w:t>
            </w:r>
          </w:p>
        </w:tc>
        <w:tc>
          <w:tcPr>
            <w:tcW w:w="1559" w:type="dxa"/>
            <w:tcBorders>
              <w:top w:val="single" w:sz="4" w:space="0" w:color="auto"/>
            </w:tcBorders>
            <w:hideMark/>
          </w:tcPr>
          <w:p w14:paraId="37E4EC97"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Borders>
              <w:top w:val="single" w:sz="4" w:space="0" w:color="auto"/>
            </w:tcBorders>
          </w:tcPr>
          <w:p w14:paraId="6455318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Examined the association of outlets and violence. Negative binomial poisson regression.</w:t>
            </w:r>
          </w:p>
        </w:tc>
        <w:tc>
          <w:tcPr>
            <w:tcW w:w="3260" w:type="dxa"/>
            <w:tcBorders>
              <w:top w:val="single" w:sz="4" w:space="0" w:color="auto"/>
            </w:tcBorders>
          </w:tcPr>
          <w:p w14:paraId="3359C543"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sidRPr="00526B2E">
              <w:rPr>
                <w:color w:val="000000"/>
                <w:sz w:val="18"/>
                <w:szCs w:val="18"/>
              </w:rPr>
              <w:t>Density of convenience stores associated violence.</w:t>
            </w:r>
          </w:p>
        </w:tc>
        <w:tc>
          <w:tcPr>
            <w:tcW w:w="2552" w:type="dxa"/>
            <w:tcBorders>
              <w:top w:val="single" w:sz="4" w:space="0" w:color="auto"/>
            </w:tcBorders>
          </w:tcPr>
          <w:p w14:paraId="15F15E2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color w:val="000000"/>
                <w:sz w:val="18"/>
                <w:szCs w:val="18"/>
              </w:rPr>
            </w:pPr>
            <w:r>
              <w:rPr>
                <w:rFonts w:eastAsia="Times New Roman" w:cs="Times New Roman"/>
                <w:color w:val="000000"/>
                <w:sz w:val="18"/>
                <w:szCs w:val="18"/>
                <w:lang w:eastAsia="en-AU"/>
              </w:rPr>
              <w:t>Cross-sectional, aggregate data analysis.</w:t>
            </w:r>
          </w:p>
        </w:tc>
      </w:tr>
      <w:tr w:rsidR="00BF208C" w:rsidRPr="00526B2E" w14:paraId="0D5ABE0A" w14:textId="77777777" w:rsidTr="00596BD5">
        <w:trPr>
          <w:trHeight w:val="820"/>
        </w:trPr>
        <w:tc>
          <w:tcPr>
            <w:cnfStyle w:val="001000000000" w:firstRow="0" w:lastRow="0" w:firstColumn="1" w:lastColumn="0" w:oddVBand="0" w:evenVBand="0" w:oddHBand="0" w:evenHBand="0" w:firstRowFirstColumn="0" w:firstRowLastColumn="0" w:lastRowFirstColumn="0" w:lastRowLastColumn="0"/>
            <w:tcW w:w="1560" w:type="dxa"/>
            <w:hideMark/>
          </w:tcPr>
          <w:p w14:paraId="68CD878E"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Britt et al 200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Britt&lt;/Author&gt;&lt;Year&gt;2005&lt;/Year&gt;&lt;RecNum&gt;191&lt;/RecNum&gt;&lt;DisplayText&gt;(227)&lt;/DisplayText&gt;&lt;record&gt;&lt;rec-number&gt;191&lt;/rec-number&gt;&lt;foreign-keys&gt;&lt;key app="EN" db-id="avr05stv7arzs9erswtvftvb5xwz5ew2prxr" timestamp="1489632624"&gt;191&lt;/key&gt;&lt;/foreign-keys&gt;&lt;ref-type name="Journal Article"&gt;17&lt;/ref-type&gt;&lt;contributors&gt;&lt;authors&gt;&lt;author&gt;Britt, H. R.&lt;/author&gt;&lt;author&gt;Carlin, B. P.&lt;/author&gt;&lt;author&gt;Toomey, T. L.&lt;/author&gt;&lt;author&gt;Wagenaar, A. C.&lt;/author&gt;&lt;/authors&gt;&lt;/contributors&gt;&lt;titles&gt;&lt;title&gt;Neighborhood level spatial analysis of the relationship between alcohol outlet density and criminal violence&lt;/title&gt;&lt;secondary-title&gt;Environmental and Ecological Statistics&lt;/secondary-title&gt;&lt;/titles&gt;&lt;periodical&gt;&lt;full-title&gt;Environmental and Ecological Statistics&lt;/full-title&gt;&lt;/periodical&gt;&lt;pages&gt;411-426&lt;/pages&gt;&lt;volume&gt;12&lt;/volume&gt;&lt;number&gt;4&lt;/number&gt;&lt;dates&gt;&lt;year&gt;2005&lt;/year&gt;&lt;pub-dates&gt;&lt;date&gt;Dec&lt;/date&gt;&lt;/pub-dates&gt;&lt;/dates&gt;&lt;isbn&gt;1352-8505&lt;/isbn&gt;&lt;accession-num&gt;WOS:000232777800004&lt;/accession-num&gt;&lt;urls&gt;&lt;related-urls&gt;&lt;url&gt;&amp;lt;Go to ISI&amp;gt;://WOS:000232777800004&lt;/url&gt;&lt;/related-urls&gt;&lt;/urls&gt;&lt;custom1&gt;Accept&lt;/custom1&gt;&lt;custom2&gt;Accept&lt;/custom2&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27)</w:t>
            </w:r>
            <w:r>
              <w:rPr>
                <w:rFonts w:eastAsia="Times New Roman" w:cs="Times New Roman"/>
                <w:color w:val="000000"/>
                <w:sz w:val="18"/>
                <w:szCs w:val="18"/>
                <w:lang w:eastAsia="en-AU"/>
              </w:rPr>
              <w:fldChar w:fldCharType="end"/>
            </w:r>
          </w:p>
        </w:tc>
        <w:tc>
          <w:tcPr>
            <w:tcW w:w="1417" w:type="dxa"/>
            <w:hideMark/>
          </w:tcPr>
          <w:p w14:paraId="2FD64740"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nneapolis, USA</w:t>
            </w:r>
          </w:p>
        </w:tc>
        <w:tc>
          <w:tcPr>
            <w:tcW w:w="1559" w:type="dxa"/>
            <w:hideMark/>
          </w:tcPr>
          <w:p w14:paraId="4A7834F8"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roofErr w:type="gramStart"/>
            <w:r w:rsidRPr="00526B2E">
              <w:rPr>
                <w:rFonts w:eastAsia="Times New Roman" w:cs="Times New Roman"/>
                <w:color w:val="000000"/>
                <w:sz w:val="18"/>
                <w:szCs w:val="18"/>
                <w:lang w:eastAsia="en-AU"/>
              </w:rPr>
              <w:t>Violence  &amp;</w:t>
            </w:r>
            <w:proofErr w:type="gramEnd"/>
            <w:r w:rsidRPr="00526B2E">
              <w:rPr>
                <w:rFonts w:eastAsia="Times New Roman" w:cs="Times New Roman"/>
                <w:color w:val="000000"/>
                <w:sz w:val="18"/>
                <w:szCs w:val="18"/>
                <w:lang w:eastAsia="en-AU"/>
              </w:rPr>
              <w:t xml:space="preserve"> General Crime</w:t>
            </w:r>
          </w:p>
        </w:tc>
        <w:tc>
          <w:tcPr>
            <w:tcW w:w="3544" w:type="dxa"/>
          </w:tcPr>
          <w:p w14:paraId="0094FC5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 association of density of alcohol outlets and violent crime. </w:t>
            </w:r>
          </w:p>
        </w:tc>
        <w:tc>
          <w:tcPr>
            <w:tcW w:w="3260" w:type="dxa"/>
          </w:tcPr>
          <w:p w14:paraId="6EA06A5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Higher rates of</w:t>
            </w:r>
            <w:r w:rsidRPr="00526B2E">
              <w:rPr>
                <w:rFonts w:eastAsia="Times New Roman" w:cs="Times New Roman"/>
                <w:color w:val="000000"/>
                <w:sz w:val="18"/>
                <w:szCs w:val="18"/>
                <w:lang w:eastAsia="en-AU"/>
              </w:rPr>
              <w:t xml:space="preserve"> alcohol outlet density correspond</w:t>
            </w:r>
            <w:r>
              <w:rPr>
                <w:rFonts w:eastAsia="Times New Roman" w:cs="Times New Roman"/>
                <w:color w:val="000000"/>
                <w:sz w:val="18"/>
                <w:szCs w:val="18"/>
                <w:lang w:eastAsia="en-AU"/>
              </w:rPr>
              <w:t>ed</w:t>
            </w:r>
            <w:r w:rsidRPr="00526B2E">
              <w:rPr>
                <w:rFonts w:eastAsia="Times New Roman" w:cs="Times New Roman"/>
                <w:color w:val="000000"/>
                <w:sz w:val="18"/>
                <w:szCs w:val="18"/>
                <w:lang w:eastAsia="en-AU"/>
              </w:rPr>
              <w:t xml:space="preserve"> </w:t>
            </w:r>
            <w:r>
              <w:rPr>
                <w:rFonts w:eastAsia="Times New Roman" w:cs="Times New Roman"/>
                <w:color w:val="000000"/>
                <w:sz w:val="18"/>
                <w:szCs w:val="18"/>
                <w:lang w:eastAsia="en-AU"/>
              </w:rPr>
              <w:t>with higher rates of</w:t>
            </w:r>
            <w:r w:rsidRPr="00526B2E">
              <w:rPr>
                <w:rFonts w:eastAsia="Times New Roman" w:cs="Times New Roman"/>
                <w:color w:val="000000"/>
                <w:sz w:val="18"/>
                <w:szCs w:val="18"/>
                <w:lang w:eastAsia="en-AU"/>
              </w:rPr>
              <w:t xml:space="preserve"> criminal violence.</w:t>
            </w:r>
          </w:p>
        </w:tc>
        <w:tc>
          <w:tcPr>
            <w:tcW w:w="2552" w:type="dxa"/>
          </w:tcPr>
          <w:p w14:paraId="1B1B9CCA" w14:textId="77777777" w:rsidR="00BF208C" w:rsidRPr="0005764A"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Cross-sectional, aggregate data analysis.</w:t>
            </w:r>
            <w:r w:rsidRPr="0005764A">
              <w:rPr>
                <w:sz w:val="18"/>
                <w:szCs w:val="18"/>
              </w:rPr>
              <w:t xml:space="preserve"> P</w:t>
            </w:r>
            <w:r w:rsidRPr="0005764A">
              <w:rPr>
                <w:rFonts w:eastAsia="Times New Roman" w:cs="Times New Roman"/>
                <w:color w:val="000000"/>
                <w:sz w:val="18"/>
                <w:szCs w:val="18"/>
                <w:lang w:eastAsia="en-AU"/>
              </w:rPr>
              <w:t>opulations are residential, likely to vary considerably from populations visiting hot spots at night</w:t>
            </w:r>
            <w:r>
              <w:rPr>
                <w:rFonts w:eastAsia="Times New Roman" w:cs="Times New Roman"/>
                <w:color w:val="000000"/>
                <w:sz w:val="18"/>
                <w:szCs w:val="18"/>
                <w:lang w:eastAsia="en-AU"/>
              </w:rPr>
              <w:t>.</w:t>
            </w:r>
            <w:r w:rsidRPr="0005764A">
              <w:rPr>
                <w:rFonts w:eastAsia="Times New Roman" w:cs="Times New Roman"/>
                <w:color w:val="000000"/>
                <w:sz w:val="18"/>
                <w:szCs w:val="18"/>
                <w:lang w:eastAsia="en-AU"/>
              </w:rPr>
              <w:t xml:space="preserve"> </w:t>
            </w:r>
            <w:r>
              <w:rPr>
                <w:rFonts w:eastAsia="Times New Roman" w:cs="Times New Roman"/>
                <w:color w:val="000000"/>
                <w:sz w:val="18"/>
                <w:szCs w:val="18"/>
                <w:lang w:eastAsia="en-AU"/>
              </w:rPr>
              <w:t xml:space="preserve">Confounders not included </w:t>
            </w:r>
            <w:r w:rsidRPr="0005764A">
              <w:rPr>
                <w:rFonts w:eastAsia="Times New Roman" w:cs="Times New Roman"/>
                <w:color w:val="000000"/>
                <w:sz w:val="18"/>
                <w:szCs w:val="18"/>
                <w:lang w:eastAsia="en-AU"/>
              </w:rPr>
              <w:t>such as other land</w:t>
            </w:r>
            <w:r>
              <w:rPr>
                <w:rFonts w:eastAsia="Times New Roman" w:cs="Times New Roman"/>
                <w:color w:val="000000"/>
                <w:sz w:val="18"/>
                <w:szCs w:val="18"/>
                <w:lang w:eastAsia="en-AU"/>
              </w:rPr>
              <w:t>-</w:t>
            </w:r>
            <w:r w:rsidRPr="0005764A">
              <w:rPr>
                <w:rFonts w:eastAsia="Times New Roman" w:cs="Times New Roman"/>
                <w:color w:val="000000"/>
                <w:sz w:val="18"/>
                <w:szCs w:val="18"/>
                <w:lang w:eastAsia="en-AU"/>
              </w:rPr>
              <w:t xml:space="preserve">uses which may influence criminal </w:t>
            </w:r>
            <w:r>
              <w:rPr>
                <w:rFonts w:eastAsia="Times New Roman" w:cs="Times New Roman"/>
                <w:color w:val="000000"/>
                <w:sz w:val="18"/>
                <w:szCs w:val="18"/>
                <w:lang w:eastAsia="en-AU"/>
              </w:rPr>
              <w:t>violence - ie. Public transport sites.</w:t>
            </w:r>
          </w:p>
        </w:tc>
      </w:tr>
      <w:tr w:rsidR="00BF208C" w:rsidRPr="00526B2E" w14:paraId="207364FD" w14:textId="77777777" w:rsidTr="00596BD5">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560" w:type="dxa"/>
            <w:hideMark/>
          </w:tcPr>
          <w:p w14:paraId="6D393223"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Brower &amp; Carroll 2007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Brower&lt;/Author&gt;&lt;Year&gt;2007&lt;/Year&gt;&lt;RecNum&gt;192&lt;/RecNum&gt;&lt;DisplayText&gt;(228)&lt;/DisplayText&gt;&lt;record&gt;&lt;rec-number&gt;192&lt;/rec-number&gt;&lt;foreign-keys&gt;&lt;key app="EN" db-id="avr05stv7arzs9erswtvftvb5xwz5ew2prxr" timestamp="1489632625"&gt;192&lt;/key&gt;&lt;/foreign-keys&gt;&lt;ref-type name="Journal Article"&gt;17&lt;/ref-type&gt;&lt;contributors&gt;&lt;authors&gt;&lt;author&gt;Brower, Aaron M.&lt;/author&gt;&lt;author&gt;Carroll, Lisa&lt;/author&gt;&lt;/authors&gt;&lt;/contributors&gt;&lt;titles&gt;&lt;title&gt;Spatial and temporal aspects of alcohol-related crime in a college town&lt;/title&gt;&lt;secondary-title&gt;Journal of American college health : J of ACH&lt;/secondary-title&gt;&lt;/titles&gt;&lt;periodical&gt;&lt;full-title&gt;Journal of American college health : J of ACH&lt;/full-title&gt;&lt;/periodical&gt;&lt;pages&gt;267-75&lt;/pages&gt;&lt;volume&gt;55&lt;/volume&gt;&lt;number&gt;5&lt;/number&gt;&lt;dates&gt;&lt;year&gt;2007&lt;/year&gt;&lt;pub-dates&gt;&lt;date&gt;2007&lt;/date&gt;&lt;/pub-dates&gt;&lt;/dates&gt;&lt;isbn&gt;0744-8481&lt;/isbn&gt;&lt;accession-num&gt;MEDLINE:17396399&lt;/accession-num&gt;&lt;urls&gt;&lt;related-urls&gt;&lt;url&gt;&amp;lt;Go to ISI&amp;gt;://MEDLINE:17396399&lt;/url&gt;&lt;/related-urls&gt;&lt;/urls&gt;&lt;custom1&gt;Accept&lt;/custom1&gt;&lt;custom2&gt;Accept&lt;/custom2&gt;&lt;electronic-resource-num&gt;10.3200/jach.55.5.267-27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28)</w:t>
            </w:r>
            <w:r>
              <w:rPr>
                <w:rFonts w:eastAsia="Times New Roman" w:cs="Times New Roman"/>
                <w:color w:val="000000"/>
                <w:sz w:val="18"/>
                <w:szCs w:val="18"/>
                <w:lang w:eastAsia="en-AU"/>
              </w:rPr>
              <w:fldChar w:fldCharType="end"/>
            </w:r>
          </w:p>
        </w:tc>
        <w:tc>
          <w:tcPr>
            <w:tcW w:w="1417" w:type="dxa"/>
            <w:hideMark/>
          </w:tcPr>
          <w:p w14:paraId="464564DF"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adison, USA</w:t>
            </w:r>
          </w:p>
        </w:tc>
        <w:tc>
          <w:tcPr>
            <w:tcW w:w="1559" w:type="dxa"/>
            <w:hideMark/>
          </w:tcPr>
          <w:p w14:paraId="6F3B9819"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 &amp; General Crime</w:t>
            </w:r>
          </w:p>
        </w:tc>
        <w:tc>
          <w:tcPr>
            <w:tcW w:w="3544" w:type="dxa"/>
          </w:tcPr>
          <w:p w14:paraId="5C46F62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between high-density outlets, student neighbourhoods and crime. GIS – descriptive analysis.</w:t>
            </w:r>
          </w:p>
        </w:tc>
        <w:tc>
          <w:tcPr>
            <w:tcW w:w="3260" w:type="dxa"/>
          </w:tcPr>
          <w:p w14:paraId="295E5F2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erious crimes peaked at bar closing times and clustered in the heaviest area of bar density.</w:t>
            </w:r>
          </w:p>
        </w:tc>
        <w:tc>
          <w:tcPr>
            <w:tcW w:w="2552" w:type="dxa"/>
          </w:tcPr>
          <w:p w14:paraId="247465D5"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analysis. E</w:t>
            </w:r>
            <w:r w:rsidRPr="0005764A">
              <w:rPr>
                <w:rFonts w:eastAsia="Times New Roman" w:cs="Times New Roman"/>
                <w:color w:val="000000"/>
                <w:sz w:val="18"/>
                <w:szCs w:val="18"/>
                <w:lang w:eastAsia="en-AU"/>
              </w:rPr>
              <w:t>xcluded arrest databases, thus missing crime incidents that are not called-in to the dispatch office but may be</w:t>
            </w:r>
            <w:r>
              <w:rPr>
                <w:rFonts w:eastAsia="Times New Roman" w:cs="Times New Roman"/>
                <w:color w:val="000000"/>
                <w:sz w:val="18"/>
                <w:szCs w:val="18"/>
                <w:lang w:eastAsia="en-AU"/>
              </w:rPr>
              <w:t xml:space="preserve"> picked up by police patrolling.</w:t>
            </w:r>
          </w:p>
        </w:tc>
      </w:tr>
      <w:tr w:rsidR="00BF208C" w:rsidRPr="00526B2E" w14:paraId="48CECBB0" w14:textId="77777777" w:rsidTr="00596BD5">
        <w:trPr>
          <w:trHeight w:val="1287"/>
        </w:trPr>
        <w:tc>
          <w:tcPr>
            <w:cnfStyle w:val="001000000000" w:firstRow="0" w:lastRow="0" w:firstColumn="1" w:lastColumn="0" w:oddVBand="0" w:evenVBand="0" w:oddHBand="0" w:evenHBand="0" w:firstRowFirstColumn="0" w:firstRowLastColumn="0" w:lastRowFirstColumn="0" w:lastRowLastColumn="0"/>
            <w:tcW w:w="1560" w:type="dxa"/>
            <w:hideMark/>
          </w:tcPr>
          <w:p w14:paraId="05F5F1C4" w14:textId="77777777" w:rsidR="00BF208C" w:rsidRPr="00526B2E"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Cameron et al 2012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Cameron&lt;/Author&gt;&lt;Year&gt;2012&lt;/Year&gt;&lt;RecNum&gt;193&lt;/RecNum&gt;&lt;DisplayText&gt;(142)&lt;/DisplayText&gt;&lt;record&gt;&lt;rec-number&gt;193&lt;/rec-number&gt;&lt;foreign-keys&gt;&lt;key app="EN" db-id="avr05stv7arzs9erswtvftvb5xwz5ew2prxr" timestamp="1489632627"&gt;193&lt;/key&gt;&lt;/foreign-keys&gt;&lt;ref-type name="Journal Article"&gt;17&lt;/ref-type&gt;&lt;contributors&gt;&lt;authors&gt;&lt;author&gt;Cameron, Michael P.&lt;/author&gt;&lt;author&gt;Cochrane, William&lt;/author&gt;&lt;author&gt;McNeill, Kellie&lt;/author&gt;&lt;author&gt;Melbourne, Pania&lt;/author&gt;&lt;author&gt;Morrison, Sandra L.&lt;/author&gt;&lt;author&gt;Robertson, Neville&lt;/author&gt;&lt;/authors&gt;&lt;/contributors&gt;&lt;titles&gt;&lt;title&gt;Alcohol outlet density is related to police events and motor vehicle accidents in Manukau City, New Zealand&lt;/title&gt;&lt;secondary-title&gt;Australian and New Zealand Journal of Public Health&lt;/secondary-title&gt;&lt;/titles&gt;&lt;periodical&gt;&lt;full-title&gt;Australian and New Zealand Journal of Public Health&lt;/full-title&gt;&lt;/periodical&gt;&lt;pages&gt;537-542&lt;/pages&gt;&lt;volume&gt;36&lt;/volume&gt;&lt;number&gt;6&lt;/number&gt;&lt;keywords&gt;&lt;keyword&gt;alcohol outlet density&lt;/keyword&gt;&lt;keyword&gt;crime&lt;/keyword&gt;&lt;keyword&gt;violence&lt;/keyword&gt;&lt;keyword&gt;motor vehicle accidents&lt;/keyword&gt;&lt;/keywords&gt;&lt;dates&gt;&lt;year&gt;2012&lt;/year&gt;&lt;/dates&gt;&lt;publisher&gt;Blackwell Publishing Ltd&lt;/publisher&gt;&lt;isbn&gt;1753-6405&lt;/isbn&gt;&lt;urls&gt;&lt;related-urls&gt;&lt;url&gt;http://dx.doi.org/10.1111/j.1753-6405.2012.00935.x&lt;/url&gt;&lt;/related-urls&gt;&lt;/urls&gt;&lt;electronic-resource-num&gt;10.1111/j.1753-6405.2012.00935.x&lt;/electronic-resource-num&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42)</w:t>
            </w:r>
            <w:r>
              <w:rPr>
                <w:rFonts w:eastAsia="Times New Roman" w:cs="Times New Roman"/>
                <w:color w:val="000000"/>
                <w:sz w:val="18"/>
                <w:szCs w:val="18"/>
                <w:lang w:eastAsia="en-AU"/>
              </w:rPr>
              <w:fldChar w:fldCharType="end"/>
            </w:r>
          </w:p>
        </w:tc>
        <w:tc>
          <w:tcPr>
            <w:tcW w:w="1417" w:type="dxa"/>
            <w:hideMark/>
          </w:tcPr>
          <w:p w14:paraId="474893FD"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anukau City, New Zealand</w:t>
            </w:r>
          </w:p>
        </w:tc>
        <w:tc>
          <w:tcPr>
            <w:tcW w:w="1559" w:type="dxa"/>
            <w:hideMark/>
          </w:tcPr>
          <w:p w14:paraId="46623C0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otor vehicle crashes and drink driving, Violence &amp; General crime</w:t>
            </w:r>
          </w:p>
        </w:tc>
        <w:tc>
          <w:tcPr>
            <w:tcW w:w="3544" w:type="dxa"/>
          </w:tcPr>
          <w:p w14:paraId="41A6DB8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alcohol outlet density and police events. Spatial seemingly unrelated regression.</w:t>
            </w:r>
          </w:p>
        </w:tc>
        <w:tc>
          <w:tcPr>
            <w:tcW w:w="3260" w:type="dxa"/>
          </w:tcPr>
          <w:p w14:paraId="39416A5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ll three licence density categories were associated with a range of police events, but only off-licence density was associated with motor vehicle accidents. Violent offences are significantly positively associated with off-licence density and density of clubs and bars, but not density of restaurants and cafés.</w:t>
            </w:r>
          </w:p>
        </w:tc>
        <w:tc>
          <w:tcPr>
            <w:tcW w:w="2552" w:type="dxa"/>
          </w:tcPr>
          <w:p w14:paraId="1D9A703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data analysis. Varying effects spatially had no obvious patterns, making policy interpretation difficult.</w:t>
            </w:r>
          </w:p>
        </w:tc>
      </w:tr>
      <w:tr w:rsidR="00BF208C" w:rsidRPr="00526B2E" w14:paraId="57996163" w14:textId="77777777" w:rsidTr="00596BD5">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560" w:type="dxa"/>
            <w:hideMark/>
          </w:tcPr>
          <w:p w14:paraId="4068E825"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Ceccato &amp; Uittenbogaar</w:t>
            </w:r>
            <w:r>
              <w:rPr>
                <w:rFonts w:eastAsia="Times New Roman" w:cs="Times New Roman"/>
                <w:color w:val="000000"/>
                <w:sz w:val="18"/>
                <w:szCs w:val="18"/>
                <w:lang w:eastAsia="en-AU"/>
              </w:rPr>
              <w:t xml:space="preserve">d 2014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Ceccato&lt;/Author&gt;&lt;Year&gt;2014&lt;/Year&gt;&lt;RecNum&gt;194&lt;/RecNum&gt;&lt;DisplayText&gt;(229)&lt;/DisplayText&gt;&lt;record&gt;&lt;rec-number&gt;194&lt;/rec-number&gt;&lt;foreign-keys&gt;&lt;key app="EN" db-id="avr05stv7arzs9erswtvftvb5xwz5ew2prxr" timestamp="1489632629"&gt;194&lt;/key&gt;&lt;/foreign-keys&gt;&lt;ref-type name="Journal Article"&gt;17&lt;/ref-type&gt;&lt;contributors&gt;&lt;authors&gt;&lt;author&gt;Ceccato, V.&lt;/author&gt;&lt;author&gt;Uittenbogaard, A. C.&lt;/author&gt;&lt;/authors&gt;&lt;/contributors&gt;&lt;titles&gt;&lt;title&gt;Space-Time Dynamics of Crime in Transport Nodes&lt;/title&gt;&lt;secondary-title&gt;Annals of the Association of American Geographers&lt;/secondary-title&gt;&lt;/titles&gt;&lt;periodical&gt;&lt;full-title&gt;Annals of the Association of American Geographers&lt;/full-title&gt;&lt;/periodical&gt;&lt;pages&gt;131-150&lt;/pages&gt;&lt;volume&gt;104&lt;/volume&gt;&lt;number&gt;1&lt;/number&gt;&lt;dates&gt;&lt;year&gt;2014&lt;/year&gt;&lt;pub-dates&gt;&lt;date&gt;Jan&lt;/date&gt;&lt;/pub-dates&gt;&lt;/dates&gt;&lt;isbn&gt;0004-5608&lt;/isbn&gt;&lt;accession-num&gt;WOS:000328247600008&lt;/accession-num&gt;&lt;urls&gt;&lt;related-urls&gt;&lt;url&gt;&amp;lt;Go to ISI&amp;gt;://WOS:000328247600008&lt;/url&gt;&lt;/related-urls&gt;&lt;/urls&gt;&lt;custom1&gt;Reject&lt;/custom1&gt;&lt;custom2&gt;Accept&lt;/custom2&gt;&lt;custom3&gt;Accept&lt;/custom3&gt;&lt;custom6&gt;Accept&lt;/custom6&gt;&lt;electronic-resource-num&gt;10.1080/00045608.2013.846150&lt;/electronic-resource-num&gt;&lt;remote-database-name&gt;Core Collection - 14 DEC 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29)</w:t>
            </w:r>
            <w:r>
              <w:rPr>
                <w:rFonts w:eastAsia="Times New Roman" w:cs="Times New Roman"/>
                <w:color w:val="000000"/>
                <w:sz w:val="18"/>
                <w:szCs w:val="18"/>
                <w:lang w:eastAsia="en-AU"/>
              </w:rPr>
              <w:fldChar w:fldCharType="end"/>
            </w:r>
          </w:p>
        </w:tc>
        <w:tc>
          <w:tcPr>
            <w:tcW w:w="1417" w:type="dxa"/>
            <w:hideMark/>
          </w:tcPr>
          <w:p w14:paraId="139E98AE"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tockholm, Sweden</w:t>
            </w:r>
          </w:p>
        </w:tc>
        <w:tc>
          <w:tcPr>
            <w:tcW w:w="1559" w:type="dxa"/>
            <w:hideMark/>
          </w:tcPr>
          <w:p w14:paraId="4653F865"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Crime</w:t>
            </w:r>
          </w:p>
        </w:tc>
        <w:tc>
          <w:tcPr>
            <w:tcW w:w="3544" w:type="dxa"/>
          </w:tcPr>
          <w:p w14:paraId="1E6D027A"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between characteristics of train stations (including having an off-premise outlet close by) and crime. Ordinary least square regression.</w:t>
            </w:r>
          </w:p>
        </w:tc>
        <w:tc>
          <w:tcPr>
            <w:tcW w:w="3260" w:type="dxa"/>
          </w:tcPr>
          <w:p w14:paraId="5704B63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tations with off-premise outlets nearby have higher crime during weekdays, holidays and spring.</w:t>
            </w:r>
          </w:p>
        </w:tc>
        <w:tc>
          <w:tcPr>
            <w:tcW w:w="2552" w:type="dxa"/>
          </w:tcPr>
          <w:p w14:paraId="6AD0640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Very specific setting and research question.</w:t>
            </w:r>
          </w:p>
        </w:tc>
      </w:tr>
      <w:tr w:rsidR="00BF208C" w:rsidRPr="00526B2E" w14:paraId="61A8147E" w14:textId="77777777" w:rsidTr="00596BD5">
        <w:trPr>
          <w:trHeight w:val="1053"/>
        </w:trPr>
        <w:tc>
          <w:tcPr>
            <w:cnfStyle w:val="001000000000" w:firstRow="0" w:lastRow="0" w:firstColumn="1" w:lastColumn="0" w:oddVBand="0" w:evenVBand="0" w:oddHBand="0" w:evenHBand="0" w:firstRowFirstColumn="0" w:firstRowLastColumn="0" w:lastRowFirstColumn="0" w:lastRowLastColumn="0"/>
            <w:tcW w:w="1560" w:type="dxa"/>
            <w:hideMark/>
          </w:tcPr>
          <w:p w14:paraId="323A09E1"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 xml:space="preserve">Crandall et al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Crandall&lt;/Author&gt;&lt;Year&gt;2015&lt;/Year&gt;&lt;RecNum&gt;195&lt;/RecNum&gt;&lt;DisplayText&gt;(230)&lt;/DisplayText&gt;&lt;record&gt;&lt;rec-number&gt;195&lt;/rec-number&gt;&lt;foreign-keys&gt;&lt;key app="EN" db-id="avr05stv7arzs9erswtvftvb5xwz5ew2prxr" timestamp="1489632630"&gt;195&lt;/key&gt;&lt;/foreign-keys&gt;&lt;ref-type name="Journal Article"&gt;17&lt;/ref-type&gt;&lt;contributors&gt;&lt;authors&gt;&lt;author&gt;Crandall, M.&lt;/author&gt;&lt;author&gt;Kucybala, K.&lt;/author&gt;&lt;author&gt;Behrens, J.&lt;/author&gt;&lt;author&gt;Schwulst, S.&lt;/author&gt;&lt;author&gt;Esposito, T.&lt;/author&gt;&lt;/authors&gt;&lt;/contributors&gt;&lt;titles&gt;&lt;title&gt;Geographic association of liquor licenses and gunshot wounds in Chicago&lt;/title&gt;&lt;secondary-title&gt;American Journal of Surgery&lt;/secondary-title&gt;&lt;/titles&gt;&lt;periodical&gt;&lt;full-title&gt;American Journal of Surgery&lt;/full-title&gt;&lt;/periodical&gt;&lt;pages&gt;99-105&lt;/pages&gt;&lt;volume&gt;210&lt;/volume&gt;&lt;number&gt;1&lt;/number&gt;&lt;dates&gt;&lt;year&gt;2015&lt;/year&gt;&lt;pub-dates&gt;&lt;date&gt;Jul&lt;/date&gt;&lt;/pub-dates&gt;&lt;/dates&gt;&lt;isbn&gt;0002-9610&lt;/isbn&gt;&lt;accession-num&gt;WOS:000356229800016&lt;/accession-num&gt;&lt;urls&gt;&lt;related-urls&gt;&lt;url&gt;&amp;lt;Go to ISI&amp;gt;://WOS:000356229800016&lt;/url&gt;&lt;url&gt;http://ac.els-cdn.com/S0002961015001361/1-s2.0-S0002961015001361-main.pdf?_tid=898a488a-a956-11e5-a6ca-00000aacb362&amp;amp;acdnat=1450862664_c9897d7f7c98cc72cd370981383433cd&lt;/url&gt;&lt;/related-urls&gt;&lt;/urls&gt;&lt;custom1&gt;Accept&lt;/custom1&gt;&lt;custom2&gt;Accept&lt;/custom2&gt;&lt;electronic-resource-num&gt;10.1016/j.amjsurg.2014.09.043&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0)</w:t>
            </w:r>
            <w:r>
              <w:rPr>
                <w:rFonts w:eastAsia="Times New Roman" w:cs="Times New Roman"/>
                <w:color w:val="000000"/>
                <w:sz w:val="18"/>
                <w:szCs w:val="18"/>
                <w:lang w:eastAsia="en-AU"/>
              </w:rPr>
              <w:fldChar w:fldCharType="end"/>
            </w:r>
          </w:p>
        </w:tc>
        <w:tc>
          <w:tcPr>
            <w:tcW w:w="1417" w:type="dxa"/>
            <w:hideMark/>
          </w:tcPr>
          <w:p w14:paraId="7799BA54"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cago, USA</w:t>
            </w:r>
          </w:p>
        </w:tc>
        <w:tc>
          <w:tcPr>
            <w:tcW w:w="1559" w:type="dxa"/>
            <w:hideMark/>
          </w:tcPr>
          <w:p w14:paraId="5F8E0E3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 &amp; Mental health (including suicide)</w:t>
            </w:r>
          </w:p>
        </w:tc>
        <w:tc>
          <w:tcPr>
            <w:tcW w:w="3544" w:type="dxa"/>
          </w:tcPr>
          <w:p w14:paraId="67C35A5F"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alcohol outlets and gunshot wounds. Combination of ordinary least squares and geographically weighted regression.</w:t>
            </w:r>
          </w:p>
        </w:tc>
        <w:tc>
          <w:tcPr>
            <w:tcW w:w="3260" w:type="dxa"/>
          </w:tcPr>
          <w:p w14:paraId="4C6ECFEB"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No association at city-level; five regions have a significant association between liquor outlets and gunshot wounds: package liquor was more predictive than on premise. Regions had greater proportions of </w:t>
            </w:r>
            <w:proofErr w:type="gramStart"/>
            <w:r w:rsidRPr="00526B2E">
              <w:rPr>
                <w:rFonts w:eastAsia="Times New Roman" w:cs="Times New Roman"/>
                <w:color w:val="000000"/>
                <w:sz w:val="18"/>
                <w:szCs w:val="18"/>
                <w:lang w:eastAsia="en-AU"/>
              </w:rPr>
              <w:t>African-Americans</w:t>
            </w:r>
            <w:proofErr w:type="gramEnd"/>
            <w:r w:rsidRPr="00526B2E">
              <w:rPr>
                <w:rFonts w:eastAsia="Times New Roman" w:cs="Times New Roman"/>
                <w:color w:val="000000"/>
                <w:sz w:val="18"/>
                <w:szCs w:val="18"/>
                <w:lang w:eastAsia="en-AU"/>
              </w:rPr>
              <w:t>, female single-headed households, more of the population on social security income, less housing value and more per capita gunshot wounds.</w:t>
            </w:r>
          </w:p>
        </w:tc>
        <w:tc>
          <w:tcPr>
            <w:tcW w:w="2552" w:type="dxa"/>
          </w:tcPr>
          <w:p w14:paraId="522B494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Cross-sectional, aggregate data analysis. </w:t>
            </w:r>
          </w:p>
        </w:tc>
      </w:tr>
      <w:tr w:rsidR="00BF208C" w:rsidRPr="00526B2E" w14:paraId="564144A4" w14:textId="77777777" w:rsidTr="00596BD5">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560" w:type="dxa"/>
            <w:hideMark/>
          </w:tcPr>
          <w:p w14:paraId="082719D7"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Dale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Dale&lt;/Author&gt;&lt;Year&gt;2012&lt;/Year&gt;&lt;RecNum&gt;196&lt;/RecNum&gt;&lt;DisplayText&gt;(231)&lt;/DisplayText&gt;&lt;record&gt;&lt;rec-number&gt;196&lt;/rec-number&gt;&lt;foreign-keys&gt;&lt;key app="EN" db-id="avr05stv7arzs9erswtvftvb5xwz5ew2prxr" timestamp="1489632631"&gt;196&lt;/key&gt;&lt;/foreign-keys&gt;&lt;ref-type name="Journal Article"&gt;17&lt;/ref-type&gt;&lt;contributors&gt;&lt;authors&gt;&lt;author&gt;Dale, R. A.&lt;/author&gt;&lt;author&gt;Hasselberg, M.&lt;/author&gt;&lt;author&gt;Petzold, M.&lt;/author&gt;&lt;author&gt;Hensing, G.&lt;/author&gt;&lt;/authors&gt;&lt;/contributors&gt;&lt;titles&gt;&lt;title&gt;Alcohol environment, gender and nonfatal injuries in young people. An ecological study of fourteen Swedish municipalities (2000-2005)&lt;/title&gt;&lt;secondary-title&gt;Substance Abuse Treatment Prevention and Policy&lt;/secondary-title&gt;&lt;/titles&gt;&lt;periodical&gt;&lt;full-title&gt;Substance Abuse Treatment Prevention and Policy&lt;/full-title&gt;&lt;/periodical&gt;&lt;volume&gt;7&lt;/volume&gt;&lt;dates&gt;&lt;year&gt;2012&lt;/year&gt;&lt;pub-dates&gt;&lt;date&gt;Aug&lt;/date&gt;&lt;/pub-dates&gt;&lt;/dates&gt;&lt;isbn&gt;1747-597X&lt;/isbn&gt;&lt;accession-num&gt;WOS:000310745800001&lt;/accession-num&gt;&lt;urls&gt;&lt;related-urls&gt;&lt;url&gt;&amp;lt;Go to ISI&amp;gt;://WOS:000310745800001&lt;/url&gt;&lt;url&gt;http://download.springer.com/static/pdf/523/art%253A10.1186%252F1747-597X-7-36.pdf?originUrl=http%3A%2F%2Fhttp%3A%2F%2Fsubstanceabusepolicy.biomedcentral.com%2Farticle%2F10.1186%2F1747-597X-7-36&amp;amp;token2=exp=1450862785~acl=%2Fstatic%2Fpdf%2F523%2Fart%25253A10.1186%25252F1747-597X-7-36.pdf*~hmac=2ed13139526ac153b4abd220930a0c23defea20cc3e446fc99133b31c46d1d36&lt;/url&gt;&lt;/related-urls&gt;&lt;/urls&gt;&lt;custom1&gt;Accept&lt;/custom1&gt;&lt;custom2&gt;Accept&lt;/custom2&gt;&lt;custom7&gt;36&lt;/custom7&gt;&lt;electronic-resource-num&gt;10.1186/1747-597x-7-36&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1)</w:t>
            </w:r>
            <w:r>
              <w:rPr>
                <w:rFonts w:eastAsia="Times New Roman" w:cs="Times New Roman"/>
                <w:color w:val="000000"/>
                <w:sz w:val="18"/>
                <w:szCs w:val="18"/>
                <w:lang w:eastAsia="en-AU"/>
              </w:rPr>
              <w:fldChar w:fldCharType="end"/>
            </w:r>
          </w:p>
        </w:tc>
        <w:tc>
          <w:tcPr>
            <w:tcW w:w="1417" w:type="dxa"/>
            <w:hideMark/>
          </w:tcPr>
          <w:p w14:paraId="5F170E71"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12 municipalities, Sweden</w:t>
            </w:r>
          </w:p>
        </w:tc>
        <w:tc>
          <w:tcPr>
            <w:tcW w:w="1559" w:type="dxa"/>
            <w:hideMark/>
          </w:tcPr>
          <w:p w14:paraId="1291EDE1"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lcohol-related morbidities</w:t>
            </w:r>
          </w:p>
        </w:tc>
        <w:tc>
          <w:tcPr>
            <w:tcW w:w="3544" w:type="dxa"/>
          </w:tcPr>
          <w:p w14:paraId="035F88A4"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association of alcohol environment and injury in children and young adults. Regression. </w:t>
            </w:r>
            <w:r>
              <w:rPr>
                <w:rFonts w:eastAsia="Times New Roman" w:cs="Times New Roman"/>
                <w:color w:val="000000"/>
                <w:sz w:val="18"/>
                <w:szCs w:val="18"/>
                <w:lang w:eastAsia="en-AU"/>
              </w:rPr>
              <w:t>Included data on alcohol sales.</w:t>
            </w:r>
          </w:p>
        </w:tc>
        <w:tc>
          <w:tcPr>
            <w:tcW w:w="3260" w:type="dxa"/>
          </w:tcPr>
          <w:p w14:paraId="03099C07"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Local alcohol access and per capita alcohol consumption positively correlated with nonfatal injuries in boys 13–17 years. No other age or gender brackets significant associations.</w:t>
            </w:r>
          </w:p>
        </w:tc>
        <w:tc>
          <w:tcPr>
            <w:tcW w:w="2552" w:type="dxa"/>
          </w:tcPr>
          <w:p w14:paraId="22B35E9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analysis</w:t>
            </w:r>
          </w:p>
        </w:tc>
      </w:tr>
      <w:tr w:rsidR="00BF208C" w:rsidRPr="00526B2E" w14:paraId="5DB0AD2D" w14:textId="77777777" w:rsidTr="00596BD5">
        <w:trPr>
          <w:trHeight w:val="855"/>
        </w:trPr>
        <w:tc>
          <w:tcPr>
            <w:cnfStyle w:val="001000000000" w:firstRow="0" w:lastRow="0" w:firstColumn="1" w:lastColumn="0" w:oddVBand="0" w:evenVBand="0" w:oddHBand="0" w:evenHBand="0" w:firstRowFirstColumn="0" w:firstRowLastColumn="0" w:lastRowFirstColumn="0" w:lastRowLastColumn="0"/>
            <w:tcW w:w="1560" w:type="dxa"/>
            <w:hideMark/>
          </w:tcPr>
          <w:p w14:paraId="20F31A60"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Day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Day&lt;/Author&gt;&lt;Year&gt;2012&lt;/Year&gt;&lt;RecNum&gt;197&lt;/RecNum&gt;&lt;DisplayText&gt;(232)&lt;/DisplayText&gt;&lt;record&gt;&lt;rec-number&gt;197&lt;/rec-number&gt;&lt;foreign-keys&gt;&lt;key app="EN" db-id="avr05stv7arzs9erswtvftvb5xwz5ew2prxr" timestamp="1489632633"&gt;197&lt;/key&gt;&lt;/foreign-keys&gt;&lt;ref-type name="Journal Article"&gt;17&lt;/ref-type&gt;&lt;contributors&gt;&lt;authors&gt;&lt;author&gt;Day, Peter&lt;/author&gt;&lt;author&gt;Breetzke, Gregory&lt;/author&gt;&lt;author&gt;Kingham, Simon&lt;/author&gt;&lt;author&gt;Campbell, Malcolm&lt;/author&gt;&lt;/authors&gt;&lt;/contributors&gt;&lt;titles&gt;&lt;title&gt;Close proximity to alcohol outlets is associated with increased serious violent crime in New Zealand&lt;/title&gt;&lt;secondary-title&gt;Australian and New Zealand Journal of Public Health&lt;/secondary-title&gt;&lt;/titles&gt;&lt;periodical&gt;&lt;full-title&gt;Australian and New Zealand Journal of Public Health&lt;/full-title&gt;&lt;/periodical&gt;&lt;pages&gt;48-54&lt;/pages&gt;&lt;volume&gt;36&lt;/volume&gt;&lt;number&gt;1&lt;/number&gt;&lt;keywords&gt;&lt;keyword&gt;alcohol availability&lt;/keyword&gt;&lt;keyword&gt;crime&lt;/keyword&gt;&lt;keyword&gt;violence&lt;/keyword&gt;&lt;keyword&gt;Geographical Information Systems&lt;/keyword&gt;&lt;keyword&gt;New Zealand&lt;/keyword&gt;&lt;/keywords&gt;&lt;dates&gt;&lt;year&gt;2012&lt;/year&gt;&lt;/dates&gt;&lt;publisher&gt;Blackwell Publishing Ltd&lt;/publisher&gt;&lt;isbn&gt;1753-6405&lt;/isbn&gt;&lt;urls&gt;&lt;related-urls&gt;&lt;url&gt;http://dx.doi.org/10.1111/j.1753-6405.2012.00827.x&lt;/url&gt;&lt;/related-urls&gt;&lt;/urls&gt;&lt;electronic-resource-num&gt;10.1111/j.1753-6405.2012.00827.x&lt;/electronic-resource-num&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2)</w:t>
            </w:r>
            <w:r>
              <w:rPr>
                <w:rFonts w:eastAsia="Times New Roman" w:cs="Times New Roman"/>
                <w:color w:val="000000"/>
                <w:sz w:val="18"/>
                <w:szCs w:val="18"/>
                <w:lang w:eastAsia="en-AU"/>
              </w:rPr>
              <w:fldChar w:fldCharType="end"/>
            </w:r>
          </w:p>
        </w:tc>
        <w:tc>
          <w:tcPr>
            <w:tcW w:w="1417" w:type="dxa"/>
            <w:hideMark/>
          </w:tcPr>
          <w:p w14:paraId="2947A3B4"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ew Zealand</w:t>
            </w:r>
          </w:p>
        </w:tc>
        <w:tc>
          <w:tcPr>
            <w:tcW w:w="1559" w:type="dxa"/>
            <w:hideMark/>
          </w:tcPr>
          <w:p w14:paraId="3C5FE72A"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463407A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between proximity to alcohol outlets and serious crime. Negative binomial regression.</w:t>
            </w:r>
          </w:p>
        </w:tc>
        <w:tc>
          <w:tcPr>
            <w:tcW w:w="3260" w:type="dxa"/>
          </w:tcPr>
          <w:p w14:paraId="55158F5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utlet density (all types) increased with increasing quintile of serious violent offence rates. Off-premise density associated with violence irrespective of distance.</w:t>
            </w:r>
          </w:p>
        </w:tc>
        <w:tc>
          <w:tcPr>
            <w:tcW w:w="2552" w:type="dxa"/>
          </w:tcPr>
          <w:p w14:paraId="3729E7D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analysis</w:t>
            </w:r>
          </w:p>
        </w:tc>
      </w:tr>
      <w:tr w:rsidR="00BF208C" w:rsidRPr="00526B2E" w14:paraId="33735666" w14:textId="77777777" w:rsidTr="00596BD5">
        <w:trPr>
          <w:cnfStyle w:val="000000100000" w:firstRow="0" w:lastRow="0" w:firstColumn="0" w:lastColumn="0" w:oddVBand="0" w:evenVBand="0" w:oddHBand="1" w:evenHBand="0" w:firstRowFirstColumn="0" w:firstRowLastColumn="0" w:lastRowFirstColumn="0" w:lastRowLastColumn="0"/>
          <w:trHeight w:val="1375"/>
        </w:trPr>
        <w:tc>
          <w:tcPr>
            <w:cnfStyle w:val="001000000000" w:firstRow="0" w:lastRow="0" w:firstColumn="1" w:lastColumn="0" w:oddVBand="0" w:evenVBand="0" w:oddHBand="0" w:evenHBand="0" w:firstRowFirstColumn="0" w:firstRowLastColumn="0" w:lastRowFirstColumn="0" w:lastRowLastColumn="0"/>
            <w:tcW w:w="1560" w:type="dxa"/>
            <w:hideMark/>
          </w:tcPr>
          <w:p w14:paraId="5DF07169"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rikson et al </w:t>
            </w:r>
            <w:r>
              <w:rPr>
                <w:rFonts w:eastAsia="Times New Roman" w:cs="Times New Roman"/>
                <w:color w:val="000000"/>
                <w:sz w:val="18"/>
                <w:szCs w:val="18"/>
                <w:lang w:eastAsia="en-AU"/>
              </w:rPr>
              <w:t xml:space="preserve">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Erickson&lt;/Author&gt;&lt;Year&gt;2015&lt;/Year&gt;&lt;RecNum&gt;198&lt;/RecNum&gt;&lt;DisplayText&gt;(233)&lt;/DisplayText&gt;&lt;record&gt;&lt;rec-number&gt;198&lt;/rec-number&gt;&lt;foreign-keys&gt;&lt;key app="EN" db-id="avr05stv7arzs9erswtvftvb5xwz5ew2prxr" timestamp="1489632634"&gt;198&lt;/key&gt;&lt;/foreign-keys&gt;&lt;ref-type name="Journal Article"&gt;17&lt;/ref-type&gt;&lt;contributors&gt;&lt;authors&gt;&lt;author&gt;Erickson, D. J.&lt;/author&gt;&lt;author&gt;Carlin, B. P.&lt;/author&gt;&lt;author&gt;Lenk, K. M.&lt;/author&gt;&lt;author&gt;Quick, H. S.&lt;/author&gt;&lt;author&gt;Harwood, E. M.&lt;/author&gt;&lt;author&gt;Toomey, T. L.&lt;/author&gt;&lt;/authors&gt;&lt;/contributors&gt;&lt;titles&gt;&lt;title&gt;Do Neighborhood Attributes Moderate the Relationship between Alcohol Establishment Density and Crime?&lt;/title&gt;&lt;secondary-title&gt;Prevention Science&lt;/secondary-title&gt;&lt;/titles&gt;&lt;periodical&gt;&lt;full-title&gt;Prevention Science&lt;/full-title&gt;&lt;/periodical&gt;&lt;pages&gt;254-264&lt;/pages&gt;&lt;volume&gt;16&lt;/volume&gt;&lt;number&gt;2&lt;/number&gt;&lt;dates&gt;&lt;year&gt;2015&lt;/year&gt;&lt;pub-dates&gt;&lt;date&gt;Feb&lt;/date&gt;&lt;/pub-dates&gt;&lt;/dates&gt;&lt;isbn&gt;1389-4986&lt;/isbn&gt;&lt;accession-num&gt;WOS:000348924100009&lt;/accession-num&gt;&lt;urls&gt;&lt;related-urls&gt;&lt;url&gt;&amp;lt;Go to ISI&amp;gt;://WOS:000348924100009&lt;/url&gt;&lt;url&gt;http://download.springer.com/static/pdf/259/art%253A10.1007%252Fs11121-013-0446-y.pdf?originUrl=http%3A%2F%2Flink.springer.com%2Farticle%2F10.1007%2Fs11121-013-0446-y&amp;amp;token2=exp=1450863724~acl=%2Fstatic%2Fpdf%2F259%2Fart%25253A10.1007%25252Fs11121-013-0446-y.pdf%3ForiginUrl%3Dhttp%253A%252F%252Flink.springer.com%252Farticle%252F10.1007%252Fs11121-013-0446-y*~hmac=21d6b0ec51c80c3fe1bfae22f61e7139a98618f4942bc7cc516dfe62ea3d7d45&lt;/url&gt;&lt;/related-urls&gt;&lt;/urls&gt;&lt;custom1&gt;Accept&lt;/custom1&gt;&lt;custom2&gt;Accept&lt;/custom2&gt;&lt;electronic-resource-num&gt;10.1007/s11121-013-0446-y&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3)</w:t>
            </w:r>
            <w:r>
              <w:rPr>
                <w:rFonts w:eastAsia="Times New Roman" w:cs="Times New Roman"/>
                <w:color w:val="000000"/>
                <w:sz w:val="18"/>
                <w:szCs w:val="18"/>
                <w:lang w:eastAsia="en-AU"/>
              </w:rPr>
              <w:fldChar w:fldCharType="end"/>
            </w:r>
          </w:p>
        </w:tc>
        <w:tc>
          <w:tcPr>
            <w:tcW w:w="1417" w:type="dxa"/>
            <w:hideMark/>
          </w:tcPr>
          <w:p w14:paraId="6C3BAFB8"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nneapolis, USA</w:t>
            </w:r>
          </w:p>
        </w:tc>
        <w:tc>
          <w:tcPr>
            <w:tcW w:w="1559" w:type="dxa"/>
            <w:hideMark/>
          </w:tcPr>
          <w:p w14:paraId="48D1193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 General Crime, motor vehicle crashes, drink driving, Problem drinking and consumption</w:t>
            </w:r>
          </w:p>
        </w:tc>
        <w:tc>
          <w:tcPr>
            <w:tcW w:w="3544" w:type="dxa"/>
          </w:tcPr>
          <w:p w14:paraId="18C1E22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how neighbourhood attributes (parks, non-alcohol outlets) might mediate the association of outlets with crime. </w:t>
            </w:r>
          </w:p>
        </w:tc>
        <w:tc>
          <w:tcPr>
            <w:tcW w:w="3260" w:type="dxa"/>
          </w:tcPr>
          <w:p w14:paraId="610D8CF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Alcohol outlet density was positively related to crime, with few mediating effects of other neighbourhood characteristics.</w:t>
            </w:r>
          </w:p>
        </w:tc>
        <w:tc>
          <w:tcPr>
            <w:tcW w:w="2552" w:type="dxa"/>
          </w:tcPr>
          <w:p w14:paraId="5FE6C72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analysis</w:t>
            </w:r>
          </w:p>
        </w:tc>
      </w:tr>
      <w:tr w:rsidR="00BF208C" w:rsidRPr="00526B2E" w14:paraId="3AC11492" w14:textId="77777777" w:rsidTr="00596BD5">
        <w:trPr>
          <w:trHeight w:val="502"/>
        </w:trPr>
        <w:tc>
          <w:tcPr>
            <w:cnfStyle w:val="001000000000" w:firstRow="0" w:lastRow="0" w:firstColumn="1" w:lastColumn="0" w:oddVBand="0" w:evenVBand="0" w:oddHBand="0" w:evenHBand="0" w:firstRowFirstColumn="0" w:firstRowLastColumn="0" w:lastRowFirstColumn="0" w:lastRowLastColumn="0"/>
            <w:tcW w:w="1560" w:type="dxa"/>
            <w:hideMark/>
          </w:tcPr>
          <w:p w14:paraId="6AC64D1C"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Franklin et al 2010</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Franklin&lt;/Author&gt;&lt;Year&gt;2010&lt;/Year&gt;&lt;RecNum&gt;199&lt;/RecNum&gt;&lt;DisplayText&gt;(234)&lt;/DisplayText&gt;&lt;record&gt;&lt;rec-number&gt;199&lt;/rec-number&gt;&lt;foreign-keys&gt;&lt;key app="EN" db-id="avr05stv7arzs9erswtvftvb5xwz5ew2prxr" timestamp="1489632635"&gt;199&lt;/key&gt;&lt;/foreign-keys&gt;&lt;ref-type name="Journal Article"&gt;17&lt;/ref-type&gt;&lt;contributors&gt;&lt;authors&gt;&lt;author&gt;Franklin, F. Abron&lt;/author&gt;&lt;author&gt;Laveist, Thomas A.&lt;/author&gt;&lt;author&gt;Webster, Daniel W.&lt;/author&gt;&lt;author&gt;Pan, William K.&lt;/author&gt;&lt;/authors&gt;&lt;/contributors&gt;&lt;titles&gt;&lt;title&gt;Alcohol outlets and violent crime in washington d.C&lt;/title&gt;&lt;secondary-title&gt;The western journal of emergency medicine&lt;/secondary-title&gt;&lt;/titles&gt;&lt;periodical&gt;&lt;full-title&gt;The western journal of emergency medicine&lt;/full-title&gt;&lt;/periodical&gt;&lt;pages&gt;283-90&lt;/pages&gt;&lt;volume&gt;11&lt;/volume&gt;&lt;number&gt;3&lt;/number&gt;&lt;dates&gt;&lt;year&gt;2010&lt;/year&gt;&lt;pub-dates&gt;&lt;date&gt;2010&lt;/date&gt;&lt;/pub-dates&gt;&lt;/dates&gt;&lt;isbn&gt;1936-9018&lt;/isbn&gt;&lt;accession-num&gt;MEDLINE:20882151&lt;/accession-num&gt;&lt;urls&gt;&lt;related-urls&gt;&lt;url&gt;&amp;lt;Go to ISI&amp;gt;://MEDLINE:20882151&lt;/url&gt;&lt;url&gt;http://www.ncbi.nlm.nih.gov/pmc/articles/PMC2941368/pdf/wjem11_3p283.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4)</w:t>
            </w:r>
            <w:r>
              <w:rPr>
                <w:rFonts w:eastAsia="Times New Roman" w:cs="Times New Roman"/>
                <w:color w:val="000000"/>
                <w:sz w:val="18"/>
                <w:szCs w:val="18"/>
                <w:lang w:eastAsia="en-AU"/>
              </w:rPr>
              <w:fldChar w:fldCharType="end"/>
            </w:r>
          </w:p>
        </w:tc>
        <w:tc>
          <w:tcPr>
            <w:tcW w:w="1417" w:type="dxa"/>
            <w:hideMark/>
          </w:tcPr>
          <w:p w14:paraId="5489250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Washington D. C., USA</w:t>
            </w:r>
          </w:p>
        </w:tc>
        <w:tc>
          <w:tcPr>
            <w:tcW w:w="1559" w:type="dxa"/>
            <w:hideMark/>
          </w:tcPr>
          <w:p w14:paraId="2C5D7EB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19D21249"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ssociation of alcohol outlets and violent crime. Negative binomial regression.</w:t>
            </w:r>
          </w:p>
        </w:tc>
        <w:tc>
          <w:tcPr>
            <w:tcW w:w="3260" w:type="dxa"/>
          </w:tcPr>
          <w:p w14:paraId="2B144706"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vailability associated significantly with all violent crime: outlets are significantly and positive related to three of four crime categories (not significantly, but positively related to homicide): By premise category - on- nor off-premise sig related to homicide or assault, both sig-related to robbery, neither associated with sexual assault.</w:t>
            </w:r>
          </w:p>
        </w:tc>
        <w:tc>
          <w:tcPr>
            <w:tcW w:w="2552" w:type="dxa"/>
          </w:tcPr>
          <w:p w14:paraId="43F5761D"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analysis.</w:t>
            </w:r>
          </w:p>
        </w:tc>
      </w:tr>
      <w:tr w:rsidR="00BF208C" w:rsidRPr="00526B2E" w14:paraId="3B47B8B7" w14:textId="77777777" w:rsidTr="00596BD5">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560" w:type="dxa"/>
            <w:hideMark/>
          </w:tcPr>
          <w:p w14:paraId="1C3EFD4F"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lastRenderedPageBreak/>
              <w:t>Freisthler et al 2005</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Freisthler&lt;/Author&gt;&lt;Year&gt;2005&lt;/Year&gt;&lt;RecNum&gt;200&lt;/RecNum&gt;&lt;DisplayText&gt;(235)&lt;/DisplayText&gt;&lt;record&gt;&lt;rec-number&gt;200&lt;/rec-number&gt;&lt;foreign-keys&gt;&lt;key app="EN" db-id="avr05stv7arzs9erswtvftvb5xwz5ew2prxr" timestamp="1489632637"&gt;200&lt;/key&gt;&lt;/foreign-keys&gt;&lt;ref-type name="Journal Article"&gt;17&lt;/ref-type&gt;&lt;contributors&gt;&lt;authors&gt;&lt;author&gt;Freisthler, Bridget&lt;/author&gt;&lt;author&gt;Needell, Barbara&lt;/author&gt;&lt;author&gt;Gruenewald, Paul J.&lt;/author&gt;&lt;/authors&gt;&lt;/contributors&gt;&lt;titles&gt;&lt;title&gt;Is the physical availability of alcohol and illicit drugs related to neighborhood rates of child maltreatment?&lt;/title&gt;&lt;secondary-title&gt;Child abuse &amp;amp; neglect&lt;/secondary-title&gt;&lt;/titles&gt;&lt;periodical&gt;&lt;full-title&gt;Child abuse &amp;amp; neglect&lt;/full-title&gt;&lt;/periodical&gt;&lt;pages&gt;1049-1060&lt;/pages&gt;&lt;volume&gt;29&lt;/volume&gt;&lt;number&gt;9&lt;/number&gt;&lt;dates&gt;&lt;year&gt;2005&lt;/year&gt;&lt;pub-dates&gt;&lt;date&gt;2005&lt;/date&gt;&lt;/pub-dates&gt;&lt;/dates&gt;&lt;isbn&gt;0145-2134&lt;/isbn&gt;&lt;accession-num&gt;MEDLINE:16168479&lt;/accession-num&gt;&lt;urls&gt;&lt;related-urls&gt;&lt;url&gt;&amp;lt;Go to ISI&amp;gt;://MEDLINE:16168479&lt;/url&gt;&lt;url&gt;http://ac.els-cdn.com/S0145213405001857/1-s2.0-S0145213405001857-main.pdf?_tid=b60a8da2-a956-11e5-aab2-00000aacb35e&amp;amp;acdnat=1450862739_b4fe3763bd467572a6e50e9f6aebef68&lt;/url&gt;&lt;/related-urls&gt;&lt;/urls&gt;&lt;custom1&gt;Accept&lt;/custom1&gt;&lt;custom2&gt;Accept&lt;/custom2&gt;&lt;electronic-resource-num&gt;10.1016/j.chiabu.2004.12.014&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5)</w:t>
            </w:r>
            <w:r>
              <w:rPr>
                <w:rFonts w:eastAsia="Times New Roman" w:cs="Times New Roman"/>
                <w:color w:val="000000"/>
                <w:sz w:val="18"/>
                <w:szCs w:val="18"/>
                <w:lang w:eastAsia="en-AU"/>
              </w:rPr>
              <w:fldChar w:fldCharType="end"/>
            </w:r>
          </w:p>
        </w:tc>
        <w:tc>
          <w:tcPr>
            <w:tcW w:w="1417" w:type="dxa"/>
            <w:hideMark/>
          </w:tcPr>
          <w:p w14:paraId="3788722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orthern Californian city, USA</w:t>
            </w:r>
          </w:p>
        </w:tc>
        <w:tc>
          <w:tcPr>
            <w:tcW w:w="1559" w:type="dxa"/>
            <w:hideMark/>
          </w:tcPr>
          <w:p w14:paraId="088F18D5"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ld maltreatment &amp; neglect</w:t>
            </w:r>
          </w:p>
        </w:tc>
        <w:tc>
          <w:tcPr>
            <w:tcW w:w="3544" w:type="dxa"/>
          </w:tcPr>
          <w:p w14:paraId="74B869B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physical availability of alcohol and drugs related to rates of child maltreatment. Generalized Least Square regression.</w:t>
            </w:r>
          </w:p>
        </w:tc>
        <w:tc>
          <w:tcPr>
            <w:tcW w:w="3260" w:type="dxa"/>
          </w:tcPr>
          <w:p w14:paraId="61BD40A3"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Bar density significantly associated with child protection: No significant association with off-premise and restaurants. </w:t>
            </w:r>
          </w:p>
        </w:tc>
        <w:tc>
          <w:tcPr>
            <w:tcW w:w="2552" w:type="dxa"/>
          </w:tcPr>
          <w:p w14:paraId="3465AA6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Data no child maltreatment likely reflects differential rates of reporting/surveillance.</w:t>
            </w:r>
          </w:p>
        </w:tc>
      </w:tr>
      <w:tr w:rsidR="00BF208C" w:rsidRPr="00526B2E" w14:paraId="1CFE34CE" w14:textId="77777777" w:rsidTr="00596BD5">
        <w:trPr>
          <w:trHeight w:val="730"/>
        </w:trPr>
        <w:tc>
          <w:tcPr>
            <w:cnfStyle w:val="001000000000" w:firstRow="0" w:lastRow="0" w:firstColumn="1" w:lastColumn="0" w:oddVBand="0" w:evenVBand="0" w:oddHBand="0" w:evenHBand="0" w:firstRowFirstColumn="0" w:firstRowLastColumn="0" w:lastRowFirstColumn="0" w:lastRowLastColumn="0"/>
            <w:tcW w:w="1560" w:type="dxa"/>
            <w:hideMark/>
          </w:tcPr>
          <w:p w14:paraId="49862942"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Freisthler et al 2007</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Freisthler&lt;/Author&gt;&lt;Year&gt;2007&lt;/Year&gt;&lt;RecNum&gt;201&lt;/RecNum&gt;&lt;DisplayText&gt;(236)&lt;/DisplayText&gt;&lt;record&gt;&lt;rec-number&gt;201&lt;/rec-number&gt;&lt;foreign-keys&gt;&lt;key app="EN" db-id="avr05stv7arzs9erswtvftvb5xwz5ew2prxr" timestamp="1489632638"&gt;201&lt;/key&gt;&lt;/foreign-keys&gt;&lt;ref-type name="Journal Article"&gt;17&lt;/ref-type&gt;&lt;contributors&gt;&lt;authors&gt;&lt;author&gt;Freisthler, Bridget&lt;/author&gt;&lt;author&gt;Bruce, Emily&lt;/author&gt;&lt;author&gt;Needell, Barbara&lt;/author&gt;&lt;/authors&gt;&lt;/contributors&gt;&lt;titles&gt;&lt;title&gt;Understanding the geospatial relationship of neighborhood characteristics and rates of maltreatment for black, hispanic, and white children&lt;/title&gt;&lt;secondary-title&gt;Social work&lt;/secondary-title&gt;&lt;/titles&gt;&lt;periodical&gt;&lt;full-title&gt;Social work&lt;/full-title&gt;&lt;/periodical&gt;&lt;pages&gt;7-16&lt;/pages&gt;&lt;volume&gt;52&lt;/volume&gt;&lt;number&gt;1&lt;/number&gt;&lt;dates&gt;&lt;year&gt;2007&lt;/year&gt;&lt;pub-dates&gt;&lt;date&gt;2007&lt;/date&gt;&lt;/pub-dates&gt;&lt;/dates&gt;&lt;isbn&gt;0037-8046&lt;/isbn&gt;&lt;accession-num&gt;MEDLINE:17388079&lt;/accession-num&gt;&lt;urls&gt;&lt;related-urls&gt;&lt;url&gt;&amp;lt;Go to ISI&amp;gt;://MEDLINE:17388079&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6)</w:t>
            </w:r>
            <w:r>
              <w:rPr>
                <w:rFonts w:eastAsia="Times New Roman" w:cs="Times New Roman"/>
                <w:color w:val="000000"/>
                <w:sz w:val="18"/>
                <w:szCs w:val="18"/>
                <w:lang w:eastAsia="en-AU"/>
              </w:rPr>
              <w:fldChar w:fldCharType="end"/>
            </w:r>
          </w:p>
        </w:tc>
        <w:tc>
          <w:tcPr>
            <w:tcW w:w="1417" w:type="dxa"/>
            <w:hideMark/>
          </w:tcPr>
          <w:p w14:paraId="3AE9AE94"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3 counties California, USA</w:t>
            </w:r>
          </w:p>
        </w:tc>
        <w:tc>
          <w:tcPr>
            <w:tcW w:w="1559" w:type="dxa"/>
            <w:hideMark/>
          </w:tcPr>
          <w:p w14:paraId="31DB494B"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ld maltreatment &amp; neglect</w:t>
            </w:r>
          </w:p>
        </w:tc>
        <w:tc>
          <w:tcPr>
            <w:tcW w:w="3544" w:type="dxa"/>
          </w:tcPr>
          <w:p w14:paraId="4497A0C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how neighbourhood characteristics are associated with rates of child maltreatment. Generalised Least Square Regression</w:t>
            </w:r>
          </w:p>
        </w:tc>
        <w:tc>
          <w:tcPr>
            <w:tcW w:w="3260" w:type="dxa"/>
          </w:tcPr>
          <w:p w14:paraId="0800E18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outlets positively association with child maltreatment.</w:t>
            </w:r>
          </w:p>
        </w:tc>
        <w:tc>
          <w:tcPr>
            <w:tcW w:w="2552" w:type="dxa"/>
          </w:tcPr>
          <w:p w14:paraId="24D8674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Data no child maltreatment likely reflects differential rates of reporting/surveillance.</w:t>
            </w:r>
          </w:p>
        </w:tc>
      </w:tr>
      <w:tr w:rsidR="00BF208C" w:rsidRPr="00526B2E" w14:paraId="62F48323" w14:textId="77777777" w:rsidTr="00596BD5">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560" w:type="dxa"/>
            <w:hideMark/>
          </w:tcPr>
          <w:p w14:paraId="5F3C96E7"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Freisthler et al 2008</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Freisthler&lt;/Author&gt;&lt;Year&gt;2008&lt;/Year&gt;&lt;RecNum&gt;202&lt;/RecNum&gt;&lt;DisplayText&gt;(237)&lt;/DisplayText&gt;&lt;record&gt;&lt;rec-number&gt;202&lt;/rec-number&gt;&lt;foreign-keys&gt;&lt;key app="EN" db-id="avr05stv7arzs9erswtvftvb5xwz5ew2prxr" timestamp="1489632639"&gt;202&lt;/key&gt;&lt;/foreign-keys&gt;&lt;ref-type name="Journal Article"&gt;17&lt;/ref-type&gt;&lt;contributors&gt;&lt;authors&gt;&lt;author&gt;Freisthler, Bridget&lt;/author&gt;&lt;author&gt;Gruenewald, Paul J.&lt;/author&gt;&lt;author&gt;Ring, Lori&lt;/author&gt;&lt;author&gt;LaScala, Elizabeth A.&lt;/author&gt;&lt;/authors&gt;&lt;/contributors&gt;&lt;titles&gt;&lt;title&gt;An ecological assessment of the population and environmental correlates of childhood accident, assault, and child abuse injuries&lt;/title&gt;&lt;secondary-title&gt;Alcoholism, clinical and experimental research&lt;/secondary-title&gt;&lt;/titles&gt;&lt;periodical&gt;&lt;full-title&gt;Alcoholism, clinical and experimental research&lt;/full-title&gt;&lt;/periodical&gt;&lt;pages&gt;1969-75&lt;/pages&gt;&lt;volume&gt;32&lt;/volume&gt;&lt;number&gt;11&lt;/number&gt;&lt;dates&gt;&lt;year&gt;2008&lt;/year&gt;&lt;pub-dates&gt;&lt;date&gt;2008 Nov (Epub 2008 Sep&lt;/date&gt;&lt;/pub-dates&gt;&lt;/dates&gt;&lt;isbn&gt;1530-0277&lt;/isbn&gt;&lt;accession-num&gt;MEDLINE:18782339&lt;/accession-num&gt;&lt;urls&gt;&lt;related-urls&gt;&lt;url&gt;&amp;lt;Go to ISI&amp;gt;://MEDLINE:18782339&lt;/url&gt;&lt;url&gt;http://onlinelibrary.wiley.com/store/10.1111/j.1530-0277.2008.00785.x/asset/j.1530-0277.2008.00785.x.pdf?v=1&amp;amp;t=iiim3lyh&amp;amp;s=bc1bd62ab18a16a92b871e13bd2b31eea8c83eb9&lt;/url&gt;&lt;/related-urls&gt;&lt;/urls&gt;&lt;custom1&gt;Accept&lt;/custom1&gt;&lt;custom2&gt;Accept&lt;/custom2&gt;&lt;electronic-resource-num&gt;10.1111/j.1530-0277.2008.00785.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7)</w:t>
            </w:r>
            <w:r>
              <w:rPr>
                <w:rFonts w:eastAsia="Times New Roman" w:cs="Times New Roman"/>
                <w:color w:val="000000"/>
                <w:sz w:val="18"/>
                <w:szCs w:val="18"/>
                <w:lang w:eastAsia="en-AU"/>
              </w:rPr>
              <w:fldChar w:fldCharType="end"/>
            </w:r>
          </w:p>
        </w:tc>
        <w:tc>
          <w:tcPr>
            <w:tcW w:w="1417" w:type="dxa"/>
            <w:hideMark/>
          </w:tcPr>
          <w:p w14:paraId="3276147B"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alifornia, USA</w:t>
            </w:r>
          </w:p>
        </w:tc>
        <w:tc>
          <w:tcPr>
            <w:tcW w:w="1559" w:type="dxa"/>
            <w:hideMark/>
          </w:tcPr>
          <w:p w14:paraId="76FC701F"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ld maltreatment &amp; neglect</w:t>
            </w:r>
          </w:p>
        </w:tc>
        <w:tc>
          <w:tcPr>
            <w:tcW w:w="3544" w:type="dxa"/>
          </w:tcPr>
          <w:p w14:paraId="4D66535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utlet density with child abuse and assault. Zero inflated/negative binomial regression.</w:t>
            </w:r>
          </w:p>
        </w:tc>
        <w:tc>
          <w:tcPr>
            <w:tcW w:w="3260" w:type="dxa"/>
          </w:tcPr>
          <w:p w14:paraId="69990B9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ensity of off-premise outlets related to all three outcomes: density of bars was associated with child assaults.</w:t>
            </w:r>
          </w:p>
        </w:tc>
        <w:tc>
          <w:tcPr>
            <w:tcW w:w="2552" w:type="dxa"/>
          </w:tcPr>
          <w:p w14:paraId="2F5ECD3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Data no child maltreatment likely reflects differential rates of reporting/surveillance.</w:t>
            </w:r>
          </w:p>
        </w:tc>
      </w:tr>
      <w:tr w:rsidR="00BF208C" w:rsidRPr="00526B2E" w14:paraId="56E8C7D7" w14:textId="77777777" w:rsidTr="00596BD5">
        <w:trPr>
          <w:trHeight w:val="822"/>
        </w:trPr>
        <w:tc>
          <w:tcPr>
            <w:cnfStyle w:val="001000000000" w:firstRow="0" w:lastRow="0" w:firstColumn="1" w:lastColumn="0" w:oddVBand="0" w:evenVBand="0" w:oddHBand="0" w:evenHBand="0" w:firstRowFirstColumn="0" w:firstRowLastColumn="0" w:lastRowFirstColumn="0" w:lastRowLastColumn="0"/>
            <w:tcW w:w="1560" w:type="dxa"/>
            <w:hideMark/>
          </w:tcPr>
          <w:p w14:paraId="5957B7B8"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iesbrecht et al 2015</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Giesbrecht&lt;/Author&gt;&lt;Year&gt;2015&lt;/Year&gt;&lt;RecNum&gt;203&lt;/RecNum&gt;&lt;DisplayText&gt;(238)&lt;/DisplayText&gt;&lt;record&gt;&lt;rec-number&gt;203&lt;/rec-number&gt;&lt;foreign-keys&gt;&lt;key app="EN" db-id="avr05stv7arzs9erswtvftvb5xwz5ew2prxr" timestamp="1489632640"&gt;203&lt;/key&gt;&lt;/foreign-keys&gt;&lt;ref-type name="Journal Article"&gt;17&lt;/ref-type&gt;&lt;contributors&gt;&lt;authors&gt;&lt;author&gt;Giesbrecht, Norman&lt;/author&gt;&lt;author&gt;Huguet, Nathalie&lt;/author&gt;&lt;author&gt;Ogden, Lauren&lt;/author&gt;&lt;author&gt;Kaplan, Mark S.&lt;/author&gt;&lt;author&gt;McFarland, Bentson H.&lt;/author&gt;&lt;author&gt;Caetano, Raul&lt;/author&gt;&lt;author&gt;Conner, Kenneth R.&lt;/author&gt;&lt;author&gt;Nolte, Kurt B.&lt;/author&gt;&lt;/authors&gt;&lt;/contributors&gt;&lt;titles&gt;&lt;title&gt;Acute alcohol use among suicide decedents in 14 US states: impacts of off-premise and on-premise alcohol outlet density&lt;/title&gt;&lt;secondary-title&gt;Addiction (Abingdon, England)&lt;/secondary-title&gt;&lt;/titles&gt;&lt;periodical&gt;&lt;full-title&gt;Addiction (Abingdon, England)&lt;/full-title&gt;&lt;/periodical&gt;&lt;pages&gt;300-7&lt;/pages&gt;&lt;volume&gt;110&lt;/volume&gt;&lt;number&gt;2&lt;/number&gt;&lt;dates&gt;&lt;year&gt;2015&lt;/year&gt;&lt;pub-dates&gt;&lt;date&gt;2015 Feb (Epub 2014 Nov&lt;/date&gt;&lt;/pub-dates&gt;&lt;/dates&gt;&lt;isbn&gt;1360-0443&lt;/isbn&gt;&lt;accession-num&gt;MEDLINE:25310999&lt;/accession-num&gt;&lt;urls&gt;&lt;related-urls&gt;&lt;url&gt;&amp;lt;Go to ISI&amp;gt;://MEDLINE:25310999&lt;/url&gt;&lt;url&gt;http://onlinelibrary.wiley.com/store/10.1111/add.12762/asset/add12762.pdf?v=1&amp;amp;t=iiim40x0&amp;amp;s=306b9b72ef6ca1fdcc4094f103ba8192609cc078&lt;/url&gt;&lt;/related-urls&gt;&lt;/urls&gt;&lt;custom1&gt;Accept&lt;/custom1&gt;&lt;custom2&gt;Accept&lt;/custom2&gt;&lt;electronic-resource-num&gt;10.1111/add.1276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8)</w:t>
            </w:r>
            <w:r>
              <w:rPr>
                <w:rFonts w:eastAsia="Times New Roman" w:cs="Times New Roman"/>
                <w:color w:val="000000"/>
                <w:sz w:val="18"/>
                <w:szCs w:val="18"/>
                <w:lang w:eastAsia="en-AU"/>
              </w:rPr>
              <w:fldChar w:fldCharType="end"/>
            </w:r>
          </w:p>
        </w:tc>
        <w:tc>
          <w:tcPr>
            <w:tcW w:w="1417" w:type="dxa"/>
            <w:hideMark/>
          </w:tcPr>
          <w:p w14:paraId="152FFE2A"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14 States, USA</w:t>
            </w:r>
          </w:p>
        </w:tc>
        <w:tc>
          <w:tcPr>
            <w:tcW w:w="1559" w:type="dxa"/>
            <w:hideMark/>
          </w:tcPr>
          <w:p w14:paraId="6D364F72"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ortality (Suicide)</w:t>
            </w:r>
          </w:p>
        </w:tc>
        <w:tc>
          <w:tcPr>
            <w:tcW w:w="3544" w:type="dxa"/>
          </w:tcPr>
          <w:p w14:paraId="5792BF79"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death by suicide. Used BAC taken from a national violent death registry. Hierarchical linear logistic regressions.</w:t>
            </w:r>
          </w:p>
        </w:tc>
        <w:tc>
          <w:tcPr>
            <w:tcW w:w="3260" w:type="dxa"/>
          </w:tcPr>
          <w:p w14:paraId="33C876ED"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outlet density positively associated with alcohol-related (BAC &gt; 0) suicides among men: On-premise outlet density positively associated with alcohol-related suicides (BAC &gt; 0 and BAC &gt; 0.08) alcohol-consumption among men.</w:t>
            </w:r>
          </w:p>
        </w:tc>
        <w:tc>
          <w:tcPr>
            <w:tcW w:w="2552" w:type="dxa"/>
          </w:tcPr>
          <w:p w14:paraId="2C87202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ot all suicides are BAC tested, BAC testing varies amongst the 14 states.</w:t>
            </w:r>
          </w:p>
        </w:tc>
      </w:tr>
      <w:tr w:rsidR="00BF208C" w:rsidRPr="00526B2E" w14:paraId="2178EF5F" w14:textId="77777777" w:rsidTr="00596BD5">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560" w:type="dxa"/>
            <w:hideMark/>
          </w:tcPr>
          <w:p w14:paraId="3B4756E0"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Goldstick et al </w:t>
            </w:r>
            <w:r>
              <w:rPr>
                <w:rFonts w:eastAsia="Times New Roman" w:cs="Times New Roman"/>
                <w:color w:val="000000"/>
                <w:sz w:val="18"/>
                <w:szCs w:val="18"/>
                <w:lang w:eastAsia="en-AU"/>
              </w:rPr>
              <w:t xml:space="preserve">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Goldstick&lt;/Author&gt;&lt;Year&gt;2015&lt;/Year&gt;&lt;RecNum&gt;204&lt;/RecNum&gt;&lt;DisplayText&gt;(239)&lt;/DisplayText&gt;&lt;record&gt;&lt;rec-number&gt;204&lt;/rec-number&gt;&lt;foreign-keys&gt;&lt;key app="EN" db-id="avr05stv7arzs9erswtvftvb5xwz5ew2prxr" timestamp="1489632641"&gt;204&lt;/key&gt;&lt;/foreign-keys&gt;&lt;ref-type name="Journal Article"&gt;17&lt;/ref-type&gt;&lt;contributors&gt;&lt;authors&gt;&lt;author&gt;Goldstick, Jason E.&lt;/author&gt;&lt;author&gt;Brenner, Allison B.&lt;/author&gt;&lt;author&gt;Lipton, Robert I.&lt;/author&gt;&lt;author&gt;Mistry, Ritesh&lt;/author&gt;&lt;author&gt;Aiyer, Sophie M.&lt;/author&gt;&lt;author&gt;Reischl, Thomas M.&lt;/author&gt;&lt;author&gt;Zimmerman, Marc A.&lt;/author&gt;&lt;/authors&gt;&lt;/contributors&gt;&lt;titles&gt;&lt;title&gt;A Spatial Analysis of Heterogeneity in the Link Between Alcohol Outlets and Assault Victimization: Differences Across Victim Subpopulations&lt;/title&gt;&lt;secondary-title&gt;Violence and victims&lt;/secondary-title&gt;&lt;/titles&gt;&lt;periodical&gt;&lt;full-title&gt;Violence and victims&lt;/full-title&gt;&lt;/periodical&gt;&lt;pages&gt;649-62&lt;/pages&gt;&lt;volume&gt;30&lt;/volume&gt;&lt;number&gt;4&lt;/number&gt;&lt;dates&gt;&lt;year&gt;2015&lt;/year&gt;&lt;pub-dates&gt;&lt;date&gt;2015&lt;/date&gt;&lt;/pub-dates&gt;&lt;/dates&gt;&lt;isbn&gt;0886-6708&lt;/isbn&gt;&lt;accession-num&gt;MEDLINE:26159914&lt;/accession-num&gt;&lt;urls&gt;&lt;related-urls&gt;&lt;url&gt;&amp;lt;Go to ISI&amp;gt;://MEDLINE:26159914&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39)</w:t>
            </w:r>
            <w:r>
              <w:rPr>
                <w:rFonts w:eastAsia="Times New Roman" w:cs="Times New Roman"/>
                <w:color w:val="000000"/>
                <w:sz w:val="18"/>
                <w:szCs w:val="18"/>
                <w:lang w:eastAsia="en-AU"/>
              </w:rPr>
              <w:fldChar w:fldCharType="end"/>
            </w:r>
          </w:p>
        </w:tc>
        <w:tc>
          <w:tcPr>
            <w:tcW w:w="1417" w:type="dxa"/>
            <w:hideMark/>
          </w:tcPr>
          <w:p w14:paraId="3ADCAC1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Flint, USA</w:t>
            </w:r>
          </w:p>
        </w:tc>
        <w:tc>
          <w:tcPr>
            <w:tcW w:w="1559" w:type="dxa"/>
            <w:hideMark/>
          </w:tcPr>
          <w:p w14:paraId="3EC1AFBD"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277FBBE8"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utlets and assaults. Poisson point-level spatial modelling.</w:t>
            </w:r>
          </w:p>
        </w:tc>
        <w:tc>
          <w:tcPr>
            <w:tcW w:w="3260" w:type="dxa"/>
          </w:tcPr>
          <w:p w14:paraId="6A58696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Both density measures associated with increased assault across the three sub-populations with exception that juvenile assault rate does not increase with increased on-premise density: effects larger for </w:t>
            </w:r>
            <w:proofErr w:type="gramStart"/>
            <w:r w:rsidRPr="00526B2E">
              <w:rPr>
                <w:rFonts w:eastAsia="Times New Roman" w:cs="Times New Roman"/>
                <w:color w:val="000000"/>
                <w:sz w:val="18"/>
                <w:szCs w:val="18"/>
                <w:lang w:eastAsia="en-AU"/>
              </w:rPr>
              <w:t>off-premise</w:t>
            </w:r>
            <w:proofErr w:type="gramEnd"/>
            <w:r w:rsidRPr="00526B2E">
              <w:rPr>
                <w:rFonts w:eastAsia="Times New Roman" w:cs="Times New Roman"/>
                <w:color w:val="000000"/>
                <w:sz w:val="18"/>
                <w:szCs w:val="18"/>
                <w:lang w:eastAsia="en-AU"/>
              </w:rPr>
              <w:t xml:space="preserve"> than on-premise. Effect was greater for white than black assault victims.</w:t>
            </w:r>
          </w:p>
        </w:tc>
        <w:tc>
          <w:tcPr>
            <w:tcW w:w="2552" w:type="dxa"/>
          </w:tcPr>
          <w:p w14:paraId="5CCF8D9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2D2EA60B" w14:textId="77777777" w:rsidTr="00596BD5">
        <w:trPr>
          <w:trHeight w:val="675"/>
        </w:trPr>
        <w:tc>
          <w:tcPr>
            <w:cnfStyle w:val="001000000000" w:firstRow="0" w:lastRow="0" w:firstColumn="1" w:lastColumn="0" w:oddVBand="0" w:evenVBand="0" w:oddHBand="0" w:evenHBand="0" w:firstRowFirstColumn="0" w:firstRowLastColumn="0" w:lastRowFirstColumn="0" w:lastRowLastColumn="0"/>
            <w:tcW w:w="1560" w:type="dxa"/>
            <w:hideMark/>
          </w:tcPr>
          <w:p w14:paraId="3783C47D"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orman et al 2005</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Gorman&lt;/Author&gt;&lt;Year&gt;2005&lt;/Year&gt;&lt;RecNum&gt;205&lt;/RecNum&gt;&lt;DisplayText&gt;(240)&lt;/DisplayText&gt;&lt;record&gt;&lt;rec-number&gt;205&lt;/rec-number&gt;&lt;foreign-keys&gt;&lt;key app="EN" db-id="avr05stv7arzs9erswtvftvb5xwz5ew2prxr" timestamp="1489632643"&gt;205&lt;/key&gt;&lt;/foreign-keys&gt;&lt;ref-type name="Journal Article"&gt;17&lt;/ref-type&gt;&lt;contributors&gt;&lt;authors&gt;&lt;author&gt;Gorman, D. M.&lt;/author&gt;&lt;author&gt;Zhu, Li&lt;/author&gt;&lt;author&gt;Horel, Scott&lt;/author&gt;&lt;/authors&gt;&lt;/contributors&gt;&lt;titles&gt;&lt;title&gt;Drug &amp;apos;hot-spots&amp;apos;, alcohol availability and violence&lt;/title&gt;&lt;secondary-title&gt;Drug and alcohol review&lt;/secondary-title&gt;&lt;/titles&gt;&lt;periodical&gt;&lt;full-title&gt;Drug and alcohol review&lt;/full-title&gt;&lt;/periodical&gt;&lt;pages&gt;507-13&lt;/pages&gt;&lt;volume&gt;24&lt;/volume&gt;&lt;number&gt;6&lt;/number&gt;&lt;dates&gt;&lt;year&gt;2005&lt;/year&gt;&lt;pub-dates&gt;&lt;date&gt;2005&lt;/date&gt;&lt;/pub-dates&gt;&lt;/dates&gt;&lt;isbn&gt;0959-5236&lt;/isbn&gt;&lt;accession-num&gt;MEDLINE:16361207&lt;/accession-num&gt;&lt;urls&gt;&lt;related-urls&gt;&lt;url&gt;&amp;lt;Go to ISI&amp;gt;://MEDLINE:16361207&lt;/url&gt;&lt;url&gt;http://onlinelibrary.wiley.com/store/10.1080/09595230500292946/asset/09595230500292946.pdf?v=1&amp;amp;t=iiim4609&amp;amp;s=1aa1e6e547df92a234b5f0d214b89cd81d0208ae&lt;/url&gt;&lt;/related-urls&gt;&lt;/urls&gt;&lt;custom1&gt;Accept&lt;/custom1&gt;&lt;custom2&gt;Accept&lt;/custom2&gt;&lt;electronic-resource-num&gt;10.1080/09595230500292946&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0)</w:t>
            </w:r>
            <w:r>
              <w:rPr>
                <w:rFonts w:eastAsia="Times New Roman" w:cs="Times New Roman"/>
                <w:color w:val="000000"/>
                <w:sz w:val="18"/>
                <w:szCs w:val="18"/>
                <w:lang w:eastAsia="en-AU"/>
              </w:rPr>
              <w:fldChar w:fldCharType="end"/>
            </w:r>
          </w:p>
        </w:tc>
        <w:tc>
          <w:tcPr>
            <w:tcW w:w="1417" w:type="dxa"/>
            <w:hideMark/>
          </w:tcPr>
          <w:p w14:paraId="5515B2F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Houston, USA</w:t>
            </w:r>
          </w:p>
        </w:tc>
        <w:tc>
          <w:tcPr>
            <w:tcW w:w="1559" w:type="dxa"/>
            <w:hideMark/>
          </w:tcPr>
          <w:p w14:paraId="3C80B455"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3092F699"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alcohol and drug availability on crime. </w:t>
            </w:r>
            <w:r>
              <w:rPr>
                <w:rFonts w:eastAsia="Times New Roman" w:cs="Times New Roman"/>
                <w:color w:val="000000"/>
                <w:sz w:val="18"/>
                <w:szCs w:val="18"/>
                <w:lang w:eastAsia="en-AU"/>
              </w:rPr>
              <w:t>Spatial regression models</w:t>
            </w:r>
            <w:r w:rsidRPr="00526B2E">
              <w:rPr>
                <w:rFonts w:eastAsia="Times New Roman" w:cs="Times New Roman"/>
                <w:color w:val="000000"/>
                <w:sz w:val="18"/>
                <w:szCs w:val="18"/>
                <w:lang w:eastAsia="en-AU"/>
              </w:rPr>
              <w:t>.</w:t>
            </w:r>
          </w:p>
        </w:tc>
        <w:tc>
          <w:tcPr>
            <w:tcW w:w="3260" w:type="dxa"/>
          </w:tcPr>
          <w:p w14:paraId="110B1DA2"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density in the target census tract only significant predictor once drug availability added to the model.</w:t>
            </w:r>
          </w:p>
        </w:tc>
        <w:tc>
          <w:tcPr>
            <w:tcW w:w="2552" w:type="dxa"/>
          </w:tcPr>
          <w:p w14:paraId="727C7F5A"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4135691F" w14:textId="77777777" w:rsidTr="00596BD5">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1560" w:type="dxa"/>
            <w:hideMark/>
          </w:tcPr>
          <w:p w14:paraId="71A4C1B2"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roff 2014</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Groff&lt;/Author&gt;&lt;Year&gt;2014&lt;/Year&gt;&lt;RecNum&gt;206&lt;/RecNum&gt;&lt;DisplayText&gt;(241)&lt;/DisplayText&gt;&lt;record&gt;&lt;rec-number&gt;206&lt;/rec-number&gt;&lt;foreign-keys&gt;&lt;key app="EN" db-id="avr05stv7arzs9erswtvftvb5xwz5ew2prxr" timestamp="1489632644"&gt;206&lt;/key&gt;&lt;/foreign-keys&gt;&lt;ref-type name="Journal Article"&gt;17&lt;/ref-type&gt;&lt;contributors&gt;&lt;authors&gt;&lt;author&gt;Groff, E. R.&lt;/author&gt;&lt;/authors&gt;&lt;/contributors&gt;&lt;titles&gt;&lt;title&gt;Quantifying the Exposure of Street Segments to Drinking Places Nearby&lt;/title&gt;&lt;secondary-title&gt;Journal of Quantitative Criminology&lt;/secondary-title&gt;&lt;/titles&gt;&lt;periodical&gt;&lt;full-title&gt;Journal of Quantitative Criminology&lt;/full-title&gt;&lt;/periodical&gt;&lt;pages&gt;527-548&lt;/pages&gt;&lt;volume&gt;30&lt;/volume&gt;&lt;number&gt;3&lt;/number&gt;&lt;dates&gt;&lt;year&gt;2014&lt;/year&gt;&lt;pub-dates&gt;&lt;date&gt;Sep&lt;/date&gt;&lt;/pub-dates&gt;&lt;/dates&gt;&lt;isbn&gt;0748-4518&lt;/isbn&gt;&lt;accession-num&gt;WOS:000340679800007&lt;/accession-num&gt;&lt;urls&gt;&lt;related-urls&gt;&lt;url&gt;&amp;lt;Go to ISI&amp;gt;://WOS:000340679800007&lt;/url&gt;&lt;url&gt;http://download.springer.com/static/pdf/220/art%253A10.1007%252Fs10940-013-9213-2.pdf?originUrl=http%3A%2F%2Flink.springer.com%2Farticle%2F10.1007%2Fs10940-013-9213-2&amp;amp;token2=exp=1450863779~acl=%2Fstatic%2Fpdf%2F220%2Fart%25253A10.1007%25252Fs10940-013-9213-2.pdf%3ForiginUrl%3Dhttp%253A%252F%252Flink.springer.com%252Farticle%252F10.1007%252Fs10940-013-9213-2*~hmac=0b8630420595d97a9132bad0030712ae32daf021487dc4f9d4dd2a84da84f675&lt;/url&gt;&lt;/related-urls&gt;&lt;/urls&gt;&lt;custom1&gt;Accept&lt;/custom1&gt;&lt;custom2&gt;Accept&lt;/custom2&gt;&lt;electronic-resource-num&gt;10.1007/s10940-013-9213-2&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1)</w:t>
            </w:r>
            <w:r>
              <w:rPr>
                <w:rFonts w:eastAsia="Times New Roman" w:cs="Times New Roman"/>
                <w:color w:val="000000"/>
                <w:sz w:val="18"/>
                <w:szCs w:val="18"/>
                <w:lang w:eastAsia="en-AU"/>
              </w:rPr>
              <w:fldChar w:fldCharType="end"/>
            </w:r>
          </w:p>
        </w:tc>
        <w:tc>
          <w:tcPr>
            <w:tcW w:w="1417" w:type="dxa"/>
            <w:hideMark/>
          </w:tcPr>
          <w:p w14:paraId="58A7B15D"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eattle, USA</w:t>
            </w:r>
          </w:p>
        </w:tc>
        <w:tc>
          <w:tcPr>
            <w:tcW w:w="1559" w:type="dxa"/>
            <w:hideMark/>
          </w:tcPr>
          <w:p w14:paraId="344C259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684BAFE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how crime occurred in street segments with different number of outlets. Zero-inflated negative binomial regressions.</w:t>
            </w:r>
          </w:p>
        </w:tc>
        <w:tc>
          <w:tcPr>
            <w:tcW w:w="3260" w:type="dxa"/>
          </w:tcPr>
          <w:p w14:paraId="3AA92AA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Higher outlets per street segment increased crime.</w:t>
            </w:r>
          </w:p>
        </w:tc>
        <w:tc>
          <w:tcPr>
            <w:tcW w:w="2552" w:type="dxa"/>
          </w:tcPr>
          <w:p w14:paraId="06D55548"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data.</w:t>
            </w:r>
          </w:p>
        </w:tc>
      </w:tr>
      <w:tr w:rsidR="00BF208C" w:rsidRPr="00526B2E" w14:paraId="39887C5D" w14:textId="77777777" w:rsidTr="00596BD5">
        <w:trPr>
          <w:trHeight w:val="748"/>
        </w:trPr>
        <w:tc>
          <w:tcPr>
            <w:cnfStyle w:val="001000000000" w:firstRow="0" w:lastRow="0" w:firstColumn="1" w:lastColumn="0" w:oddVBand="0" w:evenVBand="0" w:oddHBand="0" w:evenHBand="0" w:firstRowFirstColumn="0" w:firstRowLastColumn="0" w:lastRowFirstColumn="0" w:lastRowLastColumn="0"/>
            <w:tcW w:w="1560" w:type="dxa"/>
            <w:hideMark/>
          </w:tcPr>
          <w:p w14:paraId="390EAC6B"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lastRenderedPageBreak/>
              <w:t xml:space="preserve">Groff &amp; </w:t>
            </w:r>
            <w:r w:rsidRPr="00526B2E">
              <w:rPr>
                <w:rFonts w:cs="Segoe UI"/>
                <w:sz w:val="18"/>
                <w:szCs w:val="18"/>
              </w:rPr>
              <w:t>Lockwood</w:t>
            </w:r>
            <w:r w:rsidRPr="00526B2E">
              <w:rPr>
                <w:rFonts w:eastAsia="Times New Roman" w:cs="Times New Roman"/>
                <w:color w:val="000000"/>
                <w:sz w:val="18"/>
                <w:szCs w:val="18"/>
                <w:lang w:eastAsia="en-AU"/>
              </w:rPr>
              <w:t xml:space="preserve"> 2014</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Groff&lt;/Author&gt;&lt;Year&gt;2014&lt;/Year&gt;&lt;RecNum&gt;207&lt;/RecNum&gt;&lt;DisplayText&gt;(242)&lt;/DisplayText&gt;&lt;record&gt;&lt;rec-number&gt;207&lt;/rec-number&gt;&lt;foreign-keys&gt;&lt;key app="EN" db-id="avr05stv7arzs9erswtvftvb5xwz5ew2prxr" timestamp="1489632645"&gt;207&lt;/key&gt;&lt;/foreign-keys&gt;&lt;ref-type name="Journal Article"&gt;17&lt;/ref-type&gt;&lt;contributors&gt;&lt;authors&gt;&lt;author&gt;Groff, E. R.&lt;/author&gt;&lt;author&gt;Lockwood, B.&lt;/author&gt;&lt;/authors&gt;&lt;/contributors&gt;&lt;titles&gt;&lt;title&gt;Criminogenic Facilities and Crime across Street Segments in Philadelphia Uncovering Evidence about the Spatial Extent of Facility Influence&lt;/title&gt;&lt;secondary-title&gt;Journal of Research in Crime and Delinquency&lt;/secondary-title&gt;&lt;/titles&gt;&lt;periodical&gt;&lt;full-title&gt;Journal of Research in Crime and Delinquency&lt;/full-title&gt;&lt;/periodical&gt;&lt;pages&gt;277-314&lt;/pages&gt;&lt;volume&gt;51&lt;/volume&gt;&lt;number&gt;3&lt;/number&gt;&lt;dates&gt;&lt;year&gt;2014&lt;/year&gt;&lt;pub-dates&gt;&lt;date&gt;May&lt;/date&gt;&lt;/pub-dates&gt;&lt;/dates&gt;&lt;isbn&gt;0022-4278&lt;/isbn&gt;&lt;accession-num&gt;WOS:000333614400002&lt;/accession-num&gt;&lt;urls&gt;&lt;related-urls&gt;&lt;url&gt;&amp;lt;Go to ISI&amp;gt;://WOS:000333614400002&lt;/url&gt;&lt;url&gt;http://jrc.sagepub.com/content/51/3/277.full.pdf&lt;/url&gt;&lt;/related-urls&gt;&lt;/urls&gt;&lt;custom1&gt;Accept&lt;/custom1&gt;&lt;custom2&gt;Accept&lt;/custom2&gt;&lt;electronic-resource-num&gt;10.1177/0022427813512494&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2)</w:t>
            </w:r>
            <w:r>
              <w:rPr>
                <w:rFonts w:eastAsia="Times New Roman" w:cs="Times New Roman"/>
                <w:color w:val="000000"/>
                <w:sz w:val="18"/>
                <w:szCs w:val="18"/>
                <w:lang w:eastAsia="en-AU"/>
              </w:rPr>
              <w:fldChar w:fldCharType="end"/>
            </w:r>
          </w:p>
        </w:tc>
        <w:tc>
          <w:tcPr>
            <w:tcW w:w="1417" w:type="dxa"/>
            <w:hideMark/>
          </w:tcPr>
          <w:p w14:paraId="02F95CC4"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Philadelphia, USA</w:t>
            </w:r>
          </w:p>
        </w:tc>
        <w:tc>
          <w:tcPr>
            <w:tcW w:w="1559" w:type="dxa"/>
            <w:hideMark/>
          </w:tcPr>
          <w:p w14:paraId="33688127"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 &amp; General Crime</w:t>
            </w:r>
          </w:p>
        </w:tc>
        <w:tc>
          <w:tcPr>
            <w:tcW w:w="3544" w:type="dxa"/>
          </w:tcPr>
          <w:p w14:paraId="4B2F869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exposure to five street characteristics (including bars) and crime. Negative binomial regression.</w:t>
            </w:r>
          </w:p>
        </w:tc>
        <w:tc>
          <w:tcPr>
            <w:tcW w:w="3260" w:type="dxa"/>
          </w:tcPr>
          <w:p w14:paraId="794C36E2"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posure to bars was positively associated with all three crime types at all distance thresholds - greatest effect for disorder crime.</w:t>
            </w:r>
          </w:p>
        </w:tc>
        <w:tc>
          <w:tcPr>
            <w:tcW w:w="2552" w:type="dxa"/>
          </w:tcPr>
          <w:p w14:paraId="7BE273F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Spatial autocorrelation not robustly controlled.</w:t>
            </w:r>
          </w:p>
        </w:tc>
      </w:tr>
      <w:tr w:rsidR="00BF208C" w:rsidRPr="00526B2E" w14:paraId="0447DE14" w14:textId="77777777" w:rsidTr="00596BD5">
        <w:trPr>
          <w:cnfStyle w:val="000000100000" w:firstRow="0" w:lastRow="0" w:firstColumn="0" w:lastColumn="0" w:oddVBand="0" w:evenVBand="0" w:oddHBand="1"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1560" w:type="dxa"/>
            <w:hideMark/>
          </w:tcPr>
          <w:p w14:paraId="4417D254"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rubesic et al 2011</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besic&lt;/Author&gt;&lt;Year&gt;2011&lt;/Year&gt;&lt;RecNum&gt;208&lt;/RecNum&gt;&lt;DisplayText&gt;(141)&lt;/DisplayText&gt;&lt;record&gt;&lt;rec-number&gt;208&lt;/rec-number&gt;&lt;foreign-keys&gt;&lt;key app="EN" db-id="avr05stv7arzs9erswtvftvb5xwz5ew2prxr" timestamp="1489632646"&gt;208&lt;/key&gt;&lt;/foreign-keys&gt;&lt;ref-type name="Journal Article"&gt;17&lt;/ref-type&gt;&lt;contributors&gt;&lt;authors&gt;&lt;author&gt;Grubesic, Tony H.&lt;/author&gt;&lt;author&gt;Pridemore, William Alex&lt;/author&gt;&lt;/authors&gt;&lt;/contributors&gt;&lt;titles&gt;&lt;title&gt;Alcohol outlets and clusters of violence&lt;/title&gt;&lt;secondary-title&gt;International journal of health geographics&lt;/secondary-title&gt;&lt;/titles&gt;&lt;periodical&gt;&lt;full-title&gt;International journal of health geographics&lt;/full-title&gt;&lt;/periodical&gt;&lt;pages&gt;30&lt;/pages&gt;&lt;volume&gt;10&lt;/volume&gt;&lt;dates&gt;&lt;year&gt;2011&lt;/year&gt;&lt;pub-dates&gt;&lt;date&gt;2011&lt;/date&gt;&lt;/pub-dates&gt;&lt;/dates&gt;&lt;isbn&gt;1476-072X&lt;/isbn&gt;&lt;accession-num&gt;MEDLINE:21542932&lt;/accession-num&gt;&lt;urls&gt;&lt;related-urls&gt;&lt;url&gt;&amp;lt;Go to ISI&amp;gt;://MEDLINE:21542932&lt;/url&gt;&lt;url&gt;http://www.ncbi.nlm.nih.gov/pmc/articles/PMC3098133/pdf/1476-072X-10-30.pdf&lt;/url&gt;&lt;/related-urls&gt;&lt;/urls&gt;&lt;custom1&gt;Accept&lt;/custom1&gt;&lt;custom2&gt;Accept&lt;/custom2&gt;&lt;electronic-resource-num&gt;10.1186/1476-072x-10-30&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41)</w:t>
            </w:r>
            <w:r>
              <w:rPr>
                <w:rFonts w:eastAsia="Times New Roman" w:cs="Times New Roman"/>
                <w:color w:val="000000"/>
                <w:sz w:val="18"/>
                <w:szCs w:val="18"/>
                <w:lang w:eastAsia="en-AU"/>
              </w:rPr>
              <w:fldChar w:fldCharType="end"/>
            </w:r>
          </w:p>
        </w:tc>
        <w:tc>
          <w:tcPr>
            <w:tcW w:w="1417" w:type="dxa"/>
            <w:hideMark/>
          </w:tcPr>
          <w:p w14:paraId="60ECB27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incinnati, USA</w:t>
            </w:r>
          </w:p>
        </w:tc>
        <w:tc>
          <w:tcPr>
            <w:tcW w:w="1559" w:type="dxa"/>
            <w:hideMark/>
          </w:tcPr>
          <w:p w14:paraId="7388344F"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4B4B9EC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Calculated outlet agglomerations and then predicted expected violence around those clusters and different distances. </w:t>
            </w:r>
          </w:p>
        </w:tc>
        <w:tc>
          <w:tcPr>
            <w:tcW w:w="3260" w:type="dxa"/>
          </w:tcPr>
          <w:p w14:paraId="2F181217"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ssaultive violence has a propensity to cluster around agglomerations of alcohol outlets. This spatial relationship varies by distance and is also related to the characteristics of the alcohol outlet agglomeration.</w:t>
            </w:r>
          </w:p>
        </w:tc>
        <w:tc>
          <w:tcPr>
            <w:tcW w:w="2552" w:type="dxa"/>
          </w:tcPr>
          <w:p w14:paraId="497ABA3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data, although clustering approach reduces some of the likely biases.</w:t>
            </w:r>
          </w:p>
        </w:tc>
      </w:tr>
      <w:tr w:rsidR="00BF208C" w:rsidRPr="00526B2E" w14:paraId="3D53412C" w14:textId="77777777" w:rsidTr="00596BD5">
        <w:trPr>
          <w:trHeight w:val="815"/>
        </w:trPr>
        <w:tc>
          <w:tcPr>
            <w:cnfStyle w:val="001000000000" w:firstRow="0" w:lastRow="0" w:firstColumn="1" w:lastColumn="0" w:oddVBand="0" w:evenVBand="0" w:oddHBand="0" w:evenHBand="0" w:firstRowFirstColumn="0" w:firstRowLastColumn="0" w:lastRowFirstColumn="0" w:lastRowLastColumn="0"/>
            <w:tcW w:w="1560" w:type="dxa"/>
            <w:hideMark/>
          </w:tcPr>
          <w:p w14:paraId="541F5AEA"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Grubesic et al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besic&lt;/Author&gt;&lt;Year&gt;2013&lt;/Year&gt;&lt;RecNum&gt;209&lt;/RecNum&gt;&lt;DisplayText&gt;(102)&lt;/DisplayText&gt;&lt;record&gt;&lt;rec-number&gt;209&lt;/rec-number&gt;&lt;foreign-keys&gt;&lt;key app="EN" db-id="avr05stv7arzs9erswtvftvb5xwz5ew2prxr" timestamp="1489632648"&gt;209&lt;/key&gt;&lt;/foreign-keys&gt;&lt;ref-type name="Journal Article"&gt;17&lt;/ref-type&gt;&lt;contributors&gt;&lt;authors&gt;&lt;author&gt;Grubesic, Tony H.&lt;/author&gt;&lt;author&gt;Pridemore, William Alex&lt;/author&gt;&lt;author&gt;Williams, Dominique A.&lt;/author&gt;&lt;author&gt;Philip-Tabb, Loni&lt;/author&gt;&lt;/authors&gt;&lt;/contributors&gt;&lt;titles&gt;&lt;title&gt;Alcohol outlet density and violence: the role of risky retailers and alcohol-related expenditures&lt;/title&gt;&lt;secondary-title&gt;Alcohol and alcoholism (Oxford, Oxfordshire)&lt;/secondary-title&gt;&lt;/titles&gt;&lt;periodical&gt;&lt;full-title&gt;Alcohol and alcoholism (Oxford, Oxfordshire)&lt;/full-title&gt;&lt;/periodical&gt;&lt;pages&gt;613-9&lt;/pages&gt;&lt;volume&gt;48&lt;/volume&gt;&lt;number&gt;5&lt;/number&gt;&lt;dates&gt;&lt;year&gt;2013&lt;/year&gt;&lt;pub-dates&gt;&lt;date&gt;2013 (Epub 2013 Jun&lt;/date&gt;&lt;/pub-dates&gt;&lt;/dates&gt;&lt;isbn&gt;1464-3502&lt;/isbn&gt;&lt;accession-num&gt;MEDLINE:23797279&lt;/accession-num&gt;&lt;urls&gt;&lt;related-urls&gt;&lt;url&gt;&amp;lt;Go to ISI&amp;gt;://MEDLINE:23797279&lt;/url&gt;&lt;url&gt;http://alcalc.oxfordjournals.org/content/alcalc/48/5/613.full.pdf&lt;/url&gt;&lt;/related-urls&gt;&lt;/urls&gt;&lt;custom1&gt;Accept&lt;/custom1&gt;&lt;custom2&gt;Accept&lt;/custom2&gt;&lt;electronic-resource-num&gt;10.1093/alcalc/agt055&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2)</w:t>
            </w:r>
            <w:r>
              <w:rPr>
                <w:rFonts w:eastAsia="Times New Roman" w:cs="Times New Roman"/>
                <w:color w:val="000000"/>
                <w:sz w:val="18"/>
                <w:szCs w:val="18"/>
                <w:lang w:eastAsia="en-AU"/>
              </w:rPr>
              <w:fldChar w:fldCharType="end"/>
            </w:r>
          </w:p>
        </w:tc>
        <w:tc>
          <w:tcPr>
            <w:tcW w:w="1417" w:type="dxa"/>
            <w:hideMark/>
          </w:tcPr>
          <w:p w14:paraId="51EF9EF2"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Philadelphia, USA</w:t>
            </w:r>
          </w:p>
        </w:tc>
        <w:tc>
          <w:tcPr>
            <w:tcW w:w="1559" w:type="dxa"/>
            <w:hideMark/>
          </w:tcPr>
          <w:p w14:paraId="70B17EE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645D7D3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between alcohol outlet density and violence. Controlled for alcohol expenditures and non-alcohol-related retail density as well as neighbourhood characteristics. Spatial and negative binomial regression.</w:t>
            </w:r>
          </w:p>
        </w:tc>
        <w:tc>
          <w:tcPr>
            <w:tcW w:w="3260" w:type="dxa"/>
          </w:tcPr>
          <w:p w14:paraId="71989997"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Total and off-premise outlet densities significantly related to aggravated assaults.</w:t>
            </w:r>
          </w:p>
        </w:tc>
        <w:tc>
          <w:tcPr>
            <w:tcW w:w="2552" w:type="dxa"/>
          </w:tcPr>
          <w:p w14:paraId="0649191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urvey measure of alcohol expenditure is a proxy for an alcohol sales measurement. System of licensing means an unclear measure of off-premise outlets and on-premise outlets includes outlets that can sell beer for takeaway.</w:t>
            </w:r>
          </w:p>
        </w:tc>
      </w:tr>
      <w:tr w:rsidR="00BF208C" w:rsidRPr="00526B2E" w14:paraId="6F7A0818" w14:textId="77777777" w:rsidTr="00596BD5">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560" w:type="dxa"/>
            <w:hideMark/>
          </w:tcPr>
          <w:p w14:paraId="3DF7FDF7"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ruenewald et al 2006</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enewald&lt;/Author&gt;&lt;Year&gt;2006&lt;/Year&gt;&lt;RecNum&gt;210&lt;/RecNum&gt;&lt;DisplayText&gt;(103)&lt;/DisplayText&gt;&lt;record&gt;&lt;rec-number&gt;210&lt;/rec-number&gt;&lt;foreign-keys&gt;&lt;key app="EN" db-id="avr05stv7arzs9erswtvftvb5xwz5ew2prxr" timestamp="1489632649"&gt;210&lt;/key&gt;&lt;/foreign-keys&gt;&lt;ref-type name="Journal Article"&gt;17&lt;/ref-type&gt;&lt;contributors&gt;&lt;authors&gt;&lt;author&gt;Gruenewald, Paul J.&lt;/author&gt;&lt;author&gt;Freisthler, Bridget&lt;/author&gt;&lt;author&gt;Remer, Lillian&lt;/author&gt;&lt;author&gt;Lascala, Elizabeth A.&lt;/author&gt;&lt;author&gt;Treno, Andrew&lt;/author&gt;&lt;/authors&gt;&lt;/contributors&gt;&lt;titles&gt;&lt;title&gt;Ecological models of alcohol outlets and violent assaults: crime potentials and geospatial analysis&lt;/title&gt;&lt;secondary-title&gt;Addiction (Abingdon, England)&lt;/secondary-title&gt;&lt;/titles&gt;&lt;periodical&gt;&lt;full-title&gt;Addiction (Abingdon, England)&lt;/full-title&gt;&lt;/periodical&gt;&lt;pages&gt;666-77&lt;/pages&gt;&lt;volume&gt;101&lt;/volume&gt;&lt;number&gt;5&lt;/number&gt;&lt;dates&gt;&lt;year&gt;2006&lt;/year&gt;&lt;pub-dates&gt;&lt;date&gt;2006&lt;/date&gt;&lt;/pub-dates&gt;&lt;/dates&gt;&lt;isbn&gt;0965-2140&lt;/isbn&gt;&lt;accession-num&gt;MEDLINE:16669900&lt;/accession-num&gt;&lt;urls&gt;&lt;related-urls&gt;&lt;url&gt;&amp;lt;Go to ISI&amp;gt;://MEDLINE:16669900&lt;/url&gt;&lt;url&gt;http://onlinelibrary.wiley.com/store/10.1111/j.1360-0443.2006.01405.x/asset/j.1360-0443.2006.01405.x.pdf?v=1&amp;amp;t=iiim4l9f&amp;amp;s=bff925c47a6fe908c6eecfa9efef2407c3e258a0&lt;/url&gt;&lt;/related-urls&gt;&lt;/urls&gt;&lt;custom1&gt;Accept&lt;/custom1&gt;&lt;custom2&gt;Accept&lt;/custom2&gt;&lt;electronic-resource-num&gt;10.1111/j.1360-0443.2006.01405.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03)</w:t>
            </w:r>
            <w:r>
              <w:rPr>
                <w:rFonts w:eastAsia="Times New Roman" w:cs="Times New Roman"/>
                <w:color w:val="000000"/>
                <w:sz w:val="18"/>
                <w:szCs w:val="18"/>
                <w:lang w:eastAsia="en-AU"/>
              </w:rPr>
              <w:fldChar w:fldCharType="end"/>
            </w:r>
          </w:p>
        </w:tc>
        <w:tc>
          <w:tcPr>
            <w:tcW w:w="1417" w:type="dxa"/>
            <w:hideMark/>
          </w:tcPr>
          <w:p w14:paraId="6DD6C36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alifornia, USA</w:t>
            </w:r>
          </w:p>
        </w:tc>
        <w:tc>
          <w:tcPr>
            <w:tcW w:w="1559" w:type="dxa"/>
            <w:hideMark/>
          </w:tcPr>
          <w:p w14:paraId="6313E624"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0D70E01A"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place and person potentials related to hospital discharges for assault.  </w:t>
            </w:r>
          </w:p>
        </w:tc>
        <w:tc>
          <w:tcPr>
            <w:tcW w:w="3260" w:type="dxa"/>
          </w:tcPr>
          <w:p w14:paraId="3E5203F0"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ssault rates were significantly related to of off-premise densities, not bar density.</w:t>
            </w:r>
          </w:p>
        </w:tc>
        <w:tc>
          <w:tcPr>
            <w:tcW w:w="2552" w:type="dxa"/>
          </w:tcPr>
          <w:p w14:paraId="6B6DD465"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0B90B700" w14:textId="77777777" w:rsidTr="00596BD5">
        <w:trPr>
          <w:trHeight w:val="621"/>
        </w:trPr>
        <w:tc>
          <w:tcPr>
            <w:cnfStyle w:val="001000000000" w:firstRow="0" w:lastRow="0" w:firstColumn="1" w:lastColumn="0" w:oddVBand="0" w:evenVBand="0" w:oddHBand="0" w:evenHBand="0" w:firstRowFirstColumn="0" w:firstRowLastColumn="0" w:lastRowFirstColumn="0" w:lastRowLastColumn="0"/>
            <w:tcW w:w="1560" w:type="dxa"/>
            <w:hideMark/>
          </w:tcPr>
          <w:p w14:paraId="37958604"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Gruenwald et al 2010</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Gruenewald&lt;/Author&gt;&lt;Year&gt;2010&lt;/Year&gt;&lt;RecNum&gt;211&lt;/RecNum&gt;&lt;DisplayText&gt;(133)&lt;/DisplayText&gt;&lt;record&gt;&lt;rec-number&gt;211&lt;/rec-number&gt;&lt;foreign-keys&gt;&lt;key app="EN" db-id="avr05stv7arzs9erswtvftvb5xwz5ew2prxr" timestamp="1489632650"&gt;211&lt;/key&gt;&lt;/foreign-keys&gt;&lt;ref-type name="Journal Article"&gt;17&lt;/ref-type&gt;&lt;contributors&gt;&lt;authors&gt;&lt;author&gt;Gruenewald, Paul J.&lt;/author&gt;&lt;author&gt;Freisthler, Bridget&lt;/author&gt;&lt;author&gt;Remer, Lillian&lt;/author&gt;&lt;author&gt;Lascala, Elizabeth A.&lt;/author&gt;&lt;author&gt;Treno, Andrew J.&lt;/author&gt;&lt;author&gt;Ponicki, William R.&lt;/author&gt;&lt;/authors&gt;&lt;/contributors&gt;&lt;titles&gt;&lt;title&gt;Ecological associations of alcohol outlets with underage and young adult injuries&lt;/title&gt;&lt;secondary-title&gt;Alcoholism, clinical and experimental research&lt;/secondary-title&gt;&lt;/titles&gt;&lt;periodical&gt;&lt;full-title&gt;Alcoholism, clinical and experimental research&lt;/full-title&gt;&lt;/periodical&gt;&lt;pages&gt;519-27&lt;/pages&gt;&lt;volume&gt;34&lt;/volume&gt;&lt;number&gt;3&lt;/number&gt;&lt;dates&gt;&lt;year&gt;2010&lt;/year&gt;&lt;pub-dates&gt;&lt;date&gt;2010 Mar 1 (Epub 2009 Dec&lt;/date&gt;&lt;/pub-dates&gt;&lt;/dates&gt;&lt;isbn&gt;1530-0277&lt;/isbn&gt;&lt;accession-num&gt;MEDLINE:20028361&lt;/accession-num&gt;&lt;urls&gt;&lt;related-urls&gt;&lt;url&gt;&amp;lt;Go to ISI&amp;gt;://MEDLINE:20028361&lt;/url&gt;&lt;url&gt;http://onlinelibrary.wiley.com/store/10.1111/j.1530-0277.2009.01117.x/asset/j.1530-0277.2009.01117.x.pdf?v=1&amp;amp;t=iiim4slb&amp;amp;s=04469bb9f821ba4abc3bd0eb825465a6239635de&lt;/url&gt;&lt;/related-urls&gt;&lt;/urls&gt;&lt;custom1&gt;Accept&lt;/custom1&gt;&lt;custom2&gt;Accept&lt;/custom2&gt;&lt;electronic-resource-num&gt;10.1111/j.1530-0277.2009.01117.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33)</w:t>
            </w:r>
            <w:r>
              <w:rPr>
                <w:rFonts w:eastAsia="Times New Roman" w:cs="Times New Roman"/>
                <w:color w:val="000000"/>
                <w:sz w:val="18"/>
                <w:szCs w:val="18"/>
                <w:lang w:eastAsia="en-AU"/>
              </w:rPr>
              <w:fldChar w:fldCharType="end"/>
            </w:r>
          </w:p>
        </w:tc>
        <w:tc>
          <w:tcPr>
            <w:tcW w:w="1417" w:type="dxa"/>
            <w:hideMark/>
          </w:tcPr>
          <w:p w14:paraId="7E4326A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alifornia, USA</w:t>
            </w:r>
          </w:p>
        </w:tc>
        <w:tc>
          <w:tcPr>
            <w:tcW w:w="1559" w:type="dxa"/>
            <w:hideMark/>
          </w:tcPr>
          <w:p w14:paraId="7130029B"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 &amp; Motor vehicle crashes &amp; drink driving</w:t>
            </w:r>
          </w:p>
        </w:tc>
        <w:tc>
          <w:tcPr>
            <w:tcW w:w="3544" w:type="dxa"/>
          </w:tcPr>
          <w:p w14:paraId="59E0D809"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outlet density with hospitalizations for young persons. Zero-inflated negative binomial regression</w:t>
            </w:r>
          </w:p>
        </w:tc>
        <w:tc>
          <w:tcPr>
            <w:tcW w:w="3260" w:type="dxa"/>
          </w:tcPr>
          <w:p w14:paraId="21CCC87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outlets positively associated with three outcomes in local area among both age groups. On-premise only sig related to older age group (21-29yr olds): Bars related to assaults and restaurants to traffic accidents. Off-premise protective of traffic injuries in older populations.</w:t>
            </w:r>
          </w:p>
        </w:tc>
        <w:tc>
          <w:tcPr>
            <w:tcW w:w="2552" w:type="dxa"/>
          </w:tcPr>
          <w:p w14:paraId="4833F026"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086B9BB6" w14:textId="77777777" w:rsidTr="00596BD5">
        <w:trPr>
          <w:cnfStyle w:val="000000100000" w:firstRow="0" w:lastRow="0" w:firstColumn="0" w:lastColumn="0" w:oddVBand="0" w:evenVBand="0" w:oddHBand="1" w:evenHBand="0" w:firstRowFirstColumn="0" w:firstRowLastColumn="0" w:lastRowFirstColumn="0" w:lastRowLastColumn="0"/>
          <w:trHeight w:val="726"/>
        </w:trPr>
        <w:tc>
          <w:tcPr>
            <w:cnfStyle w:val="001000000000" w:firstRow="0" w:lastRow="0" w:firstColumn="1" w:lastColumn="0" w:oddVBand="0" w:evenVBand="0" w:oddHBand="0" w:evenHBand="0" w:firstRowFirstColumn="0" w:firstRowLastColumn="0" w:lastRowFirstColumn="0" w:lastRowLastColumn="0"/>
            <w:tcW w:w="1560" w:type="dxa"/>
            <w:hideMark/>
          </w:tcPr>
          <w:p w14:paraId="49C942A2"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Han &amp; Gorman 2013b</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Han&lt;/Author&gt;&lt;Year&gt;2013&lt;/Year&gt;&lt;RecNum&gt;212&lt;/RecNum&gt;&lt;DisplayText&gt;(243)&lt;/DisplayText&gt;&lt;record&gt;&lt;rec-number&gt;212&lt;/rec-number&gt;&lt;foreign-keys&gt;&lt;key app="EN" db-id="avr05stv7arzs9erswtvftvb5xwz5ew2prxr" timestamp="1489632651"&gt;212&lt;/key&gt;&lt;/foreign-keys&gt;&lt;ref-type name="Journal Article"&gt;17&lt;/ref-type&gt;&lt;contributors&gt;&lt;authors&gt;&lt;author&gt;Han, Daikwon&lt;/author&gt;&lt;author&gt;Gorman, Dennis M.&lt;/author&gt;&lt;/authors&gt;&lt;/contributors&gt;&lt;titles&gt;&lt;title&gt;Exploring Spatial Associations between On-Sale Alcohol Availability, Neighborhood Population Characteristics, and Violent Crime in a Geographically Isolated City&lt;/title&gt;&lt;secondary-title&gt;Journal of addiction&lt;/secondary-title&gt;&lt;/titles&gt;&lt;periodical&gt;&lt;full-title&gt;Journal of addiction&lt;/full-title&gt;&lt;/periodical&gt;&lt;pages&gt;356152&lt;/pages&gt;&lt;volume&gt;2013&lt;/volume&gt;&lt;dates&gt;&lt;year&gt;2013&lt;/year&gt;&lt;pub-dates&gt;&lt;date&gt;2013 (Epub 2013 Nov&lt;/date&gt;&lt;/pub-dates&gt;&lt;/dates&gt;&lt;isbn&gt;2090-7834&lt;/isbn&gt;&lt;accession-num&gt;MEDLINE:24804143&lt;/accession-num&gt;&lt;urls&gt;&lt;related-urls&gt;&lt;url&gt;&amp;lt;Go to ISI&amp;gt;://MEDLINE:24804143&lt;/url&gt;&lt;url&gt;http://www.ncbi.nlm.nih.gov/pmc/articles/PMC4007792/pdf/JADD2013-356152.pdf&lt;/url&gt;&lt;/related-urls&gt;&lt;/urls&gt;&lt;custom1&gt;Accept&lt;/custom1&gt;&lt;custom2&gt;Accept&lt;/custom2&gt;&lt;electronic-resource-num&gt;10.1155/2013/35615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3)</w:t>
            </w:r>
            <w:r>
              <w:rPr>
                <w:rFonts w:eastAsia="Times New Roman" w:cs="Times New Roman"/>
                <w:color w:val="000000"/>
                <w:sz w:val="18"/>
                <w:szCs w:val="18"/>
                <w:lang w:eastAsia="en-AU"/>
              </w:rPr>
              <w:fldChar w:fldCharType="end"/>
            </w:r>
          </w:p>
        </w:tc>
        <w:tc>
          <w:tcPr>
            <w:tcW w:w="1417" w:type="dxa"/>
            <w:hideMark/>
          </w:tcPr>
          <w:p w14:paraId="490E0D34"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Lubbock, USA</w:t>
            </w:r>
          </w:p>
        </w:tc>
        <w:tc>
          <w:tcPr>
            <w:tcW w:w="1559" w:type="dxa"/>
            <w:hideMark/>
          </w:tcPr>
          <w:p w14:paraId="3B1D614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7128BA8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spatial associations between on-sale alcohol availability, neighbourhood characteristics, and violent crime in a geographically isolated city. Geographically and globally weighted regressions.</w:t>
            </w:r>
          </w:p>
        </w:tc>
        <w:tc>
          <w:tcPr>
            <w:tcW w:w="3260" w:type="dxa"/>
          </w:tcPr>
          <w:p w14:paraId="4288A48F"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utlets association with violence.</w:t>
            </w:r>
          </w:p>
        </w:tc>
        <w:tc>
          <w:tcPr>
            <w:tcW w:w="2552" w:type="dxa"/>
          </w:tcPr>
          <w:p w14:paraId="0F1DE1C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C</w:t>
            </w:r>
            <w:r w:rsidRPr="0005764A">
              <w:rPr>
                <w:rFonts w:eastAsia="Times New Roman" w:cs="Times New Roman"/>
                <w:color w:val="000000"/>
                <w:sz w:val="18"/>
                <w:szCs w:val="18"/>
                <w:lang w:eastAsia="en-AU"/>
              </w:rPr>
              <w:t xml:space="preserve">onfounders </w:t>
            </w:r>
            <w:r>
              <w:rPr>
                <w:rFonts w:eastAsia="Times New Roman" w:cs="Times New Roman"/>
                <w:color w:val="000000"/>
                <w:sz w:val="18"/>
                <w:szCs w:val="18"/>
                <w:lang w:eastAsia="en-AU"/>
              </w:rPr>
              <w:t xml:space="preserve">not measured </w:t>
            </w:r>
            <w:r w:rsidRPr="0005764A">
              <w:rPr>
                <w:rFonts w:eastAsia="Times New Roman" w:cs="Times New Roman"/>
                <w:color w:val="000000"/>
                <w:sz w:val="18"/>
                <w:szCs w:val="18"/>
                <w:lang w:eastAsia="en-AU"/>
              </w:rPr>
              <w:t>includ</w:t>
            </w:r>
            <w:r>
              <w:rPr>
                <w:rFonts w:eastAsia="Times New Roman" w:cs="Times New Roman"/>
                <w:color w:val="000000"/>
                <w:sz w:val="18"/>
                <w:szCs w:val="18"/>
                <w:lang w:eastAsia="en-AU"/>
              </w:rPr>
              <w:t>e</w:t>
            </w:r>
            <w:r w:rsidRPr="0005764A">
              <w:rPr>
                <w:rFonts w:eastAsia="Times New Roman" w:cs="Times New Roman"/>
                <w:color w:val="000000"/>
                <w:sz w:val="18"/>
                <w:szCs w:val="18"/>
                <w:lang w:eastAsia="en-AU"/>
              </w:rPr>
              <w:t xml:space="preserve"> social capital, drug availability</w:t>
            </w:r>
            <w:r>
              <w:rPr>
                <w:rFonts w:eastAsia="Times New Roman" w:cs="Times New Roman"/>
                <w:color w:val="000000"/>
                <w:sz w:val="18"/>
                <w:szCs w:val="18"/>
                <w:lang w:eastAsia="en-AU"/>
              </w:rPr>
              <w:t xml:space="preserve"> </w:t>
            </w:r>
            <w:r w:rsidRPr="0005764A">
              <w:rPr>
                <w:rFonts w:eastAsia="Times New Roman" w:cs="Times New Roman"/>
                <w:color w:val="000000"/>
                <w:sz w:val="18"/>
                <w:szCs w:val="18"/>
                <w:lang w:eastAsia="en-AU"/>
              </w:rPr>
              <w:t>and other neighbourhood institution</w:t>
            </w:r>
            <w:r>
              <w:rPr>
                <w:rFonts w:eastAsia="Times New Roman" w:cs="Times New Roman"/>
                <w:color w:val="000000"/>
                <w:sz w:val="18"/>
                <w:szCs w:val="18"/>
                <w:lang w:eastAsia="en-AU"/>
              </w:rPr>
              <w:t>s.</w:t>
            </w:r>
          </w:p>
        </w:tc>
      </w:tr>
      <w:tr w:rsidR="00BF208C" w:rsidRPr="00526B2E" w14:paraId="1D863E4B" w14:textId="77777777" w:rsidTr="00596BD5">
        <w:trPr>
          <w:trHeight w:val="718"/>
        </w:trPr>
        <w:tc>
          <w:tcPr>
            <w:cnfStyle w:val="001000000000" w:firstRow="0" w:lastRow="0" w:firstColumn="1" w:lastColumn="0" w:oddVBand="0" w:evenVBand="0" w:oddHBand="0" w:evenHBand="0" w:firstRowFirstColumn="0" w:firstRowLastColumn="0" w:lastRowFirstColumn="0" w:lastRowLastColumn="0"/>
            <w:tcW w:w="1560" w:type="dxa"/>
            <w:hideMark/>
          </w:tcPr>
          <w:p w14:paraId="234157BB"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lastRenderedPageBreak/>
              <w:t>Jennings et al 2014</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Jennings&lt;/Author&gt;&lt;Year&gt;2014&lt;/Year&gt;&lt;RecNum&gt;213&lt;/RecNum&gt;&lt;DisplayText&gt;(244)&lt;/DisplayText&gt;&lt;record&gt;&lt;rec-number&gt;213&lt;/rec-number&gt;&lt;foreign-keys&gt;&lt;key app="EN" db-id="avr05stv7arzs9erswtvftvb5xwz5ew2prxr" timestamp="1489632652"&gt;213&lt;/key&gt;&lt;/foreign-keys&gt;&lt;ref-type name="Journal Article"&gt;17&lt;/ref-type&gt;&lt;contributors&gt;&lt;authors&gt;&lt;author&gt;Jennings, Jacky M.&lt;/author&gt;&lt;author&gt;Milam, Adam J.&lt;/author&gt;&lt;author&gt;Greiner, Amelia&lt;/author&gt;&lt;author&gt;Furr-Holden, C. Debra M.&lt;/author&gt;&lt;author&gt;Curriero, Frank C.&lt;/author&gt;&lt;author&gt;Thornton, Rachel J.&lt;/author&gt;&lt;/authors&gt;&lt;/contributors&gt;&lt;titles&gt;&lt;title&gt;Neighborhood alcohol outlets and the association with violent crime in one mid-Atlantic City: the implications for zoning policy&lt;/title&gt;&lt;secondary-title&gt;Journal of urban health : bulletin of the New York Academy of Medicine&lt;/secondary-title&gt;&lt;/titles&gt;&lt;periodical&gt;&lt;full-title&gt;Journal of urban health : bulletin of the New York Academy of Medicine&lt;/full-title&gt;&lt;/periodical&gt;&lt;pages&gt;62-71&lt;/pages&gt;&lt;volume&gt;91&lt;/volume&gt;&lt;number&gt;1&lt;/number&gt;&lt;dates&gt;&lt;year&gt;2014&lt;/year&gt;&lt;pub-dates&gt;&lt;date&gt;2014&lt;/date&gt;&lt;/pub-dates&gt;&lt;/dates&gt;&lt;isbn&gt;1468-2869&lt;/isbn&gt;&lt;accession-num&gt;MEDLINE:24002723&lt;/accession-num&gt;&lt;urls&gt;&lt;related-urls&gt;&lt;url&gt;&amp;lt;Go to ISI&amp;gt;://MEDLINE:24002723&lt;/url&gt;&lt;url&gt;http://www.ncbi.nlm.nih.gov/pmc/articles/PMC3907623/pdf/11524_2013_Article_9821.pdf&lt;/url&gt;&lt;/related-urls&gt;&lt;/urls&gt;&lt;custom1&gt;Accept&lt;/custom1&gt;&lt;custom2&gt;Accept&lt;/custom2&gt;&lt;electronic-resource-num&gt;10.1007/s11524-013-9821-z&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4)</w:t>
            </w:r>
            <w:r>
              <w:rPr>
                <w:rFonts w:eastAsia="Times New Roman" w:cs="Times New Roman"/>
                <w:color w:val="000000"/>
                <w:sz w:val="18"/>
                <w:szCs w:val="18"/>
                <w:lang w:eastAsia="en-AU"/>
              </w:rPr>
              <w:fldChar w:fldCharType="end"/>
            </w:r>
          </w:p>
        </w:tc>
        <w:tc>
          <w:tcPr>
            <w:tcW w:w="1417" w:type="dxa"/>
            <w:hideMark/>
          </w:tcPr>
          <w:p w14:paraId="1CCF66C5"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altimore, USA</w:t>
            </w:r>
          </w:p>
        </w:tc>
        <w:tc>
          <w:tcPr>
            <w:tcW w:w="1559" w:type="dxa"/>
            <w:hideMark/>
          </w:tcPr>
          <w:p w14:paraId="5BA6522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16A9AF88"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neighbourhood police reported violent crime with outlet density using four years of crime data. Controlling for drug arrest counts. Negative binomial regression.</w:t>
            </w:r>
          </w:p>
        </w:tc>
        <w:tc>
          <w:tcPr>
            <w:tcW w:w="3260" w:type="dxa"/>
          </w:tcPr>
          <w:p w14:paraId="06BFAB5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 and off-premise outlet density was significantly related with violent crime.</w:t>
            </w:r>
          </w:p>
        </w:tc>
        <w:tc>
          <w:tcPr>
            <w:tcW w:w="2552" w:type="dxa"/>
          </w:tcPr>
          <w:p w14:paraId="021C94D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ngle measure of outlet density used with four years of crime data- assumes outlet numbers same over four years.</w:t>
            </w:r>
          </w:p>
        </w:tc>
      </w:tr>
      <w:tr w:rsidR="00BF208C" w:rsidRPr="00526B2E" w14:paraId="7BB8782C" w14:textId="77777777" w:rsidTr="00596BD5">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560" w:type="dxa"/>
            <w:hideMark/>
          </w:tcPr>
          <w:p w14:paraId="42107C58" w14:textId="77777777" w:rsidR="00BF208C" w:rsidRPr="00526B2E" w:rsidRDefault="00BF208C" w:rsidP="006535F5">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Liang et al 2011</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6535F5">
              <w:rPr>
                <w:rFonts w:eastAsia="Times New Roman" w:cs="Times New Roman"/>
                <w:color w:val="000000"/>
                <w:sz w:val="18"/>
                <w:szCs w:val="18"/>
                <w:lang w:eastAsia="en-AU"/>
              </w:rPr>
              <w:instrText xml:space="preserve"> ADDIN EN.CITE &lt;EndNote&gt;&lt;Cite&gt;&lt;Author&gt;Liang&lt;/Author&gt;&lt;Year&gt;2011&lt;/Year&gt;&lt;RecNum&gt;14&lt;/RecNum&gt;&lt;DisplayText&gt;(44)&lt;/DisplayText&gt;&lt;record&gt;&lt;rec-number&gt;14&lt;/rec-number&gt;&lt;foreign-keys&gt;&lt;key app="EN" db-id="avr05stv7arzs9erswtvftvb5xwz5ew2prxr" timestamp="0"&gt;14&lt;/key&gt;&lt;/foreign-keys&gt;&lt;ref-type name="Journal Article"&gt;17&lt;/ref-type&gt;&lt;contributors&gt;&lt;authors&gt;&lt;author&gt;Liang, Wenbin&lt;/author&gt;&lt;author&gt;Chikritzhs, Tanya&lt;/author&gt;&lt;/authors&gt;&lt;/contributors&gt;&lt;titles&gt;&lt;title&gt;Revealing the link between licensed outlets and violence: counting venues versus measuring alcohol availability&lt;/title&gt;&lt;secondary-title&gt;Drug and alcohol review&lt;/secondary-title&gt;&lt;/titles&gt;&lt;periodical&gt;&lt;full-title&gt;Drug and alcohol review&lt;/full-title&gt;&lt;/periodical&gt;&lt;pages&gt;524-535&lt;/pages&gt;&lt;volume&gt;30&lt;/volume&gt;&lt;number&gt;5&lt;/number&gt;&lt;dates&gt;&lt;year&gt;2011&lt;/year&gt;&lt;/dates&gt;&lt;isbn&gt;1465-3362&lt;/isbn&gt;&lt;urls&gt;&lt;/urls&gt;&lt;/record&gt;&lt;/Cite&gt;&lt;/EndNote&gt;</w:instrText>
            </w:r>
            <w:r>
              <w:rPr>
                <w:rFonts w:eastAsia="Times New Roman" w:cs="Times New Roman"/>
                <w:color w:val="000000"/>
                <w:sz w:val="18"/>
                <w:szCs w:val="18"/>
                <w:lang w:eastAsia="en-AU"/>
              </w:rPr>
              <w:fldChar w:fldCharType="separate"/>
            </w:r>
            <w:r w:rsidR="006535F5">
              <w:rPr>
                <w:rFonts w:eastAsia="Times New Roman" w:cs="Times New Roman"/>
                <w:noProof/>
                <w:color w:val="000000"/>
                <w:sz w:val="18"/>
                <w:szCs w:val="18"/>
                <w:lang w:eastAsia="en-AU"/>
              </w:rPr>
              <w:t>(44)</w:t>
            </w:r>
            <w:r>
              <w:rPr>
                <w:rFonts w:eastAsia="Times New Roman" w:cs="Times New Roman"/>
                <w:color w:val="000000"/>
                <w:sz w:val="18"/>
                <w:szCs w:val="18"/>
                <w:lang w:eastAsia="en-AU"/>
              </w:rPr>
              <w:fldChar w:fldCharType="end"/>
            </w:r>
          </w:p>
        </w:tc>
        <w:tc>
          <w:tcPr>
            <w:tcW w:w="1417" w:type="dxa"/>
            <w:hideMark/>
          </w:tcPr>
          <w:p w14:paraId="0D7F163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Western Australia, Australia</w:t>
            </w:r>
          </w:p>
        </w:tc>
        <w:tc>
          <w:tcPr>
            <w:tcW w:w="1559" w:type="dxa"/>
            <w:hideMark/>
          </w:tcPr>
          <w:p w14:paraId="5F82D739"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398790DB"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density of outlets, sales from outlets and violence (with controls). Negative binomial regression.</w:t>
            </w:r>
            <w:r>
              <w:rPr>
                <w:rFonts w:eastAsia="Times New Roman" w:cs="Times New Roman"/>
                <w:color w:val="000000"/>
                <w:sz w:val="18"/>
                <w:szCs w:val="18"/>
                <w:lang w:eastAsia="en-AU"/>
              </w:rPr>
              <w:t xml:space="preserve"> Included data on alcohol sales.</w:t>
            </w:r>
          </w:p>
        </w:tc>
        <w:tc>
          <w:tcPr>
            <w:tcW w:w="3260" w:type="dxa"/>
          </w:tcPr>
          <w:p w14:paraId="20CCF1A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premise density predicted violence rates, as did off-premise sales (but not density).</w:t>
            </w:r>
          </w:p>
        </w:tc>
        <w:tc>
          <w:tcPr>
            <w:tcW w:w="2552" w:type="dxa"/>
          </w:tcPr>
          <w:p w14:paraId="715F9A8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0BD9AA1C" w14:textId="77777777" w:rsidTr="00596BD5">
        <w:trPr>
          <w:trHeight w:val="709"/>
        </w:trPr>
        <w:tc>
          <w:tcPr>
            <w:cnfStyle w:val="001000000000" w:firstRow="0" w:lastRow="0" w:firstColumn="1" w:lastColumn="0" w:oddVBand="0" w:evenVBand="0" w:oddHBand="0" w:evenHBand="0" w:firstRowFirstColumn="0" w:firstRowLastColumn="0" w:lastRowFirstColumn="0" w:lastRowLastColumn="0"/>
            <w:tcW w:w="1560" w:type="dxa"/>
            <w:hideMark/>
          </w:tcPr>
          <w:p w14:paraId="6EE71A4E"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Lipton et al 2013</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Lipton&lt;/Author&gt;&lt;Year&gt;2013&lt;/Year&gt;&lt;RecNum&gt;214&lt;/RecNum&gt;&lt;DisplayText&gt;(245)&lt;/DisplayText&gt;&lt;record&gt;&lt;rec-number&gt;214&lt;/rec-number&gt;&lt;foreign-keys&gt;&lt;key app="EN" db-id="avr05stv7arzs9erswtvftvb5xwz5ew2prxr" timestamp="1489632653"&gt;214&lt;/key&gt;&lt;/foreign-keys&gt;&lt;ref-type name="Journal Article"&gt;17&lt;/ref-type&gt;&lt;contributors&gt;&lt;authors&gt;&lt;author&gt;Lipton, Robert&lt;/author&gt;&lt;author&gt;Yang, Xiaowen&lt;/author&gt;&lt;author&gt;Braga, Anthony A.&lt;/author&gt;&lt;author&gt;Goldstick, Jason&lt;/author&gt;&lt;author&gt;Newton, Manya&lt;/author&gt;&lt;author&gt;Rura, Melissa&lt;/author&gt;&lt;/authors&gt;&lt;/contributors&gt;&lt;titles&gt;&lt;title&gt;The geography of violence, alcohol outlets, and drug arrests in Boston&lt;/title&gt;&lt;secondary-title&gt;American journal of public health&lt;/secondary-title&gt;&lt;/titles&gt;&lt;periodical&gt;&lt;full-title&gt;American journal of public health&lt;/full-title&gt;&lt;/periodical&gt;&lt;pages&gt;657-64&lt;/pages&gt;&lt;volume&gt;103&lt;/volume&gt;&lt;number&gt;4&lt;/number&gt;&lt;dates&gt;&lt;year&gt;2013&lt;/year&gt;&lt;pub-dates&gt;&lt;date&gt;2013 Apr (Epub 2013 Feb&lt;/date&gt;&lt;/pub-dates&gt;&lt;/dates&gt;&lt;isbn&gt;1541-0048&lt;/isbn&gt;&lt;accession-num&gt;MEDLINE:23409885&lt;/accession-num&gt;&lt;urls&gt;&lt;related-urls&gt;&lt;url&gt;&amp;lt;Go to ISI&amp;gt;://MEDLINE:23409885&lt;/url&gt;&lt;url&gt;http://www.ncbi.nlm.nih.gov/pmc/articles/PMC3673267/pdf/AJPH.2012.300927.pdf&lt;/url&gt;&lt;/related-urls&gt;&lt;/urls&gt;&lt;custom1&gt;Accept&lt;/custom1&gt;&lt;custom2&gt;Accept&lt;/custom2&gt;&lt;electronic-resource-num&gt;10.2105/ajph.2012.300927&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5)</w:t>
            </w:r>
            <w:r>
              <w:rPr>
                <w:rFonts w:eastAsia="Times New Roman" w:cs="Times New Roman"/>
                <w:color w:val="000000"/>
                <w:sz w:val="18"/>
                <w:szCs w:val="18"/>
                <w:lang w:eastAsia="en-AU"/>
              </w:rPr>
              <w:fldChar w:fldCharType="end"/>
            </w:r>
          </w:p>
        </w:tc>
        <w:tc>
          <w:tcPr>
            <w:tcW w:w="1417" w:type="dxa"/>
            <w:hideMark/>
          </w:tcPr>
          <w:p w14:paraId="32E918F3"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oston, USA</w:t>
            </w:r>
          </w:p>
        </w:tc>
        <w:tc>
          <w:tcPr>
            <w:tcW w:w="1559" w:type="dxa"/>
            <w:hideMark/>
          </w:tcPr>
          <w:p w14:paraId="336EEA6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41247B17"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violence using police and emergency call data and outlet density and drug markets. Poisson regression.</w:t>
            </w:r>
          </w:p>
        </w:tc>
        <w:tc>
          <w:tcPr>
            <w:tcW w:w="3260" w:type="dxa"/>
          </w:tcPr>
          <w:p w14:paraId="2F93083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alcohol outlets positively associated with crime. Restaurant density positively associated with crime, excluding restaurants only selling beer/wine (not spirits).</w:t>
            </w:r>
          </w:p>
        </w:tc>
        <w:tc>
          <w:tcPr>
            <w:tcW w:w="2552" w:type="dxa"/>
          </w:tcPr>
          <w:p w14:paraId="36AFA856"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4E5A10B4" w14:textId="77777777" w:rsidTr="00596BD5">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1560" w:type="dxa"/>
            <w:hideMark/>
          </w:tcPr>
          <w:p w14:paraId="385FB6DC"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Livingston 2008</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Livingston&lt;/Author&gt;&lt;Year&gt;2008&lt;/Year&gt;&lt;RecNum&gt;215&lt;/RecNum&gt;&lt;DisplayText&gt;(144)&lt;/DisplayText&gt;&lt;record&gt;&lt;rec-number&gt;215&lt;/rec-number&gt;&lt;foreign-keys&gt;&lt;key app="EN" db-id="avr05stv7arzs9erswtvftvb5xwz5ew2prxr" timestamp="1489632654"&gt;215&lt;/key&gt;&lt;/foreign-keys&gt;&lt;ref-type name="Journal Article"&gt;17&lt;/ref-type&gt;&lt;contributors&gt;&lt;authors&gt;&lt;author&gt;Livingston, Michael&lt;/author&gt;&lt;/authors&gt;&lt;/contributors&gt;&lt;titles&gt;&lt;title&gt;Alcohol outlet density and assault: a spatial analysis&lt;/title&gt;&lt;secondary-title&gt;Addiction (Abingdon, England)&lt;/secondary-title&gt;&lt;/titles&gt;&lt;periodical&gt;&lt;full-title&gt;Addiction (Abingdon, England)&lt;/full-title&gt;&lt;/periodical&gt;&lt;pages&gt;619-28&lt;/pages&gt;&lt;volume&gt;103&lt;/volume&gt;&lt;number&gt;4&lt;/number&gt;&lt;dates&gt;&lt;year&gt;2008&lt;/year&gt;&lt;pub-dates&gt;&lt;date&gt;2008&lt;/date&gt;&lt;/pub-dates&gt;&lt;/dates&gt;&lt;isbn&gt;0965-2140&lt;/isbn&gt;&lt;accession-num&gt;MEDLINE:18339106&lt;/accession-num&gt;&lt;urls&gt;&lt;related-urls&gt;&lt;url&gt;&amp;lt;Go to ISI&amp;gt;://MEDLINE:18339106&lt;/url&gt;&lt;url&gt;http://onlinelibrary.wiley.com/store/10.1111/j.1360-0443.2008.02136.x/asset/j.1360-0443.2008.02136.x.pdf?v=1&amp;amp;t=iiim7nja&amp;amp;s=4a5578006387800c7de8c03c3d303bec4e846269&lt;/url&gt;&lt;/related-urls&gt;&lt;/urls&gt;&lt;custom1&gt;Accept&lt;/custom1&gt;&lt;custom2&gt;Accept&lt;/custom2&gt;&lt;electronic-resource-num&gt;10.1111/j.1360-0443.2008.02136.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44)</w:t>
            </w:r>
            <w:r>
              <w:rPr>
                <w:rFonts w:eastAsia="Times New Roman" w:cs="Times New Roman"/>
                <w:color w:val="000000"/>
                <w:sz w:val="18"/>
                <w:szCs w:val="18"/>
                <w:lang w:eastAsia="en-AU"/>
              </w:rPr>
              <w:fldChar w:fldCharType="end"/>
            </w:r>
          </w:p>
        </w:tc>
        <w:tc>
          <w:tcPr>
            <w:tcW w:w="1417" w:type="dxa"/>
            <w:hideMark/>
          </w:tcPr>
          <w:p w14:paraId="4AF6E2B9"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elbourne, Australia</w:t>
            </w:r>
          </w:p>
        </w:tc>
        <w:tc>
          <w:tcPr>
            <w:tcW w:w="1559" w:type="dxa"/>
            <w:hideMark/>
          </w:tcPr>
          <w:p w14:paraId="7C64B403"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3E5ACB0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outlet density with assault. Spatial regression models with non-linear terms included and interactions explored.</w:t>
            </w:r>
          </w:p>
        </w:tc>
        <w:tc>
          <w:tcPr>
            <w:tcW w:w="3260" w:type="dxa"/>
          </w:tcPr>
          <w:p w14:paraId="3C2ABF34"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Interactions with disadvantage were non-significant, density of general and on-premise outlets were positively associated with assault, packaged outlets had no effect.</w:t>
            </w:r>
          </w:p>
        </w:tc>
        <w:tc>
          <w:tcPr>
            <w:tcW w:w="2552" w:type="dxa"/>
          </w:tcPr>
          <w:p w14:paraId="4EF5FF90"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29616870"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560" w:type="dxa"/>
            <w:hideMark/>
          </w:tcPr>
          <w:p w14:paraId="703F979D" w14:textId="77777777" w:rsidR="00BF208C" w:rsidRPr="00526B2E" w:rsidRDefault="00BF208C" w:rsidP="00542598">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Livingston 2010</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Livingston&lt;/Author&gt;&lt;Year&gt;2010&lt;/Year&gt;&lt;RecNum&gt;216&lt;/RecNum&gt;&lt;DisplayText&gt;(120)&lt;/DisplayText&gt;&lt;record&gt;&lt;rec-number&gt;216&lt;/rec-number&gt;&lt;foreign-keys&gt;&lt;key app="EN" db-id="avr05stv7arzs9erswtvftvb5xwz5ew2prxr" timestamp="1489632655"&gt;216&lt;/key&gt;&lt;/foreign-keys&gt;&lt;ref-type name="Journal Article"&gt;17&lt;/ref-type&gt;&lt;contributors&gt;&lt;authors&gt;&lt;author&gt;Livingston, Michael&lt;/author&gt;&lt;/authors&gt;&lt;/contributors&gt;&lt;titles&gt;&lt;title&gt;The ecology of domestic violence: the role of alcohol outlet density&lt;/title&gt;&lt;secondary-title&gt;Geospatial health&lt;/secondary-title&gt;&lt;/titles&gt;&lt;periodical&gt;&lt;full-title&gt;Geospatial health&lt;/full-title&gt;&lt;/periodical&gt;&lt;pages&gt;139-49&lt;/pages&gt;&lt;volume&gt;5&lt;/volume&gt;&lt;number&gt;1&lt;/number&gt;&lt;dates&gt;&lt;year&gt;2010&lt;/year&gt;&lt;pub-dates&gt;&lt;date&gt;2010&lt;/date&gt;&lt;/pub-dates&gt;&lt;/dates&gt;&lt;isbn&gt;1970-7096&lt;/isbn&gt;&lt;accession-num&gt;MEDLINE:21080328&lt;/accession-num&gt;&lt;urls&gt;&lt;related-urls&gt;&lt;url&gt;&amp;lt;Go to ISI&amp;gt;://MEDLINE:21080328&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0)</w:t>
            </w:r>
            <w:r>
              <w:rPr>
                <w:rFonts w:eastAsia="Times New Roman" w:cs="Times New Roman"/>
                <w:color w:val="000000"/>
                <w:sz w:val="18"/>
                <w:szCs w:val="18"/>
                <w:lang w:eastAsia="en-AU"/>
              </w:rPr>
              <w:fldChar w:fldCharType="end"/>
            </w:r>
          </w:p>
        </w:tc>
        <w:tc>
          <w:tcPr>
            <w:tcW w:w="1417" w:type="dxa"/>
            <w:hideMark/>
          </w:tcPr>
          <w:p w14:paraId="52A85426"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elbourne, Australia</w:t>
            </w:r>
          </w:p>
        </w:tc>
        <w:tc>
          <w:tcPr>
            <w:tcW w:w="1559" w:type="dxa"/>
            <w:hideMark/>
          </w:tcPr>
          <w:p w14:paraId="1EB12839"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Intimate Partner Violence</w:t>
            </w:r>
          </w:p>
        </w:tc>
        <w:tc>
          <w:tcPr>
            <w:tcW w:w="3544" w:type="dxa"/>
          </w:tcPr>
          <w:p w14:paraId="0D60D43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domestic violence.</w:t>
            </w:r>
          </w:p>
        </w:tc>
        <w:tc>
          <w:tcPr>
            <w:tcW w:w="3260" w:type="dxa"/>
          </w:tcPr>
          <w:p w14:paraId="56B9529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and on-premise outlets were positively associated with domestic violence, but not packaged liquor.</w:t>
            </w:r>
          </w:p>
        </w:tc>
        <w:tc>
          <w:tcPr>
            <w:tcW w:w="2552" w:type="dxa"/>
          </w:tcPr>
          <w:p w14:paraId="1EA1345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Likely differences in rates of reporting/recording of IPV offences in police data.</w:t>
            </w:r>
          </w:p>
        </w:tc>
      </w:tr>
      <w:tr w:rsidR="00BF208C" w:rsidRPr="00526B2E" w14:paraId="0B239F28" w14:textId="77777777" w:rsidTr="00596BD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60" w:type="dxa"/>
          </w:tcPr>
          <w:p w14:paraId="18F05613"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Livingston et al 2014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Livingston&lt;/Author&gt;&lt;Year&gt;2014&lt;/Year&gt;&lt;RecNum&gt;217&lt;/RecNum&gt;&lt;DisplayText&gt;(246)&lt;/DisplayText&gt;&lt;record&gt;&lt;rec-number&gt;217&lt;/rec-number&gt;&lt;foreign-keys&gt;&lt;key app="EN" db-id="avr05stv7arzs9erswtvftvb5xwz5ew2prxr" timestamp="1489632656"&gt;217&lt;/key&gt;&lt;/foreign-keys&gt;&lt;ref-type name="Journal Article"&gt;17&lt;/ref-type&gt;&lt;contributors&gt;&lt;authors&gt;&lt;author&gt;Livingston, M.&lt;/author&gt;&lt;author&gt;Kearns, A.&lt;/author&gt;&lt;author&gt;Bannister, J.&lt;/author&gt;&lt;/authors&gt;&lt;/contributors&gt;&lt;titles&gt;&lt;title&gt;Neighbourhood Structures and Crime: The Influence of Tenure Mix and Other Structural Factors upon Local Crime Rates&lt;/title&gt;&lt;secondary-title&gt;Housing Studies&lt;/secondary-title&gt;&lt;/titles&gt;&lt;periodical&gt;&lt;full-title&gt;Housing Studies&lt;/full-title&gt;&lt;/periodical&gt;&lt;pages&gt;1-25&lt;/pages&gt;&lt;volume&gt;29&lt;/volume&gt;&lt;number&gt;1&lt;/number&gt;&lt;dates&gt;&lt;year&gt;2014&lt;/year&gt;&lt;pub-dates&gt;&lt;date&gt;Jan&lt;/date&gt;&lt;/pub-dates&gt;&lt;/dates&gt;&lt;isbn&gt;0267-3037&lt;/isbn&gt;&lt;accession-num&gt;WOS:000329823900001&lt;/accession-num&gt;&lt;urls&gt;&lt;related-urls&gt;&lt;url&gt;&amp;lt;Go to ISI&amp;gt;://WOS:000329823900001&lt;/url&gt;&lt;/related-urls&gt;&lt;/urls&gt;&lt;custom1&gt;Accept&lt;/custom1&gt;&lt;custom2&gt;Accept&lt;/custom2&gt;&lt;electronic-resource-num&gt;10.1080/02673037.2014.848267&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6)</w:t>
            </w:r>
            <w:r>
              <w:rPr>
                <w:rFonts w:eastAsia="Times New Roman" w:cs="Times New Roman"/>
                <w:color w:val="000000"/>
                <w:sz w:val="18"/>
                <w:szCs w:val="18"/>
                <w:lang w:eastAsia="en-AU"/>
              </w:rPr>
              <w:fldChar w:fldCharType="end"/>
            </w:r>
          </w:p>
        </w:tc>
        <w:tc>
          <w:tcPr>
            <w:tcW w:w="1417" w:type="dxa"/>
          </w:tcPr>
          <w:p w14:paraId="5722D205"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lasgow, Scotland</w:t>
            </w:r>
          </w:p>
        </w:tc>
        <w:tc>
          <w:tcPr>
            <w:tcW w:w="1559" w:type="dxa"/>
          </w:tcPr>
          <w:p w14:paraId="6DDFEFB7"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crime</w:t>
            </w:r>
          </w:p>
        </w:tc>
        <w:tc>
          <w:tcPr>
            <w:tcW w:w="3544" w:type="dxa"/>
          </w:tcPr>
          <w:p w14:paraId="42FC40E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between traffic crashes and alcohol outlets. Generalized additive models.</w:t>
            </w:r>
          </w:p>
        </w:tc>
        <w:tc>
          <w:tcPr>
            <w:tcW w:w="3260" w:type="dxa"/>
          </w:tcPr>
          <w:p w14:paraId="6251EC40"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utlets were associated with person and property crime. Models of change were non-significant or protective.</w:t>
            </w:r>
          </w:p>
        </w:tc>
        <w:tc>
          <w:tcPr>
            <w:tcW w:w="2552" w:type="dxa"/>
          </w:tcPr>
          <w:p w14:paraId="7BE13E65"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No controls for spatial autocorrelation.</w:t>
            </w:r>
          </w:p>
        </w:tc>
      </w:tr>
      <w:tr w:rsidR="00BF208C" w:rsidRPr="00526B2E" w14:paraId="419AA358" w14:textId="77777777" w:rsidTr="00596BD5">
        <w:trPr>
          <w:trHeight w:val="872"/>
        </w:trPr>
        <w:tc>
          <w:tcPr>
            <w:cnfStyle w:val="001000000000" w:firstRow="0" w:lastRow="0" w:firstColumn="1" w:lastColumn="0" w:oddVBand="0" w:evenVBand="0" w:oddHBand="0" w:evenHBand="0" w:firstRowFirstColumn="0" w:firstRowLastColumn="0" w:lastRowFirstColumn="0" w:lastRowLastColumn="0"/>
            <w:tcW w:w="1560" w:type="dxa"/>
          </w:tcPr>
          <w:p w14:paraId="709D7BBF" w14:textId="77777777" w:rsidR="00BF208C" w:rsidRPr="00273EE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Lugo 2008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Lugo&lt;/Author&gt;&lt;Year&gt;2008&lt;/Year&gt;&lt;RecNum&gt;218&lt;/RecNum&gt;&lt;DisplayText&gt;(247)&lt;/DisplayText&gt;&lt;record&gt;&lt;rec-number&gt;218&lt;/rec-number&gt;&lt;foreign-keys&gt;&lt;key app="EN" db-id="avr05stv7arzs9erswtvftvb5xwz5ew2prxr" timestamp="1489632657"&gt;218&lt;/key&gt;&lt;/foreign-keys&gt;&lt;ref-type name="Journal Article"&gt;17&lt;/ref-type&gt;&lt;contributors&gt;&lt;authors&gt;&lt;author&gt;Lugo, W.&lt;/author&gt;&lt;/authors&gt;&lt;/contributors&gt;&lt;titles&gt;&lt;title&gt;Alcohol and Crime: Beyond Density&lt;/title&gt;&lt;secondary-title&gt;Security Journal&lt;/secondary-title&gt;&lt;/titles&gt;&lt;periodical&gt;&lt;full-title&gt;Security Journal&lt;/full-title&gt;&lt;/periodical&gt;&lt;pages&gt;229-245&lt;/pages&gt;&lt;volume&gt;21&lt;/volume&gt;&lt;number&gt;4&lt;/number&gt;&lt;dates&gt;&lt;year&gt;2008&lt;/year&gt;&lt;pub-dates&gt;&lt;date&gt;Oct&lt;/date&gt;&lt;/pub-dates&gt;&lt;/dates&gt;&lt;isbn&gt;0955-1662&lt;/isbn&gt;&lt;accession-num&gt;WOS:000207629500001&lt;/accession-num&gt;&lt;urls&gt;&lt;related-urls&gt;&lt;url&gt;&amp;lt;Go to ISI&amp;gt;://WOS:000207629500001&lt;/url&gt;&lt;/related-urls&gt;&lt;/urls&gt;&lt;electronic-resource-num&gt;10.1057/palgrave.sj.8350056&lt;/electronic-resource-num&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7)</w:t>
            </w:r>
            <w:r>
              <w:rPr>
                <w:rFonts w:eastAsia="Times New Roman" w:cs="Times New Roman"/>
                <w:color w:val="000000"/>
                <w:sz w:val="18"/>
                <w:szCs w:val="18"/>
                <w:lang w:eastAsia="en-AU"/>
              </w:rPr>
              <w:fldChar w:fldCharType="end"/>
            </w:r>
          </w:p>
        </w:tc>
        <w:tc>
          <w:tcPr>
            <w:tcW w:w="1417" w:type="dxa"/>
          </w:tcPr>
          <w:p w14:paraId="64A153C2" w14:textId="77777777" w:rsidR="00BF208C" w:rsidRPr="00273EE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273EEE">
              <w:rPr>
                <w:rFonts w:eastAsia="Times New Roman" w:cs="Times New Roman"/>
                <w:color w:val="000000"/>
                <w:sz w:val="18"/>
                <w:szCs w:val="18"/>
                <w:lang w:eastAsia="en-AU"/>
              </w:rPr>
              <w:t>Madison, USA</w:t>
            </w:r>
          </w:p>
        </w:tc>
        <w:tc>
          <w:tcPr>
            <w:tcW w:w="1559" w:type="dxa"/>
          </w:tcPr>
          <w:p w14:paraId="1C171F9B" w14:textId="77777777" w:rsidR="00BF208C" w:rsidRPr="00273EE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273EEE">
              <w:rPr>
                <w:rFonts w:eastAsia="Times New Roman" w:cs="Times New Roman"/>
                <w:color w:val="000000"/>
                <w:sz w:val="18"/>
                <w:szCs w:val="18"/>
                <w:lang w:eastAsia="en-AU"/>
              </w:rPr>
              <w:t>General crime</w:t>
            </w:r>
          </w:p>
        </w:tc>
        <w:tc>
          <w:tcPr>
            <w:tcW w:w="3544" w:type="dxa"/>
          </w:tcPr>
          <w:p w14:paraId="3E2446E3" w14:textId="77777777" w:rsidR="00BF208C" w:rsidRPr="00273EE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cs="Segoe UI"/>
                <w:sz w:val="18"/>
                <w:szCs w:val="18"/>
              </w:rPr>
            </w:pPr>
            <w:r w:rsidRPr="00273EEE">
              <w:rPr>
                <w:rFonts w:eastAsia="Times New Roman" w:cs="Times New Roman"/>
                <w:color w:val="000000"/>
                <w:sz w:val="18"/>
                <w:szCs w:val="18"/>
                <w:lang w:eastAsia="en-AU"/>
              </w:rPr>
              <w:t xml:space="preserve">Purely descriptive analyses with ANOVA and logistic regressions for </w:t>
            </w:r>
            <w:proofErr w:type="gramStart"/>
            <w:r w:rsidRPr="00273EEE">
              <w:rPr>
                <w:rFonts w:eastAsia="Times New Roman" w:cs="Times New Roman"/>
                <w:color w:val="000000"/>
                <w:sz w:val="18"/>
                <w:szCs w:val="18"/>
                <w:lang w:eastAsia="en-AU"/>
              </w:rPr>
              <w:t>particular questions</w:t>
            </w:r>
            <w:proofErr w:type="gramEnd"/>
            <w:r w:rsidRPr="00273EEE">
              <w:rPr>
                <w:rFonts w:eastAsia="Times New Roman" w:cs="Times New Roman"/>
                <w:color w:val="000000"/>
                <w:sz w:val="18"/>
                <w:szCs w:val="18"/>
                <w:lang w:eastAsia="en-AU"/>
              </w:rPr>
              <w:t>.</w:t>
            </w:r>
          </w:p>
        </w:tc>
        <w:tc>
          <w:tcPr>
            <w:tcW w:w="3260" w:type="dxa"/>
          </w:tcPr>
          <w:p w14:paraId="10C05A8B" w14:textId="77777777" w:rsidR="00BF208C" w:rsidRPr="00273EE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273EEE">
              <w:rPr>
                <w:rFonts w:eastAsia="Times New Roman" w:cs="Times New Roman"/>
                <w:color w:val="000000"/>
                <w:sz w:val="18"/>
                <w:szCs w:val="18"/>
                <w:lang w:eastAsia="en-AU"/>
              </w:rPr>
              <w:t xml:space="preserve">Density of outlets was not explicitly tested in a model to predict </w:t>
            </w:r>
            <w:proofErr w:type="gramStart"/>
            <w:r w:rsidRPr="00273EEE">
              <w:rPr>
                <w:rFonts w:eastAsia="Times New Roman" w:cs="Times New Roman"/>
                <w:color w:val="000000"/>
                <w:sz w:val="18"/>
                <w:szCs w:val="18"/>
                <w:lang w:eastAsia="en-AU"/>
              </w:rPr>
              <w:t>crime, but</w:t>
            </w:r>
            <w:proofErr w:type="gramEnd"/>
            <w:r w:rsidRPr="00273EEE">
              <w:rPr>
                <w:rFonts w:eastAsia="Times New Roman" w:cs="Times New Roman"/>
                <w:color w:val="000000"/>
                <w:sz w:val="18"/>
                <w:szCs w:val="18"/>
                <w:lang w:eastAsia="en-AU"/>
              </w:rPr>
              <w:t xml:space="preserve"> noted strong associations between drink specials and crime.</w:t>
            </w:r>
          </w:p>
        </w:tc>
        <w:tc>
          <w:tcPr>
            <w:tcW w:w="2552" w:type="dxa"/>
          </w:tcPr>
          <w:p w14:paraId="3E5E457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Limited analyses with few controls. Density never explicitly modelled in multivariate analyses.</w:t>
            </w:r>
          </w:p>
        </w:tc>
      </w:tr>
      <w:tr w:rsidR="00BF208C" w:rsidRPr="00526B2E" w14:paraId="74941321" w14:textId="77777777" w:rsidTr="00AF4658">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1560" w:type="dxa"/>
            <w:hideMark/>
          </w:tcPr>
          <w:p w14:paraId="64792FA6"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Matheson et al 2014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Matheson&lt;/Author&gt;&lt;Year&gt;2014&lt;/Year&gt;&lt;RecNum&gt;219&lt;/RecNum&gt;&lt;DisplayText&gt;(248)&lt;/DisplayText&gt;&lt;record&gt;&lt;rec-number&gt;219&lt;/rec-number&gt;&lt;foreign-keys&gt;&lt;key app="EN" db-id="avr05stv7arzs9erswtvftvb5xwz5ew2prxr" timestamp="1489632659"&gt;219&lt;/key&gt;&lt;/foreign-keys&gt;&lt;ref-type name="Journal Article"&gt;17&lt;/ref-type&gt;&lt;contributors&gt;&lt;authors&gt;&lt;author&gt;Matheson, Flora I.&lt;/author&gt;&lt;author&gt;Creatore, Maria Isabella&lt;/author&gt;&lt;author&gt;Gozdyra, Piotr&lt;/author&gt;&lt;author&gt;Park, Alison L.&lt;/author&gt;&lt;author&gt;Ray, Joel G.&lt;/author&gt;&lt;/authors&gt;&lt;/contributors&gt;&lt;titles&gt;&lt;title&gt;A population-based study of premature mortality in relation to neighbourhood density of alcohol sales and cheque cashing outlets in Toronto, Canada&lt;/title&gt;&lt;secondary-title&gt;BMJ open&lt;/secondary-title&gt;&lt;/titles&gt;&lt;periodical&gt;&lt;full-title&gt;BMJ open&lt;/full-title&gt;&lt;/periodical&gt;&lt;pages&gt;e006032&lt;/pages&gt;&lt;volume&gt;4&lt;/volume&gt;&lt;number&gt;12&lt;/number&gt;&lt;dates&gt;&lt;year&gt;2014&lt;/year&gt;&lt;pub-dates&gt;&lt;date&gt;2014&lt;/date&gt;&lt;/pub-dates&gt;&lt;/dates&gt;&lt;isbn&gt;2044-6055&lt;/isbn&gt;&lt;accession-num&gt;MEDLINE:25518874&lt;/accession-num&gt;&lt;urls&gt;&lt;related-urls&gt;&lt;url&gt;&amp;lt;Go to ISI&amp;gt;://MEDLINE:25518874&lt;/url&gt;&lt;url&gt;http://www.ncbi.nlm.nih.gov/pmc/articles/PMC4275686/pdf/bmjopen-2014-006032.pdf&lt;/url&gt;&lt;/related-urls&gt;&lt;/urls&gt;&lt;custom1&gt;Accept&lt;/custom1&gt;&lt;custom2&gt;Accept&lt;/custom2&gt;&lt;electronic-resource-num&gt;10.1136/bmjopen-2014-00603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8)</w:t>
            </w:r>
            <w:r>
              <w:rPr>
                <w:rFonts w:eastAsia="Times New Roman" w:cs="Times New Roman"/>
                <w:color w:val="000000"/>
                <w:sz w:val="18"/>
                <w:szCs w:val="18"/>
                <w:lang w:eastAsia="en-AU"/>
              </w:rPr>
              <w:fldChar w:fldCharType="end"/>
            </w:r>
          </w:p>
        </w:tc>
        <w:tc>
          <w:tcPr>
            <w:tcW w:w="1417" w:type="dxa"/>
            <w:hideMark/>
          </w:tcPr>
          <w:p w14:paraId="1825D47D"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Toronto, Canada</w:t>
            </w:r>
          </w:p>
        </w:tc>
        <w:tc>
          <w:tcPr>
            <w:tcW w:w="1559" w:type="dxa"/>
            <w:hideMark/>
          </w:tcPr>
          <w:p w14:paraId="7E55897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Deaths </w:t>
            </w:r>
          </w:p>
        </w:tc>
        <w:tc>
          <w:tcPr>
            <w:tcW w:w="3544" w:type="dxa"/>
          </w:tcPr>
          <w:p w14:paraId="3286793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alcohol outlet density with premature mortality. Poisson regression.</w:t>
            </w:r>
          </w:p>
        </w:tc>
        <w:tc>
          <w:tcPr>
            <w:tcW w:w="3260" w:type="dxa"/>
          </w:tcPr>
          <w:p w14:paraId="6BE4D944"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Higher rates of premature mortality in neighbourhoods with higher rates of alcohol outlets. This effect was not evident looking only at bar density, </w:t>
            </w:r>
            <w:r w:rsidRPr="00526B2E">
              <w:rPr>
                <w:rFonts w:eastAsia="Times New Roman" w:cs="Times New Roman"/>
                <w:color w:val="000000"/>
                <w:sz w:val="18"/>
                <w:szCs w:val="18"/>
                <w:lang w:eastAsia="en-AU"/>
              </w:rPr>
              <w:lastRenderedPageBreak/>
              <w:t>suggesting takeaway alcohol is important.</w:t>
            </w:r>
          </w:p>
        </w:tc>
        <w:tc>
          <w:tcPr>
            <w:tcW w:w="2552" w:type="dxa"/>
          </w:tcPr>
          <w:p w14:paraId="456FFEF0"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 xml:space="preserve">Cross-sectional aggregate data. </w:t>
            </w:r>
            <w:r w:rsidRPr="0005764A">
              <w:rPr>
                <w:rFonts w:eastAsia="Times New Roman" w:cs="Times New Roman"/>
                <w:color w:val="000000"/>
                <w:sz w:val="18"/>
                <w:szCs w:val="18"/>
                <w:lang w:eastAsia="en-AU"/>
              </w:rPr>
              <w:t>Combined measure of outlets for most analyses</w:t>
            </w:r>
            <w:r>
              <w:rPr>
                <w:rFonts w:eastAsia="Times New Roman" w:cs="Times New Roman"/>
                <w:color w:val="000000"/>
                <w:sz w:val="18"/>
                <w:szCs w:val="18"/>
                <w:lang w:eastAsia="en-AU"/>
              </w:rPr>
              <w:t>.</w:t>
            </w:r>
          </w:p>
        </w:tc>
      </w:tr>
      <w:tr w:rsidR="00BF208C" w:rsidRPr="00526B2E" w14:paraId="747F2ACF" w14:textId="77777777" w:rsidTr="00596BD5">
        <w:trPr>
          <w:trHeight w:val="707"/>
        </w:trPr>
        <w:tc>
          <w:tcPr>
            <w:cnfStyle w:val="001000000000" w:firstRow="0" w:lastRow="0" w:firstColumn="1" w:lastColumn="0" w:oddVBand="0" w:evenVBand="0" w:oddHBand="0" w:evenHBand="0" w:firstRowFirstColumn="0" w:firstRowLastColumn="0" w:lastRowFirstColumn="0" w:lastRowLastColumn="0"/>
            <w:tcW w:w="1560" w:type="dxa"/>
            <w:hideMark/>
          </w:tcPr>
          <w:p w14:paraId="6FAEBFF0"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Mccord &amp; Rat</w:t>
            </w:r>
            <w:r>
              <w:rPr>
                <w:rFonts w:eastAsia="Times New Roman" w:cs="Times New Roman"/>
                <w:color w:val="000000"/>
                <w:sz w:val="18"/>
                <w:szCs w:val="18"/>
                <w:lang w:eastAsia="en-AU"/>
              </w:rPr>
              <w:t xml:space="preserve">cliffe 2007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McCord&lt;/Author&gt;&lt;Year&gt;2007&lt;/Year&gt;&lt;RecNum&gt;220&lt;/RecNum&gt;&lt;DisplayText&gt;(249)&lt;/DisplayText&gt;&lt;record&gt;&lt;rec-number&gt;220&lt;/rec-number&gt;&lt;foreign-keys&gt;&lt;key app="EN" db-id="avr05stv7arzs9erswtvftvb5xwz5ew2prxr" timestamp="1489632660"&gt;220&lt;/key&gt;&lt;/foreign-keys&gt;&lt;ref-type name="Journal Article"&gt;17&lt;/ref-type&gt;&lt;contributors&gt;&lt;authors&gt;&lt;author&gt;McCord, E. S.&lt;/author&gt;&lt;author&gt;Ratcliffe, J. H.&lt;/author&gt;&lt;/authors&gt;&lt;/contributors&gt;&lt;titles&gt;&lt;title&gt;A micro-spatial analysis of the demographic and criminogenic environment of drug markets in Philadelphia&lt;/title&gt;&lt;secondary-title&gt;Australian and New Zealand Journal of Criminology&lt;/secondary-title&gt;&lt;/titles&gt;&lt;periodical&gt;&lt;full-title&gt;Australian and New Zealand Journal of Criminology&lt;/full-title&gt;&lt;/periodical&gt;&lt;pages&gt;43-63&lt;/pages&gt;&lt;volume&gt;40&lt;/volume&gt;&lt;number&gt;1&lt;/number&gt;&lt;dates&gt;&lt;year&gt;2007&lt;/year&gt;&lt;pub-dates&gt;&lt;date&gt;Apr&lt;/date&gt;&lt;/pub-dates&gt;&lt;/dates&gt;&lt;isbn&gt;0004-8658&lt;/isbn&gt;&lt;accession-num&gt;WOS:000246462800003&lt;/accession-num&gt;&lt;urls&gt;&lt;related-urls&gt;&lt;url&gt;&amp;lt;Go to ISI&amp;gt;://WOS:000246462800003&lt;/url&gt;&lt;url&gt;http://anj.sagepub.com/content/40/1/43.full.pdf&lt;/url&gt;&lt;/related-urls&gt;&lt;/urls&gt;&lt;custom1&gt;Reject&lt;/custom1&gt;&lt;custom2&gt;Accept&lt;/custom2&gt;&lt;custom6&gt;Accept - alcohol outlets affect location of drug markets&lt;/custom6&gt;&lt;electronic-resource-num&gt;10.1375/acri.40.1.43&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49)</w:t>
            </w:r>
            <w:r>
              <w:rPr>
                <w:rFonts w:eastAsia="Times New Roman" w:cs="Times New Roman"/>
                <w:color w:val="000000"/>
                <w:sz w:val="18"/>
                <w:szCs w:val="18"/>
                <w:lang w:eastAsia="en-AU"/>
              </w:rPr>
              <w:fldChar w:fldCharType="end"/>
            </w:r>
          </w:p>
        </w:tc>
        <w:tc>
          <w:tcPr>
            <w:tcW w:w="1417" w:type="dxa"/>
            <w:hideMark/>
          </w:tcPr>
          <w:p w14:paraId="1E064A35"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Philadelphia, USA</w:t>
            </w:r>
          </w:p>
        </w:tc>
        <w:tc>
          <w:tcPr>
            <w:tcW w:w="1559" w:type="dxa"/>
            <w:hideMark/>
          </w:tcPr>
          <w:p w14:paraId="72599C02"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rug Crime</w:t>
            </w:r>
          </w:p>
        </w:tc>
        <w:tc>
          <w:tcPr>
            <w:tcW w:w="3544" w:type="dxa"/>
          </w:tcPr>
          <w:p w14:paraId="72C2E0E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neighbourhood characteristics and drug-markets. Zero-inflated Poisson model.</w:t>
            </w:r>
          </w:p>
        </w:tc>
        <w:tc>
          <w:tcPr>
            <w:tcW w:w="3260" w:type="dxa"/>
          </w:tcPr>
          <w:p w14:paraId="3939DDCC"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p>
        </w:tc>
        <w:tc>
          <w:tcPr>
            <w:tcW w:w="2552" w:type="dxa"/>
          </w:tcPr>
          <w:p w14:paraId="7BFEAEA7"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Cross-sectional aggregate data. </w:t>
            </w:r>
          </w:p>
        </w:tc>
      </w:tr>
      <w:tr w:rsidR="00BF208C" w:rsidRPr="00526B2E" w14:paraId="6776F572" w14:textId="77777777" w:rsidTr="00596BD5">
        <w:trPr>
          <w:cnfStyle w:val="000000100000" w:firstRow="0" w:lastRow="0" w:firstColumn="0" w:lastColumn="0" w:oddVBand="0" w:evenVBand="0" w:oddHBand="1" w:evenHBand="0" w:firstRowFirstColumn="0" w:firstRowLastColumn="0" w:lastRowFirstColumn="0" w:lastRowLastColumn="0"/>
          <w:trHeight w:val="851"/>
        </w:trPr>
        <w:tc>
          <w:tcPr>
            <w:cnfStyle w:val="001000000000" w:firstRow="0" w:lastRow="0" w:firstColumn="1" w:lastColumn="0" w:oddVBand="0" w:evenVBand="0" w:oddHBand="0" w:evenHBand="0" w:firstRowFirstColumn="0" w:firstRowLastColumn="0" w:lastRowFirstColumn="0" w:lastRowLastColumn="0"/>
            <w:tcW w:w="1560" w:type="dxa"/>
            <w:hideMark/>
          </w:tcPr>
          <w:p w14:paraId="4D9A4800" w14:textId="77777777" w:rsidR="00BF208C" w:rsidRPr="00526B2E"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Morton et al 2014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Morton&lt;/Author&gt;&lt;Year&gt;2014&lt;/Year&gt;&lt;RecNum&gt;221&lt;/RecNum&gt;&lt;DisplayText&gt;(129)&lt;/DisplayText&gt;&lt;record&gt;&lt;rec-number&gt;221&lt;/rec-number&gt;&lt;foreign-keys&gt;&lt;key app="EN" db-id="avr05stv7arzs9erswtvftvb5xwz5ew2prxr" timestamp="1489632662"&gt;221&lt;/key&gt;&lt;/foreign-keys&gt;&lt;ref-type name="Journal Article"&gt;17&lt;/ref-type&gt;&lt;contributors&gt;&lt;authors&gt;&lt;author&gt;Morton, Cory M.&lt;/author&gt;&lt;author&gt;Simmel, Cassandra&lt;/author&gt;&lt;author&gt;Peterson, N. Andrew&lt;/author&gt;&lt;/authors&gt;&lt;/contributors&gt;&lt;titles&gt;&lt;title&gt;Neighborhood alcohol outlet density and rates of child abuse and neglect: moderating effects of access to substance abuse services&lt;/title&gt;&lt;secondary-title&gt;Child abuse &amp;amp; neglect&lt;/secondary-title&gt;&lt;/titles&gt;&lt;periodical&gt;&lt;full-title&gt;Child abuse &amp;amp; neglect&lt;/full-title&gt;&lt;/periodical&gt;&lt;pages&gt;952-61&lt;/pages&gt;&lt;volume&gt;38&lt;/volume&gt;&lt;number&gt;5&lt;/number&gt;&lt;dates&gt;&lt;year&gt;2014&lt;/year&gt;&lt;pub-dates&gt;&lt;date&gt;2014 May (Epub 2014 Feb&lt;/date&gt;&lt;/pub-dates&gt;&lt;/dates&gt;&lt;isbn&gt;1873-7757&lt;/isbn&gt;&lt;accession-num&gt;MEDLINE:24529493&lt;/accession-num&gt;&lt;urls&gt;&lt;related-urls&gt;&lt;url&gt;&amp;lt;Go to ISI&amp;gt;://MEDLINE:24529493&lt;/url&gt;&lt;url&gt;http://ac.els-cdn.com/S0145213414000155/1-s2.0-S0145213414000155-main.pdf?_tid=50a5cc96-a957-11e5-b430-00000aacb35e&amp;amp;acdnat=1450862998_117d48815c4bfc3b21ef70d34d606cae&lt;/url&gt;&lt;/related-urls&gt;&lt;/urls&gt;&lt;custom1&gt;Accept&lt;/custom1&gt;&lt;custom2&gt;Accept&lt;/custom2&gt;&lt;electronic-resource-num&gt;10.1016/j.chiabu.2014.01.00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9)</w:t>
            </w:r>
            <w:r>
              <w:rPr>
                <w:rFonts w:eastAsia="Times New Roman" w:cs="Times New Roman"/>
                <w:color w:val="000000"/>
                <w:sz w:val="18"/>
                <w:szCs w:val="18"/>
                <w:lang w:eastAsia="en-AU"/>
              </w:rPr>
              <w:fldChar w:fldCharType="end"/>
            </w:r>
          </w:p>
        </w:tc>
        <w:tc>
          <w:tcPr>
            <w:tcW w:w="1417" w:type="dxa"/>
            <w:hideMark/>
          </w:tcPr>
          <w:p w14:paraId="32C90B22"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e county in New Jersey, USA</w:t>
            </w:r>
          </w:p>
        </w:tc>
        <w:tc>
          <w:tcPr>
            <w:tcW w:w="1559" w:type="dxa"/>
            <w:hideMark/>
          </w:tcPr>
          <w:p w14:paraId="65BCD6BD"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ld maltreatment &amp; neglect</w:t>
            </w:r>
          </w:p>
        </w:tc>
        <w:tc>
          <w:tcPr>
            <w:tcW w:w="3544" w:type="dxa"/>
          </w:tcPr>
          <w:p w14:paraId="1887042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relationship between child abuse and neglect and outlet density. Examined mediating effect of presence of neighbourhood substance use treatment services.</w:t>
            </w:r>
          </w:p>
        </w:tc>
        <w:tc>
          <w:tcPr>
            <w:tcW w:w="3260" w:type="dxa"/>
          </w:tcPr>
          <w:p w14:paraId="0EB615F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premise outlet density was positively associated with neglect; Off-premise outlet density was negatively associated with rates of physical abuse.</w:t>
            </w:r>
          </w:p>
        </w:tc>
        <w:tc>
          <w:tcPr>
            <w:tcW w:w="2552" w:type="dxa"/>
          </w:tcPr>
          <w:p w14:paraId="7A74A1FA"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Data no child maltreatment likely reflects differential rates of reporting/surveillance.</w:t>
            </w:r>
          </w:p>
        </w:tc>
      </w:tr>
      <w:tr w:rsidR="00BF208C" w:rsidRPr="00526B2E" w14:paraId="0D5361C0" w14:textId="77777777" w:rsidTr="00596BD5">
        <w:trPr>
          <w:trHeight w:val="560"/>
        </w:trPr>
        <w:tc>
          <w:tcPr>
            <w:cnfStyle w:val="001000000000" w:firstRow="0" w:lastRow="0" w:firstColumn="1" w:lastColumn="0" w:oddVBand="0" w:evenVBand="0" w:oddHBand="0" w:evenHBand="0" w:firstRowFirstColumn="0" w:firstRowLastColumn="0" w:lastRowFirstColumn="0" w:lastRowLastColumn="0"/>
            <w:tcW w:w="1560" w:type="dxa"/>
            <w:hideMark/>
          </w:tcPr>
          <w:p w14:paraId="59B2F98B" w14:textId="77777777" w:rsidR="00BF208C" w:rsidRPr="00526B2E"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Morton 2013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Morton&lt;/Author&gt;&lt;Year&gt;2013&lt;/Year&gt;&lt;RecNum&gt;222&lt;/RecNum&gt;&lt;DisplayText&gt;(128)&lt;/DisplayText&gt;&lt;record&gt;&lt;rec-number&gt;222&lt;/rec-number&gt;&lt;foreign-keys&gt;&lt;key app="EN" db-id="avr05stv7arzs9erswtvftvb5xwz5ew2prxr" timestamp="1489632663"&gt;222&lt;/key&gt;&lt;/foreign-keys&gt;&lt;ref-type name="Journal Article"&gt;17&lt;/ref-type&gt;&lt;contributors&gt;&lt;authors&gt;&lt;author&gt;Morton, C. M.&lt;/author&gt;&lt;/authors&gt;&lt;/contributors&gt;&lt;titles&gt;&lt;title&gt;The moderating effect of substance abuse service accessibility on the relationship between child maltreatment and neighborhood alcohol availability&lt;/title&gt;&lt;secondary-title&gt;Children and Youth Services Review&lt;/secondary-title&gt;&lt;/titles&gt;&lt;periodical&gt;&lt;full-title&gt;Children and Youth Services Review&lt;/full-title&gt;&lt;/periodical&gt;&lt;pages&gt;1933-1940&lt;/pages&gt;&lt;volume&gt;35&lt;/volume&gt;&lt;number&gt;12&lt;/number&gt;&lt;dates&gt;&lt;year&gt;2013&lt;/year&gt;&lt;pub-dates&gt;&lt;date&gt;Dec&lt;/date&gt;&lt;/pub-dates&gt;&lt;/dates&gt;&lt;isbn&gt;0190-7409&lt;/isbn&gt;&lt;accession-num&gt;WOS:000328721200004&lt;/accession-num&gt;&lt;urls&gt;&lt;related-urls&gt;&lt;url&gt;&amp;lt;Go to ISI&amp;gt;://WOS:000328721200004&lt;/url&gt;&lt;url&gt;http://www.ncbi.nlm.nih.gov/pmc/articles/PMC3889130/pdf/nihms530132.pdf&lt;/url&gt;&lt;/related-urls&gt;&lt;/urls&gt;&lt;custom1&gt;Accept&lt;/custom1&gt;&lt;custom2&gt;Accept&lt;/custom2&gt;&lt;electronic-resource-num&gt;10.1016/j.childyouth.2013.09.019&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28)</w:t>
            </w:r>
            <w:r>
              <w:rPr>
                <w:rFonts w:eastAsia="Times New Roman" w:cs="Times New Roman"/>
                <w:color w:val="000000"/>
                <w:sz w:val="18"/>
                <w:szCs w:val="18"/>
                <w:lang w:eastAsia="en-AU"/>
              </w:rPr>
              <w:fldChar w:fldCharType="end"/>
            </w:r>
          </w:p>
        </w:tc>
        <w:tc>
          <w:tcPr>
            <w:tcW w:w="1417" w:type="dxa"/>
            <w:hideMark/>
          </w:tcPr>
          <w:p w14:paraId="421C2F40"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e county in New Jersey, USA</w:t>
            </w:r>
          </w:p>
        </w:tc>
        <w:tc>
          <w:tcPr>
            <w:tcW w:w="1559" w:type="dxa"/>
            <w:hideMark/>
          </w:tcPr>
          <w:p w14:paraId="4E4D775A"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hild maltreatment &amp; neglect</w:t>
            </w:r>
          </w:p>
        </w:tc>
        <w:tc>
          <w:tcPr>
            <w:tcW w:w="3544" w:type="dxa"/>
          </w:tcPr>
          <w:p w14:paraId="0CE88E0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of outlet density and child maltreatment. Spatial regression.</w:t>
            </w:r>
          </w:p>
        </w:tc>
        <w:tc>
          <w:tcPr>
            <w:tcW w:w="3260" w:type="dxa"/>
          </w:tcPr>
          <w:p w14:paraId="509CEC8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utlet density was positively associated with child maltreatment</w:t>
            </w:r>
          </w:p>
        </w:tc>
        <w:tc>
          <w:tcPr>
            <w:tcW w:w="2552" w:type="dxa"/>
          </w:tcPr>
          <w:p w14:paraId="2F2A859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 Data no child maltreatment likely reflects differential rates of reporting/surveillance.</w:t>
            </w:r>
          </w:p>
        </w:tc>
      </w:tr>
      <w:tr w:rsidR="00BF208C" w:rsidRPr="00526B2E" w14:paraId="1016AFD1" w14:textId="77777777" w:rsidTr="00596BD5">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560" w:type="dxa"/>
            <w:hideMark/>
          </w:tcPr>
          <w:p w14:paraId="52D9B434"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Nielsen et al 200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Nielsen&lt;/Author&gt;&lt;Year&gt;2005&lt;/Year&gt;&lt;RecNum&gt;223&lt;/RecNum&gt;&lt;DisplayText&gt;(250)&lt;/DisplayText&gt;&lt;record&gt;&lt;rec-number&gt;223&lt;/rec-number&gt;&lt;foreign-keys&gt;&lt;key app="EN" db-id="avr05stv7arzs9erswtvftvb5xwz5ew2prxr" timestamp="1489632664"&gt;223&lt;/key&gt;&lt;/foreign-keys&gt;&lt;ref-type name="Journal Article"&gt;17&lt;/ref-type&gt;&lt;contributors&gt;&lt;authors&gt;&lt;author&gt;Nielsen, A. L.&lt;/author&gt;&lt;author&gt;Martinez, R.&lt;/author&gt;&lt;author&gt;Lee, M. T.&lt;/author&gt;&lt;/authors&gt;&lt;/contributors&gt;&lt;titles&gt;&lt;title&gt;Alcohol, ethnicity, and violence: The role of alcohol availability for Latino and black aggravated assaults and robberies&lt;/title&gt;&lt;secondary-title&gt;Sociological Quarterly&lt;/secondary-title&gt;&lt;/titles&gt;&lt;periodical&gt;&lt;full-title&gt;Sociological Quarterly&lt;/full-title&gt;&lt;/periodical&gt;&lt;pages&gt;479-502&lt;/pages&gt;&lt;volume&gt;46&lt;/volume&gt;&lt;number&gt;3&lt;/number&gt;&lt;dates&gt;&lt;year&gt;2005&lt;/year&gt;&lt;pub-dates&gt;&lt;date&gt;Sum&lt;/date&gt;&lt;/pub-dates&gt;&lt;/dates&gt;&lt;isbn&gt;0038-0253&lt;/isbn&gt;&lt;accession-num&gt;WOS:000230417300004&lt;/accession-num&gt;&lt;urls&gt;&lt;related-urls&gt;&lt;url&gt;&amp;lt;Go to ISI&amp;gt;://WOS:000230417300004&lt;/url&gt;&lt;url&gt;http://onlinelibrary.wiley.com/store/10.1111/j.1533-8525.2005.00023.x/asset/j.1533-8525.2005.00023.x.pdf?v=1&amp;amp;t=iiim9j8x&amp;amp;s=62d2b86c0896ec1a58311745ca1d04182dcb0f20&lt;/url&gt;&lt;/related-urls&gt;&lt;/urls&gt;&lt;custom1&gt;Accept&lt;/custom1&gt;&lt;custom2&gt;Accept&lt;/custom2&gt;&lt;electronic-resource-num&gt;10.1111/j.1533-8525.2005.00023.x&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0)</w:t>
            </w:r>
            <w:r>
              <w:rPr>
                <w:rFonts w:eastAsia="Times New Roman" w:cs="Times New Roman"/>
                <w:color w:val="000000"/>
                <w:sz w:val="18"/>
                <w:szCs w:val="18"/>
                <w:lang w:eastAsia="en-AU"/>
              </w:rPr>
              <w:fldChar w:fldCharType="end"/>
            </w:r>
          </w:p>
        </w:tc>
        <w:tc>
          <w:tcPr>
            <w:tcW w:w="1417" w:type="dxa"/>
            <w:hideMark/>
          </w:tcPr>
          <w:p w14:paraId="04E3043D"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ami, USA</w:t>
            </w:r>
          </w:p>
        </w:tc>
        <w:tc>
          <w:tcPr>
            <w:tcW w:w="1559" w:type="dxa"/>
            <w:hideMark/>
          </w:tcPr>
          <w:p w14:paraId="1426475E"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1B8CA543"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association alcohol outlet density and violent crime. Spatial negative binomial regressions.</w:t>
            </w:r>
          </w:p>
        </w:tc>
        <w:tc>
          <w:tcPr>
            <w:tcW w:w="3260" w:type="dxa"/>
          </w:tcPr>
          <w:p w14:paraId="7DACB315"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gnificant effect for Latino crime but not black crime.</w:t>
            </w:r>
          </w:p>
        </w:tc>
        <w:tc>
          <w:tcPr>
            <w:tcW w:w="2552" w:type="dxa"/>
          </w:tcPr>
          <w:p w14:paraId="655F323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Cross-sectional aggregate data.</w:t>
            </w:r>
          </w:p>
        </w:tc>
      </w:tr>
      <w:tr w:rsidR="00BF208C" w:rsidRPr="00526B2E" w14:paraId="02F6FCC1" w14:textId="77777777" w:rsidTr="00596BD5">
        <w:trPr>
          <w:trHeight w:val="502"/>
        </w:trPr>
        <w:tc>
          <w:tcPr>
            <w:cnfStyle w:val="001000000000" w:firstRow="0" w:lastRow="0" w:firstColumn="1" w:lastColumn="0" w:oddVBand="0" w:evenVBand="0" w:oddHBand="0" w:evenHBand="0" w:firstRowFirstColumn="0" w:firstRowLastColumn="0" w:lastRowFirstColumn="0" w:lastRowLastColumn="0"/>
            <w:tcW w:w="1560" w:type="dxa"/>
            <w:hideMark/>
          </w:tcPr>
          <w:p w14:paraId="5163A91C"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Pearson et al 2014</w:t>
            </w:r>
            <w:r>
              <w:rPr>
                <w:rFonts w:eastAsia="Times New Roman" w:cs="Times New Roman"/>
                <w:color w:val="000000"/>
                <w:sz w:val="18"/>
                <w:szCs w:val="18"/>
                <w:lang w:eastAsia="en-AU"/>
              </w:rPr>
              <w:t xml:space="preserve">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Pearson&lt;/Author&gt;&lt;Year&gt;2014&lt;/Year&gt;&lt;RecNum&gt;224&lt;/RecNum&gt;&lt;DisplayText&gt;(251)&lt;/DisplayText&gt;&lt;record&gt;&lt;rec-number&gt;224&lt;/rec-number&gt;&lt;foreign-keys&gt;&lt;key app="EN" db-id="avr05stv7arzs9erswtvftvb5xwz5ew2prxr" timestamp="1489632665"&gt;224&lt;/key&gt;&lt;/foreign-keys&gt;&lt;ref-type name="Journal Article"&gt;17&lt;/ref-type&gt;&lt;contributors&gt;&lt;authors&gt;&lt;author&gt;Pearson, A. L.&lt;/author&gt;&lt;author&gt;Bowie, C.&lt;/author&gt;&lt;author&gt;Thornton, L. E.&lt;/author&gt;&lt;/authors&gt;&lt;/contributors&gt;&lt;titles&gt;&lt;title&gt;Is access to alcohol associated with alcohol/substance abuse among people diagnosed with anxiety/mood disorder?&lt;/title&gt;&lt;secondary-title&gt;Public health&lt;/secondary-title&gt;&lt;/titles&gt;&lt;periodical&gt;&lt;full-title&gt;Public health&lt;/full-title&gt;&lt;/periodical&gt;&lt;pages&gt;968-76&lt;/pages&gt;&lt;volume&gt;128&lt;/volume&gt;&lt;number&gt;11&lt;/number&gt;&lt;dates&gt;&lt;year&gt;2014&lt;/year&gt;&lt;pub-dates&gt;&lt;date&gt;2014 Nov (Epub 2014 Nov&lt;/date&gt;&lt;/pub-dates&gt;&lt;/dates&gt;&lt;isbn&gt;1476-5616&lt;/isbn&gt;&lt;accession-num&gt;MEDLINE:25443109&lt;/accession-num&gt;&lt;urls&gt;&lt;related-urls&gt;&lt;url&gt;&amp;lt;Go to ISI&amp;gt;://MEDLINE:25443109&lt;/url&gt;&lt;url&gt;http://ac.els-cdn.com/S0033350614001899/1-s2.0-S0033350614001899-main.pdf?_tid=5d6fa00a-a957-11e5-934f-00000aab0f02&amp;amp;acdnat=1450863020_88c1d1ca81d9fab7eac8fe8fb241cbd9&lt;/url&gt;&lt;/related-urls&gt;&lt;/urls&gt;&lt;custom1&gt;Accept&lt;/custom1&gt;&lt;custom2&gt;Accept&lt;/custom2&gt;&lt;electronic-resource-num&gt;10.1016/j.puhe.2014.07.008&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1)</w:t>
            </w:r>
            <w:r>
              <w:rPr>
                <w:rFonts w:eastAsia="Times New Roman" w:cs="Times New Roman"/>
                <w:color w:val="000000"/>
                <w:sz w:val="18"/>
                <w:szCs w:val="18"/>
                <w:lang w:eastAsia="en-AU"/>
              </w:rPr>
              <w:fldChar w:fldCharType="end"/>
            </w:r>
          </w:p>
        </w:tc>
        <w:tc>
          <w:tcPr>
            <w:tcW w:w="1417" w:type="dxa"/>
            <w:hideMark/>
          </w:tcPr>
          <w:p w14:paraId="775B7C3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uckland, New Zealand</w:t>
            </w:r>
          </w:p>
        </w:tc>
        <w:tc>
          <w:tcPr>
            <w:tcW w:w="1559" w:type="dxa"/>
            <w:hideMark/>
          </w:tcPr>
          <w:p w14:paraId="0BBA7E5E"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Mental health (including suicide) </w:t>
            </w:r>
          </w:p>
        </w:tc>
        <w:tc>
          <w:tcPr>
            <w:tcW w:w="3544" w:type="dxa"/>
          </w:tcPr>
          <w:p w14:paraId="0C8E8AD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ssessing the association between packaged outlet density and the presence of any dual-</w:t>
            </w:r>
            <w:r w:rsidRPr="00901912">
              <w:rPr>
                <w:rFonts w:eastAsia="Times New Roman" w:cs="Times New Roman"/>
                <w:sz w:val="18"/>
                <w:szCs w:val="18"/>
                <w:lang w:eastAsia="en-AU"/>
              </w:rPr>
              <w:t>diagnosis clients with at least one anxiety/mood client. Spatial logistic regression.</w:t>
            </w:r>
          </w:p>
        </w:tc>
        <w:tc>
          <w:tcPr>
            <w:tcW w:w="3260" w:type="dxa"/>
          </w:tcPr>
          <w:p w14:paraId="5370C71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gnificant relationship between density and dual diagnoses.</w:t>
            </w:r>
          </w:p>
        </w:tc>
        <w:tc>
          <w:tcPr>
            <w:tcW w:w="2552" w:type="dxa"/>
          </w:tcPr>
          <w:p w14:paraId="2891F880"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Measures of outcome are reliant on prevalence of mood/anxiety disorders</w:t>
            </w:r>
            <w:r>
              <w:rPr>
                <w:rFonts w:eastAsia="Times New Roman" w:cs="Times New Roman"/>
                <w:color w:val="000000"/>
                <w:sz w:val="18"/>
                <w:szCs w:val="18"/>
                <w:lang w:eastAsia="en-AU"/>
              </w:rPr>
              <w:t>.</w:t>
            </w:r>
          </w:p>
        </w:tc>
      </w:tr>
      <w:tr w:rsidR="00BF208C" w:rsidRPr="00526B2E" w14:paraId="227D195A" w14:textId="77777777" w:rsidTr="00596BD5">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560" w:type="dxa"/>
            <w:hideMark/>
          </w:tcPr>
          <w:p w14:paraId="584B18B5"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Pridemore et al 2011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Pridemore&lt;/Author&gt;&lt;Year&gt;2013&lt;/Year&gt;&lt;RecNum&gt;225&lt;/RecNum&gt;&lt;DisplayText&gt;(252)&lt;/DisplayText&gt;&lt;record&gt;&lt;rec-number&gt;225&lt;/rec-number&gt;&lt;foreign-keys&gt;&lt;key app="EN" db-id="avr05stv7arzs9erswtvftvb5xwz5ew2prxr" timestamp="1489632667"&gt;225&lt;/key&gt;&lt;/foreign-keys&gt;&lt;ref-type name="Journal Article"&gt;17&lt;/ref-type&gt;&lt;contributors&gt;&lt;authors&gt;&lt;author&gt;Pridemore, W. A.&lt;/author&gt;&lt;author&gt;Grubesic, T. H.&lt;/author&gt;&lt;/authors&gt;&lt;/contributors&gt;&lt;titles&gt;&lt;title&gt;Alcohol Outlets and Community Levels of Interpersonal Violence: Spatial Density, Outlet Type, and Seriousness of Assault&lt;/title&gt;&lt;secondary-title&gt;Journal of Research in Crime and Delinquency&lt;/secondary-title&gt;&lt;/titles&gt;&lt;periodical&gt;&lt;full-title&gt;Journal of Research in Crime and Delinquency&lt;/full-title&gt;&lt;/periodical&gt;&lt;pages&gt;132-159&lt;/pages&gt;&lt;volume&gt;50&lt;/volume&gt;&lt;number&gt;1&lt;/number&gt;&lt;dates&gt;&lt;year&gt;2013&lt;/year&gt;&lt;pub-dates&gt;&lt;date&gt;Feb&lt;/date&gt;&lt;/pub-dates&gt;&lt;/dates&gt;&lt;isbn&gt;0022-4278&lt;/isbn&gt;&lt;accession-num&gt;WOS:000316906800006&lt;/accession-num&gt;&lt;urls&gt;&lt;related-urls&gt;&lt;url&gt;&amp;lt;Go to ISI&amp;gt;://WOS:000316906800006&lt;/url&gt;&lt;url&gt;http://jrc.sagepub.com/content/50/1/132.full.pdf&lt;/url&gt;&lt;/related-urls&gt;&lt;/urls&gt;&lt;custom1&gt;Accept&lt;/custom1&gt;&lt;custom2&gt;Accept&lt;/custom2&gt;&lt;electronic-resource-num&gt;10.1177/0022427810397952&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2)</w:t>
            </w:r>
            <w:r>
              <w:rPr>
                <w:rFonts w:eastAsia="Times New Roman" w:cs="Times New Roman"/>
                <w:color w:val="000000"/>
                <w:sz w:val="18"/>
                <w:szCs w:val="18"/>
                <w:lang w:eastAsia="en-AU"/>
              </w:rPr>
              <w:fldChar w:fldCharType="end"/>
            </w:r>
          </w:p>
        </w:tc>
        <w:tc>
          <w:tcPr>
            <w:tcW w:w="1417" w:type="dxa"/>
            <w:hideMark/>
          </w:tcPr>
          <w:p w14:paraId="53FFB21E"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incinatti, USA</w:t>
            </w:r>
          </w:p>
        </w:tc>
        <w:tc>
          <w:tcPr>
            <w:tcW w:w="1559" w:type="dxa"/>
            <w:hideMark/>
          </w:tcPr>
          <w:p w14:paraId="13611BFE"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0F7B92C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relationship between outlet dens</w:t>
            </w:r>
            <w:r>
              <w:rPr>
                <w:rFonts w:eastAsia="Times New Roman" w:cs="Times New Roman"/>
                <w:color w:val="000000"/>
                <w:sz w:val="18"/>
                <w:szCs w:val="18"/>
                <w:lang w:eastAsia="en-AU"/>
              </w:rPr>
              <w:t>ity and assault.</w:t>
            </w:r>
          </w:p>
        </w:tc>
        <w:tc>
          <w:tcPr>
            <w:tcW w:w="3260" w:type="dxa"/>
          </w:tcPr>
          <w:p w14:paraId="12B9A16D"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ars and off-premise outlets associated with assault.</w:t>
            </w:r>
          </w:p>
        </w:tc>
        <w:tc>
          <w:tcPr>
            <w:tcW w:w="2552" w:type="dxa"/>
          </w:tcPr>
          <w:p w14:paraId="7672859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Aggregate cross-sectional</w:t>
            </w:r>
            <w:r>
              <w:rPr>
                <w:rFonts w:eastAsia="Times New Roman" w:cs="Times New Roman"/>
                <w:color w:val="000000"/>
                <w:sz w:val="18"/>
                <w:szCs w:val="18"/>
                <w:lang w:eastAsia="en-AU"/>
              </w:rPr>
              <w:t>.</w:t>
            </w:r>
          </w:p>
        </w:tc>
      </w:tr>
      <w:tr w:rsidR="00BF208C" w:rsidRPr="00526B2E" w14:paraId="67EB0BCA" w14:textId="77777777" w:rsidTr="00596BD5">
        <w:trPr>
          <w:trHeight w:val="666"/>
        </w:trPr>
        <w:tc>
          <w:tcPr>
            <w:cnfStyle w:val="001000000000" w:firstRow="0" w:lastRow="0" w:firstColumn="1" w:lastColumn="0" w:oddVBand="0" w:evenVBand="0" w:oddHBand="0" w:evenHBand="0" w:firstRowFirstColumn="0" w:firstRowLastColumn="0" w:lastRowFirstColumn="0" w:lastRowLastColumn="0"/>
            <w:tcW w:w="1560" w:type="dxa"/>
            <w:hideMark/>
          </w:tcPr>
          <w:p w14:paraId="34425D73"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Pridemore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Pridemore&lt;/Author&gt;&lt;Year&gt;2012&lt;/Year&gt;&lt;RecNum&gt;226&lt;/RecNum&gt;&lt;DisplayText&gt;(253)&lt;/DisplayText&gt;&lt;record&gt;&lt;rec-number&gt;226&lt;/rec-number&gt;&lt;foreign-keys&gt;&lt;key app="EN" db-id="avr05stv7arzs9erswtvftvb5xwz5ew2prxr" timestamp="1489632668"&gt;226&lt;/key&gt;&lt;/foreign-keys&gt;&lt;ref-type name="Journal Article"&gt;17&lt;/ref-type&gt;&lt;contributors&gt;&lt;authors&gt;&lt;author&gt;Pridemore, William Alex&lt;/author&gt;&lt;author&gt;Grubesic, Tony H.&lt;/author&gt;&lt;/authors&gt;&lt;/contributors&gt;&lt;titles&gt;&lt;title&gt;Community organization moderates the effect of alcohol outlet density on violence&lt;/title&gt;&lt;secondary-title&gt;The British Journal of Sociology&lt;/secondary-title&gt;&lt;/titles&gt;&lt;periodical&gt;&lt;full-title&gt;The British Journal of Sociology&lt;/full-title&gt;&lt;/periodical&gt;&lt;pages&gt;680-703&lt;/pages&gt;&lt;volume&gt;63&lt;/volume&gt;&lt;number&gt;4&lt;/number&gt;&lt;keywords&gt;&lt;keyword&gt;Alcohol outlet density&lt;/keyword&gt;&lt;keyword&gt;social disorganization&lt;/keyword&gt;&lt;keyword&gt;violence&lt;/keyword&gt;&lt;keyword&gt;USA&lt;/keyword&gt;&lt;/keywords&gt;&lt;dates&gt;&lt;year&gt;2012&lt;/year&gt;&lt;/dates&gt;&lt;isbn&gt;1468-4446&lt;/isbn&gt;&lt;urls&gt;&lt;related-urls&gt;&lt;url&gt;http://dx.doi.org/10.1111/j.1468-4446.2012.01432.x&lt;/url&gt;&lt;/related-urls&gt;&lt;/urls&gt;&lt;electronic-resource-num&gt;10.1111/j.1468-4446.2012.01432.x&lt;/electronic-resource-num&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3)</w:t>
            </w:r>
            <w:r>
              <w:rPr>
                <w:rFonts w:eastAsia="Times New Roman" w:cs="Times New Roman"/>
                <w:color w:val="000000"/>
                <w:sz w:val="18"/>
                <w:szCs w:val="18"/>
                <w:lang w:eastAsia="en-AU"/>
              </w:rPr>
              <w:fldChar w:fldCharType="end"/>
            </w:r>
          </w:p>
        </w:tc>
        <w:tc>
          <w:tcPr>
            <w:tcW w:w="1417" w:type="dxa"/>
            <w:hideMark/>
          </w:tcPr>
          <w:p w14:paraId="7107D0C1"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incinatti, USA</w:t>
            </w:r>
          </w:p>
        </w:tc>
        <w:tc>
          <w:tcPr>
            <w:tcW w:w="1559" w:type="dxa"/>
            <w:hideMark/>
          </w:tcPr>
          <w:p w14:paraId="53E05CF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615C773B"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relationship between outlet density and assault.</w:t>
            </w:r>
          </w:p>
        </w:tc>
        <w:tc>
          <w:tcPr>
            <w:tcW w:w="3260" w:type="dxa"/>
          </w:tcPr>
          <w:p w14:paraId="3356EF0C"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bar and restaurant density all positively associated with assault, with effects significantly stronger in less organised communities.</w:t>
            </w:r>
          </w:p>
        </w:tc>
        <w:tc>
          <w:tcPr>
            <w:tcW w:w="2552" w:type="dxa"/>
          </w:tcPr>
          <w:p w14:paraId="291D665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Aggregate cross-sectional</w:t>
            </w:r>
            <w:r>
              <w:rPr>
                <w:rFonts w:eastAsia="Times New Roman" w:cs="Times New Roman"/>
                <w:color w:val="000000"/>
                <w:sz w:val="18"/>
                <w:szCs w:val="18"/>
                <w:lang w:eastAsia="en-AU"/>
              </w:rPr>
              <w:t>.</w:t>
            </w:r>
          </w:p>
        </w:tc>
      </w:tr>
      <w:tr w:rsidR="00BF208C" w:rsidRPr="00526B2E" w14:paraId="7C1FD071" w14:textId="77777777" w:rsidTr="00596BD5">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560" w:type="dxa"/>
            <w:hideMark/>
          </w:tcPr>
          <w:p w14:paraId="3F302078"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Pridemore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Pridemore&lt;/Author&gt;&lt;Year&gt;2012&lt;/Year&gt;&lt;RecNum&gt;227&lt;/RecNum&gt;&lt;DisplayText&gt;(254)&lt;/DisplayText&gt;&lt;record&gt;&lt;rec-number&gt;227&lt;/rec-number&gt;&lt;foreign-keys&gt;&lt;key app="EN" db-id="avr05stv7arzs9erswtvftvb5xwz5ew2prxr" timestamp="1489632670"&gt;227&lt;/key&gt;&lt;/foreign-keys&gt;&lt;ref-type name="Journal Article"&gt;17&lt;/ref-type&gt;&lt;contributors&gt;&lt;authors&gt;&lt;author&gt;Pridemore, William Alex&lt;/author&gt;&lt;author&gt;Grubesic, Tony H.&lt;/author&gt;&lt;/authors&gt;&lt;/contributors&gt;&lt;titles&gt;&lt;title&gt;A spatial analysis of the moderating effects of land use on the association between alcohol outlet density and violence in urban areas&lt;/title&gt;&lt;secondary-title&gt;Drug and Alcohol Review&lt;/secondary-title&gt;&lt;/titles&gt;&lt;periodical&gt;&lt;full-title&gt;Drug and alcohol review&lt;/full-title&gt;&lt;/periodical&gt;&lt;pages&gt;385-393&lt;/pages&gt;&lt;volume&gt;31&lt;/volume&gt;&lt;number&gt;4&lt;/number&gt;&lt;keywords&gt;&lt;keyword&gt;alcohol outlets&lt;/keyword&gt;&lt;keyword&gt;land use&lt;/keyword&gt;&lt;keyword&gt;violence&lt;/keyword&gt;&lt;keyword&gt;spatial modeling&lt;/keyword&gt;&lt;/keywords&gt;&lt;dates&gt;&lt;year&gt;2012&lt;/year&gt;&lt;/dates&gt;&lt;publisher&gt;Blackwell Publishing Asia&lt;/publisher&gt;&lt;isbn&gt;1465-3362&lt;/isbn&gt;&lt;urls&gt;&lt;related-urls&gt;&lt;url&gt;http://dx.doi.org/10.1111/j.1465-3362.2011.00329.x&lt;/url&gt;&lt;/related-urls&gt;&lt;/urls&gt;&lt;electronic-resource-num&gt;10.1111/j.1465-3362.2011.00329.x&lt;/electronic-resource-num&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4)</w:t>
            </w:r>
            <w:r>
              <w:rPr>
                <w:rFonts w:eastAsia="Times New Roman" w:cs="Times New Roman"/>
                <w:color w:val="000000"/>
                <w:sz w:val="18"/>
                <w:szCs w:val="18"/>
                <w:lang w:eastAsia="en-AU"/>
              </w:rPr>
              <w:fldChar w:fldCharType="end"/>
            </w:r>
          </w:p>
        </w:tc>
        <w:tc>
          <w:tcPr>
            <w:tcW w:w="1417" w:type="dxa"/>
            <w:hideMark/>
          </w:tcPr>
          <w:p w14:paraId="345A7E8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Cincinatti, USA</w:t>
            </w:r>
          </w:p>
        </w:tc>
        <w:tc>
          <w:tcPr>
            <w:tcW w:w="1559" w:type="dxa"/>
            <w:hideMark/>
          </w:tcPr>
          <w:p w14:paraId="0EB3C55A"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21A6C0C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relationship between outlet density and assault.</w:t>
            </w:r>
          </w:p>
        </w:tc>
        <w:tc>
          <w:tcPr>
            <w:tcW w:w="3260" w:type="dxa"/>
          </w:tcPr>
          <w:p w14:paraId="153F274E"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ars and off-premise outlets associated with assault, with some moderating effects of land use.</w:t>
            </w:r>
          </w:p>
        </w:tc>
        <w:tc>
          <w:tcPr>
            <w:tcW w:w="2552" w:type="dxa"/>
          </w:tcPr>
          <w:p w14:paraId="32D3A2F8"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Aggregate cross-sectional</w:t>
            </w:r>
            <w:r>
              <w:rPr>
                <w:rFonts w:eastAsia="Times New Roman" w:cs="Times New Roman"/>
                <w:color w:val="000000"/>
                <w:sz w:val="18"/>
                <w:szCs w:val="18"/>
                <w:lang w:eastAsia="en-AU"/>
              </w:rPr>
              <w:t>.</w:t>
            </w:r>
          </w:p>
        </w:tc>
      </w:tr>
      <w:tr w:rsidR="00BF208C" w:rsidRPr="00526B2E" w14:paraId="497EBDD1" w14:textId="77777777" w:rsidTr="00596BD5">
        <w:trPr>
          <w:trHeight w:val="697"/>
        </w:trPr>
        <w:tc>
          <w:tcPr>
            <w:cnfStyle w:val="001000000000" w:firstRow="0" w:lastRow="0" w:firstColumn="1" w:lastColumn="0" w:oddVBand="0" w:evenVBand="0" w:oddHBand="0" w:evenHBand="0" w:firstRowFirstColumn="0" w:firstRowLastColumn="0" w:lastRowFirstColumn="0" w:lastRowLastColumn="0"/>
            <w:tcW w:w="1560" w:type="dxa"/>
            <w:hideMark/>
          </w:tcPr>
          <w:p w14:paraId="6B8C82C6"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 xml:space="preserve">Raleigh &amp; Galster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Raleigh&lt;/Author&gt;&lt;Year&gt;2015&lt;/Year&gt;&lt;RecNum&gt;228&lt;/RecNum&gt;&lt;DisplayText&gt;(255)&lt;/DisplayText&gt;&lt;record&gt;&lt;rec-number&gt;228&lt;/rec-number&gt;&lt;foreign-keys&gt;&lt;key app="EN" db-id="avr05stv7arzs9erswtvftvb5xwz5ew2prxr" timestamp="1489632670"&gt;228&lt;/key&gt;&lt;/foreign-keys&gt;&lt;ref-type name="Journal Article"&gt;17&lt;/ref-type&gt;&lt;contributors&gt;&lt;authors&gt;&lt;author&gt;Raleigh, E.&lt;/author&gt;&lt;author&gt;Galster, G.&lt;/author&gt;&lt;/authors&gt;&lt;/contributors&gt;&lt;titles&gt;&lt;title&gt;NEIGHBORHOOD DISINVESTMENT, ABANDONMENT, AND CRIME DYNAMICS&lt;/title&gt;&lt;secondary-title&gt;Journal of Urban Affairs&lt;/secondary-title&gt;&lt;/titles&gt;&lt;periodical&gt;&lt;full-title&gt;Journal of Urban Affairs&lt;/full-title&gt;&lt;/periodical&gt;&lt;pages&gt;367-396&lt;/pages&gt;&lt;volume&gt;37&lt;/volume&gt;&lt;number&gt;4&lt;/number&gt;&lt;dates&gt;&lt;year&gt;2015&lt;/year&gt;&lt;pub-dates&gt;&lt;date&gt;Oct&lt;/date&gt;&lt;/pub-dates&gt;&lt;/dates&gt;&lt;isbn&gt;0735-2166&lt;/isbn&gt;&lt;accession-num&gt;WOS:000362357800001&lt;/accession-num&gt;&lt;urls&gt;&lt;related-urls&gt;&lt;url&gt;&amp;lt;Go to ISI&amp;gt;://WOS:000362357800001&lt;/url&gt;&lt;url&gt;http://onlinelibrary.wiley.com/store/10.1111/juaf.12102/asset/juaf12102.pdf?v=1&amp;amp;t=iiily0lp&amp;amp;s=1f5631517a516cc5affcc6d887d48e9bf517d5f7&lt;/url&gt;&lt;url&gt;http://onlinelibrary.wiley.com/store/10.1111/juaf.12102/asset/juaf12102.pdf?v=1&amp;amp;t=iiilydgv&amp;amp;s=25e31278fe6400b3e0a330292a69db0e313d0ba9&lt;/url&gt;&lt;/related-urls&gt;&lt;/urls&gt;&lt;custom1&gt;Accept&lt;/custom1&gt;&lt;custom2&gt;Reject&lt;/custom2&gt;&lt;custom3&gt;Accept&lt;/custom3&gt;&lt;custom6&gt;Accept&lt;/custom6&gt;&lt;electronic-resource-num&gt;10.1111/juaf.12102&lt;/electronic-resource-num&gt;&lt;remote-database-name&gt;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5)</w:t>
            </w:r>
            <w:r>
              <w:rPr>
                <w:rFonts w:eastAsia="Times New Roman" w:cs="Times New Roman"/>
                <w:color w:val="000000"/>
                <w:sz w:val="18"/>
                <w:szCs w:val="18"/>
                <w:lang w:eastAsia="en-AU"/>
              </w:rPr>
              <w:fldChar w:fldCharType="end"/>
            </w:r>
          </w:p>
        </w:tc>
        <w:tc>
          <w:tcPr>
            <w:tcW w:w="1417" w:type="dxa"/>
            <w:hideMark/>
          </w:tcPr>
          <w:p w14:paraId="0881CC5C"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etroit, USA</w:t>
            </w:r>
          </w:p>
        </w:tc>
        <w:tc>
          <w:tcPr>
            <w:tcW w:w="1559" w:type="dxa"/>
            <w:hideMark/>
          </w:tcPr>
          <w:p w14:paraId="7689A495"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Crime</w:t>
            </w:r>
          </w:p>
        </w:tc>
        <w:tc>
          <w:tcPr>
            <w:tcW w:w="3544" w:type="dxa"/>
          </w:tcPr>
          <w:p w14:paraId="197BED0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crime.</w:t>
            </w:r>
          </w:p>
        </w:tc>
        <w:tc>
          <w:tcPr>
            <w:tcW w:w="3260" w:type="dxa"/>
          </w:tcPr>
          <w:p w14:paraId="4241EE8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umber of licences to sell alcohol predicted both crime types. Off-premise outlets had a stronger link to most crime types.</w:t>
            </w:r>
          </w:p>
        </w:tc>
        <w:tc>
          <w:tcPr>
            <w:tcW w:w="2552" w:type="dxa"/>
          </w:tcPr>
          <w:p w14:paraId="76698776"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 xml:space="preserve">Police data means likely </w:t>
            </w:r>
            <w:r w:rsidRPr="0005764A">
              <w:rPr>
                <w:rFonts w:eastAsia="Times New Roman" w:cs="Times New Roman"/>
                <w:color w:val="000000"/>
                <w:sz w:val="18"/>
                <w:szCs w:val="18"/>
                <w:lang w:eastAsia="en-AU"/>
              </w:rPr>
              <w:t>underreporting of crime</w:t>
            </w:r>
            <w:r>
              <w:rPr>
                <w:rFonts w:eastAsia="Times New Roman" w:cs="Times New Roman"/>
                <w:color w:val="000000"/>
                <w:sz w:val="18"/>
                <w:szCs w:val="18"/>
                <w:lang w:eastAsia="en-AU"/>
              </w:rPr>
              <w:t xml:space="preserve">. </w:t>
            </w:r>
          </w:p>
        </w:tc>
      </w:tr>
      <w:tr w:rsidR="00BF208C" w:rsidRPr="00526B2E" w14:paraId="0BE58532" w14:textId="77777777" w:rsidTr="00596BD5">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560" w:type="dxa"/>
            <w:hideMark/>
          </w:tcPr>
          <w:p w14:paraId="1E44CFD2"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Richardson et al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Richardson&lt;/Author&gt;&lt;Year&gt;2015&lt;/Year&gt;&lt;RecNum&gt;229&lt;/RecNum&gt;&lt;DisplayText&gt;(256)&lt;/DisplayText&gt;&lt;record&gt;&lt;rec-number&gt;229&lt;/rec-number&gt;&lt;foreign-keys&gt;&lt;key app="EN" db-id="avr05stv7arzs9erswtvftvb5xwz5ew2prxr" timestamp="1489632672"&gt;229&lt;/key&gt;&lt;/foreign-keys&gt;&lt;ref-type name="Journal Article"&gt;17&lt;/ref-type&gt;&lt;contributors&gt;&lt;authors&gt;&lt;author&gt;Richardson, E. A.&lt;/author&gt;&lt;author&gt;Hill, S. E.&lt;/author&gt;&lt;author&gt;Mitchell, R.&lt;/author&gt;&lt;author&gt;Pearce, J.&lt;/author&gt;&lt;author&gt;Shortt, N. K.&lt;/author&gt;&lt;/authors&gt;&lt;/contributors&gt;&lt;titles&gt;&lt;title&gt;Is local alcohol outlet density related to alcohol-related morbidity and mortality in Scottish cities?&lt;/title&gt;&lt;secondary-title&gt;Health &amp;amp; place&lt;/secondary-title&gt;&lt;/titles&gt;&lt;periodical&gt;&lt;full-title&gt;Health &amp;amp; place&lt;/full-title&gt;&lt;/periodical&gt;&lt;pages&gt;172-80&lt;/pages&gt;&lt;volume&gt;33&lt;/volume&gt;&lt;dates&gt;&lt;year&gt;2015&lt;/year&gt;&lt;pub-dates&gt;&lt;date&gt;2015 May (Epub 2015 Apr&lt;/date&gt;&lt;/pub-dates&gt;&lt;/dates&gt;&lt;isbn&gt;1873-2054&lt;/isbn&gt;&lt;accession-num&gt;MEDLINE:25840352&lt;/accession-num&gt;&lt;urls&gt;&lt;related-urls&gt;&lt;url&gt;&amp;lt;Go to ISI&amp;gt;://MEDLINE:25840352&lt;/url&gt;&lt;url&gt;http://ac.els-cdn.com/S1353829215000349/1-s2.0-S1353829215000349-main.pdf?_tid=71ed7110-a957-11e5-8840-00000aacb35d&amp;amp;acdnat=1450863054_6481218b0cddcf8ba4c54f16391b9ce8&lt;/url&gt;&lt;/related-urls&gt;&lt;/urls&gt;&lt;custom1&gt;Accept&lt;/custom1&gt;&lt;custom2&gt;Accept&lt;/custom2&gt;&lt;electronic-resource-num&gt;10.1016/j.healthplace.2015.02.014&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6)</w:t>
            </w:r>
            <w:r>
              <w:rPr>
                <w:rFonts w:eastAsia="Times New Roman" w:cs="Times New Roman"/>
                <w:color w:val="000000"/>
                <w:sz w:val="18"/>
                <w:szCs w:val="18"/>
                <w:lang w:eastAsia="en-AU"/>
              </w:rPr>
              <w:fldChar w:fldCharType="end"/>
            </w:r>
          </w:p>
        </w:tc>
        <w:tc>
          <w:tcPr>
            <w:tcW w:w="1417" w:type="dxa"/>
            <w:hideMark/>
          </w:tcPr>
          <w:p w14:paraId="50E57D69"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cotland</w:t>
            </w:r>
          </w:p>
        </w:tc>
        <w:tc>
          <w:tcPr>
            <w:tcW w:w="1559" w:type="dxa"/>
            <w:hideMark/>
          </w:tcPr>
          <w:p w14:paraId="0F0901F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lcohol-related morbidity &amp; mortality</w:t>
            </w:r>
          </w:p>
        </w:tc>
        <w:tc>
          <w:tcPr>
            <w:tcW w:w="3544" w:type="dxa"/>
          </w:tcPr>
          <w:p w14:paraId="679DD60B"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the relationship between outlet densities and hospitalisation and death rates. </w:t>
            </w:r>
          </w:p>
        </w:tc>
        <w:tc>
          <w:tcPr>
            <w:tcW w:w="3260" w:type="dxa"/>
          </w:tcPr>
          <w:p w14:paraId="2D29585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gnificant associations between both on- and off-premise outlets and both outcomes, stronger for off-premise.</w:t>
            </w:r>
          </w:p>
        </w:tc>
        <w:tc>
          <w:tcPr>
            <w:tcW w:w="2552" w:type="dxa"/>
          </w:tcPr>
          <w:p w14:paraId="262F9EA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Temporal misalignment, limited controls</w:t>
            </w:r>
            <w:r>
              <w:rPr>
                <w:rFonts w:eastAsia="Times New Roman" w:cs="Times New Roman"/>
                <w:color w:val="000000"/>
                <w:sz w:val="18"/>
                <w:szCs w:val="18"/>
                <w:lang w:eastAsia="en-AU"/>
              </w:rPr>
              <w:t>.</w:t>
            </w:r>
          </w:p>
        </w:tc>
      </w:tr>
      <w:tr w:rsidR="00BF208C" w:rsidRPr="00526B2E" w14:paraId="74D1C7CB" w14:textId="77777777" w:rsidTr="00596BD5">
        <w:trPr>
          <w:trHeight w:val="502"/>
        </w:trPr>
        <w:tc>
          <w:tcPr>
            <w:cnfStyle w:val="001000000000" w:firstRow="0" w:lastRow="0" w:firstColumn="1" w:lastColumn="0" w:oddVBand="0" w:evenVBand="0" w:oddHBand="0" w:evenHBand="0" w:firstRowFirstColumn="0" w:firstRowLastColumn="0" w:lastRowFirstColumn="0" w:lastRowLastColumn="0"/>
            <w:tcW w:w="1560" w:type="dxa"/>
            <w:hideMark/>
          </w:tcPr>
          <w:p w14:paraId="7F33888E" w14:textId="77777777" w:rsidR="00BF208C" w:rsidRPr="00526B2E" w:rsidRDefault="00BF208C" w:rsidP="00542598">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Roman et al 192 </w:t>
            </w:r>
            <w:r>
              <w:rPr>
                <w:rFonts w:eastAsia="Times New Roman" w:cs="Times New Roman"/>
                <w:color w:val="000000"/>
                <w:sz w:val="18"/>
                <w:szCs w:val="18"/>
                <w:lang w:eastAsia="en-AU"/>
              </w:rPr>
              <w:fldChar w:fldCharType="begin"/>
            </w:r>
            <w:r w:rsidR="00542598">
              <w:rPr>
                <w:rFonts w:eastAsia="Times New Roman" w:cs="Times New Roman"/>
                <w:color w:val="000000"/>
                <w:sz w:val="18"/>
                <w:szCs w:val="18"/>
                <w:lang w:eastAsia="en-AU"/>
              </w:rPr>
              <w:instrText xml:space="preserve"> ADDIN EN.CITE &lt;EndNote&gt;&lt;Cite&gt;&lt;Author&gt;Roman&lt;/Author&gt;&lt;Year&gt;2012&lt;/Year&gt;&lt;RecNum&gt;230&lt;/RecNum&gt;&lt;DisplayText&gt;(119)&lt;/DisplayText&gt;&lt;record&gt;&lt;rec-number&gt;230&lt;/rec-number&gt;&lt;foreign-keys&gt;&lt;key app="EN" db-id="avr05stv7arzs9erswtvftvb5xwz5ew2prxr" timestamp="1489632673"&gt;230&lt;/key&gt;&lt;/foreign-keys&gt;&lt;ref-type name="Journal Article"&gt;17&lt;/ref-type&gt;&lt;contributors&gt;&lt;authors&gt;&lt;author&gt;Roman, Caterina G.&lt;/author&gt;&lt;author&gt;Reid, Shannon E.&lt;/author&gt;&lt;/authors&gt;&lt;/contributors&gt;&lt;titles&gt;&lt;title&gt;Assessing the relationship between alcohol outlets and domestic violence: routine activities and the neighborhood environment&lt;/title&gt;&lt;secondary-title&gt;Violence and victims&lt;/secondary-title&gt;&lt;/titles&gt;&lt;periodical&gt;&lt;full-title&gt;Violence and victims&lt;/full-title&gt;&lt;/periodical&gt;&lt;pages&gt;811-28&lt;/pages&gt;&lt;volume&gt;27&lt;/volume&gt;&lt;number&gt;5&lt;/number&gt;&lt;dates&gt;&lt;year&gt;2012&lt;/year&gt;&lt;pub-dates&gt;&lt;date&gt;2012&lt;/date&gt;&lt;/pub-dates&gt;&lt;/dates&gt;&lt;isbn&gt;0886-6708&lt;/isbn&gt;&lt;accession-num&gt;MEDLINE:23155728&lt;/accession-num&gt;&lt;urls&gt;&lt;related-urls&gt;&lt;url&gt;&amp;lt;Go to ISI&amp;gt;://MEDLINE:23155728&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542598">
              <w:rPr>
                <w:rFonts w:eastAsia="Times New Roman" w:cs="Times New Roman"/>
                <w:noProof/>
                <w:color w:val="000000"/>
                <w:sz w:val="18"/>
                <w:szCs w:val="18"/>
                <w:lang w:eastAsia="en-AU"/>
              </w:rPr>
              <w:t>(119)</w:t>
            </w:r>
            <w:r>
              <w:rPr>
                <w:rFonts w:eastAsia="Times New Roman" w:cs="Times New Roman"/>
                <w:color w:val="000000"/>
                <w:sz w:val="18"/>
                <w:szCs w:val="18"/>
                <w:lang w:eastAsia="en-AU"/>
              </w:rPr>
              <w:fldChar w:fldCharType="end"/>
            </w:r>
          </w:p>
        </w:tc>
        <w:tc>
          <w:tcPr>
            <w:tcW w:w="1417" w:type="dxa"/>
            <w:hideMark/>
          </w:tcPr>
          <w:p w14:paraId="770AB508"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istrict of Colombia, USA</w:t>
            </w:r>
          </w:p>
        </w:tc>
        <w:tc>
          <w:tcPr>
            <w:tcW w:w="1559" w:type="dxa"/>
            <w:hideMark/>
          </w:tcPr>
          <w:p w14:paraId="70CFE113"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Intimate partner violence</w:t>
            </w:r>
          </w:p>
        </w:tc>
        <w:tc>
          <w:tcPr>
            <w:tcW w:w="3544" w:type="dxa"/>
          </w:tcPr>
          <w:p w14:paraId="71FA88C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alcohol availability and IPV.</w:t>
            </w:r>
          </w:p>
        </w:tc>
        <w:tc>
          <w:tcPr>
            <w:tcW w:w="3260" w:type="dxa"/>
          </w:tcPr>
          <w:p w14:paraId="335DB29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n-premise outlets were protective, while off-premise outlets were positively associated with IPV rates. Effects were much larger for weekend IPV than weeknight.</w:t>
            </w:r>
          </w:p>
        </w:tc>
        <w:tc>
          <w:tcPr>
            <w:tcW w:w="2552" w:type="dxa"/>
          </w:tcPr>
          <w:p w14:paraId="2C98967B"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Aggregate cross-sectional</w:t>
            </w:r>
            <w:r>
              <w:rPr>
                <w:rFonts w:eastAsia="Times New Roman" w:cs="Times New Roman"/>
                <w:color w:val="000000"/>
                <w:sz w:val="18"/>
                <w:szCs w:val="18"/>
                <w:lang w:eastAsia="en-AU"/>
              </w:rPr>
              <w:t>.</w:t>
            </w:r>
          </w:p>
        </w:tc>
      </w:tr>
      <w:tr w:rsidR="00BF208C" w:rsidRPr="00526B2E" w14:paraId="2F722F67" w14:textId="77777777" w:rsidTr="00596BD5">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560" w:type="dxa"/>
            <w:hideMark/>
          </w:tcPr>
          <w:p w14:paraId="2EEAB228"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Rossheim et al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Rossheim&lt;/Author&gt;&lt;Year&gt;2015&lt;/Year&gt;&lt;RecNum&gt;231&lt;/RecNum&gt;&lt;DisplayText&gt;(257)&lt;/DisplayText&gt;&lt;record&gt;&lt;rec-number&gt;231&lt;/rec-number&gt;&lt;foreign-keys&gt;&lt;key app="EN" db-id="avr05stv7arzs9erswtvftvb5xwz5ew2prxr" timestamp="1489632674"&gt;231&lt;/key&gt;&lt;/foreign-keys&gt;&lt;ref-type name="Journal Article"&gt;17&lt;/ref-type&gt;&lt;contributors&gt;&lt;authors&gt;&lt;author&gt;Rossheim, Matthew E.&lt;/author&gt;&lt;author&gt;Thombs, Dennis L.&lt;/author&gt;&lt;author&gt;Suzuki, Sumihiro&lt;/author&gt;&lt;/authors&gt;&lt;/contributors&gt;&lt;titles&gt;&lt;title&gt;Bars and nightclubs associated with higher HIV prevalence&lt;/title&gt;&lt;secondary-title&gt;Drug and alcohol dependence&lt;/secondary-title&gt;&lt;/titles&gt;&lt;periodical&gt;&lt;full-title&gt;Drug and alcohol dependence&lt;/full-title&gt;&lt;/periodical&gt;&lt;pages&gt;31-6&lt;/pages&gt;&lt;volume&gt;155&lt;/volume&gt;&lt;dates&gt;&lt;year&gt;2015&lt;/year&gt;&lt;pub-dates&gt;&lt;date&gt;2015 Oct 1 (Epub 2015 Sep&lt;/date&gt;&lt;/pub-dates&gt;&lt;/dates&gt;&lt;isbn&gt;1879-0046&lt;/isbn&gt;&lt;accession-num&gt;MEDLINE:26347407&lt;/accession-num&gt;&lt;urls&gt;&lt;related-urls&gt;&lt;url&gt;&amp;lt;Go to ISI&amp;gt;://MEDLINE:26347407&lt;/url&gt;&lt;url&gt;http://ac.els-cdn.com/S0376871615016178/1-s2.0-S0376871615016178-main.pdf?_tid=75a88a9c-a957-11e5-8c88-00000aab0f01&amp;amp;acdnat=1450863060_d2e42552bdee8ab8cda4bfd4cacb43b0&lt;/url&gt;&lt;/related-urls&gt;&lt;/urls&gt;&lt;custom1&gt;Accept&lt;/custom1&gt;&lt;custom2&gt;Accept&lt;/custom2&gt;&lt;electronic-resource-num&gt;10.1016/j.drugalcdep.2015.08.024&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7)</w:t>
            </w:r>
            <w:r>
              <w:rPr>
                <w:rFonts w:eastAsia="Times New Roman" w:cs="Times New Roman"/>
                <w:color w:val="000000"/>
                <w:sz w:val="18"/>
                <w:szCs w:val="18"/>
                <w:lang w:eastAsia="en-AU"/>
              </w:rPr>
              <w:fldChar w:fldCharType="end"/>
            </w:r>
          </w:p>
        </w:tc>
        <w:tc>
          <w:tcPr>
            <w:tcW w:w="1417" w:type="dxa"/>
            <w:hideMark/>
          </w:tcPr>
          <w:p w14:paraId="7CC1624C"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USA</w:t>
            </w:r>
          </w:p>
        </w:tc>
        <w:tc>
          <w:tcPr>
            <w:tcW w:w="1559" w:type="dxa"/>
            <w:hideMark/>
          </w:tcPr>
          <w:p w14:paraId="21E4FF8A"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exual health</w:t>
            </w:r>
          </w:p>
        </w:tc>
        <w:tc>
          <w:tcPr>
            <w:tcW w:w="3544" w:type="dxa"/>
          </w:tcPr>
          <w:p w14:paraId="692C0368"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HIV prevalence.</w:t>
            </w:r>
          </w:p>
        </w:tc>
        <w:tc>
          <w:tcPr>
            <w:tcW w:w="3260" w:type="dxa"/>
          </w:tcPr>
          <w:p w14:paraId="588BA869"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On-premise outlet density significantly associated with higher prevalence of </w:t>
            </w:r>
            <w:proofErr w:type="gramStart"/>
            <w:r w:rsidRPr="00526B2E">
              <w:rPr>
                <w:rFonts w:eastAsia="Times New Roman" w:cs="Times New Roman"/>
                <w:color w:val="000000"/>
                <w:sz w:val="18"/>
                <w:szCs w:val="18"/>
                <w:lang w:eastAsia="en-AU"/>
              </w:rPr>
              <w:t>HIV,</w:t>
            </w:r>
            <w:proofErr w:type="gramEnd"/>
            <w:r w:rsidRPr="00526B2E">
              <w:rPr>
                <w:rFonts w:eastAsia="Times New Roman" w:cs="Times New Roman"/>
                <w:color w:val="000000"/>
                <w:sz w:val="18"/>
                <w:szCs w:val="18"/>
                <w:lang w:eastAsia="en-AU"/>
              </w:rPr>
              <w:t xml:space="preserve"> off-premise were protective.</w:t>
            </w:r>
          </w:p>
        </w:tc>
        <w:tc>
          <w:tcPr>
            <w:tcW w:w="2552" w:type="dxa"/>
          </w:tcPr>
          <w:p w14:paraId="00C8B91D"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05764A">
              <w:rPr>
                <w:rFonts w:eastAsia="Times New Roman" w:cs="Times New Roman"/>
                <w:color w:val="000000"/>
                <w:sz w:val="18"/>
                <w:szCs w:val="18"/>
                <w:lang w:eastAsia="en-AU"/>
              </w:rPr>
              <w:t>Aggregated analyses, limited controls</w:t>
            </w:r>
            <w:r>
              <w:rPr>
                <w:rFonts w:eastAsia="Times New Roman" w:cs="Times New Roman"/>
                <w:color w:val="000000"/>
                <w:sz w:val="18"/>
                <w:szCs w:val="18"/>
                <w:lang w:eastAsia="en-AU"/>
              </w:rPr>
              <w:t>.</w:t>
            </w:r>
          </w:p>
        </w:tc>
      </w:tr>
      <w:tr w:rsidR="00BF208C" w:rsidRPr="00526B2E" w14:paraId="7B7C652C" w14:textId="77777777" w:rsidTr="00596BD5">
        <w:trPr>
          <w:trHeight w:val="723"/>
        </w:trPr>
        <w:tc>
          <w:tcPr>
            <w:cnfStyle w:val="001000000000" w:firstRow="0" w:lastRow="0" w:firstColumn="1" w:lastColumn="0" w:oddVBand="0" w:evenVBand="0" w:oddHBand="0" w:evenHBand="0" w:firstRowFirstColumn="0" w:firstRowLastColumn="0" w:lastRowFirstColumn="0" w:lastRowLastColumn="0"/>
            <w:tcW w:w="1560" w:type="dxa"/>
            <w:hideMark/>
          </w:tcPr>
          <w:p w14:paraId="4A916027" w14:textId="77777777" w:rsidR="00BF208C" w:rsidRPr="00653F08" w:rsidRDefault="00BF208C" w:rsidP="00EF78D4">
            <w:pPr>
              <w:spacing w:after="120"/>
              <w:rPr>
                <w:rFonts w:eastAsia="Times New Roman" w:cs="Times New Roman"/>
                <w:color w:val="000000"/>
                <w:sz w:val="18"/>
                <w:szCs w:val="18"/>
                <w:lang w:eastAsia="en-AU"/>
              </w:rPr>
            </w:pPr>
            <w:r w:rsidRPr="00653F08">
              <w:rPr>
                <w:rFonts w:eastAsia="Times New Roman" w:cs="Times New Roman"/>
                <w:color w:val="000000"/>
                <w:sz w:val="18"/>
                <w:szCs w:val="18"/>
                <w:lang w:eastAsia="en-AU"/>
              </w:rPr>
              <w:t xml:space="preserve">Schofield &amp; Denson 2013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chofield&lt;/Author&gt;&lt;Year&gt;2013&lt;/Year&gt;&lt;RecNum&gt;232&lt;/RecNum&gt;&lt;DisplayText&gt;(258)&lt;/DisplayText&gt;&lt;record&gt;&lt;rec-number&gt;232&lt;/rec-number&gt;&lt;foreign-keys&gt;&lt;key app="EN" db-id="avr05stv7arzs9erswtvftvb5xwz5ew2prxr" timestamp="1489632676"&gt;232&lt;/key&gt;&lt;/foreign-keys&gt;&lt;ref-type name="Journal Article"&gt;17&lt;/ref-type&gt;&lt;contributors&gt;&lt;authors&gt;&lt;author&gt;Schofield, Timothy P.&lt;/author&gt;&lt;author&gt;Denson, Thomas F.&lt;/author&gt;&lt;/authors&gt;&lt;/contributors&gt;&lt;titles&gt;&lt;title&gt;Alcohol outlet business hours and violent crime in New York state&lt;/title&gt;&lt;secondary-title&gt;Alcohol and alcoholism (Oxford, Oxfordshire)&lt;/secondary-title&gt;&lt;/titles&gt;&lt;periodical&gt;&lt;full-title&gt;Alcohol and alcoholism (Oxford, Oxfordshire)&lt;/full-title&gt;&lt;/periodical&gt;&lt;pages&gt;363-9&lt;/pages&gt;&lt;volume&gt;48&lt;/volume&gt;&lt;number&gt;3&lt;/number&gt;&lt;dates&gt;&lt;year&gt;2013&lt;/year&gt;&lt;pub-dates&gt;&lt;date&gt;2013 (Epub 2013 Jan&lt;/date&gt;&lt;/pub-dates&gt;&lt;/dates&gt;&lt;isbn&gt;1464-3502&lt;/isbn&gt;&lt;accession-num&gt;MEDLINE:23349067&lt;/accession-num&gt;&lt;urls&gt;&lt;related-urls&gt;&lt;url&gt;&amp;lt;Go to ISI&amp;gt;://MEDLINE:23349067&lt;/url&gt;&lt;url&gt;http://alcalc.oxfordjournals.org/content/alcalc/48/3/363.full.pdf&lt;/url&gt;&lt;/related-urls&gt;&lt;/urls&gt;&lt;custom1&gt;Accept&lt;/custom1&gt;&lt;custom2&gt;Accept&lt;/custom2&gt;&lt;electronic-resource-num&gt;10.1093/alcalc/agt003&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8)</w:t>
            </w:r>
            <w:r>
              <w:rPr>
                <w:rFonts w:eastAsia="Times New Roman" w:cs="Times New Roman"/>
                <w:color w:val="000000"/>
                <w:sz w:val="18"/>
                <w:szCs w:val="18"/>
                <w:lang w:eastAsia="en-AU"/>
              </w:rPr>
              <w:fldChar w:fldCharType="end"/>
            </w:r>
          </w:p>
        </w:tc>
        <w:tc>
          <w:tcPr>
            <w:tcW w:w="1417" w:type="dxa"/>
            <w:hideMark/>
          </w:tcPr>
          <w:p w14:paraId="4622A66D" w14:textId="77777777" w:rsidR="00BF208C" w:rsidRPr="00653F08"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New York State, USA</w:t>
            </w:r>
          </w:p>
        </w:tc>
        <w:tc>
          <w:tcPr>
            <w:tcW w:w="1559" w:type="dxa"/>
            <w:hideMark/>
          </w:tcPr>
          <w:p w14:paraId="3A57751F" w14:textId="77777777" w:rsidR="00BF208C" w:rsidRPr="00653F08"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Violence</w:t>
            </w:r>
          </w:p>
        </w:tc>
        <w:tc>
          <w:tcPr>
            <w:tcW w:w="3544" w:type="dxa"/>
          </w:tcPr>
          <w:p w14:paraId="4834F1B7" w14:textId="77777777" w:rsidR="00BF208C" w:rsidRPr="00653F08"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Examined the association of maximum on-premise trading hours and IPV</w:t>
            </w:r>
          </w:p>
        </w:tc>
        <w:tc>
          <w:tcPr>
            <w:tcW w:w="3260" w:type="dxa"/>
          </w:tcPr>
          <w:p w14:paraId="3229CFF3" w14:textId="77777777" w:rsidR="00BF208C" w:rsidRPr="00653F08"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Higher rates of violence were found in cities with later allowable trading hours.</w:t>
            </w:r>
          </w:p>
        </w:tc>
        <w:tc>
          <w:tcPr>
            <w:tcW w:w="2552" w:type="dxa"/>
          </w:tcPr>
          <w:p w14:paraId="091B6849" w14:textId="77777777" w:rsidR="00BF208C" w:rsidRPr="00653F08"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Cross-sectional study comparing rates – no policy change in terms of hours. Potential confounds – i.e. different cities have different characteristics associated with both trading hours and violence</w:t>
            </w:r>
          </w:p>
        </w:tc>
      </w:tr>
      <w:tr w:rsidR="00BF208C" w:rsidRPr="00526B2E" w14:paraId="3F88659C" w14:textId="77777777" w:rsidTr="00596BD5">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560" w:type="dxa"/>
            <w:hideMark/>
          </w:tcPr>
          <w:p w14:paraId="6E425313" w14:textId="77777777" w:rsidR="00BF208C" w:rsidRPr="00653F08" w:rsidRDefault="00BF208C" w:rsidP="00EF78D4">
            <w:pPr>
              <w:spacing w:after="120"/>
              <w:rPr>
                <w:rFonts w:eastAsia="Times New Roman" w:cs="Times New Roman"/>
                <w:color w:val="000000"/>
                <w:sz w:val="18"/>
                <w:szCs w:val="18"/>
                <w:lang w:eastAsia="en-AU"/>
              </w:rPr>
            </w:pPr>
            <w:r w:rsidRPr="00653F08">
              <w:rPr>
                <w:rFonts w:eastAsia="Times New Roman" w:cs="Times New Roman"/>
                <w:color w:val="000000"/>
                <w:sz w:val="18"/>
                <w:szCs w:val="18"/>
                <w:lang w:eastAsia="en-AU"/>
              </w:rPr>
              <w:t xml:space="preserve">Schofield &amp; Denson 2013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chofield&lt;/Author&gt;&lt;Year&gt;2013&lt;/Year&gt;&lt;RecNum&gt;233&lt;/RecNum&gt;&lt;DisplayText&gt;(259)&lt;/DisplayText&gt;&lt;record&gt;&lt;rec-number&gt;233&lt;/rec-number&gt;&lt;foreign-keys&gt;&lt;key app="EN" db-id="avr05stv7arzs9erswtvftvb5xwz5ew2prxr" timestamp="1489632677"&gt;233&lt;/key&gt;&lt;/foreign-keys&gt;&lt;ref-type name="Journal Article"&gt;17&lt;/ref-type&gt;&lt;contributors&gt;&lt;authors&gt;&lt;author&gt;Schofield, Timothy P.&lt;/author&gt;&lt;author&gt;Denson, Thomas F.&lt;/author&gt;&lt;/authors&gt;&lt;/contributors&gt;&lt;titles&gt;&lt;title&gt;Temporal alcohol availability predicts first-time drunk driving, but not repeat offending&lt;/title&gt;&lt;secondary-title&gt;PloS one&lt;/secondary-title&gt;&lt;/titles&gt;&lt;periodical&gt;&lt;full-title&gt;PloS one&lt;/full-title&gt;&lt;/periodical&gt;&lt;pages&gt;e71169&lt;/pages&gt;&lt;volume&gt;8&lt;/volume&gt;&lt;number&gt;8&lt;/number&gt;&lt;dates&gt;&lt;year&gt;2013&lt;/year&gt;&lt;pub-dates&gt;&lt;date&gt;2013&lt;/date&gt;&lt;/pub-dates&gt;&lt;/dates&gt;&lt;isbn&gt;1932-6203&lt;/isbn&gt;&lt;accession-num&gt;MEDLINE:23940711&lt;/accession-num&gt;&lt;urls&gt;&lt;related-urls&gt;&lt;url&gt;&amp;lt;Go to ISI&amp;gt;://MEDLINE:23940711&lt;/url&gt;&lt;url&gt;http://www.ncbi.nlm.nih.gov/pmc/articles/PMC3737138/pdf/pone.0071169.pdf&lt;/url&gt;&lt;/related-urls&gt;&lt;/urls&gt;&lt;custom1&gt;Accept&lt;/custom1&gt;&lt;custom2&gt;Accept&lt;/custom2&gt;&lt;electronic-resource-num&gt;10.1371/journal.pone.0071169&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59)</w:t>
            </w:r>
            <w:r>
              <w:rPr>
                <w:rFonts w:eastAsia="Times New Roman" w:cs="Times New Roman"/>
                <w:color w:val="000000"/>
                <w:sz w:val="18"/>
                <w:szCs w:val="18"/>
                <w:lang w:eastAsia="en-AU"/>
              </w:rPr>
              <w:fldChar w:fldCharType="end"/>
            </w:r>
          </w:p>
        </w:tc>
        <w:tc>
          <w:tcPr>
            <w:tcW w:w="1417" w:type="dxa"/>
            <w:hideMark/>
          </w:tcPr>
          <w:p w14:paraId="0179F71E" w14:textId="77777777" w:rsidR="00BF208C" w:rsidRPr="00653F08"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New York State, USA</w:t>
            </w:r>
          </w:p>
        </w:tc>
        <w:tc>
          <w:tcPr>
            <w:tcW w:w="1559" w:type="dxa"/>
            <w:hideMark/>
          </w:tcPr>
          <w:p w14:paraId="3F09ED13" w14:textId="77777777" w:rsidR="00BF208C" w:rsidRPr="00653F08"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Motor vehicle crashes &amp; drink driving</w:t>
            </w:r>
          </w:p>
        </w:tc>
        <w:tc>
          <w:tcPr>
            <w:tcW w:w="3544" w:type="dxa"/>
          </w:tcPr>
          <w:p w14:paraId="7AD8CE10" w14:textId="77777777" w:rsidR="00BF208C" w:rsidRPr="00653F08"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 xml:space="preserve">Examined the association of maximum on-premise trading hours and </w:t>
            </w:r>
            <w:proofErr w:type="gramStart"/>
            <w:r w:rsidRPr="00653F08">
              <w:rPr>
                <w:rFonts w:eastAsia="Times New Roman" w:cs="Times New Roman"/>
                <w:color w:val="000000"/>
                <w:sz w:val="18"/>
                <w:szCs w:val="18"/>
                <w:lang w:eastAsia="en-AU"/>
              </w:rPr>
              <w:t>drunk-driving</w:t>
            </w:r>
            <w:proofErr w:type="gramEnd"/>
          </w:p>
        </w:tc>
        <w:tc>
          <w:tcPr>
            <w:tcW w:w="3260" w:type="dxa"/>
          </w:tcPr>
          <w:p w14:paraId="6A663126" w14:textId="77777777" w:rsidR="00BF208C" w:rsidRPr="00653F08"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Higher rates of first-time drink-driving, but not repeat, were found in cities with later allowable trading hours.</w:t>
            </w:r>
          </w:p>
        </w:tc>
        <w:tc>
          <w:tcPr>
            <w:tcW w:w="2552" w:type="dxa"/>
          </w:tcPr>
          <w:p w14:paraId="6D786A06" w14:textId="77777777" w:rsidR="00BF208C" w:rsidRPr="00653F08"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653F08">
              <w:rPr>
                <w:rFonts w:eastAsia="Times New Roman" w:cs="Times New Roman"/>
                <w:color w:val="000000"/>
                <w:sz w:val="18"/>
                <w:szCs w:val="18"/>
                <w:lang w:eastAsia="en-AU"/>
              </w:rPr>
              <w:t>Cross-sectional study comparing rates – no policy change in terms of hours. Potential confounds – i.e. different cities have different characteristics associated with both trading hours and crashes</w:t>
            </w:r>
          </w:p>
        </w:tc>
      </w:tr>
      <w:tr w:rsidR="00BF208C" w:rsidRPr="00526B2E" w14:paraId="357E2C57" w14:textId="77777777" w:rsidTr="00596BD5">
        <w:trPr>
          <w:trHeight w:val="600"/>
        </w:trPr>
        <w:tc>
          <w:tcPr>
            <w:cnfStyle w:val="001000000000" w:firstRow="0" w:lastRow="0" w:firstColumn="1" w:lastColumn="0" w:oddVBand="0" w:evenVBand="0" w:oddHBand="0" w:evenHBand="0" w:firstRowFirstColumn="0" w:firstRowLastColumn="0" w:lastRowFirstColumn="0" w:lastRowLastColumn="0"/>
            <w:tcW w:w="1560" w:type="dxa"/>
            <w:hideMark/>
          </w:tcPr>
          <w:p w14:paraId="6EAEEE35"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cribner et al 2010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cribner&lt;/Author&gt;&lt;Year&gt;2010&lt;/Year&gt;&lt;RecNum&gt;234&lt;/RecNum&gt;&lt;DisplayText&gt;(260)&lt;/DisplayText&gt;&lt;record&gt;&lt;rec-number&gt;234&lt;/rec-number&gt;&lt;foreign-keys&gt;&lt;key app="EN" db-id="avr05stv7arzs9erswtvftvb5xwz5ew2prxr" timestamp="1489632678"&gt;234&lt;/key&gt;&lt;/foreign-keys&gt;&lt;ref-type name="Journal Article"&gt;17&lt;/ref-type&gt;&lt;contributors&gt;&lt;authors&gt;&lt;author&gt;Scribner, Richard A.&lt;/author&gt;&lt;author&gt;Mason, Karen E.&lt;/author&gt;&lt;author&gt;Simonsen, Neal R.&lt;/author&gt;&lt;author&gt;Theall, Katherine&lt;/author&gt;&lt;author&gt;Chotalia, Jigar&lt;/author&gt;&lt;author&gt;Johnson, Sandy&lt;/author&gt;&lt;author&gt;Schneider, Shari Kessel&lt;/author&gt;&lt;author&gt;DeJong, William&lt;/author&gt;&lt;/authors&gt;&lt;/contributors&gt;&lt;titles&gt;&lt;title&gt;An ecological analysis of alcohol-outlet density and campus-reported violence at 32 U.S. colleges&lt;/title&gt;&lt;secondary-title&gt;Journal of studies on alcohol and drugs&lt;/secondary-title&gt;&lt;/titles&gt;&lt;periodical&gt;&lt;full-title&gt;Journal of studies on alcohol and drugs&lt;/full-title&gt;&lt;/periodical&gt;&lt;pages&gt;184-91&lt;/pages&gt;&lt;volume&gt;71&lt;/volume&gt;&lt;number&gt;2&lt;/number&gt;&lt;dates&gt;&lt;year&gt;2010&lt;/year&gt;&lt;pub-dates&gt;&lt;date&gt;2010&lt;/date&gt;&lt;/pub-dates&gt;&lt;/dates&gt;&lt;isbn&gt;1938-4114&lt;/isbn&gt;&lt;accession-num&gt;MEDLINE:20230715&lt;/accession-num&gt;&lt;urls&gt;&lt;related-urls&gt;&lt;url&gt;&amp;lt;Go to ISI&amp;gt;://MEDLINE:20230715&lt;/url&gt;&lt;url&gt;http://www.ncbi.nlm.nih.gov/pmc/articles/PMC2841728/pdf/jsad184.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0)</w:t>
            </w:r>
            <w:r>
              <w:rPr>
                <w:rFonts w:eastAsia="Times New Roman" w:cs="Times New Roman"/>
                <w:color w:val="000000"/>
                <w:sz w:val="18"/>
                <w:szCs w:val="18"/>
                <w:lang w:eastAsia="en-AU"/>
              </w:rPr>
              <w:fldChar w:fldCharType="end"/>
            </w:r>
          </w:p>
        </w:tc>
        <w:tc>
          <w:tcPr>
            <w:tcW w:w="1417" w:type="dxa"/>
            <w:hideMark/>
          </w:tcPr>
          <w:p w14:paraId="47F54D9B"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32 US colleges, USA</w:t>
            </w:r>
          </w:p>
        </w:tc>
        <w:tc>
          <w:tcPr>
            <w:tcW w:w="1559" w:type="dxa"/>
            <w:hideMark/>
          </w:tcPr>
          <w:p w14:paraId="28AF11F2"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5F50343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utlet density and assault, rape and robbery. Regression.</w:t>
            </w:r>
          </w:p>
        </w:tc>
        <w:tc>
          <w:tcPr>
            <w:tcW w:w="3260" w:type="dxa"/>
          </w:tcPr>
          <w:p w14:paraId="22EF66B7"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o effect on assault or robbery, significant effect for on- and off-premise density on rape.</w:t>
            </w:r>
          </w:p>
        </w:tc>
        <w:tc>
          <w:tcPr>
            <w:tcW w:w="2552" w:type="dxa"/>
          </w:tcPr>
          <w:p w14:paraId="55443A52"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Survey data used for some control measures.</w:t>
            </w:r>
          </w:p>
        </w:tc>
      </w:tr>
      <w:tr w:rsidR="00BF208C" w:rsidRPr="00526B2E" w14:paraId="6DC53FE3" w14:textId="77777777" w:rsidTr="00596BD5">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1560" w:type="dxa"/>
            <w:hideMark/>
          </w:tcPr>
          <w:p w14:paraId="4477C332"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ebert-Kuhlmann et al 2009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ebert Kuhlmann&lt;/Author&gt;&lt;Year&gt;2009&lt;/Year&gt;&lt;RecNum&gt;235&lt;/RecNum&gt;&lt;DisplayText&gt;(261)&lt;/DisplayText&gt;&lt;record&gt;&lt;rec-number&gt;235&lt;/rec-number&gt;&lt;foreign-keys&gt;&lt;key app="EN" db-id="avr05stv7arzs9erswtvftvb5xwz5ew2prxr" timestamp="1489632679"&gt;235&lt;/key&gt;&lt;/foreign-keys&gt;&lt;ref-type name="Journal Article"&gt;17&lt;/ref-type&gt;&lt;contributors&gt;&lt;authors&gt;&lt;author&gt;Sebert Kuhlmann, Anne K.&lt;/author&gt;&lt;author&gt;Brett, John&lt;/author&gt;&lt;author&gt;Thomas, Deborah&lt;/author&gt;&lt;author&gt;Sain, Stephan R.&lt;/author&gt;&lt;/authors&gt;&lt;/contributors&gt;&lt;titles&gt;&lt;title&gt;Environmental characteristics associated with pedestrian-motor vehicle collisions in Denver, Colorado&lt;/title&gt;&lt;secondary-title&gt;American journal of public health&lt;/secondary-title&gt;&lt;/titles&gt;&lt;periodical&gt;&lt;full-title&gt;American journal of public health&lt;/full-title&gt;&lt;/periodical&gt;&lt;pages&gt;1632-7&lt;/pages&gt;&lt;volume&gt;99&lt;/volume&gt;&lt;number&gt;9&lt;/number&gt;&lt;dates&gt;&lt;year&gt;2009&lt;/year&gt;&lt;pub-dates&gt;&lt;date&gt;2009 Sep (Epub 2009 Jul&lt;/date&gt;&lt;/pub-dates&gt;&lt;/dates&gt;&lt;isbn&gt;1541-0048&lt;/isbn&gt;&lt;accession-num&gt;MEDLINE:19608966&lt;/accession-num&gt;&lt;urls&gt;&lt;related-urls&gt;&lt;url&gt;&amp;lt;Go to ISI&amp;gt;://MEDLINE:19608966&lt;/url&gt;&lt;url&gt;http://www.ncbi.nlm.nih.gov/pmc/articles/PMC2724465/pdf/1632.pdf&lt;/url&gt;&lt;/related-urls&gt;&lt;/urls&gt;&lt;custom1&gt;Accept&lt;/custom1&gt;&lt;custom2&gt;Accept&lt;/custom2&gt;&lt;electronic-resource-num&gt;10.2105/ajph.2007.131961&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1)</w:t>
            </w:r>
            <w:r>
              <w:rPr>
                <w:rFonts w:eastAsia="Times New Roman" w:cs="Times New Roman"/>
                <w:color w:val="000000"/>
                <w:sz w:val="18"/>
                <w:szCs w:val="18"/>
                <w:lang w:eastAsia="en-AU"/>
              </w:rPr>
              <w:fldChar w:fldCharType="end"/>
            </w:r>
          </w:p>
        </w:tc>
        <w:tc>
          <w:tcPr>
            <w:tcW w:w="1417" w:type="dxa"/>
            <w:hideMark/>
          </w:tcPr>
          <w:p w14:paraId="41883AD8"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enver, USA</w:t>
            </w:r>
          </w:p>
        </w:tc>
        <w:tc>
          <w:tcPr>
            <w:tcW w:w="1559" w:type="dxa"/>
            <w:hideMark/>
          </w:tcPr>
          <w:p w14:paraId="2246369B"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otor vehicle crashes &amp; drink driving</w:t>
            </w:r>
          </w:p>
        </w:tc>
        <w:tc>
          <w:tcPr>
            <w:tcW w:w="3544" w:type="dxa"/>
          </w:tcPr>
          <w:p w14:paraId="7AA98C61"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community-factors with pedestrian/traffic crashes</w:t>
            </w:r>
          </w:p>
        </w:tc>
        <w:tc>
          <w:tcPr>
            <w:tcW w:w="3260" w:type="dxa"/>
          </w:tcPr>
          <w:p w14:paraId="557B6EA8"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gnificant association between density and crashes.</w:t>
            </w:r>
          </w:p>
        </w:tc>
        <w:tc>
          <w:tcPr>
            <w:tcW w:w="2552" w:type="dxa"/>
          </w:tcPr>
          <w:p w14:paraId="7B5101F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3F4ED1">
              <w:rPr>
                <w:rFonts w:eastAsia="Times New Roman" w:cs="Times New Roman"/>
                <w:color w:val="000000"/>
                <w:sz w:val="18"/>
                <w:szCs w:val="18"/>
                <w:lang w:eastAsia="en-AU"/>
              </w:rPr>
              <w:t>Very few controls, combined aggregate density measure</w:t>
            </w:r>
            <w:r>
              <w:rPr>
                <w:rFonts w:eastAsia="Times New Roman" w:cs="Times New Roman"/>
                <w:color w:val="000000"/>
                <w:sz w:val="18"/>
                <w:szCs w:val="18"/>
                <w:lang w:eastAsia="en-AU"/>
              </w:rPr>
              <w:t>.</w:t>
            </w:r>
          </w:p>
        </w:tc>
      </w:tr>
      <w:tr w:rsidR="00BF208C" w:rsidRPr="00526B2E" w14:paraId="61602C07" w14:textId="77777777" w:rsidTr="00596BD5">
        <w:trPr>
          <w:trHeight w:val="792"/>
        </w:trPr>
        <w:tc>
          <w:tcPr>
            <w:cnfStyle w:val="001000000000" w:firstRow="0" w:lastRow="0" w:firstColumn="1" w:lastColumn="0" w:oddVBand="0" w:evenVBand="0" w:oddHBand="0" w:evenHBand="0" w:firstRowFirstColumn="0" w:firstRowLastColumn="0" w:lastRowFirstColumn="0" w:lastRowLastColumn="0"/>
            <w:tcW w:w="1560" w:type="dxa"/>
            <w:hideMark/>
          </w:tcPr>
          <w:p w14:paraId="4330DBAE"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lastRenderedPageBreak/>
              <w:t xml:space="preserve">Snowden &amp; Pridemore 2013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nowden&lt;/Author&gt;&lt;Year&gt;2013&lt;/Year&gt;&lt;RecNum&gt;236&lt;/RecNum&gt;&lt;DisplayText&gt;(262)&lt;/DisplayText&gt;&lt;record&gt;&lt;rec-number&gt;236&lt;/rec-number&gt;&lt;foreign-keys&gt;&lt;key app="EN" db-id="avr05stv7arzs9erswtvftvb5xwz5ew2prxr" timestamp="1489632680"&gt;236&lt;/key&gt;&lt;/foreign-keys&gt;&lt;ref-type name="Journal Article"&gt;17&lt;/ref-type&gt;&lt;contributors&gt;&lt;authors&gt;&lt;author&gt;Snowden, A. J.&lt;/author&gt;&lt;author&gt;Pridemore, W. A.&lt;/author&gt;&lt;/authors&gt;&lt;/contributors&gt;&lt;titles&gt;&lt;title&gt;Alcohol and Violence in a Nonmetropolitan College Town: Alcohol Outlet Density, Outlet Type, and Assault&lt;/title&gt;&lt;secondary-title&gt;Journal of Drug Issues&lt;/secondary-title&gt;&lt;/titles&gt;&lt;periodical&gt;&lt;full-title&gt;Journal of Drug Issues&lt;/full-title&gt;&lt;/periodical&gt;&lt;pages&gt;357-373&lt;/pages&gt;&lt;volume&gt;43&lt;/volume&gt;&lt;number&gt;3&lt;/number&gt;&lt;dates&gt;&lt;year&gt;2013&lt;/year&gt;&lt;pub-dates&gt;&lt;date&gt;Jul&lt;/date&gt;&lt;/pub-dates&gt;&lt;/dates&gt;&lt;isbn&gt;0022-0426&lt;/isbn&gt;&lt;accession-num&gt;WOS:000330301600006&lt;/accession-num&gt;&lt;urls&gt;&lt;related-urls&gt;&lt;url&gt;&amp;lt;Go to ISI&amp;gt;://WOS:000330301600006&lt;/url&gt;&lt;url&gt;http://jod.sagepub.com/content/43/3/357.full.pdf&lt;/url&gt;&lt;/related-urls&gt;&lt;/urls&gt;&lt;custom1&gt;Accept&lt;/custom1&gt;&lt;custom2&gt;Accept&lt;/custom2&gt;&lt;electronic-resource-num&gt;10.1177/0022042613475788&lt;/electronic-resource-num&gt;&lt;remote-database-name&gt; Core Collection (WoS) - 14 DEC 2015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2)</w:t>
            </w:r>
            <w:r>
              <w:rPr>
                <w:rFonts w:eastAsia="Times New Roman" w:cs="Times New Roman"/>
                <w:color w:val="000000"/>
                <w:sz w:val="18"/>
                <w:szCs w:val="18"/>
                <w:lang w:eastAsia="en-AU"/>
              </w:rPr>
              <w:fldChar w:fldCharType="end"/>
            </w:r>
          </w:p>
        </w:tc>
        <w:tc>
          <w:tcPr>
            <w:tcW w:w="1417" w:type="dxa"/>
            <w:hideMark/>
          </w:tcPr>
          <w:p w14:paraId="4468718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loomington, Indiana, USA</w:t>
            </w:r>
          </w:p>
        </w:tc>
        <w:tc>
          <w:tcPr>
            <w:tcW w:w="1559" w:type="dxa"/>
            <w:hideMark/>
          </w:tcPr>
          <w:p w14:paraId="75D9627F"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2FA4A364"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Examined the association of outlet density and violence. </w:t>
            </w:r>
          </w:p>
        </w:tc>
        <w:tc>
          <w:tcPr>
            <w:tcW w:w="3260" w:type="dxa"/>
          </w:tcPr>
          <w:p w14:paraId="5A1CF38A"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Restaurants were significantly associated with violence. Bars were marginal, off-premise non-significant.</w:t>
            </w:r>
          </w:p>
        </w:tc>
        <w:tc>
          <w:tcPr>
            <w:tcW w:w="2552" w:type="dxa"/>
          </w:tcPr>
          <w:p w14:paraId="23B7E886"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Non-metropolitan college town as research site likely limits generalizability.</w:t>
            </w:r>
          </w:p>
        </w:tc>
      </w:tr>
      <w:tr w:rsidR="00BF208C" w:rsidRPr="00526B2E" w14:paraId="0A952016" w14:textId="77777777" w:rsidTr="00596BD5">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560" w:type="dxa"/>
            <w:hideMark/>
          </w:tcPr>
          <w:p w14:paraId="4185F018"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nowden &amp; Pridemore 2014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nowden&lt;/Author&gt;&lt;Year&gt;2014&lt;/Year&gt;&lt;RecNum&gt;237&lt;/RecNum&gt;&lt;DisplayText&gt;(263)&lt;/DisplayText&gt;&lt;record&gt;&lt;rec-number&gt;237&lt;/rec-number&gt;&lt;foreign-keys&gt;&lt;key app="EN" db-id="avr05stv7arzs9erswtvftvb5xwz5ew2prxr" timestamp="1489632681"&gt;237&lt;/key&gt;&lt;/foreign-keys&gt;&lt;ref-type name="Journal Article"&gt;17&lt;/ref-type&gt;&lt;contributors&gt;&lt;authors&gt;&lt;author&gt;Snowden, Aleksandra J.&lt;/author&gt;&lt;author&gt;Pridemore, William Alex&lt;/author&gt;&lt;/authors&gt;&lt;/contributors&gt;&lt;titles&gt;&lt;title&gt;Off-premise alcohol outlet characteristics and violence&lt;/title&gt;&lt;secondary-title&gt;The American journal of drug and alcohol abuse&lt;/secondary-title&gt;&lt;/titles&gt;&lt;periodical&gt;&lt;full-title&gt;The American journal of drug and alcohol abuse&lt;/full-title&gt;&lt;/periodical&gt;&lt;pages&gt;327-35&lt;/pages&gt;&lt;volume&gt;40&lt;/volume&gt;&lt;number&gt;4&lt;/number&gt;&lt;dates&gt;&lt;year&gt;2014&lt;/year&gt;&lt;pub-dates&gt;&lt;date&gt;2014 Jul (Epub 2014 Jun&lt;/date&gt;&lt;/pub-dates&gt;&lt;/dates&gt;&lt;isbn&gt;1097-9891&lt;/isbn&gt;&lt;accession-num&gt;MEDLINE:24919007&lt;/accession-num&gt;&lt;urls&gt;&lt;related-urls&gt;&lt;url&gt;&amp;lt;Go to ISI&amp;gt;://MEDLINE:24919007&lt;/url&gt;&lt;/related-urls&gt;&lt;/urls&gt;&lt;custom1&gt;Accept&lt;/custom1&gt;&lt;custom2&gt;Accept&lt;/custom2&gt;&lt;electronic-resource-num&gt;10.3109/00952990.2014.918622&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3)</w:t>
            </w:r>
            <w:r>
              <w:rPr>
                <w:rFonts w:eastAsia="Times New Roman" w:cs="Times New Roman"/>
                <w:color w:val="000000"/>
                <w:sz w:val="18"/>
                <w:szCs w:val="18"/>
                <w:lang w:eastAsia="en-AU"/>
              </w:rPr>
              <w:fldChar w:fldCharType="end"/>
            </w:r>
          </w:p>
        </w:tc>
        <w:tc>
          <w:tcPr>
            <w:tcW w:w="1417" w:type="dxa"/>
            <w:hideMark/>
          </w:tcPr>
          <w:p w14:paraId="4A58A39B"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loomington, Indiana, USA</w:t>
            </w:r>
          </w:p>
        </w:tc>
        <w:tc>
          <w:tcPr>
            <w:tcW w:w="1559" w:type="dxa"/>
            <w:hideMark/>
          </w:tcPr>
          <w:p w14:paraId="458957CF"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40FA8C9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ff-premise outlet density and nearby outlet characteristics with assault. Also examined business practice, staff, and patron characteristics.</w:t>
            </w:r>
          </w:p>
        </w:tc>
        <w:tc>
          <w:tcPr>
            <w:tcW w:w="3260" w:type="dxa"/>
          </w:tcPr>
          <w:p w14:paraId="66F1833B"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outlet density was associated with simple (but not aggravated) assault and licence characteristics were unimportant.</w:t>
            </w:r>
          </w:p>
        </w:tc>
        <w:tc>
          <w:tcPr>
            <w:tcW w:w="2552" w:type="dxa"/>
          </w:tcPr>
          <w:p w14:paraId="5A44559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Low response rate (48%). Non-metropolitan college town as research site likely limits generalizability. </w:t>
            </w:r>
          </w:p>
        </w:tc>
      </w:tr>
      <w:tr w:rsidR="00BF208C" w:rsidRPr="00526B2E" w14:paraId="5AE51076" w14:textId="77777777" w:rsidTr="00596BD5">
        <w:trPr>
          <w:trHeight w:val="599"/>
        </w:trPr>
        <w:tc>
          <w:tcPr>
            <w:cnfStyle w:val="001000000000" w:firstRow="0" w:lastRow="0" w:firstColumn="1" w:lastColumn="0" w:oddVBand="0" w:evenVBand="0" w:oddHBand="0" w:evenHBand="0" w:firstRowFirstColumn="0" w:firstRowLastColumn="0" w:lastRowFirstColumn="0" w:lastRowLastColumn="0"/>
            <w:tcW w:w="1560" w:type="dxa"/>
            <w:hideMark/>
          </w:tcPr>
          <w:p w14:paraId="15FC9A60"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nowden et al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nowden&lt;/Author&gt;&lt;Year&gt;2015&lt;/Year&gt;&lt;RecNum&gt;238&lt;/RecNum&gt;&lt;DisplayText&gt;(264)&lt;/DisplayText&gt;&lt;record&gt;&lt;rec-number&gt;238&lt;/rec-number&gt;&lt;foreign-keys&gt;&lt;key app="EN" db-id="avr05stv7arzs9erswtvftvb5xwz5ew2prxr" timestamp="1489632683"&gt;238&lt;/key&gt;&lt;/foreign-keys&gt;&lt;ref-type name="Journal Article"&gt;17&lt;/ref-type&gt;&lt;contributors&gt;&lt;authors&gt;&lt;author&gt;Snowden, Aleksandra J.&lt;/author&gt;&lt;author&gt;Freiburger, Tina L.&lt;/author&gt;&lt;/authors&gt;&lt;/contributors&gt;&lt;titles&gt;&lt;title&gt;Alcohol outlets, social disorganization, and robberies: accounting for neighborhood characteristics and alcohol outlet types&lt;/title&gt;&lt;secondary-title&gt;Social science research&lt;/secondary-title&gt;&lt;/titles&gt;&lt;periodical&gt;&lt;full-title&gt;Social science research&lt;/full-title&gt;&lt;/periodical&gt;&lt;pages&gt;145-62&lt;/pages&gt;&lt;volume&gt;51&lt;/volume&gt;&lt;dates&gt;&lt;year&gt;2015&lt;/year&gt;&lt;pub-dates&gt;&lt;date&gt;2015 May (Epub 2015 Feb&lt;/date&gt;&lt;/pub-dates&gt;&lt;/dates&gt;&lt;isbn&gt;1096-0317&lt;/isbn&gt;&lt;accession-num&gt;MEDLINE:25769858&lt;/accession-num&gt;&lt;urls&gt;&lt;related-urls&gt;&lt;url&gt;&amp;lt;Go to ISI&amp;gt;://MEDLINE:25769858&lt;/url&gt;&lt;url&gt;http://ac.els-cdn.com/S0049089X15000484/1-s2.0-S0049089X15000484-main.pdf?_tid=9240408c-a957-11e5-a4ec-00000aab0f02&amp;amp;acdnat=1450863108_c08cac088c60f67f33dcdb241583c37c&lt;/url&gt;&lt;/related-urls&gt;&lt;/urls&gt;&lt;custom1&gt;Accept&lt;/custom1&gt;&lt;custom2&gt;Accept&lt;/custom2&gt;&lt;electronic-resource-num&gt;10.1016/j.ssresearch.2015.01.011&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4)</w:t>
            </w:r>
            <w:r>
              <w:rPr>
                <w:rFonts w:eastAsia="Times New Roman" w:cs="Times New Roman"/>
                <w:color w:val="000000"/>
                <w:sz w:val="18"/>
                <w:szCs w:val="18"/>
                <w:lang w:eastAsia="en-AU"/>
              </w:rPr>
              <w:fldChar w:fldCharType="end"/>
            </w:r>
          </w:p>
        </w:tc>
        <w:tc>
          <w:tcPr>
            <w:tcW w:w="1417" w:type="dxa"/>
            <w:hideMark/>
          </w:tcPr>
          <w:p w14:paraId="16BB1910"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lwaukee, USA</w:t>
            </w:r>
          </w:p>
        </w:tc>
        <w:tc>
          <w:tcPr>
            <w:tcW w:w="1559" w:type="dxa"/>
            <w:hideMark/>
          </w:tcPr>
          <w:p w14:paraId="22BD3988"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crime</w:t>
            </w:r>
          </w:p>
        </w:tc>
        <w:tc>
          <w:tcPr>
            <w:tcW w:w="3544" w:type="dxa"/>
          </w:tcPr>
          <w:p w14:paraId="5054CB28"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utlet density and robbery.</w:t>
            </w:r>
          </w:p>
        </w:tc>
        <w:tc>
          <w:tcPr>
            <w:tcW w:w="3260" w:type="dxa"/>
          </w:tcPr>
          <w:p w14:paraId="6002929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Off-premise outlet density and robbery were significantly associated.</w:t>
            </w:r>
          </w:p>
        </w:tc>
        <w:tc>
          <w:tcPr>
            <w:tcW w:w="2552" w:type="dxa"/>
          </w:tcPr>
          <w:p w14:paraId="5DBDF175"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3F4ED1">
              <w:rPr>
                <w:rFonts w:eastAsia="Times New Roman" w:cs="Times New Roman"/>
                <w:color w:val="000000"/>
                <w:sz w:val="18"/>
                <w:szCs w:val="18"/>
                <w:lang w:eastAsia="en-AU"/>
              </w:rPr>
              <w:t>Cross-sectional aggregate data</w:t>
            </w:r>
            <w:r>
              <w:rPr>
                <w:rFonts w:eastAsia="Times New Roman" w:cs="Times New Roman"/>
                <w:color w:val="000000"/>
                <w:sz w:val="18"/>
                <w:szCs w:val="18"/>
                <w:lang w:eastAsia="en-AU"/>
              </w:rPr>
              <w:t>.</w:t>
            </w:r>
          </w:p>
        </w:tc>
      </w:tr>
      <w:tr w:rsidR="00BF208C" w:rsidRPr="00526B2E" w14:paraId="51A487A3" w14:textId="77777777" w:rsidTr="00596BD5">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560" w:type="dxa"/>
            <w:hideMark/>
          </w:tcPr>
          <w:p w14:paraId="20B55B7B"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Spoerri et al 2013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Spoerri&lt;/Author&gt;&lt;Year&gt;2013&lt;/Year&gt;&lt;RecNum&gt;239&lt;/RecNum&gt;&lt;DisplayText&gt;(265)&lt;/DisplayText&gt;&lt;record&gt;&lt;rec-number&gt;239&lt;/rec-number&gt;&lt;foreign-keys&gt;&lt;key app="EN" db-id="avr05stv7arzs9erswtvftvb5xwz5ew2prxr" timestamp="1489632684"&gt;239&lt;/key&gt;&lt;/foreign-keys&gt;&lt;ref-type name="Journal Article"&gt;17&lt;/ref-type&gt;&lt;contributors&gt;&lt;authors&gt;&lt;author&gt;Spoerri, Adrian&lt;/author&gt;&lt;author&gt;Zwahlen, Marcel&lt;/author&gt;&lt;author&gt;Panczak, Radoslaw&lt;/author&gt;&lt;author&gt;Egger, Matthias&lt;/author&gt;&lt;author&gt;Huss, Anke&lt;/author&gt;&lt;author&gt;Swiss National, Cohort&lt;/author&gt;&lt;/authors&gt;&lt;/contributors&gt;&lt;titles&gt;&lt;title&gt;Alcohol-selling outlets and mortality in Switzerland--the Swiss National Cohort&lt;/title&gt;&lt;secondary-title&gt;Addiction (Abingdon, England)&lt;/secondary-title&gt;&lt;/titles&gt;&lt;periodical&gt;&lt;full-title&gt;Addiction (Abingdon, England)&lt;/full-title&gt;&lt;/periodical&gt;&lt;pages&gt;1603-11&lt;/pages&gt;&lt;volume&gt;108&lt;/volume&gt;&lt;number&gt;9&lt;/number&gt;&lt;dates&gt;&lt;year&gt;2013&lt;/year&gt;&lt;pub-dates&gt;&lt;date&gt;2013 Sep (Epub 2013 May&lt;/date&gt;&lt;/pub-dates&gt;&lt;/dates&gt;&lt;isbn&gt;1360-0443&lt;/isbn&gt;&lt;accession-num&gt;MEDLINE:23668470&lt;/accession-num&gt;&lt;urls&gt;&lt;related-urls&gt;&lt;url&gt;&amp;lt;Go to ISI&amp;gt;://MEDLINE:23668470&lt;/url&gt;&lt;url&gt;http://onlinelibrary.wiley.com/store/10.1111/add.12218/asset/add12218.pdf?v=1&amp;amp;t=iiimc2j8&amp;amp;s=1320a124366e183a05e752445a1cd2fadf906da4&lt;/url&gt;&lt;/related-urls&gt;&lt;/urls&gt;&lt;custom1&gt;Accept&lt;/custom1&gt;&lt;custom2&gt;Accept&lt;/custom2&gt;&lt;electronic-resource-num&gt;10.1111/add.12218&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5)</w:t>
            </w:r>
            <w:r>
              <w:rPr>
                <w:rFonts w:eastAsia="Times New Roman" w:cs="Times New Roman"/>
                <w:color w:val="000000"/>
                <w:sz w:val="18"/>
                <w:szCs w:val="18"/>
                <w:lang w:eastAsia="en-AU"/>
              </w:rPr>
              <w:fldChar w:fldCharType="end"/>
            </w:r>
          </w:p>
        </w:tc>
        <w:tc>
          <w:tcPr>
            <w:tcW w:w="1417" w:type="dxa"/>
            <w:hideMark/>
          </w:tcPr>
          <w:p w14:paraId="688344A3"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witzerland</w:t>
            </w:r>
          </w:p>
        </w:tc>
        <w:tc>
          <w:tcPr>
            <w:tcW w:w="1559" w:type="dxa"/>
            <w:hideMark/>
          </w:tcPr>
          <w:p w14:paraId="0EED21F2"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lcohol-related deaths</w:t>
            </w:r>
          </w:p>
        </w:tc>
        <w:tc>
          <w:tcPr>
            <w:tcW w:w="3544" w:type="dxa"/>
          </w:tcPr>
          <w:p w14:paraId="3A3BF6A3"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n-premise outlet density and alcohol-related deaths.</w:t>
            </w:r>
          </w:p>
        </w:tc>
        <w:tc>
          <w:tcPr>
            <w:tcW w:w="3260" w:type="dxa"/>
          </w:tcPr>
          <w:p w14:paraId="2971AE1F"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Dose-response relationship between density of outlets and mortality.</w:t>
            </w:r>
          </w:p>
        </w:tc>
        <w:tc>
          <w:tcPr>
            <w:tcW w:w="2552" w:type="dxa"/>
          </w:tcPr>
          <w:p w14:paraId="0931AC1D"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No off-premise measure.</w:t>
            </w:r>
          </w:p>
        </w:tc>
      </w:tr>
      <w:tr w:rsidR="00BF208C" w:rsidRPr="00526B2E" w14:paraId="5799E209" w14:textId="77777777" w:rsidTr="00596BD5">
        <w:trPr>
          <w:trHeight w:val="785"/>
        </w:trPr>
        <w:tc>
          <w:tcPr>
            <w:cnfStyle w:val="001000000000" w:firstRow="0" w:lastRow="0" w:firstColumn="1" w:lastColumn="0" w:oddVBand="0" w:evenVBand="0" w:oddHBand="0" w:evenHBand="0" w:firstRowFirstColumn="0" w:firstRowLastColumn="0" w:lastRowFirstColumn="0" w:lastRowLastColumn="0"/>
            <w:tcW w:w="1560" w:type="dxa"/>
            <w:hideMark/>
          </w:tcPr>
          <w:p w14:paraId="2FF44D69"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Toomey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Toomey&lt;/Author&gt;&lt;Year&gt;2012&lt;/Year&gt;&lt;RecNum&gt;240&lt;/RecNum&gt;&lt;DisplayText&gt;(266)&lt;/DisplayText&gt;&lt;record&gt;&lt;rec-number&gt;240&lt;/rec-number&gt;&lt;foreign-keys&gt;&lt;key app="EN" db-id="avr05stv7arzs9erswtvftvb5xwz5ew2prxr" timestamp="1489632685"&gt;240&lt;/key&gt;&lt;/foreign-keys&gt;&lt;ref-type name="Journal Article"&gt;17&lt;/ref-type&gt;&lt;contributors&gt;&lt;authors&gt;&lt;author&gt;Toomey, Traci L.&lt;/author&gt;&lt;author&gt;Erickson, Darin J.&lt;/author&gt;&lt;author&gt;Carlin, Bradley P.&lt;/author&gt;&lt;author&gt;Lenk, Kathleen M.&lt;/author&gt;&lt;author&gt;Quick, Harrison S.&lt;/author&gt;&lt;author&gt;Jones, Alexis M.&lt;/author&gt;&lt;author&gt;Harwood, Eileen M.&lt;/author&gt;&lt;/authors&gt;&lt;/contributors&gt;&lt;titles&gt;&lt;title&gt;The association between density of alcohol establishments and violent crime within urban neighborhoods&lt;/title&gt;&lt;secondary-title&gt;Alcoholism, clinical and experimental research&lt;/secondary-title&gt;&lt;/titles&gt;&lt;periodical&gt;&lt;full-title&gt;Alcoholism, clinical and experimental research&lt;/full-title&gt;&lt;/periodical&gt;&lt;pages&gt;1468-73&lt;/pages&gt;&lt;volume&gt;36&lt;/volume&gt;&lt;number&gt;8&lt;/number&gt;&lt;dates&gt;&lt;year&gt;2012&lt;/year&gt;&lt;pub-dates&gt;&lt;date&gt;2012 Aug (Epub 2012 May&lt;/date&gt;&lt;/pub-dates&gt;&lt;/dates&gt;&lt;isbn&gt;1530-0277&lt;/isbn&gt;&lt;accession-num&gt;MEDLINE:22587231&lt;/accession-num&gt;&lt;urls&gt;&lt;related-urls&gt;&lt;url&gt;&amp;lt;Go to ISI&amp;gt;://MEDLINE:22587231&lt;/url&gt;&lt;url&gt;http://onlinelibrary.wiley.com/store/10.1111/j.1530-0277.2012.01753.x/asset/acer1753.pdf?v=1&amp;amp;t=iiimcp7n&amp;amp;s=611a54f01203980fef89f114e8ff49046a14927d&lt;/url&gt;&lt;/related-urls&gt;&lt;/urls&gt;&lt;custom1&gt;Accept&lt;/custom1&gt;&lt;custom2&gt;Accept&lt;/custom2&gt;&lt;electronic-resource-num&gt;10.1111/j.1530-0277.2012.01753.x&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6)</w:t>
            </w:r>
            <w:r>
              <w:rPr>
                <w:rFonts w:eastAsia="Times New Roman" w:cs="Times New Roman"/>
                <w:color w:val="000000"/>
                <w:sz w:val="18"/>
                <w:szCs w:val="18"/>
                <w:lang w:eastAsia="en-AU"/>
              </w:rPr>
              <w:fldChar w:fldCharType="end"/>
            </w:r>
          </w:p>
        </w:tc>
        <w:tc>
          <w:tcPr>
            <w:tcW w:w="1417" w:type="dxa"/>
            <w:hideMark/>
          </w:tcPr>
          <w:p w14:paraId="4A4A7CC7"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nneapolis, USA</w:t>
            </w:r>
          </w:p>
        </w:tc>
        <w:tc>
          <w:tcPr>
            <w:tcW w:w="1559" w:type="dxa"/>
            <w:hideMark/>
          </w:tcPr>
          <w:p w14:paraId="26A1AAA6"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Pr>
          <w:p w14:paraId="231C594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outlet density and crime.</w:t>
            </w:r>
          </w:p>
        </w:tc>
        <w:tc>
          <w:tcPr>
            <w:tcW w:w="3260" w:type="dxa"/>
          </w:tcPr>
          <w:p w14:paraId="119AC541"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oth on- and off-premise density were significant predictors of violence rates, with on-premise having a stronger effect.</w:t>
            </w:r>
          </w:p>
        </w:tc>
        <w:tc>
          <w:tcPr>
            <w:tcW w:w="2552" w:type="dxa"/>
          </w:tcPr>
          <w:p w14:paraId="798DFFC3"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3F4ED1">
              <w:rPr>
                <w:rFonts w:eastAsia="Times New Roman" w:cs="Times New Roman"/>
                <w:color w:val="000000"/>
                <w:sz w:val="18"/>
                <w:szCs w:val="18"/>
                <w:lang w:eastAsia="en-AU"/>
              </w:rPr>
              <w:t>Cross-sectional aggregate data</w:t>
            </w:r>
            <w:r>
              <w:rPr>
                <w:rFonts w:eastAsia="Times New Roman" w:cs="Times New Roman"/>
                <w:color w:val="000000"/>
                <w:sz w:val="18"/>
                <w:szCs w:val="18"/>
                <w:lang w:eastAsia="en-AU"/>
              </w:rPr>
              <w:t>.</w:t>
            </w:r>
          </w:p>
        </w:tc>
      </w:tr>
      <w:tr w:rsidR="00BF208C" w:rsidRPr="00526B2E" w14:paraId="3CF16976" w14:textId="77777777" w:rsidTr="00596BD5">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1560" w:type="dxa"/>
            <w:hideMark/>
          </w:tcPr>
          <w:p w14:paraId="45815966"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Toomey et al 2012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Toomey&lt;/Author&gt;&lt;Year&gt;2012&lt;/Year&gt;&lt;RecNum&gt;241&lt;/RecNum&gt;&lt;DisplayText&gt;(267)&lt;/DisplayText&gt;&lt;record&gt;&lt;rec-number&gt;241&lt;/rec-number&gt;&lt;foreign-keys&gt;&lt;key app="EN" db-id="avr05stv7arzs9erswtvftvb5xwz5ew2prxr" timestamp="1489632687"&gt;241&lt;/key&gt;&lt;/foreign-keys&gt;&lt;ref-type name="Journal Article"&gt;17&lt;/ref-type&gt;&lt;contributors&gt;&lt;authors&gt;&lt;author&gt;Toomey, Traci L.&lt;/author&gt;&lt;author&gt;Erickson, Darin J.&lt;/author&gt;&lt;author&gt;Carlin, Bradley P.&lt;/author&gt;&lt;author&gt;Quick, Harrison S.&lt;/author&gt;&lt;author&gt;Harwood, Eileen M.&lt;/author&gt;&lt;author&gt;Lenk, Kathleen M.&lt;/author&gt;&lt;author&gt;Ecklund, Alexandra M.&lt;/author&gt;&lt;/authors&gt;&lt;/contributors&gt;&lt;titles&gt;&lt;title&gt;Is the density of alcohol establishments related to nonviolent crime?&lt;/title&gt;&lt;secondary-title&gt;Journal of studies on alcohol and drugs&lt;/secondary-title&gt;&lt;/titles&gt;&lt;periodical&gt;&lt;full-title&gt;Journal of studies on alcohol and drugs&lt;/full-title&gt;&lt;/periodical&gt;&lt;pages&gt;21-5&lt;/pages&gt;&lt;volume&gt;73&lt;/volume&gt;&lt;number&gt;1&lt;/number&gt;&lt;dates&gt;&lt;year&gt;2012&lt;/year&gt;&lt;pub-dates&gt;&lt;date&gt;2012&lt;/date&gt;&lt;/pub-dates&gt;&lt;/dates&gt;&lt;isbn&gt;1938-4114&lt;/isbn&gt;&lt;accession-num&gt;MEDLINE:22152658&lt;/accession-num&gt;&lt;urls&gt;&lt;related-urls&gt;&lt;url&gt;&amp;lt;Go to ISI&amp;gt;://MEDLINE:22152658&lt;/url&gt;&lt;url&gt;http://www.ncbi.nlm.nih.gov/pmc/articles/PMC3237708/pdf/jsad21.pdf&lt;/url&gt;&lt;/related-urls&gt;&lt;/urls&gt;&lt;custom1&gt;Accept&lt;/custom1&gt;&lt;custom2&gt;Accept&lt;/custom2&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7)</w:t>
            </w:r>
            <w:r>
              <w:rPr>
                <w:rFonts w:eastAsia="Times New Roman" w:cs="Times New Roman"/>
                <w:color w:val="000000"/>
                <w:sz w:val="18"/>
                <w:szCs w:val="18"/>
                <w:lang w:eastAsia="en-AU"/>
              </w:rPr>
              <w:fldChar w:fldCharType="end"/>
            </w:r>
          </w:p>
        </w:tc>
        <w:tc>
          <w:tcPr>
            <w:tcW w:w="1417" w:type="dxa"/>
            <w:hideMark/>
          </w:tcPr>
          <w:p w14:paraId="0E4F67A3"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Minneapolis, USA</w:t>
            </w:r>
          </w:p>
        </w:tc>
        <w:tc>
          <w:tcPr>
            <w:tcW w:w="1559" w:type="dxa"/>
            <w:hideMark/>
          </w:tcPr>
          <w:p w14:paraId="174799EE"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General crime</w:t>
            </w:r>
          </w:p>
        </w:tc>
        <w:tc>
          <w:tcPr>
            <w:tcW w:w="3544" w:type="dxa"/>
          </w:tcPr>
          <w:p w14:paraId="30E8FE67"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crime.</w:t>
            </w:r>
          </w:p>
        </w:tc>
        <w:tc>
          <w:tcPr>
            <w:tcW w:w="3260" w:type="dxa"/>
          </w:tcPr>
          <w:p w14:paraId="75747F12"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Both on- and off-premise density were significant predictors of violence rates, with on-premise having a stronger effect.</w:t>
            </w:r>
          </w:p>
        </w:tc>
        <w:tc>
          <w:tcPr>
            <w:tcW w:w="2552" w:type="dxa"/>
          </w:tcPr>
          <w:p w14:paraId="113BC496"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3F4ED1">
              <w:rPr>
                <w:rFonts w:eastAsia="Times New Roman" w:cs="Times New Roman"/>
                <w:color w:val="000000"/>
                <w:sz w:val="18"/>
                <w:szCs w:val="18"/>
                <w:lang w:eastAsia="en-AU"/>
              </w:rPr>
              <w:t>Cross-sectional aggregate data</w:t>
            </w:r>
            <w:r>
              <w:rPr>
                <w:rFonts w:eastAsia="Times New Roman" w:cs="Times New Roman"/>
                <w:color w:val="000000"/>
                <w:sz w:val="18"/>
                <w:szCs w:val="18"/>
                <w:lang w:eastAsia="en-AU"/>
              </w:rPr>
              <w:t>.</w:t>
            </w:r>
          </w:p>
        </w:tc>
      </w:tr>
      <w:tr w:rsidR="00BF208C" w:rsidRPr="00526B2E" w14:paraId="5D184B0F" w14:textId="77777777" w:rsidTr="00596BD5">
        <w:trPr>
          <w:trHeight w:val="494"/>
        </w:trPr>
        <w:tc>
          <w:tcPr>
            <w:cnfStyle w:val="001000000000" w:firstRow="0" w:lastRow="0" w:firstColumn="1" w:lastColumn="0" w:oddVBand="0" w:evenVBand="0" w:oddHBand="0" w:evenHBand="0" w:firstRowFirstColumn="0" w:firstRowLastColumn="0" w:lastRowFirstColumn="0" w:lastRowLastColumn="0"/>
            <w:tcW w:w="1560" w:type="dxa"/>
            <w:hideMark/>
          </w:tcPr>
          <w:p w14:paraId="1467ABD6" w14:textId="77777777" w:rsidR="00BF208C" w:rsidRPr="00526B2E" w:rsidRDefault="00BF208C" w:rsidP="00EF78D4">
            <w:pPr>
              <w:spacing w:after="120"/>
              <w:rPr>
                <w:rFonts w:eastAsia="Times New Roman" w:cs="Times New Roman"/>
                <w:color w:val="000000"/>
                <w:sz w:val="18"/>
                <w:szCs w:val="18"/>
                <w:lang w:eastAsia="en-AU"/>
              </w:rPr>
            </w:pPr>
            <w:r>
              <w:rPr>
                <w:rFonts w:eastAsia="Times New Roman" w:cs="Times New Roman"/>
                <w:color w:val="000000"/>
                <w:sz w:val="18"/>
                <w:szCs w:val="18"/>
                <w:lang w:eastAsia="en-AU"/>
              </w:rPr>
              <w:t xml:space="preserve">Weaver 2015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Weaver&lt;/Author&gt;&lt;Year&gt;2015&lt;/Year&gt;&lt;RecNum&gt;242&lt;/RecNum&gt;&lt;DisplayText&gt;(268)&lt;/DisplayText&gt;&lt;record&gt;&lt;rec-number&gt;242&lt;/rec-number&gt;&lt;foreign-keys&gt;&lt;key app="EN" db-id="avr05stv7arzs9erswtvftvb5xwz5ew2prxr" timestamp="1489632688"&gt;242&lt;/key&gt;&lt;/foreign-keys&gt;&lt;ref-type name="Journal Article"&gt;17&lt;/ref-type&gt;&lt;contributors&gt;&lt;authors&gt;&lt;author&gt;Weaver, R.&lt;/author&gt;&lt;/authors&gt;&lt;/contributors&gt;&lt;titles&gt;&lt;title&gt;Littering in context(s): Using a quasi-natural experiment to explore geographic influences on antisocial behavior&lt;/title&gt;&lt;secondary-title&gt;Applied Geography&lt;/secondary-title&gt;&lt;/titles&gt;&lt;periodical&gt;&lt;full-title&gt;Applied Geography&lt;/full-title&gt;&lt;/periodical&gt;&lt;pages&gt;142-153&lt;/pages&gt;&lt;volume&gt;57&lt;/volume&gt;&lt;dates&gt;&lt;year&gt;2015&lt;/year&gt;&lt;pub-dates&gt;&lt;date&gt;Feb&lt;/date&gt;&lt;/pub-dates&gt;&lt;/dates&gt;&lt;isbn&gt;0143-6228&lt;/isbn&gt;&lt;accession-num&gt;WOS:000351322900014&lt;/accession-num&gt;&lt;urls&gt;&lt;related-urls&gt;&lt;url&gt;&amp;lt;Go to ISI&amp;gt;://WOS:000351322900014&lt;/url&gt;&lt;url&gt;http://ac.els-cdn.com/S0143622815000053/1-s2.0-S0143622815000053-main.pdf?_tid=3ed70972-a956-11e5-8f8c-00000aacb35e&amp;amp;acdnat=1450862539_30e7fc96671dbdd8eab91c826f07c767&lt;/url&gt;&lt;/related-urls&gt;&lt;/urls&gt;&lt;custom1&gt;Reject&lt;/custom1&gt;&lt;custom2&gt;Accept&lt;/custom2&gt;&lt;custom6&gt;Accept - maybe evidence of liquor stores and amenity issues&lt;/custom6&gt;&lt;electronic-resource-num&gt;10.1016/j.apgeog.2015.01.001&lt;/electronic-resource-num&gt;&lt;remote-database-name&gt; Core Collection (WoS) - 14 DEC 2015  Core Collection - 14 DEC 2015&amp;#xD;&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8)</w:t>
            </w:r>
            <w:r>
              <w:rPr>
                <w:rFonts w:eastAsia="Times New Roman" w:cs="Times New Roman"/>
                <w:color w:val="000000"/>
                <w:sz w:val="18"/>
                <w:szCs w:val="18"/>
                <w:lang w:eastAsia="en-AU"/>
              </w:rPr>
              <w:fldChar w:fldCharType="end"/>
            </w:r>
          </w:p>
        </w:tc>
        <w:tc>
          <w:tcPr>
            <w:tcW w:w="1417" w:type="dxa"/>
            <w:hideMark/>
          </w:tcPr>
          <w:p w14:paraId="6837EDA8"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2 shopping centres, USA</w:t>
            </w:r>
          </w:p>
        </w:tc>
        <w:tc>
          <w:tcPr>
            <w:tcW w:w="1559" w:type="dxa"/>
            <w:hideMark/>
          </w:tcPr>
          <w:p w14:paraId="44A539B8" w14:textId="77777777" w:rsidR="00BF208C" w:rsidRPr="00526B2E" w:rsidRDefault="00BF208C" w:rsidP="00596BD5">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Amenity problems</w:t>
            </w:r>
          </w:p>
        </w:tc>
        <w:tc>
          <w:tcPr>
            <w:tcW w:w="3544" w:type="dxa"/>
          </w:tcPr>
          <w:p w14:paraId="11A43312"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of neighbourhood characteristics of two sites and litter.</w:t>
            </w:r>
          </w:p>
        </w:tc>
        <w:tc>
          <w:tcPr>
            <w:tcW w:w="3260" w:type="dxa"/>
          </w:tcPr>
          <w:p w14:paraId="6347EA3E"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Littering higher at site in proximity with liquor stores.</w:t>
            </w:r>
          </w:p>
        </w:tc>
        <w:tc>
          <w:tcPr>
            <w:tcW w:w="2552" w:type="dxa"/>
          </w:tcPr>
          <w:p w14:paraId="58F228E9" w14:textId="77777777" w:rsidR="00BF208C" w:rsidRPr="00526B2E" w:rsidRDefault="00BF208C" w:rsidP="00596BD5">
            <w:pPr>
              <w:spacing w:after="12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lang w:eastAsia="en-AU"/>
              </w:rPr>
            </w:pPr>
            <w:r>
              <w:rPr>
                <w:rFonts w:eastAsia="Times New Roman" w:cs="Times New Roman"/>
                <w:color w:val="000000"/>
                <w:sz w:val="18"/>
                <w:szCs w:val="18"/>
                <w:lang w:eastAsia="en-AU"/>
              </w:rPr>
              <w:t>Very specific settings. No controls for municipal/street cleaning variance between sites.</w:t>
            </w:r>
          </w:p>
        </w:tc>
      </w:tr>
      <w:tr w:rsidR="00BF208C" w:rsidRPr="00526B2E" w14:paraId="045EE231" w14:textId="77777777" w:rsidTr="00596BD5">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hideMark/>
          </w:tcPr>
          <w:p w14:paraId="0804652E" w14:textId="77777777" w:rsidR="00BF208C" w:rsidRPr="00526B2E" w:rsidRDefault="00BF208C" w:rsidP="00EF78D4">
            <w:pPr>
              <w:spacing w:after="120"/>
              <w:rPr>
                <w:rFonts w:eastAsia="Times New Roman" w:cs="Times New Roman"/>
                <w:color w:val="000000"/>
                <w:sz w:val="18"/>
                <w:szCs w:val="18"/>
                <w:lang w:eastAsia="en-AU"/>
              </w:rPr>
            </w:pPr>
            <w:r w:rsidRPr="00526B2E">
              <w:rPr>
                <w:rFonts w:eastAsia="Times New Roman" w:cs="Times New Roman"/>
                <w:color w:val="000000"/>
                <w:sz w:val="18"/>
                <w:szCs w:val="18"/>
                <w:lang w:eastAsia="en-AU"/>
              </w:rPr>
              <w:t xml:space="preserve">Zhu et al 2006 </w:t>
            </w:r>
            <w:r>
              <w:rPr>
                <w:rFonts w:eastAsia="Times New Roman" w:cs="Times New Roman"/>
                <w:color w:val="000000"/>
                <w:sz w:val="18"/>
                <w:szCs w:val="18"/>
                <w:lang w:eastAsia="en-AU"/>
              </w:rPr>
              <w:fldChar w:fldCharType="begin"/>
            </w:r>
            <w:r w:rsidR="00EF78D4">
              <w:rPr>
                <w:rFonts w:eastAsia="Times New Roman" w:cs="Times New Roman"/>
                <w:color w:val="000000"/>
                <w:sz w:val="18"/>
                <w:szCs w:val="18"/>
                <w:lang w:eastAsia="en-AU"/>
              </w:rPr>
              <w:instrText xml:space="preserve"> ADDIN EN.CITE &lt;EndNote&gt;&lt;Cite&gt;&lt;Author&gt;Zhu&lt;/Author&gt;&lt;Year&gt;2006&lt;/Year&gt;&lt;RecNum&gt;243&lt;/RecNum&gt;&lt;DisplayText&gt;(269)&lt;/DisplayText&gt;&lt;record&gt;&lt;rec-number&gt;243&lt;/rec-number&gt;&lt;foreign-keys&gt;&lt;key app="EN" db-id="avr05stv7arzs9erswtvftvb5xwz5ew2prxr" timestamp="1489632689"&gt;243&lt;/key&gt;&lt;/foreign-keys&gt;&lt;ref-type name="Journal Article"&gt;17&lt;/ref-type&gt;&lt;contributors&gt;&lt;authors&gt;&lt;author&gt;Zhu, Li&lt;/author&gt;&lt;author&gt;Gorman, Dennis M.&lt;/author&gt;&lt;author&gt;Horel, Scott&lt;/author&gt;&lt;/authors&gt;&lt;/contributors&gt;&lt;titles&gt;&lt;title&gt;Hierarchical Bayesian spatial models for alcohol availability, drug &amp;quot;hot spots&amp;quot; and violent crime&lt;/title&gt;&lt;secondary-title&gt;International journal of health geographics&lt;/secondary-title&gt;&lt;/titles&gt;&lt;periodical&gt;&lt;full-title&gt;International journal of health geographics&lt;/full-title&gt;&lt;/periodical&gt;&lt;pages&gt;54&lt;/pages&gt;&lt;volume&gt;5&lt;/volume&gt;&lt;dates&gt;&lt;year&gt;2006&lt;/year&gt;&lt;pub-dates&gt;&lt;date&gt;2006&lt;/date&gt;&lt;/pub-dates&gt;&lt;/dates&gt;&lt;isbn&gt;1476-072X&lt;/isbn&gt;&lt;accession-num&gt;MEDLINE:17156428&lt;/accession-num&gt;&lt;urls&gt;&lt;related-urls&gt;&lt;url&gt;&amp;lt;Go to ISI&amp;gt;://MEDLINE:17156428&lt;/url&gt;&lt;url&gt;http://www.ncbi.nlm.nih.gov/pmc/articles/PMC1698910/pdf/1476-072X-5-54.pdf&lt;/url&gt;&lt;/related-urls&gt;&lt;/urls&gt;&lt;custom1&gt;Accept&lt;/custom1&gt;&lt;custom2&gt;Accept&lt;/custom2&gt;&lt;electronic-resource-num&gt;10.1186/1476-072x-5-54&lt;/electronic-resource-num&gt;&lt;remote-database-name&gt; MEDLINE - retrieved 14DEC2015&lt;/remote-database-name&gt;&lt;/record&gt;&lt;/Cite&gt;&lt;/EndNote&gt;</w:instrText>
            </w:r>
            <w:r>
              <w:rPr>
                <w:rFonts w:eastAsia="Times New Roman" w:cs="Times New Roman"/>
                <w:color w:val="000000"/>
                <w:sz w:val="18"/>
                <w:szCs w:val="18"/>
                <w:lang w:eastAsia="en-AU"/>
              </w:rPr>
              <w:fldChar w:fldCharType="separate"/>
            </w:r>
            <w:r w:rsidR="00EF78D4">
              <w:rPr>
                <w:rFonts w:eastAsia="Times New Roman" w:cs="Times New Roman"/>
                <w:noProof/>
                <w:color w:val="000000"/>
                <w:sz w:val="18"/>
                <w:szCs w:val="18"/>
                <w:lang w:eastAsia="en-AU"/>
              </w:rPr>
              <w:t>(269)</w:t>
            </w:r>
            <w:r>
              <w:rPr>
                <w:rFonts w:eastAsia="Times New Roman" w:cs="Times New Roman"/>
                <w:color w:val="000000"/>
                <w:sz w:val="18"/>
                <w:szCs w:val="18"/>
                <w:lang w:eastAsia="en-AU"/>
              </w:rPr>
              <w:fldChar w:fldCharType="end"/>
            </w:r>
          </w:p>
        </w:tc>
        <w:tc>
          <w:tcPr>
            <w:tcW w:w="1417" w:type="dxa"/>
            <w:tcBorders>
              <w:bottom w:val="single" w:sz="4" w:space="0" w:color="auto"/>
            </w:tcBorders>
            <w:hideMark/>
          </w:tcPr>
          <w:p w14:paraId="2BAA4A50"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Houston, USA</w:t>
            </w:r>
          </w:p>
        </w:tc>
        <w:tc>
          <w:tcPr>
            <w:tcW w:w="1559" w:type="dxa"/>
            <w:tcBorders>
              <w:bottom w:val="single" w:sz="4" w:space="0" w:color="auto"/>
            </w:tcBorders>
            <w:hideMark/>
          </w:tcPr>
          <w:p w14:paraId="3EF1A62B" w14:textId="77777777" w:rsidR="00BF208C" w:rsidRPr="00526B2E" w:rsidRDefault="00BF208C" w:rsidP="00596BD5">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Violence</w:t>
            </w:r>
          </w:p>
        </w:tc>
        <w:tc>
          <w:tcPr>
            <w:tcW w:w="3544" w:type="dxa"/>
            <w:tcBorders>
              <w:bottom w:val="single" w:sz="4" w:space="0" w:color="auto"/>
            </w:tcBorders>
          </w:tcPr>
          <w:p w14:paraId="5780A7EC"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Examined the association between outlet density and violence.</w:t>
            </w:r>
          </w:p>
        </w:tc>
        <w:tc>
          <w:tcPr>
            <w:tcW w:w="3260" w:type="dxa"/>
            <w:tcBorders>
              <w:bottom w:val="single" w:sz="4" w:space="0" w:color="auto"/>
            </w:tcBorders>
          </w:tcPr>
          <w:p w14:paraId="7DB6DC93"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526B2E">
              <w:rPr>
                <w:rFonts w:eastAsia="Times New Roman" w:cs="Times New Roman"/>
                <w:color w:val="000000"/>
                <w:sz w:val="18"/>
                <w:szCs w:val="18"/>
                <w:lang w:eastAsia="en-AU"/>
              </w:rPr>
              <w:t>Significant association between outlet density and violence.</w:t>
            </w:r>
          </w:p>
        </w:tc>
        <w:tc>
          <w:tcPr>
            <w:tcW w:w="2552" w:type="dxa"/>
            <w:tcBorders>
              <w:bottom w:val="single" w:sz="4" w:space="0" w:color="auto"/>
            </w:tcBorders>
          </w:tcPr>
          <w:p w14:paraId="6B38FD6B" w14:textId="77777777" w:rsidR="00BF208C" w:rsidRPr="00526B2E" w:rsidRDefault="00BF208C" w:rsidP="00596BD5">
            <w:pPr>
              <w:spacing w:after="12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lang w:eastAsia="en-AU"/>
              </w:rPr>
            </w:pPr>
            <w:r w:rsidRPr="003F4ED1">
              <w:rPr>
                <w:rFonts w:eastAsia="Times New Roman" w:cs="Times New Roman"/>
                <w:color w:val="000000"/>
                <w:sz w:val="18"/>
                <w:szCs w:val="18"/>
                <w:lang w:eastAsia="en-AU"/>
              </w:rPr>
              <w:t>Combined density measure</w:t>
            </w:r>
            <w:r>
              <w:rPr>
                <w:rFonts w:eastAsia="Times New Roman" w:cs="Times New Roman"/>
                <w:color w:val="000000"/>
                <w:sz w:val="18"/>
                <w:szCs w:val="18"/>
                <w:lang w:eastAsia="en-AU"/>
              </w:rPr>
              <w:t>.</w:t>
            </w:r>
          </w:p>
        </w:tc>
      </w:tr>
    </w:tbl>
    <w:p w14:paraId="47183011" w14:textId="611FC16E" w:rsidR="00BF208C" w:rsidRDefault="00BF208C" w:rsidP="00E61FD3">
      <w:pPr>
        <w:pStyle w:val="EndNoteBibliography"/>
        <w:ind w:left="720" w:hanging="720"/>
      </w:pPr>
    </w:p>
    <w:sectPr w:rsidR="00BF208C" w:rsidSect="00BF208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64517" w14:textId="77777777" w:rsidR="00AE6C24" w:rsidRDefault="00AE6C24" w:rsidP="00901A6B">
      <w:pPr>
        <w:spacing w:after="0" w:line="240" w:lineRule="auto"/>
      </w:pPr>
      <w:r>
        <w:separator/>
      </w:r>
    </w:p>
  </w:endnote>
  <w:endnote w:type="continuationSeparator" w:id="0">
    <w:p w14:paraId="57FB6FE9" w14:textId="77777777" w:rsidR="00AE6C24" w:rsidRDefault="00AE6C24" w:rsidP="00901A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P418B97">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cwvjlAdvTT86d47313">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3414586"/>
      <w:docPartObj>
        <w:docPartGallery w:val="Page Numbers (Bottom of Page)"/>
        <w:docPartUnique/>
      </w:docPartObj>
    </w:sdtPr>
    <w:sdtEndPr>
      <w:rPr>
        <w:noProof/>
      </w:rPr>
    </w:sdtEndPr>
    <w:sdtContent>
      <w:p w14:paraId="1BA3E97D" w14:textId="77777777" w:rsidR="00DB2FE2" w:rsidRDefault="00DB2FE2">
        <w:pPr>
          <w:pStyle w:val="Footer"/>
        </w:pPr>
        <w:r>
          <w:fldChar w:fldCharType="begin"/>
        </w:r>
        <w:r>
          <w:instrText xml:space="preserve"> PAGE   \* MERGEFORMAT </w:instrText>
        </w:r>
        <w:r>
          <w:fldChar w:fldCharType="separate"/>
        </w:r>
        <w:r w:rsidR="00B3218E">
          <w:rPr>
            <w:noProof/>
          </w:rPr>
          <w:t>51</w:t>
        </w:r>
        <w:r>
          <w:rPr>
            <w:noProof/>
          </w:rPr>
          <w:fldChar w:fldCharType="end"/>
        </w:r>
      </w:p>
    </w:sdtContent>
  </w:sdt>
  <w:p w14:paraId="7A411A8D" w14:textId="77777777" w:rsidR="00DB2FE2" w:rsidRDefault="00DB2F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0043523"/>
      <w:docPartObj>
        <w:docPartGallery w:val="Page Numbers (Bottom of Page)"/>
        <w:docPartUnique/>
      </w:docPartObj>
    </w:sdtPr>
    <w:sdtEndPr>
      <w:rPr>
        <w:noProof/>
      </w:rPr>
    </w:sdtEndPr>
    <w:sdtContent>
      <w:p w14:paraId="3E9FB8F3" w14:textId="77777777" w:rsidR="00DB2FE2" w:rsidRDefault="00DB2FE2">
        <w:pPr>
          <w:pStyle w:val="Footer"/>
          <w:jc w:val="center"/>
        </w:pPr>
        <w:r>
          <w:fldChar w:fldCharType="begin"/>
        </w:r>
        <w:r>
          <w:instrText xml:space="preserve"> PAGE   \* MERGEFORMAT </w:instrText>
        </w:r>
        <w:r>
          <w:fldChar w:fldCharType="separate"/>
        </w:r>
        <w:r w:rsidR="00B3218E">
          <w:rPr>
            <w:noProof/>
          </w:rPr>
          <w:t>64</w:t>
        </w:r>
        <w:r>
          <w:rPr>
            <w:noProof/>
          </w:rPr>
          <w:fldChar w:fldCharType="end"/>
        </w:r>
      </w:p>
    </w:sdtContent>
  </w:sdt>
  <w:p w14:paraId="108729E8" w14:textId="77777777" w:rsidR="00DB2FE2" w:rsidRDefault="00DB2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45188" w14:textId="77777777" w:rsidR="00AE6C24" w:rsidRDefault="00AE6C24" w:rsidP="00901A6B">
      <w:pPr>
        <w:spacing w:after="0" w:line="240" w:lineRule="auto"/>
      </w:pPr>
      <w:r>
        <w:separator/>
      </w:r>
    </w:p>
  </w:footnote>
  <w:footnote w:type="continuationSeparator" w:id="0">
    <w:p w14:paraId="6FEA9C84" w14:textId="77777777" w:rsidR="00AE6C24" w:rsidRDefault="00AE6C24" w:rsidP="00901A6B">
      <w:pPr>
        <w:spacing w:after="0" w:line="240" w:lineRule="auto"/>
      </w:pPr>
      <w:r>
        <w:continuationSeparator/>
      </w:r>
    </w:p>
  </w:footnote>
  <w:footnote w:id="1">
    <w:p w14:paraId="7F378B2F" w14:textId="77777777" w:rsidR="00DB2FE2" w:rsidRDefault="00DB2FE2">
      <w:pPr>
        <w:pStyle w:val="FootnoteText"/>
      </w:pPr>
      <w:r>
        <w:rPr>
          <w:rStyle w:val="FootnoteReference"/>
        </w:rPr>
        <w:footnoteRef/>
      </w:r>
      <w:r>
        <w:t xml:space="preserve"> </w:t>
      </w:r>
      <w:r w:rsidRPr="00DF2673">
        <w:rPr>
          <w:sz w:val="18"/>
        </w:rPr>
        <w:t>Restaurant licences in Queensland appear to decrease from 2008 to 2010. This is due to the introduction of new liquor licence types January 2009 which makes it not possible to compare figure prior to 2008–09 with those following.</w:t>
      </w:r>
    </w:p>
  </w:footnote>
  <w:footnote w:id="2">
    <w:p w14:paraId="10E373CD" w14:textId="77777777" w:rsidR="00DB2FE2" w:rsidRDefault="00DB2FE2">
      <w:pPr>
        <w:pStyle w:val="FootnoteText"/>
      </w:pPr>
      <w:r>
        <w:rPr>
          <w:rStyle w:val="FootnoteReference"/>
        </w:rPr>
        <w:footnoteRef/>
      </w:r>
      <w:r>
        <w:t xml:space="preserve"> Municipalities have the power to set limitations of alcohol-trading hours, meaning closing hours can vary across local jurisdictions.</w:t>
      </w:r>
    </w:p>
  </w:footnote>
  <w:footnote w:id="3">
    <w:p w14:paraId="00DE3E57" w14:textId="77777777" w:rsidR="00DB2FE2" w:rsidRDefault="00DB2FE2">
      <w:pPr>
        <w:pStyle w:val="FootnoteText"/>
      </w:pPr>
      <w:r>
        <w:rPr>
          <w:rStyle w:val="FootnoteReference"/>
        </w:rPr>
        <w:footnoteRef/>
      </w:r>
      <w:r>
        <w:t xml:space="preserve"> IPV refers to violence involving adults in an intimate relationship. Other forms of family violence (in particular child abuse and maltreatment) are examined in separate studies.</w:t>
      </w:r>
    </w:p>
  </w:footnote>
  <w:footnote w:id="4">
    <w:p w14:paraId="690A524A" w14:textId="77777777" w:rsidR="00DB2FE2" w:rsidRDefault="00DB2FE2" w:rsidP="00A470A5">
      <w:pPr>
        <w:pStyle w:val="FootnoteText"/>
      </w:pPr>
      <w:r>
        <w:rPr>
          <w:rStyle w:val="FootnoteReference"/>
        </w:rPr>
        <w:footnoteRef/>
      </w:r>
      <w:r>
        <w:t xml:space="preserve"> The dollar sign ($) symbol searches for terms with alternative spelling (i.e. </w:t>
      </w:r>
      <w:r>
        <w:rPr>
          <w:rFonts w:cs="Times New Roman"/>
          <w:color w:val="000000"/>
        </w:rPr>
        <w:t>neighbourhood searches for neighbourhood and neighbourhood)</w:t>
      </w:r>
    </w:p>
  </w:footnote>
  <w:footnote w:id="5">
    <w:p w14:paraId="4C03D40C" w14:textId="77777777" w:rsidR="00DB2FE2" w:rsidRDefault="00DB2FE2" w:rsidP="00A470A5">
      <w:pPr>
        <w:pStyle w:val="FootnoteText"/>
      </w:pPr>
      <w:r>
        <w:rPr>
          <w:rStyle w:val="FootnoteReference"/>
        </w:rPr>
        <w:footnoteRef/>
      </w:r>
      <w:r>
        <w:t xml:space="preserve"> A</w:t>
      </w:r>
      <w:r w:rsidRPr="00CB2445">
        <w:rPr>
          <w:rFonts w:cs="Times New Roman"/>
          <w:color w:val="000000" w:themeColor="text1"/>
        </w:rPr>
        <w:t xml:space="preserve"> time after which no further customers are admitted to the pub or club, but those already in the establishment are allowed to stay and to order further drinks.</w:t>
      </w:r>
    </w:p>
  </w:footnote>
  <w:footnote w:id="6">
    <w:p w14:paraId="49EABCA1" w14:textId="77777777" w:rsidR="00DB2FE2" w:rsidRDefault="00DB2FE2" w:rsidP="00A470A5">
      <w:pPr>
        <w:spacing w:line="240" w:lineRule="auto"/>
        <w:jc w:val="both"/>
      </w:pPr>
      <w:r>
        <w:rPr>
          <w:rStyle w:val="FootnoteReference"/>
        </w:rPr>
        <w:footnoteRef/>
      </w:r>
      <w:r>
        <w:t xml:space="preserve"> </w:t>
      </w:r>
      <w:r w:rsidRPr="00BE6076">
        <w:rPr>
          <w:rFonts w:cs="Times New Roman"/>
          <w:color w:val="000000" w:themeColor="text1"/>
          <w:sz w:val="20"/>
          <w:szCs w:val="20"/>
        </w:rPr>
        <w:t>Several of the Australian studies have examined the impact of policy changes that involve the combination of a change in trading hours with a “lockout” requirement earlier in the evening. We have included these studies, but not studies of the effect of a lockout alone. The s</w:t>
      </w:r>
      <w:r w:rsidRPr="00BE6076">
        <w:rPr>
          <w:color w:val="000000" w:themeColor="text1"/>
          <w:sz w:val="20"/>
          <w:szCs w:val="20"/>
        </w:rPr>
        <w:t xml:space="preserve">tudies that have specifically evaluated the effects of lock-outs alone </w:t>
      </w:r>
      <w:r w:rsidRPr="00BE6076">
        <w:rPr>
          <w:rFonts w:cs="Times New Roman"/>
          <w:color w:val="000000" w:themeColor="text1"/>
          <w:sz w:val="20"/>
          <w:szCs w:val="20"/>
        </w:rPr>
        <w:t>do not show any substantial eff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24D7D" w14:textId="77777777" w:rsidR="00DB2FE2" w:rsidRDefault="00DB2FE2">
    <w:pPr>
      <w:pStyle w:val="Header"/>
      <w:jc w:val="center"/>
    </w:pPr>
  </w:p>
  <w:p w14:paraId="6FF3797E" w14:textId="77777777" w:rsidR="00DB2FE2" w:rsidRDefault="00DB2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33B06"/>
    <w:multiLevelType w:val="hybridMultilevel"/>
    <w:tmpl w:val="2DA68F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984215"/>
    <w:multiLevelType w:val="hybridMultilevel"/>
    <w:tmpl w:val="AAE0D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9E0286"/>
    <w:multiLevelType w:val="hybridMultilevel"/>
    <w:tmpl w:val="83582BE0"/>
    <w:lvl w:ilvl="0" w:tplc="C486CA9E">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A32148"/>
    <w:multiLevelType w:val="hybridMultilevel"/>
    <w:tmpl w:val="22EAE2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C8C7647"/>
    <w:multiLevelType w:val="hybridMultilevel"/>
    <w:tmpl w:val="8DD6D1E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0636299"/>
    <w:multiLevelType w:val="hybridMultilevel"/>
    <w:tmpl w:val="C4768B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A805AF"/>
    <w:multiLevelType w:val="hybridMultilevel"/>
    <w:tmpl w:val="080C350E"/>
    <w:lvl w:ilvl="0" w:tplc="EC3E8678">
      <w:start w:val="1"/>
      <w:numFmt w:val="low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4AE7AD3"/>
    <w:multiLevelType w:val="multilevel"/>
    <w:tmpl w:val="99049986"/>
    <w:lvl w:ilvl="0">
      <w:start w:val="1"/>
      <w:numFmt w:val="bullet"/>
      <w:lvlText w:val=""/>
      <w:lvlJc w:val="left"/>
      <w:pPr>
        <w:ind w:left="360"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19CF41B9"/>
    <w:multiLevelType w:val="hybridMultilevel"/>
    <w:tmpl w:val="421A61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1AA0140C"/>
    <w:multiLevelType w:val="hybridMultilevel"/>
    <w:tmpl w:val="8AE05F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FC332FF"/>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FD448CF"/>
    <w:multiLevelType w:val="hybridMultilevel"/>
    <w:tmpl w:val="38F475E6"/>
    <w:lvl w:ilvl="0" w:tplc="7882A1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0CC6FE8"/>
    <w:multiLevelType w:val="hybridMultilevel"/>
    <w:tmpl w:val="AA72426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24271A56"/>
    <w:multiLevelType w:val="hybridMultilevel"/>
    <w:tmpl w:val="1E1464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2601351A"/>
    <w:multiLevelType w:val="hybridMultilevel"/>
    <w:tmpl w:val="A4C82336"/>
    <w:lvl w:ilvl="0" w:tplc="1F0C61AE">
      <w:start w:val="1"/>
      <w:numFmt w:val="decimal"/>
      <w:lvlText w:val="%1."/>
      <w:lvlJc w:val="left"/>
      <w:pPr>
        <w:ind w:left="1080" w:hanging="360"/>
      </w:pPr>
      <w:rPr>
        <w:rFonts w:ascii="AdvP418B97" w:hAnsi="AdvP418B97" w:cs="AdvP418B97"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262800B0"/>
    <w:multiLevelType w:val="hybridMultilevel"/>
    <w:tmpl w:val="313E6E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6280896"/>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2CD80D11"/>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EE00B9A"/>
    <w:multiLevelType w:val="hybridMultilevel"/>
    <w:tmpl w:val="803850A0"/>
    <w:lvl w:ilvl="0" w:tplc="7882A1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80B398E"/>
    <w:multiLevelType w:val="hybridMultilevel"/>
    <w:tmpl w:val="666471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3EB42DD"/>
    <w:multiLevelType w:val="hybridMultilevel"/>
    <w:tmpl w:val="AF0861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7C39A1"/>
    <w:multiLevelType w:val="multilevel"/>
    <w:tmpl w:val="8BB4E310"/>
    <w:lvl w:ilvl="0">
      <w:start w:val="1"/>
      <w:numFmt w:val="decimal"/>
      <w:lvlText w:val="%1."/>
      <w:lvlJc w:val="left"/>
      <w:pPr>
        <w:ind w:left="720" w:hanging="360"/>
      </w:pPr>
      <w:rPr>
        <w:rFonts w:hint="default"/>
      </w:rPr>
    </w:lvl>
    <w:lvl w:ilvl="1">
      <w:start w:val="1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DA159FB"/>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4ED3441A"/>
    <w:multiLevelType w:val="hybridMultilevel"/>
    <w:tmpl w:val="BBD2E0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F4301F2"/>
    <w:multiLevelType w:val="hybridMultilevel"/>
    <w:tmpl w:val="800E1F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1073141"/>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2EF6D7F"/>
    <w:multiLevelType w:val="hybridMultilevel"/>
    <w:tmpl w:val="84065298"/>
    <w:lvl w:ilvl="0" w:tplc="7882A1F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5AEC5195"/>
    <w:multiLevelType w:val="hybridMultilevel"/>
    <w:tmpl w:val="22DE0E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D91600E"/>
    <w:multiLevelType w:val="hybridMultilevel"/>
    <w:tmpl w:val="750850D6"/>
    <w:lvl w:ilvl="0" w:tplc="7882A1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41119AD"/>
    <w:multiLevelType w:val="hybridMultilevel"/>
    <w:tmpl w:val="8DD244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7F15932"/>
    <w:multiLevelType w:val="hybridMultilevel"/>
    <w:tmpl w:val="86607AD0"/>
    <w:lvl w:ilvl="0" w:tplc="53C06F48">
      <w:start w:val="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15:restartNumberingAfterBreak="0">
    <w:nsid w:val="6B6E1E9F"/>
    <w:multiLevelType w:val="multilevel"/>
    <w:tmpl w:val="6E9004A0"/>
    <w:lvl w:ilvl="0">
      <w:start w:val="3"/>
      <w:numFmt w:val="decimal"/>
      <w:lvlText w:val="%1"/>
      <w:lvlJc w:val="left"/>
      <w:pPr>
        <w:ind w:left="72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6FA42521"/>
    <w:multiLevelType w:val="hybridMultilevel"/>
    <w:tmpl w:val="3800E7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08859FD"/>
    <w:multiLevelType w:val="hybridMultilevel"/>
    <w:tmpl w:val="6736F5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1F91E7F"/>
    <w:multiLevelType w:val="hybridMultilevel"/>
    <w:tmpl w:val="46908F74"/>
    <w:lvl w:ilvl="0" w:tplc="7882A1F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3194930"/>
    <w:multiLevelType w:val="hybridMultilevel"/>
    <w:tmpl w:val="04A208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C5B7C8A"/>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7" w15:restartNumberingAfterBreak="0">
    <w:nsid w:val="7CD53F94"/>
    <w:multiLevelType w:val="multilevel"/>
    <w:tmpl w:val="1D3E2AB0"/>
    <w:lvl w:ilvl="0">
      <w:start w:val="1"/>
      <w:numFmt w:val="decimal"/>
      <w:lvlText w:val="%1"/>
      <w:lvlJc w:val="left"/>
      <w:pPr>
        <w:ind w:left="72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1"/>
  </w:num>
  <w:num w:numId="2">
    <w:abstractNumId w:val="6"/>
  </w:num>
  <w:num w:numId="3">
    <w:abstractNumId w:val="5"/>
  </w:num>
  <w:num w:numId="4">
    <w:abstractNumId w:val="9"/>
  </w:num>
  <w:num w:numId="5">
    <w:abstractNumId w:val="22"/>
  </w:num>
  <w:num w:numId="6">
    <w:abstractNumId w:val="19"/>
  </w:num>
  <w:num w:numId="7">
    <w:abstractNumId w:val="12"/>
  </w:num>
  <w:num w:numId="8">
    <w:abstractNumId w:val="22"/>
  </w:num>
  <w:num w:numId="9">
    <w:abstractNumId w:val="15"/>
  </w:num>
  <w:num w:numId="10">
    <w:abstractNumId w:val="10"/>
  </w:num>
  <w:num w:numId="11">
    <w:abstractNumId w:val="23"/>
  </w:num>
  <w:num w:numId="12">
    <w:abstractNumId w:val="27"/>
  </w:num>
  <w:num w:numId="13">
    <w:abstractNumId w:val="33"/>
  </w:num>
  <w:num w:numId="14">
    <w:abstractNumId w:val="14"/>
  </w:num>
  <w:num w:numId="15">
    <w:abstractNumId w:val="26"/>
  </w:num>
  <w:num w:numId="16">
    <w:abstractNumId w:val="20"/>
  </w:num>
  <w:num w:numId="17">
    <w:abstractNumId w:val="25"/>
  </w:num>
  <w:num w:numId="18">
    <w:abstractNumId w:val="36"/>
  </w:num>
  <w:num w:numId="19">
    <w:abstractNumId w:val="1"/>
  </w:num>
  <w:num w:numId="20">
    <w:abstractNumId w:val="17"/>
  </w:num>
  <w:num w:numId="21">
    <w:abstractNumId w:val="37"/>
  </w:num>
  <w:num w:numId="22">
    <w:abstractNumId w:val="3"/>
  </w:num>
  <w:num w:numId="23">
    <w:abstractNumId w:val="16"/>
  </w:num>
  <w:num w:numId="24">
    <w:abstractNumId w:val="0"/>
  </w:num>
  <w:num w:numId="25">
    <w:abstractNumId w:val="24"/>
  </w:num>
  <w:num w:numId="26">
    <w:abstractNumId w:val="35"/>
  </w:num>
  <w:num w:numId="27">
    <w:abstractNumId w:val="4"/>
  </w:num>
  <w:num w:numId="28">
    <w:abstractNumId w:val="29"/>
  </w:num>
  <w:num w:numId="29">
    <w:abstractNumId w:val="13"/>
  </w:num>
  <w:num w:numId="30">
    <w:abstractNumId w:val="28"/>
  </w:num>
  <w:num w:numId="31">
    <w:abstractNumId w:val="18"/>
  </w:num>
  <w:num w:numId="32">
    <w:abstractNumId w:val="34"/>
  </w:num>
  <w:num w:numId="33">
    <w:abstractNumId w:val="31"/>
  </w:num>
  <w:num w:numId="34">
    <w:abstractNumId w:val="2"/>
  </w:num>
  <w:num w:numId="35">
    <w:abstractNumId w:val="11"/>
  </w:num>
  <w:num w:numId="36">
    <w:abstractNumId w:val="30"/>
  </w:num>
  <w:num w:numId="37">
    <w:abstractNumId w:val="8"/>
  </w:num>
  <w:num w:numId="38">
    <w:abstractNumId w:val="32"/>
  </w:num>
  <w:num w:numId="39">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xd9trf1x0aate22x2v5wecedrws2wrazdw&quot;&gt;Practice Note 61&lt;record-ids&gt;&lt;item&gt;8&lt;/item&gt;&lt;item&gt;12&lt;/item&gt;&lt;item&gt;29&lt;/item&gt;&lt;item&gt;67&lt;/item&gt;&lt;/record-ids&gt;&lt;/item&gt;&lt;/Libraries&gt;"/>
  </w:docVars>
  <w:rsids>
    <w:rsidRoot w:val="008C7FFD"/>
    <w:rsid w:val="0000029A"/>
    <w:rsid w:val="00002DDB"/>
    <w:rsid w:val="000040F2"/>
    <w:rsid w:val="00006EB6"/>
    <w:rsid w:val="0000700E"/>
    <w:rsid w:val="0000761F"/>
    <w:rsid w:val="000133CA"/>
    <w:rsid w:val="0001440D"/>
    <w:rsid w:val="00014D6B"/>
    <w:rsid w:val="000204C7"/>
    <w:rsid w:val="000222C1"/>
    <w:rsid w:val="00024861"/>
    <w:rsid w:val="00027109"/>
    <w:rsid w:val="00037145"/>
    <w:rsid w:val="00037E9F"/>
    <w:rsid w:val="000412E4"/>
    <w:rsid w:val="0005567E"/>
    <w:rsid w:val="000711BD"/>
    <w:rsid w:val="00075CDD"/>
    <w:rsid w:val="000777A9"/>
    <w:rsid w:val="000823A6"/>
    <w:rsid w:val="00097455"/>
    <w:rsid w:val="000A2015"/>
    <w:rsid w:val="000A22AA"/>
    <w:rsid w:val="000A3593"/>
    <w:rsid w:val="000A3BEC"/>
    <w:rsid w:val="000B047D"/>
    <w:rsid w:val="000B0E9E"/>
    <w:rsid w:val="000B4D0B"/>
    <w:rsid w:val="000C18A4"/>
    <w:rsid w:val="000C3BC4"/>
    <w:rsid w:val="000D2A8C"/>
    <w:rsid w:val="000D4378"/>
    <w:rsid w:val="000D5767"/>
    <w:rsid w:val="000E22BC"/>
    <w:rsid w:val="000E42E3"/>
    <w:rsid w:val="000E43A9"/>
    <w:rsid w:val="000E4FFC"/>
    <w:rsid w:val="000E6531"/>
    <w:rsid w:val="000E733D"/>
    <w:rsid w:val="000F4494"/>
    <w:rsid w:val="001011CE"/>
    <w:rsid w:val="00102104"/>
    <w:rsid w:val="00103E1B"/>
    <w:rsid w:val="001122B9"/>
    <w:rsid w:val="0012202A"/>
    <w:rsid w:val="00124360"/>
    <w:rsid w:val="001254D7"/>
    <w:rsid w:val="0013371A"/>
    <w:rsid w:val="00146CB1"/>
    <w:rsid w:val="00155A6C"/>
    <w:rsid w:val="00157012"/>
    <w:rsid w:val="00162065"/>
    <w:rsid w:val="00163952"/>
    <w:rsid w:val="00164C8C"/>
    <w:rsid w:val="001704D1"/>
    <w:rsid w:val="001718D3"/>
    <w:rsid w:val="0017241D"/>
    <w:rsid w:val="0017259A"/>
    <w:rsid w:val="00173FEF"/>
    <w:rsid w:val="00174011"/>
    <w:rsid w:val="00174031"/>
    <w:rsid w:val="001753E8"/>
    <w:rsid w:val="00175AA4"/>
    <w:rsid w:val="001769D1"/>
    <w:rsid w:val="001801EB"/>
    <w:rsid w:val="00181061"/>
    <w:rsid w:val="001926A9"/>
    <w:rsid w:val="00192D83"/>
    <w:rsid w:val="001A65D6"/>
    <w:rsid w:val="001A7637"/>
    <w:rsid w:val="001C0D7D"/>
    <w:rsid w:val="001C35B8"/>
    <w:rsid w:val="001E48F2"/>
    <w:rsid w:val="001E605A"/>
    <w:rsid w:val="001E68DA"/>
    <w:rsid w:val="001E7368"/>
    <w:rsid w:val="001F43EA"/>
    <w:rsid w:val="001F5ADD"/>
    <w:rsid w:val="001F6538"/>
    <w:rsid w:val="002000DE"/>
    <w:rsid w:val="00203C23"/>
    <w:rsid w:val="00204D11"/>
    <w:rsid w:val="00213439"/>
    <w:rsid w:val="00214022"/>
    <w:rsid w:val="00214A5B"/>
    <w:rsid w:val="00222121"/>
    <w:rsid w:val="00226ED1"/>
    <w:rsid w:val="0022761E"/>
    <w:rsid w:val="0023026C"/>
    <w:rsid w:val="00232D70"/>
    <w:rsid w:val="00233592"/>
    <w:rsid w:val="002362E1"/>
    <w:rsid w:val="0023689D"/>
    <w:rsid w:val="002450D4"/>
    <w:rsid w:val="00245169"/>
    <w:rsid w:val="0025152E"/>
    <w:rsid w:val="00252006"/>
    <w:rsid w:val="002577D9"/>
    <w:rsid w:val="00257B3A"/>
    <w:rsid w:val="002609AD"/>
    <w:rsid w:val="00261912"/>
    <w:rsid w:val="0026672E"/>
    <w:rsid w:val="00271ABC"/>
    <w:rsid w:val="00272FF1"/>
    <w:rsid w:val="00273260"/>
    <w:rsid w:val="00273C62"/>
    <w:rsid w:val="00281295"/>
    <w:rsid w:val="0028353C"/>
    <w:rsid w:val="00284E08"/>
    <w:rsid w:val="002915E7"/>
    <w:rsid w:val="0029192D"/>
    <w:rsid w:val="00294CE0"/>
    <w:rsid w:val="002A454D"/>
    <w:rsid w:val="002A52C9"/>
    <w:rsid w:val="002B3A21"/>
    <w:rsid w:val="002B4DB7"/>
    <w:rsid w:val="002B4E3D"/>
    <w:rsid w:val="002B55A4"/>
    <w:rsid w:val="002B5909"/>
    <w:rsid w:val="002C0056"/>
    <w:rsid w:val="002C0A26"/>
    <w:rsid w:val="002C1F0F"/>
    <w:rsid w:val="002C232D"/>
    <w:rsid w:val="002C6FFA"/>
    <w:rsid w:val="002C78C3"/>
    <w:rsid w:val="002F0D6C"/>
    <w:rsid w:val="002F2C91"/>
    <w:rsid w:val="002F54AD"/>
    <w:rsid w:val="002F70DC"/>
    <w:rsid w:val="003014C5"/>
    <w:rsid w:val="00303B04"/>
    <w:rsid w:val="00305478"/>
    <w:rsid w:val="00312BB1"/>
    <w:rsid w:val="0031700D"/>
    <w:rsid w:val="0031785F"/>
    <w:rsid w:val="00317D27"/>
    <w:rsid w:val="003247D7"/>
    <w:rsid w:val="00327FF9"/>
    <w:rsid w:val="0034433D"/>
    <w:rsid w:val="00347F98"/>
    <w:rsid w:val="003554BE"/>
    <w:rsid w:val="0035647A"/>
    <w:rsid w:val="00356A58"/>
    <w:rsid w:val="00362094"/>
    <w:rsid w:val="00371BEC"/>
    <w:rsid w:val="00372B9A"/>
    <w:rsid w:val="00375581"/>
    <w:rsid w:val="00381055"/>
    <w:rsid w:val="00387B06"/>
    <w:rsid w:val="0039095D"/>
    <w:rsid w:val="003960DA"/>
    <w:rsid w:val="00396F42"/>
    <w:rsid w:val="00397390"/>
    <w:rsid w:val="00397CC6"/>
    <w:rsid w:val="003A00D5"/>
    <w:rsid w:val="003A0221"/>
    <w:rsid w:val="003A2C67"/>
    <w:rsid w:val="003A34B4"/>
    <w:rsid w:val="003A7173"/>
    <w:rsid w:val="003A7229"/>
    <w:rsid w:val="003C4F0D"/>
    <w:rsid w:val="003C56F1"/>
    <w:rsid w:val="003C6FCD"/>
    <w:rsid w:val="003D456E"/>
    <w:rsid w:val="003D5EA3"/>
    <w:rsid w:val="003D67B6"/>
    <w:rsid w:val="003E0460"/>
    <w:rsid w:val="003E30C7"/>
    <w:rsid w:val="003E323D"/>
    <w:rsid w:val="003E62FC"/>
    <w:rsid w:val="003E774A"/>
    <w:rsid w:val="003F1872"/>
    <w:rsid w:val="003F1D8B"/>
    <w:rsid w:val="003F59F0"/>
    <w:rsid w:val="003F62C9"/>
    <w:rsid w:val="003F6FEE"/>
    <w:rsid w:val="004001B1"/>
    <w:rsid w:val="00402E46"/>
    <w:rsid w:val="00412CFA"/>
    <w:rsid w:val="004200CF"/>
    <w:rsid w:val="0042131A"/>
    <w:rsid w:val="00431229"/>
    <w:rsid w:val="00431D2B"/>
    <w:rsid w:val="00433548"/>
    <w:rsid w:val="00437213"/>
    <w:rsid w:val="00441642"/>
    <w:rsid w:val="00445981"/>
    <w:rsid w:val="00446DE2"/>
    <w:rsid w:val="00450105"/>
    <w:rsid w:val="004504EA"/>
    <w:rsid w:val="00477AFB"/>
    <w:rsid w:val="004864A5"/>
    <w:rsid w:val="00487CD0"/>
    <w:rsid w:val="00494E5A"/>
    <w:rsid w:val="004A04F6"/>
    <w:rsid w:val="004A4AA5"/>
    <w:rsid w:val="004B4D28"/>
    <w:rsid w:val="004B621D"/>
    <w:rsid w:val="004B7D19"/>
    <w:rsid w:val="004C0E09"/>
    <w:rsid w:val="004C2D44"/>
    <w:rsid w:val="004C5C76"/>
    <w:rsid w:val="004C63F3"/>
    <w:rsid w:val="004C6754"/>
    <w:rsid w:val="004D3619"/>
    <w:rsid w:val="004E7F78"/>
    <w:rsid w:val="004F3361"/>
    <w:rsid w:val="005049A5"/>
    <w:rsid w:val="0051111E"/>
    <w:rsid w:val="00521A97"/>
    <w:rsid w:val="00521CFD"/>
    <w:rsid w:val="00525D16"/>
    <w:rsid w:val="0053494A"/>
    <w:rsid w:val="00540D38"/>
    <w:rsid w:val="00542598"/>
    <w:rsid w:val="005454AB"/>
    <w:rsid w:val="00545DA7"/>
    <w:rsid w:val="00553929"/>
    <w:rsid w:val="005564A5"/>
    <w:rsid w:val="0056253E"/>
    <w:rsid w:val="005635D0"/>
    <w:rsid w:val="00565BA9"/>
    <w:rsid w:val="005672DB"/>
    <w:rsid w:val="005704C5"/>
    <w:rsid w:val="00573923"/>
    <w:rsid w:val="00576D77"/>
    <w:rsid w:val="0058179B"/>
    <w:rsid w:val="005826C7"/>
    <w:rsid w:val="00592D72"/>
    <w:rsid w:val="00596BD5"/>
    <w:rsid w:val="005A68E8"/>
    <w:rsid w:val="005B0DD8"/>
    <w:rsid w:val="005C0BA3"/>
    <w:rsid w:val="005C21D0"/>
    <w:rsid w:val="005D0383"/>
    <w:rsid w:val="005D1EA3"/>
    <w:rsid w:val="005D2D0C"/>
    <w:rsid w:val="005D5269"/>
    <w:rsid w:val="005D7236"/>
    <w:rsid w:val="005E4A3E"/>
    <w:rsid w:val="005E7143"/>
    <w:rsid w:val="005F13DE"/>
    <w:rsid w:val="005F302B"/>
    <w:rsid w:val="005F3ED9"/>
    <w:rsid w:val="005F6D58"/>
    <w:rsid w:val="005F6D62"/>
    <w:rsid w:val="00601525"/>
    <w:rsid w:val="0060216E"/>
    <w:rsid w:val="00602DDD"/>
    <w:rsid w:val="00611416"/>
    <w:rsid w:val="0061179C"/>
    <w:rsid w:val="00612AF7"/>
    <w:rsid w:val="0061348C"/>
    <w:rsid w:val="00616E1F"/>
    <w:rsid w:val="006178AA"/>
    <w:rsid w:val="006262CD"/>
    <w:rsid w:val="00634F1A"/>
    <w:rsid w:val="00635CC0"/>
    <w:rsid w:val="00644A51"/>
    <w:rsid w:val="006464E3"/>
    <w:rsid w:val="006469ED"/>
    <w:rsid w:val="0065084E"/>
    <w:rsid w:val="006535F5"/>
    <w:rsid w:val="00661BA8"/>
    <w:rsid w:val="00664640"/>
    <w:rsid w:val="00665449"/>
    <w:rsid w:val="00665B24"/>
    <w:rsid w:val="006749A4"/>
    <w:rsid w:val="00680F97"/>
    <w:rsid w:val="006830DE"/>
    <w:rsid w:val="00683ADB"/>
    <w:rsid w:val="00683F76"/>
    <w:rsid w:val="00686456"/>
    <w:rsid w:val="00687713"/>
    <w:rsid w:val="00692038"/>
    <w:rsid w:val="00692DE2"/>
    <w:rsid w:val="0069341E"/>
    <w:rsid w:val="006A7B75"/>
    <w:rsid w:val="006B053B"/>
    <w:rsid w:val="006B2AE8"/>
    <w:rsid w:val="006B4A10"/>
    <w:rsid w:val="006B4E76"/>
    <w:rsid w:val="006C2A5E"/>
    <w:rsid w:val="006D2AB1"/>
    <w:rsid w:val="006D2E07"/>
    <w:rsid w:val="006D688C"/>
    <w:rsid w:val="006F1571"/>
    <w:rsid w:val="006F667F"/>
    <w:rsid w:val="00710D78"/>
    <w:rsid w:val="00710E0F"/>
    <w:rsid w:val="007117D6"/>
    <w:rsid w:val="00711D6B"/>
    <w:rsid w:val="00713935"/>
    <w:rsid w:val="0071750D"/>
    <w:rsid w:val="00725DEB"/>
    <w:rsid w:val="0073072A"/>
    <w:rsid w:val="007324D2"/>
    <w:rsid w:val="00734E36"/>
    <w:rsid w:val="0074025C"/>
    <w:rsid w:val="00745571"/>
    <w:rsid w:val="00745E2F"/>
    <w:rsid w:val="0075020B"/>
    <w:rsid w:val="007521EC"/>
    <w:rsid w:val="0076046B"/>
    <w:rsid w:val="00763A8F"/>
    <w:rsid w:val="00764F4D"/>
    <w:rsid w:val="00767BBB"/>
    <w:rsid w:val="00780502"/>
    <w:rsid w:val="00781927"/>
    <w:rsid w:val="0078368F"/>
    <w:rsid w:val="00786F7D"/>
    <w:rsid w:val="00790CB7"/>
    <w:rsid w:val="007A047A"/>
    <w:rsid w:val="007A09E3"/>
    <w:rsid w:val="007A0FD5"/>
    <w:rsid w:val="007A208C"/>
    <w:rsid w:val="007A6316"/>
    <w:rsid w:val="007A7C6F"/>
    <w:rsid w:val="007B2BA1"/>
    <w:rsid w:val="007B3600"/>
    <w:rsid w:val="007C0342"/>
    <w:rsid w:val="007C3CED"/>
    <w:rsid w:val="007D1AEC"/>
    <w:rsid w:val="007D5DC6"/>
    <w:rsid w:val="007D6AD6"/>
    <w:rsid w:val="007F0A31"/>
    <w:rsid w:val="007F147E"/>
    <w:rsid w:val="0080652E"/>
    <w:rsid w:val="0081434E"/>
    <w:rsid w:val="008154BB"/>
    <w:rsid w:val="00816232"/>
    <w:rsid w:val="00817900"/>
    <w:rsid w:val="00821727"/>
    <w:rsid w:val="00822093"/>
    <w:rsid w:val="00825506"/>
    <w:rsid w:val="008272B6"/>
    <w:rsid w:val="00836549"/>
    <w:rsid w:val="008379EE"/>
    <w:rsid w:val="00837B57"/>
    <w:rsid w:val="0084516A"/>
    <w:rsid w:val="00847397"/>
    <w:rsid w:val="00847C41"/>
    <w:rsid w:val="00853864"/>
    <w:rsid w:val="0085544D"/>
    <w:rsid w:val="0086462E"/>
    <w:rsid w:val="00867FE5"/>
    <w:rsid w:val="00874915"/>
    <w:rsid w:val="008835F4"/>
    <w:rsid w:val="00891BEA"/>
    <w:rsid w:val="00893A2A"/>
    <w:rsid w:val="008941DA"/>
    <w:rsid w:val="008A0491"/>
    <w:rsid w:val="008A742A"/>
    <w:rsid w:val="008B2B42"/>
    <w:rsid w:val="008C3764"/>
    <w:rsid w:val="008C493B"/>
    <w:rsid w:val="008C7C50"/>
    <w:rsid w:val="008C7FFD"/>
    <w:rsid w:val="008D2BDF"/>
    <w:rsid w:val="008D6A08"/>
    <w:rsid w:val="008D7BC5"/>
    <w:rsid w:val="008E65D3"/>
    <w:rsid w:val="008E6D74"/>
    <w:rsid w:val="008F35EA"/>
    <w:rsid w:val="0090074D"/>
    <w:rsid w:val="00901A6B"/>
    <w:rsid w:val="00906381"/>
    <w:rsid w:val="009104BC"/>
    <w:rsid w:val="0091059C"/>
    <w:rsid w:val="00920F0E"/>
    <w:rsid w:val="0092152D"/>
    <w:rsid w:val="00922624"/>
    <w:rsid w:val="00924328"/>
    <w:rsid w:val="0093407B"/>
    <w:rsid w:val="00935BC3"/>
    <w:rsid w:val="009360EC"/>
    <w:rsid w:val="009516E6"/>
    <w:rsid w:val="009530D4"/>
    <w:rsid w:val="00953927"/>
    <w:rsid w:val="0096022A"/>
    <w:rsid w:val="009604E2"/>
    <w:rsid w:val="0096725F"/>
    <w:rsid w:val="00970941"/>
    <w:rsid w:val="00971090"/>
    <w:rsid w:val="009713A9"/>
    <w:rsid w:val="009747B2"/>
    <w:rsid w:val="0097582E"/>
    <w:rsid w:val="00985FAA"/>
    <w:rsid w:val="00986544"/>
    <w:rsid w:val="00986BED"/>
    <w:rsid w:val="0099458A"/>
    <w:rsid w:val="009A0177"/>
    <w:rsid w:val="009A2AD5"/>
    <w:rsid w:val="009A37C8"/>
    <w:rsid w:val="009B1070"/>
    <w:rsid w:val="009B1D87"/>
    <w:rsid w:val="009B3192"/>
    <w:rsid w:val="009B460C"/>
    <w:rsid w:val="009B467E"/>
    <w:rsid w:val="009B6A8C"/>
    <w:rsid w:val="009C0B70"/>
    <w:rsid w:val="009C27EC"/>
    <w:rsid w:val="009C3C3B"/>
    <w:rsid w:val="009C5255"/>
    <w:rsid w:val="009D398D"/>
    <w:rsid w:val="009D4922"/>
    <w:rsid w:val="009D6689"/>
    <w:rsid w:val="009E26DD"/>
    <w:rsid w:val="009E5EF5"/>
    <w:rsid w:val="009E661C"/>
    <w:rsid w:val="009E797F"/>
    <w:rsid w:val="009F260C"/>
    <w:rsid w:val="009F3486"/>
    <w:rsid w:val="00A0110E"/>
    <w:rsid w:val="00A1322B"/>
    <w:rsid w:val="00A15535"/>
    <w:rsid w:val="00A21CF9"/>
    <w:rsid w:val="00A276F3"/>
    <w:rsid w:val="00A3107C"/>
    <w:rsid w:val="00A345CF"/>
    <w:rsid w:val="00A44349"/>
    <w:rsid w:val="00A45AAF"/>
    <w:rsid w:val="00A470A5"/>
    <w:rsid w:val="00A47A0E"/>
    <w:rsid w:val="00A53F95"/>
    <w:rsid w:val="00A5452A"/>
    <w:rsid w:val="00A5542F"/>
    <w:rsid w:val="00A6421A"/>
    <w:rsid w:val="00A64299"/>
    <w:rsid w:val="00A66A06"/>
    <w:rsid w:val="00A80D51"/>
    <w:rsid w:val="00A82E23"/>
    <w:rsid w:val="00A94089"/>
    <w:rsid w:val="00AA58E1"/>
    <w:rsid w:val="00AA5F08"/>
    <w:rsid w:val="00AA5F59"/>
    <w:rsid w:val="00AB19BE"/>
    <w:rsid w:val="00AB276C"/>
    <w:rsid w:val="00AB28F3"/>
    <w:rsid w:val="00AB4817"/>
    <w:rsid w:val="00AD22B1"/>
    <w:rsid w:val="00AE14F4"/>
    <w:rsid w:val="00AE1E90"/>
    <w:rsid w:val="00AE6C24"/>
    <w:rsid w:val="00AF2718"/>
    <w:rsid w:val="00AF3B44"/>
    <w:rsid w:val="00AF4658"/>
    <w:rsid w:val="00B002AB"/>
    <w:rsid w:val="00B06B6E"/>
    <w:rsid w:val="00B1000D"/>
    <w:rsid w:val="00B14A03"/>
    <w:rsid w:val="00B15774"/>
    <w:rsid w:val="00B2423C"/>
    <w:rsid w:val="00B277F2"/>
    <w:rsid w:val="00B3218E"/>
    <w:rsid w:val="00B34A8F"/>
    <w:rsid w:val="00B5388C"/>
    <w:rsid w:val="00B57515"/>
    <w:rsid w:val="00B57AA7"/>
    <w:rsid w:val="00B622F5"/>
    <w:rsid w:val="00B64065"/>
    <w:rsid w:val="00B64288"/>
    <w:rsid w:val="00B659EF"/>
    <w:rsid w:val="00B65BED"/>
    <w:rsid w:val="00B66885"/>
    <w:rsid w:val="00B73363"/>
    <w:rsid w:val="00B7665D"/>
    <w:rsid w:val="00B823B7"/>
    <w:rsid w:val="00B834D0"/>
    <w:rsid w:val="00B83D98"/>
    <w:rsid w:val="00B908F8"/>
    <w:rsid w:val="00B92224"/>
    <w:rsid w:val="00B96198"/>
    <w:rsid w:val="00B97CC1"/>
    <w:rsid w:val="00BA5D29"/>
    <w:rsid w:val="00BA7101"/>
    <w:rsid w:val="00BA793C"/>
    <w:rsid w:val="00BB62BB"/>
    <w:rsid w:val="00BC273F"/>
    <w:rsid w:val="00BC4F88"/>
    <w:rsid w:val="00BC6606"/>
    <w:rsid w:val="00BC7195"/>
    <w:rsid w:val="00BD0806"/>
    <w:rsid w:val="00BE0C9E"/>
    <w:rsid w:val="00BE3C86"/>
    <w:rsid w:val="00BE6076"/>
    <w:rsid w:val="00BE7F08"/>
    <w:rsid w:val="00BF208C"/>
    <w:rsid w:val="00C04C1E"/>
    <w:rsid w:val="00C11CC0"/>
    <w:rsid w:val="00C11DDB"/>
    <w:rsid w:val="00C203F0"/>
    <w:rsid w:val="00C207D3"/>
    <w:rsid w:val="00C21880"/>
    <w:rsid w:val="00C21ACA"/>
    <w:rsid w:val="00C22159"/>
    <w:rsid w:val="00C2298D"/>
    <w:rsid w:val="00C26F11"/>
    <w:rsid w:val="00C32E48"/>
    <w:rsid w:val="00C336EB"/>
    <w:rsid w:val="00C33D29"/>
    <w:rsid w:val="00C3496D"/>
    <w:rsid w:val="00C3739B"/>
    <w:rsid w:val="00C47F1C"/>
    <w:rsid w:val="00C545D7"/>
    <w:rsid w:val="00C548C4"/>
    <w:rsid w:val="00C562A4"/>
    <w:rsid w:val="00C568EC"/>
    <w:rsid w:val="00C65071"/>
    <w:rsid w:val="00C674C1"/>
    <w:rsid w:val="00C67DD8"/>
    <w:rsid w:val="00C67ED7"/>
    <w:rsid w:val="00C70471"/>
    <w:rsid w:val="00C7673E"/>
    <w:rsid w:val="00C813EF"/>
    <w:rsid w:val="00C95BF7"/>
    <w:rsid w:val="00C961C9"/>
    <w:rsid w:val="00C978B7"/>
    <w:rsid w:val="00CA0BA6"/>
    <w:rsid w:val="00CA356B"/>
    <w:rsid w:val="00CA77D8"/>
    <w:rsid w:val="00CB1CCA"/>
    <w:rsid w:val="00CB2445"/>
    <w:rsid w:val="00CB3342"/>
    <w:rsid w:val="00CB5F67"/>
    <w:rsid w:val="00CC12DB"/>
    <w:rsid w:val="00CC3C15"/>
    <w:rsid w:val="00CD0A76"/>
    <w:rsid w:val="00CD47FD"/>
    <w:rsid w:val="00CF42DF"/>
    <w:rsid w:val="00CF6578"/>
    <w:rsid w:val="00D03B1A"/>
    <w:rsid w:val="00D04C9D"/>
    <w:rsid w:val="00D07518"/>
    <w:rsid w:val="00D10B38"/>
    <w:rsid w:val="00D11529"/>
    <w:rsid w:val="00D12BEF"/>
    <w:rsid w:val="00D13B09"/>
    <w:rsid w:val="00D14352"/>
    <w:rsid w:val="00D32F6E"/>
    <w:rsid w:val="00D34AA5"/>
    <w:rsid w:val="00D36B63"/>
    <w:rsid w:val="00D406AB"/>
    <w:rsid w:val="00D41227"/>
    <w:rsid w:val="00D429B7"/>
    <w:rsid w:val="00D42AD2"/>
    <w:rsid w:val="00D47C65"/>
    <w:rsid w:val="00D5297B"/>
    <w:rsid w:val="00D547BD"/>
    <w:rsid w:val="00D602C7"/>
    <w:rsid w:val="00D609F2"/>
    <w:rsid w:val="00D6241D"/>
    <w:rsid w:val="00D62EF8"/>
    <w:rsid w:val="00D65285"/>
    <w:rsid w:val="00D66ED1"/>
    <w:rsid w:val="00D735C5"/>
    <w:rsid w:val="00D7622D"/>
    <w:rsid w:val="00D80261"/>
    <w:rsid w:val="00D855F2"/>
    <w:rsid w:val="00D932C5"/>
    <w:rsid w:val="00D94EEB"/>
    <w:rsid w:val="00DA7505"/>
    <w:rsid w:val="00DB2FE2"/>
    <w:rsid w:val="00DB52F1"/>
    <w:rsid w:val="00DB5B81"/>
    <w:rsid w:val="00DB7991"/>
    <w:rsid w:val="00DC1001"/>
    <w:rsid w:val="00DC735B"/>
    <w:rsid w:val="00DD0DDB"/>
    <w:rsid w:val="00DD17A4"/>
    <w:rsid w:val="00DD31ED"/>
    <w:rsid w:val="00DD4357"/>
    <w:rsid w:val="00DE16AC"/>
    <w:rsid w:val="00DE22C4"/>
    <w:rsid w:val="00DE2E8E"/>
    <w:rsid w:val="00DF2673"/>
    <w:rsid w:val="00DF2766"/>
    <w:rsid w:val="00DF2E06"/>
    <w:rsid w:val="00DF6B78"/>
    <w:rsid w:val="00E01F9D"/>
    <w:rsid w:val="00E07930"/>
    <w:rsid w:val="00E15177"/>
    <w:rsid w:val="00E15A86"/>
    <w:rsid w:val="00E1648B"/>
    <w:rsid w:val="00E243E2"/>
    <w:rsid w:val="00E25EDD"/>
    <w:rsid w:val="00E312BB"/>
    <w:rsid w:val="00E31863"/>
    <w:rsid w:val="00E334E5"/>
    <w:rsid w:val="00E33A2E"/>
    <w:rsid w:val="00E37992"/>
    <w:rsid w:val="00E42994"/>
    <w:rsid w:val="00E44AEC"/>
    <w:rsid w:val="00E4543E"/>
    <w:rsid w:val="00E4753C"/>
    <w:rsid w:val="00E531D3"/>
    <w:rsid w:val="00E5542B"/>
    <w:rsid w:val="00E566B3"/>
    <w:rsid w:val="00E61FD3"/>
    <w:rsid w:val="00E63275"/>
    <w:rsid w:val="00E63919"/>
    <w:rsid w:val="00E650F2"/>
    <w:rsid w:val="00E657AE"/>
    <w:rsid w:val="00E65975"/>
    <w:rsid w:val="00E702A9"/>
    <w:rsid w:val="00E70E9D"/>
    <w:rsid w:val="00E71384"/>
    <w:rsid w:val="00E71489"/>
    <w:rsid w:val="00E730DE"/>
    <w:rsid w:val="00E754B8"/>
    <w:rsid w:val="00E7560F"/>
    <w:rsid w:val="00E771B9"/>
    <w:rsid w:val="00E80B9C"/>
    <w:rsid w:val="00E812AC"/>
    <w:rsid w:val="00E81F47"/>
    <w:rsid w:val="00E82C1F"/>
    <w:rsid w:val="00E94A3D"/>
    <w:rsid w:val="00E95DF5"/>
    <w:rsid w:val="00EA3202"/>
    <w:rsid w:val="00EA36B0"/>
    <w:rsid w:val="00ED2687"/>
    <w:rsid w:val="00ED3E57"/>
    <w:rsid w:val="00ED65BE"/>
    <w:rsid w:val="00EE20F5"/>
    <w:rsid w:val="00EE74BA"/>
    <w:rsid w:val="00EF0F01"/>
    <w:rsid w:val="00EF267C"/>
    <w:rsid w:val="00EF78D4"/>
    <w:rsid w:val="00F13BAF"/>
    <w:rsid w:val="00F2518C"/>
    <w:rsid w:val="00F25AEF"/>
    <w:rsid w:val="00F31665"/>
    <w:rsid w:val="00F36EB0"/>
    <w:rsid w:val="00F40372"/>
    <w:rsid w:val="00F42044"/>
    <w:rsid w:val="00F42C86"/>
    <w:rsid w:val="00F43A82"/>
    <w:rsid w:val="00F4551C"/>
    <w:rsid w:val="00F55C31"/>
    <w:rsid w:val="00F6217F"/>
    <w:rsid w:val="00F71A6B"/>
    <w:rsid w:val="00F72476"/>
    <w:rsid w:val="00F72D9D"/>
    <w:rsid w:val="00F816D5"/>
    <w:rsid w:val="00F8680D"/>
    <w:rsid w:val="00F87D01"/>
    <w:rsid w:val="00FA3A9C"/>
    <w:rsid w:val="00FA5704"/>
    <w:rsid w:val="00FA6D7D"/>
    <w:rsid w:val="00FB4E6A"/>
    <w:rsid w:val="00FB7156"/>
    <w:rsid w:val="00FC2370"/>
    <w:rsid w:val="00FE3709"/>
    <w:rsid w:val="00FF0F28"/>
    <w:rsid w:val="00FF1ED7"/>
    <w:rsid w:val="00FF4BE8"/>
    <w:rsid w:val="00FF57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8DE1"/>
  <w15:docId w15:val="{C75B31FC-2B3A-4032-ADAE-5C5C9031B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C7FFD"/>
  </w:style>
  <w:style w:type="paragraph" w:styleId="Heading1">
    <w:name w:val="heading 1"/>
    <w:basedOn w:val="ListParagraph"/>
    <w:next w:val="Normal"/>
    <w:link w:val="Heading1Char"/>
    <w:uiPriority w:val="9"/>
    <w:qFormat/>
    <w:rsid w:val="00767BBB"/>
    <w:pPr>
      <w:ind w:left="0"/>
      <w:outlineLvl w:val="0"/>
    </w:pPr>
    <w:rPr>
      <w:rFonts w:cs="Times New Roman"/>
      <w:b/>
      <w:bCs/>
      <w:sz w:val="28"/>
      <w:szCs w:val="32"/>
    </w:rPr>
  </w:style>
  <w:style w:type="paragraph" w:styleId="Heading2">
    <w:name w:val="heading 2"/>
    <w:basedOn w:val="Normal"/>
    <w:next w:val="Normal"/>
    <w:link w:val="Heading2Char"/>
    <w:uiPriority w:val="9"/>
    <w:unhideWhenUsed/>
    <w:qFormat/>
    <w:rsid w:val="00867FE5"/>
    <w:pPr>
      <w:spacing w:line="276" w:lineRule="auto"/>
      <w:outlineLvl w:val="1"/>
    </w:pPr>
    <w:rPr>
      <w:rFonts w:cs="Times New Roman"/>
      <w:b/>
      <w:i/>
    </w:rPr>
  </w:style>
  <w:style w:type="paragraph" w:styleId="Heading3">
    <w:name w:val="heading 3"/>
    <w:basedOn w:val="Normal"/>
    <w:next w:val="Normal"/>
    <w:link w:val="Heading3Char"/>
    <w:uiPriority w:val="9"/>
    <w:unhideWhenUsed/>
    <w:qFormat/>
    <w:rsid w:val="00BF208C"/>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7FFD"/>
    <w:pPr>
      <w:ind w:left="720"/>
      <w:contextualSpacing/>
    </w:pPr>
  </w:style>
  <w:style w:type="character" w:customStyle="1" w:styleId="Heading1Char">
    <w:name w:val="Heading 1 Char"/>
    <w:basedOn w:val="DefaultParagraphFont"/>
    <w:link w:val="Heading1"/>
    <w:uiPriority w:val="9"/>
    <w:rsid w:val="00767BBB"/>
    <w:rPr>
      <w:rFonts w:cs="Times New Roman"/>
      <w:b/>
      <w:bCs/>
      <w:sz w:val="28"/>
      <w:szCs w:val="32"/>
    </w:rPr>
  </w:style>
  <w:style w:type="paragraph" w:customStyle="1" w:styleId="Default">
    <w:name w:val="Default"/>
    <w:rsid w:val="008C7FFD"/>
    <w:pPr>
      <w:autoSpaceDE w:val="0"/>
      <w:autoSpaceDN w:val="0"/>
      <w:adjustRightInd w:val="0"/>
      <w:spacing w:after="0" w:line="240" w:lineRule="auto"/>
    </w:pPr>
    <w:rPr>
      <w:rFonts w:ascii="Century Gothic" w:hAnsi="Century Gothic" w:cs="Century Gothic"/>
      <w:color w:val="000000"/>
      <w:sz w:val="24"/>
      <w:szCs w:val="24"/>
    </w:rPr>
  </w:style>
  <w:style w:type="table" w:styleId="TableGrid">
    <w:name w:val="Table Grid"/>
    <w:basedOn w:val="TableNormal"/>
    <w:uiPriority w:val="39"/>
    <w:rsid w:val="008C7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8C7FFD"/>
  </w:style>
  <w:style w:type="paragraph" w:styleId="NormalWeb">
    <w:name w:val="Normal (Web)"/>
    <w:basedOn w:val="Normal"/>
    <w:uiPriority w:val="99"/>
    <w:semiHidden/>
    <w:unhideWhenUsed/>
    <w:rsid w:val="008C7FFD"/>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st">
    <w:name w:val="st"/>
    <w:basedOn w:val="DefaultParagraphFont"/>
    <w:rsid w:val="00986544"/>
  </w:style>
  <w:style w:type="character" w:styleId="CommentReference">
    <w:name w:val="annotation reference"/>
    <w:basedOn w:val="DefaultParagraphFont"/>
    <w:uiPriority w:val="99"/>
    <w:semiHidden/>
    <w:unhideWhenUsed/>
    <w:rsid w:val="00CA0BA6"/>
    <w:rPr>
      <w:sz w:val="16"/>
      <w:szCs w:val="16"/>
    </w:rPr>
  </w:style>
  <w:style w:type="paragraph" w:styleId="CommentText">
    <w:name w:val="annotation text"/>
    <w:basedOn w:val="Normal"/>
    <w:link w:val="CommentTextChar"/>
    <w:uiPriority w:val="99"/>
    <w:unhideWhenUsed/>
    <w:rsid w:val="00CA0BA6"/>
    <w:pPr>
      <w:spacing w:line="240" w:lineRule="auto"/>
    </w:pPr>
    <w:rPr>
      <w:sz w:val="20"/>
      <w:szCs w:val="20"/>
    </w:rPr>
  </w:style>
  <w:style w:type="character" w:customStyle="1" w:styleId="CommentTextChar">
    <w:name w:val="Comment Text Char"/>
    <w:basedOn w:val="DefaultParagraphFont"/>
    <w:link w:val="CommentText"/>
    <w:uiPriority w:val="99"/>
    <w:rsid w:val="00CA0BA6"/>
    <w:rPr>
      <w:sz w:val="20"/>
      <w:szCs w:val="20"/>
    </w:rPr>
  </w:style>
  <w:style w:type="paragraph" w:styleId="CommentSubject">
    <w:name w:val="annotation subject"/>
    <w:basedOn w:val="CommentText"/>
    <w:next w:val="CommentText"/>
    <w:link w:val="CommentSubjectChar"/>
    <w:uiPriority w:val="99"/>
    <w:semiHidden/>
    <w:unhideWhenUsed/>
    <w:rsid w:val="00CA0BA6"/>
    <w:rPr>
      <w:b/>
      <w:bCs/>
    </w:rPr>
  </w:style>
  <w:style w:type="character" w:customStyle="1" w:styleId="CommentSubjectChar">
    <w:name w:val="Comment Subject Char"/>
    <w:basedOn w:val="CommentTextChar"/>
    <w:link w:val="CommentSubject"/>
    <w:uiPriority w:val="99"/>
    <w:semiHidden/>
    <w:rsid w:val="00CA0BA6"/>
    <w:rPr>
      <w:b/>
      <w:bCs/>
      <w:sz w:val="20"/>
      <w:szCs w:val="20"/>
    </w:rPr>
  </w:style>
  <w:style w:type="paragraph" w:styleId="BalloonText">
    <w:name w:val="Balloon Text"/>
    <w:basedOn w:val="Normal"/>
    <w:link w:val="BalloonTextChar"/>
    <w:uiPriority w:val="99"/>
    <w:semiHidden/>
    <w:unhideWhenUsed/>
    <w:rsid w:val="00CA0B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BA6"/>
    <w:rPr>
      <w:rFonts w:ascii="Segoe UI" w:hAnsi="Segoe UI" w:cs="Segoe UI"/>
      <w:sz w:val="18"/>
      <w:szCs w:val="18"/>
    </w:rPr>
  </w:style>
  <w:style w:type="paragraph" w:styleId="Header">
    <w:name w:val="header"/>
    <w:basedOn w:val="Normal"/>
    <w:link w:val="HeaderChar"/>
    <w:uiPriority w:val="99"/>
    <w:unhideWhenUsed/>
    <w:rsid w:val="00901A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A6B"/>
  </w:style>
  <w:style w:type="paragraph" w:styleId="Footer">
    <w:name w:val="footer"/>
    <w:basedOn w:val="Normal"/>
    <w:link w:val="FooterChar"/>
    <w:uiPriority w:val="99"/>
    <w:unhideWhenUsed/>
    <w:rsid w:val="00901A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A6B"/>
  </w:style>
  <w:style w:type="character" w:customStyle="1" w:styleId="comment-copy">
    <w:name w:val="comment-copy"/>
    <w:basedOn w:val="DefaultParagraphFont"/>
    <w:rsid w:val="006B2AE8"/>
  </w:style>
  <w:style w:type="paragraph" w:styleId="FootnoteText">
    <w:name w:val="footnote text"/>
    <w:basedOn w:val="Normal"/>
    <w:link w:val="FootnoteTextChar"/>
    <w:uiPriority w:val="99"/>
    <w:semiHidden/>
    <w:unhideWhenUsed/>
    <w:rsid w:val="00CB2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2445"/>
    <w:rPr>
      <w:sz w:val="20"/>
      <w:szCs w:val="20"/>
    </w:rPr>
  </w:style>
  <w:style w:type="character" w:styleId="FootnoteReference">
    <w:name w:val="footnote reference"/>
    <w:basedOn w:val="DefaultParagraphFont"/>
    <w:uiPriority w:val="99"/>
    <w:semiHidden/>
    <w:unhideWhenUsed/>
    <w:rsid w:val="00CB2445"/>
    <w:rPr>
      <w:vertAlign w:val="superscript"/>
    </w:rPr>
  </w:style>
  <w:style w:type="character" w:styleId="Strong">
    <w:name w:val="Strong"/>
    <w:basedOn w:val="DefaultParagraphFont"/>
    <w:uiPriority w:val="22"/>
    <w:qFormat/>
    <w:rsid w:val="00163952"/>
    <w:rPr>
      <w:b/>
      <w:bCs/>
    </w:rPr>
  </w:style>
  <w:style w:type="table" w:customStyle="1" w:styleId="PlainTable41">
    <w:name w:val="Plain Table 41"/>
    <w:basedOn w:val="TableNormal"/>
    <w:uiPriority w:val="44"/>
    <w:rsid w:val="000A22A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10">
    <w:name w:val="A10"/>
    <w:uiPriority w:val="99"/>
    <w:rsid w:val="00A345CF"/>
    <w:rPr>
      <w:rFonts w:ascii="Arial" w:hAnsi="Arial" w:cs="Arial"/>
      <w:color w:val="000000"/>
      <w:sz w:val="11"/>
      <w:szCs w:val="11"/>
    </w:rPr>
  </w:style>
  <w:style w:type="paragraph" w:customStyle="1" w:styleId="EndNoteBibliographyTitle">
    <w:name w:val="EndNote Bibliography Title"/>
    <w:basedOn w:val="Normal"/>
    <w:link w:val="EndNoteBibliographyTitleChar"/>
    <w:rsid w:val="008941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941DA"/>
    <w:rPr>
      <w:rFonts w:ascii="Calibri" w:hAnsi="Calibri" w:cs="Calibri"/>
      <w:noProof/>
      <w:lang w:val="en-US"/>
    </w:rPr>
  </w:style>
  <w:style w:type="paragraph" w:customStyle="1" w:styleId="EndNoteBibliography">
    <w:name w:val="EndNote Bibliography"/>
    <w:basedOn w:val="Normal"/>
    <w:link w:val="EndNoteBibliographyChar"/>
    <w:rsid w:val="008941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941DA"/>
    <w:rPr>
      <w:rFonts w:ascii="Calibri" w:hAnsi="Calibri" w:cs="Calibri"/>
      <w:noProof/>
      <w:lang w:val="en-US"/>
    </w:rPr>
  </w:style>
  <w:style w:type="character" w:customStyle="1" w:styleId="Heading2Char">
    <w:name w:val="Heading 2 Char"/>
    <w:basedOn w:val="DefaultParagraphFont"/>
    <w:link w:val="Heading2"/>
    <w:uiPriority w:val="9"/>
    <w:rsid w:val="00867FE5"/>
    <w:rPr>
      <w:rFonts w:cs="Times New Roman"/>
      <w:b/>
      <w:i/>
    </w:rPr>
  </w:style>
  <w:style w:type="character" w:customStyle="1" w:styleId="Heading3Char">
    <w:name w:val="Heading 3 Char"/>
    <w:basedOn w:val="DefaultParagraphFont"/>
    <w:link w:val="Heading3"/>
    <w:uiPriority w:val="9"/>
    <w:rsid w:val="00BF208C"/>
    <w:rPr>
      <w:i/>
    </w:rPr>
  </w:style>
  <w:style w:type="character" w:styleId="Hyperlink">
    <w:name w:val="Hyperlink"/>
    <w:basedOn w:val="DefaultParagraphFont"/>
    <w:uiPriority w:val="99"/>
    <w:unhideWhenUsed/>
    <w:rsid w:val="00BF208C"/>
    <w:rPr>
      <w:color w:val="0563C1" w:themeColor="hyperlink"/>
      <w:u w:val="single"/>
    </w:rPr>
  </w:style>
  <w:style w:type="character" w:styleId="FollowedHyperlink">
    <w:name w:val="FollowedHyperlink"/>
    <w:basedOn w:val="DefaultParagraphFont"/>
    <w:uiPriority w:val="99"/>
    <w:semiHidden/>
    <w:unhideWhenUsed/>
    <w:rsid w:val="00BF208C"/>
    <w:rPr>
      <w:color w:val="954F72" w:themeColor="followedHyperlink"/>
      <w:u w:val="single"/>
    </w:rPr>
  </w:style>
  <w:style w:type="paragraph" w:styleId="TOCHeading">
    <w:name w:val="TOC Heading"/>
    <w:basedOn w:val="Heading1"/>
    <w:next w:val="Normal"/>
    <w:uiPriority w:val="39"/>
    <w:unhideWhenUsed/>
    <w:qFormat/>
    <w:rsid w:val="00BF208C"/>
    <w:pPr>
      <w:outlineLvl w:val="9"/>
    </w:pPr>
    <w:rPr>
      <w:lang w:val="en-US"/>
    </w:rPr>
  </w:style>
  <w:style w:type="paragraph" w:styleId="TOC1">
    <w:name w:val="toc 1"/>
    <w:basedOn w:val="Normal"/>
    <w:next w:val="Normal"/>
    <w:autoRedefine/>
    <w:uiPriority w:val="39"/>
    <w:unhideWhenUsed/>
    <w:rsid w:val="00DB7991"/>
    <w:pPr>
      <w:tabs>
        <w:tab w:val="left" w:pos="426"/>
        <w:tab w:val="right" w:leader="dot" w:pos="9016"/>
      </w:tabs>
      <w:spacing w:after="100"/>
    </w:pPr>
  </w:style>
  <w:style w:type="paragraph" w:styleId="TOC2">
    <w:name w:val="toc 2"/>
    <w:basedOn w:val="Normal"/>
    <w:next w:val="Normal"/>
    <w:autoRedefine/>
    <w:uiPriority w:val="39"/>
    <w:unhideWhenUsed/>
    <w:rsid w:val="00BF208C"/>
    <w:pPr>
      <w:spacing w:after="100"/>
      <w:ind w:left="220"/>
    </w:pPr>
  </w:style>
  <w:style w:type="paragraph" w:styleId="TOC3">
    <w:name w:val="toc 3"/>
    <w:basedOn w:val="Normal"/>
    <w:next w:val="Normal"/>
    <w:autoRedefine/>
    <w:uiPriority w:val="39"/>
    <w:unhideWhenUsed/>
    <w:rsid w:val="00BF208C"/>
    <w:pPr>
      <w:spacing w:after="100"/>
      <w:ind w:left="440"/>
    </w:pPr>
  </w:style>
  <w:style w:type="paragraph" w:styleId="Revision">
    <w:name w:val="Revision"/>
    <w:hidden/>
    <w:uiPriority w:val="99"/>
    <w:semiHidden/>
    <w:rsid w:val="00BF208C"/>
    <w:pPr>
      <w:spacing w:after="0" w:line="240" w:lineRule="auto"/>
    </w:pPr>
  </w:style>
  <w:style w:type="paragraph" w:customStyle="1" w:styleId="Pa12">
    <w:name w:val="Pa12"/>
    <w:basedOn w:val="Default"/>
    <w:next w:val="Default"/>
    <w:uiPriority w:val="99"/>
    <w:rsid w:val="00BF208C"/>
    <w:pPr>
      <w:spacing w:line="193" w:lineRule="atLeast"/>
    </w:pPr>
    <w:rPr>
      <w:rFonts w:ascii="Arial" w:hAnsi="Arial" w:cs="Arial"/>
      <w:color w:val="auto"/>
    </w:rPr>
  </w:style>
  <w:style w:type="character" w:customStyle="1" w:styleId="apple-converted-space">
    <w:name w:val="apple-converted-space"/>
    <w:basedOn w:val="DefaultParagraphFont"/>
    <w:rsid w:val="00BF208C"/>
  </w:style>
  <w:style w:type="character" w:customStyle="1" w:styleId="Optional">
    <w:name w:val="Optional"/>
    <w:rsid w:val="005D0383"/>
    <w:rPr>
      <w:color w:val="0000FF"/>
    </w:rPr>
  </w:style>
  <w:style w:type="character" w:styleId="Emphasis">
    <w:name w:val="Emphasis"/>
    <w:basedOn w:val="DefaultParagraphFont"/>
    <w:uiPriority w:val="20"/>
    <w:qFormat/>
    <w:rsid w:val="001E605A"/>
    <w:rPr>
      <w:i/>
      <w:iCs/>
    </w:rPr>
  </w:style>
  <w:style w:type="paragraph" w:styleId="BodyTextIndent2">
    <w:name w:val="Body Text Indent 2"/>
    <w:basedOn w:val="Normal"/>
    <w:link w:val="BodyTextIndent2Char"/>
    <w:semiHidden/>
    <w:rsid w:val="00303B04"/>
    <w:pPr>
      <w:widowControl w:val="0"/>
      <w:autoSpaceDE w:val="0"/>
      <w:autoSpaceDN w:val="0"/>
      <w:adjustRightInd w:val="0"/>
      <w:spacing w:after="0" w:line="240" w:lineRule="auto"/>
      <w:ind w:left="720" w:hanging="720"/>
    </w:pPr>
    <w:rPr>
      <w:rFonts w:ascii="Times New Roman" w:eastAsia="Times New Roman" w:hAnsi="Times New Roman" w:cs="Times New Roman"/>
      <w:color w:val="000000"/>
      <w:sz w:val="24"/>
      <w:szCs w:val="20"/>
      <w:lang w:val="en-US"/>
    </w:rPr>
  </w:style>
  <w:style w:type="character" w:customStyle="1" w:styleId="BodyTextIndent2Char">
    <w:name w:val="Body Text Indent 2 Char"/>
    <w:basedOn w:val="DefaultParagraphFont"/>
    <w:link w:val="BodyTextIndent2"/>
    <w:semiHidden/>
    <w:rsid w:val="00303B04"/>
    <w:rPr>
      <w:rFonts w:ascii="Times New Roman" w:eastAsia="Times New Roman" w:hAnsi="Times New Roman" w:cs="Times New Roman"/>
      <w:color w:val="000000"/>
      <w:sz w:val="24"/>
      <w:szCs w:val="20"/>
      <w:lang w:val="en-US"/>
    </w:rPr>
  </w:style>
  <w:style w:type="character" w:customStyle="1" w:styleId="st1">
    <w:name w:val="st1"/>
    <w:basedOn w:val="DefaultParagraphFont"/>
    <w:rsid w:val="001F5ADD"/>
  </w:style>
  <w:style w:type="character" w:customStyle="1" w:styleId="UnresolvedMention1">
    <w:name w:val="Unresolved Mention1"/>
    <w:basedOn w:val="DefaultParagraphFont"/>
    <w:uiPriority w:val="99"/>
    <w:semiHidden/>
    <w:unhideWhenUsed/>
    <w:rsid w:val="002C2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269126">
      <w:bodyDiv w:val="1"/>
      <w:marLeft w:val="0"/>
      <w:marRight w:val="0"/>
      <w:marTop w:val="0"/>
      <w:marBottom w:val="0"/>
      <w:divBdr>
        <w:top w:val="none" w:sz="0" w:space="0" w:color="auto"/>
        <w:left w:val="none" w:sz="0" w:space="0" w:color="auto"/>
        <w:bottom w:val="none" w:sz="0" w:space="0" w:color="auto"/>
        <w:right w:val="none" w:sz="0" w:space="0" w:color="auto"/>
      </w:divBdr>
      <w:divsChild>
        <w:div w:id="246885679">
          <w:marLeft w:val="0"/>
          <w:marRight w:val="1"/>
          <w:marTop w:val="0"/>
          <w:marBottom w:val="0"/>
          <w:divBdr>
            <w:top w:val="none" w:sz="0" w:space="0" w:color="auto"/>
            <w:left w:val="none" w:sz="0" w:space="0" w:color="auto"/>
            <w:bottom w:val="none" w:sz="0" w:space="0" w:color="auto"/>
            <w:right w:val="none" w:sz="0" w:space="0" w:color="auto"/>
          </w:divBdr>
          <w:divsChild>
            <w:div w:id="125902790">
              <w:marLeft w:val="0"/>
              <w:marRight w:val="0"/>
              <w:marTop w:val="0"/>
              <w:marBottom w:val="0"/>
              <w:divBdr>
                <w:top w:val="none" w:sz="0" w:space="0" w:color="auto"/>
                <w:left w:val="none" w:sz="0" w:space="0" w:color="auto"/>
                <w:bottom w:val="none" w:sz="0" w:space="0" w:color="auto"/>
                <w:right w:val="none" w:sz="0" w:space="0" w:color="auto"/>
              </w:divBdr>
              <w:divsChild>
                <w:div w:id="1526673548">
                  <w:marLeft w:val="0"/>
                  <w:marRight w:val="1"/>
                  <w:marTop w:val="0"/>
                  <w:marBottom w:val="0"/>
                  <w:divBdr>
                    <w:top w:val="none" w:sz="0" w:space="0" w:color="auto"/>
                    <w:left w:val="none" w:sz="0" w:space="0" w:color="auto"/>
                    <w:bottom w:val="none" w:sz="0" w:space="0" w:color="auto"/>
                    <w:right w:val="none" w:sz="0" w:space="0" w:color="auto"/>
                  </w:divBdr>
                  <w:divsChild>
                    <w:div w:id="940184429">
                      <w:marLeft w:val="0"/>
                      <w:marRight w:val="0"/>
                      <w:marTop w:val="0"/>
                      <w:marBottom w:val="0"/>
                      <w:divBdr>
                        <w:top w:val="none" w:sz="0" w:space="0" w:color="auto"/>
                        <w:left w:val="none" w:sz="0" w:space="0" w:color="auto"/>
                        <w:bottom w:val="none" w:sz="0" w:space="0" w:color="auto"/>
                        <w:right w:val="none" w:sz="0" w:space="0" w:color="auto"/>
                      </w:divBdr>
                      <w:divsChild>
                        <w:div w:id="1192718185">
                          <w:marLeft w:val="0"/>
                          <w:marRight w:val="0"/>
                          <w:marTop w:val="0"/>
                          <w:marBottom w:val="0"/>
                          <w:divBdr>
                            <w:top w:val="none" w:sz="0" w:space="0" w:color="auto"/>
                            <w:left w:val="none" w:sz="0" w:space="0" w:color="auto"/>
                            <w:bottom w:val="none" w:sz="0" w:space="0" w:color="auto"/>
                            <w:right w:val="none" w:sz="0" w:space="0" w:color="auto"/>
                          </w:divBdr>
                          <w:divsChild>
                            <w:div w:id="880634089">
                              <w:marLeft w:val="0"/>
                              <w:marRight w:val="0"/>
                              <w:marTop w:val="120"/>
                              <w:marBottom w:val="360"/>
                              <w:divBdr>
                                <w:top w:val="none" w:sz="0" w:space="0" w:color="auto"/>
                                <w:left w:val="none" w:sz="0" w:space="0" w:color="auto"/>
                                <w:bottom w:val="none" w:sz="0" w:space="0" w:color="auto"/>
                                <w:right w:val="none" w:sz="0" w:space="0" w:color="auto"/>
                              </w:divBdr>
                              <w:divsChild>
                                <w:div w:id="65081521">
                                  <w:marLeft w:val="0"/>
                                  <w:marRight w:val="0"/>
                                  <w:marTop w:val="0"/>
                                  <w:marBottom w:val="0"/>
                                  <w:divBdr>
                                    <w:top w:val="none" w:sz="0" w:space="0" w:color="auto"/>
                                    <w:left w:val="none" w:sz="0" w:space="0" w:color="auto"/>
                                    <w:bottom w:val="none" w:sz="0" w:space="0" w:color="auto"/>
                                    <w:right w:val="none" w:sz="0" w:space="0" w:color="auto"/>
                                  </w:divBdr>
                                </w:div>
                                <w:div w:id="167067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38581">
      <w:bodyDiv w:val="1"/>
      <w:marLeft w:val="0"/>
      <w:marRight w:val="0"/>
      <w:marTop w:val="0"/>
      <w:marBottom w:val="0"/>
      <w:divBdr>
        <w:top w:val="none" w:sz="0" w:space="0" w:color="auto"/>
        <w:left w:val="none" w:sz="0" w:space="0" w:color="auto"/>
        <w:bottom w:val="none" w:sz="0" w:space="0" w:color="auto"/>
        <w:right w:val="none" w:sz="0" w:space="0" w:color="auto"/>
      </w:divBdr>
      <w:divsChild>
        <w:div w:id="1931961144">
          <w:marLeft w:val="0"/>
          <w:marRight w:val="0"/>
          <w:marTop w:val="0"/>
          <w:marBottom w:val="0"/>
          <w:divBdr>
            <w:top w:val="none" w:sz="0" w:space="0" w:color="auto"/>
            <w:left w:val="none" w:sz="0" w:space="0" w:color="auto"/>
            <w:bottom w:val="none" w:sz="0" w:space="0" w:color="auto"/>
            <w:right w:val="none" w:sz="0" w:space="0" w:color="auto"/>
          </w:divBdr>
        </w:div>
      </w:divsChild>
    </w:div>
    <w:div w:id="448479406">
      <w:bodyDiv w:val="1"/>
      <w:marLeft w:val="0"/>
      <w:marRight w:val="0"/>
      <w:marTop w:val="0"/>
      <w:marBottom w:val="0"/>
      <w:divBdr>
        <w:top w:val="none" w:sz="0" w:space="0" w:color="auto"/>
        <w:left w:val="none" w:sz="0" w:space="0" w:color="auto"/>
        <w:bottom w:val="none" w:sz="0" w:space="0" w:color="auto"/>
        <w:right w:val="none" w:sz="0" w:space="0" w:color="auto"/>
      </w:divBdr>
    </w:div>
    <w:div w:id="469059863">
      <w:bodyDiv w:val="1"/>
      <w:marLeft w:val="0"/>
      <w:marRight w:val="0"/>
      <w:marTop w:val="0"/>
      <w:marBottom w:val="0"/>
      <w:divBdr>
        <w:top w:val="none" w:sz="0" w:space="0" w:color="auto"/>
        <w:left w:val="none" w:sz="0" w:space="0" w:color="auto"/>
        <w:bottom w:val="none" w:sz="0" w:space="0" w:color="auto"/>
        <w:right w:val="none" w:sz="0" w:space="0" w:color="auto"/>
      </w:divBdr>
    </w:div>
    <w:div w:id="512033728">
      <w:bodyDiv w:val="1"/>
      <w:marLeft w:val="0"/>
      <w:marRight w:val="0"/>
      <w:marTop w:val="0"/>
      <w:marBottom w:val="0"/>
      <w:divBdr>
        <w:top w:val="none" w:sz="0" w:space="0" w:color="auto"/>
        <w:left w:val="none" w:sz="0" w:space="0" w:color="auto"/>
        <w:bottom w:val="none" w:sz="0" w:space="0" w:color="auto"/>
        <w:right w:val="none" w:sz="0" w:space="0" w:color="auto"/>
      </w:divBdr>
    </w:div>
    <w:div w:id="562720431">
      <w:bodyDiv w:val="1"/>
      <w:marLeft w:val="0"/>
      <w:marRight w:val="0"/>
      <w:marTop w:val="0"/>
      <w:marBottom w:val="0"/>
      <w:divBdr>
        <w:top w:val="none" w:sz="0" w:space="0" w:color="auto"/>
        <w:left w:val="none" w:sz="0" w:space="0" w:color="auto"/>
        <w:bottom w:val="none" w:sz="0" w:space="0" w:color="auto"/>
        <w:right w:val="none" w:sz="0" w:space="0" w:color="auto"/>
      </w:divBdr>
    </w:div>
    <w:div w:id="792871863">
      <w:bodyDiv w:val="1"/>
      <w:marLeft w:val="0"/>
      <w:marRight w:val="0"/>
      <w:marTop w:val="0"/>
      <w:marBottom w:val="0"/>
      <w:divBdr>
        <w:top w:val="none" w:sz="0" w:space="0" w:color="auto"/>
        <w:left w:val="none" w:sz="0" w:space="0" w:color="auto"/>
        <w:bottom w:val="none" w:sz="0" w:space="0" w:color="auto"/>
        <w:right w:val="none" w:sz="0" w:space="0" w:color="auto"/>
      </w:divBdr>
    </w:div>
    <w:div w:id="897205009">
      <w:bodyDiv w:val="1"/>
      <w:marLeft w:val="0"/>
      <w:marRight w:val="0"/>
      <w:marTop w:val="0"/>
      <w:marBottom w:val="0"/>
      <w:divBdr>
        <w:top w:val="none" w:sz="0" w:space="0" w:color="auto"/>
        <w:left w:val="none" w:sz="0" w:space="0" w:color="auto"/>
        <w:bottom w:val="none" w:sz="0" w:space="0" w:color="auto"/>
        <w:right w:val="none" w:sz="0" w:space="0" w:color="auto"/>
      </w:divBdr>
    </w:div>
    <w:div w:id="1131823105">
      <w:bodyDiv w:val="1"/>
      <w:marLeft w:val="0"/>
      <w:marRight w:val="0"/>
      <w:marTop w:val="0"/>
      <w:marBottom w:val="0"/>
      <w:divBdr>
        <w:top w:val="none" w:sz="0" w:space="0" w:color="auto"/>
        <w:left w:val="none" w:sz="0" w:space="0" w:color="auto"/>
        <w:bottom w:val="none" w:sz="0" w:space="0" w:color="auto"/>
        <w:right w:val="none" w:sz="0" w:space="0" w:color="auto"/>
      </w:divBdr>
      <w:divsChild>
        <w:div w:id="1327974353">
          <w:marLeft w:val="0"/>
          <w:marRight w:val="0"/>
          <w:marTop w:val="0"/>
          <w:marBottom w:val="0"/>
          <w:divBdr>
            <w:top w:val="none" w:sz="0" w:space="0" w:color="auto"/>
            <w:left w:val="none" w:sz="0" w:space="0" w:color="auto"/>
            <w:bottom w:val="none" w:sz="0" w:space="0" w:color="auto"/>
            <w:right w:val="none" w:sz="0" w:space="0" w:color="auto"/>
          </w:divBdr>
        </w:div>
      </w:divsChild>
    </w:div>
    <w:div w:id="1171405957">
      <w:bodyDiv w:val="1"/>
      <w:marLeft w:val="0"/>
      <w:marRight w:val="0"/>
      <w:marTop w:val="0"/>
      <w:marBottom w:val="0"/>
      <w:divBdr>
        <w:top w:val="none" w:sz="0" w:space="0" w:color="auto"/>
        <w:left w:val="none" w:sz="0" w:space="0" w:color="auto"/>
        <w:bottom w:val="none" w:sz="0" w:space="0" w:color="auto"/>
        <w:right w:val="none" w:sz="0" w:space="0" w:color="auto"/>
      </w:divBdr>
    </w:div>
    <w:div w:id="1421758098">
      <w:bodyDiv w:val="1"/>
      <w:marLeft w:val="0"/>
      <w:marRight w:val="0"/>
      <w:marTop w:val="0"/>
      <w:marBottom w:val="0"/>
      <w:divBdr>
        <w:top w:val="none" w:sz="0" w:space="0" w:color="auto"/>
        <w:left w:val="none" w:sz="0" w:space="0" w:color="auto"/>
        <w:bottom w:val="none" w:sz="0" w:space="0" w:color="auto"/>
        <w:right w:val="none" w:sz="0" w:space="0" w:color="auto"/>
      </w:divBdr>
    </w:div>
    <w:div w:id="1444694195">
      <w:bodyDiv w:val="1"/>
      <w:marLeft w:val="0"/>
      <w:marRight w:val="0"/>
      <w:marTop w:val="0"/>
      <w:marBottom w:val="0"/>
      <w:divBdr>
        <w:top w:val="none" w:sz="0" w:space="0" w:color="auto"/>
        <w:left w:val="none" w:sz="0" w:space="0" w:color="auto"/>
        <w:bottom w:val="none" w:sz="0" w:space="0" w:color="auto"/>
        <w:right w:val="none" w:sz="0" w:space="0" w:color="auto"/>
      </w:divBdr>
    </w:div>
    <w:div w:id="1445270318">
      <w:bodyDiv w:val="1"/>
      <w:marLeft w:val="0"/>
      <w:marRight w:val="0"/>
      <w:marTop w:val="0"/>
      <w:marBottom w:val="0"/>
      <w:divBdr>
        <w:top w:val="none" w:sz="0" w:space="0" w:color="auto"/>
        <w:left w:val="none" w:sz="0" w:space="0" w:color="auto"/>
        <w:bottom w:val="none" w:sz="0" w:space="0" w:color="auto"/>
        <w:right w:val="none" w:sz="0" w:space="0" w:color="auto"/>
      </w:divBdr>
      <w:divsChild>
        <w:div w:id="1991591393">
          <w:marLeft w:val="0"/>
          <w:marRight w:val="0"/>
          <w:marTop w:val="0"/>
          <w:marBottom w:val="0"/>
          <w:divBdr>
            <w:top w:val="none" w:sz="0" w:space="0" w:color="auto"/>
            <w:left w:val="none" w:sz="0" w:space="0" w:color="auto"/>
            <w:bottom w:val="none" w:sz="0" w:space="0" w:color="auto"/>
            <w:right w:val="none" w:sz="0" w:space="0" w:color="auto"/>
          </w:divBdr>
        </w:div>
      </w:divsChild>
    </w:div>
    <w:div w:id="1493179001">
      <w:bodyDiv w:val="1"/>
      <w:marLeft w:val="0"/>
      <w:marRight w:val="0"/>
      <w:marTop w:val="0"/>
      <w:marBottom w:val="0"/>
      <w:divBdr>
        <w:top w:val="none" w:sz="0" w:space="0" w:color="auto"/>
        <w:left w:val="none" w:sz="0" w:space="0" w:color="auto"/>
        <w:bottom w:val="none" w:sz="0" w:space="0" w:color="auto"/>
        <w:right w:val="none" w:sz="0" w:space="0" w:color="auto"/>
      </w:divBdr>
    </w:div>
    <w:div w:id="170833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wikipedia.org/wiki/South_Australia"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Victoria_%28Australia%29"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New_South_Wales"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s://en.wikipedia.org/wiki/Tasmania"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cid:960b8d6e-2380-4266-a3f2-dcebe0e6e050" TargetMode="External"/><Relationship Id="rId14" Type="http://schemas.openxmlformats.org/officeDocument/2006/relationships/hyperlink" Target="https://en.wikipedia.org/wiki/Queenslan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ltu.edu.au\ResearchDrives\LAB%20-%20SHE%20-%20Robin%20Room\AER%20Centre\Alcohol%20and%20mortality%20time%20series\Liquor%20Licence%20Numbers\Licences%20Per%20Capi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Restaurants</a:t>
            </a:r>
            <a:r>
              <a:rPr lang="en-AU" baseline="0"/>
              <a:t> and bars</a:t>
            </a:r>
            <a:endParaRPr lang="en-AU"/>
          </a:p>
        </c:rich>
      </c:tx>
      <c:overlay val="0"/>
    </c:title>
    <c:autoTitleDeleted val="0"/>
    <c:plotArea>
      <c:layout/>
      <c:lineChart>
        <c:grouping val="standard"/>
        <c:varyColors val="0"/>
        <c:ser>
          <c:idx val="0"/>
          <c:order val="0"/>
          <c:tx>
            <c:v>VIC</c:v>
          </c:tx>
          <c:marker>
            <c:symbol val="none"/>
          </c:marker>
          <c:cat>
            <c:numRef>
              <c:f>Sheet1!$H$1:$DM$1</c:f>
              <c:numCache>
                <c:formatCode>General</c:formatCode>
                <c:ptCount val="110"/>
                <c:pt idx="0">
                  <c:v>1907</c:v>
                </c:pt>
                <c:pt idx="1">
                  <c:v>1908</c:v>
                </c:pt>
                <c:pt idx="2">
                  <c:v>1909</c:v>
                </c:pt>
                <c:pt idx="3">
                  <c:v>1910</c:v>
                </c:pt>
                <c:pt idx="4">
                  <c:v>1911</c:v>
                </c:pt>
                <c:pt idx="5">
                  <c:v>1912</c:v>
                </c:pt>
                <c:pt idx="6">
                  <c:v>1913</c:v>
                </c:pt>
                <c:pt idx="7">
                  <c:v>1914</c:v>
                </c:pt>
                <c:pt idx="8">
                  <c:v>1915</c:v>
                </c:pt>
                <c:pt idx="9">
                  <c:v>1916</c:v>
                </c:pt>
                <c:pt idx="10">
                  <c:v>1917</c:v>
                </c:pt>
                <c:pt idx="11">
                  <c:v>1918</c:v>
                </c:pt>
                <c:pt idx="12">
                  <c:v>1919</c:v>
                </c:pt>
                <c:pt idx="13">
                  <c:v>1920</c:v>
                </c:pt>
                <c:pt idx="14">
                  <c:v>1921</c:v>
                </c:pt>
                <c:pt idx="15">
                  <c:v>1922</c:v>
                </c:pt>
                <c:pt idx="16">
                  <c:v>1923</c:v>
                </c:pt>
                <c:pt idx="17">
                  <c:v>1924</c:v>
                </c:pt>
                <c:pt idx="18">
                  <c:v>1925</c:v>
                </c:pt>
                <c:pt idx="19">
                  <c:v>1926</c:v>
                </c:pt>
                <c:pt idx="20">
                  <c:v>1927</c:v>
                </c:pt>
                <c:pt idx="21">
                  <c:v>1928</c:v>
                </c:pt>
                <c:pt idx="22">
                  <c:v>1929</c:v>
                </c:pt>
                <c:pt idx="23">
                  <c:v>1930</c:v>
                </c:pt>
                <c:pt idx="24">
                  <c:v>1931</c:v>
                </c:pt>
                <c:pt idx="25">
                  <c:v>1932</c:v>
                </c:pt>
                <c:pt idx="26">
                  <c:v>1933</c:v>
                </c:pt>
                <c:pt idx="27">
                  <c:v>1934</c:v>
                </c:pt>
                <c:pt idx="28">
                  <c:v>1935</c:v>
                </c:pt>
                <c:pt idx="29">
                  <c:v>1936</c:v>
                </c:pt>
                <c:pt idx="30">
                  <c:v>1937</c:v>
                </c:pt>
                <c:pt idx="31">
                  <c:v>1938</c:v>
                </c:pt>
                <c:pt idx="32">
                  <c:v>1939</c:v>
                </c:pt>
                <c:pt idx="33">
                  <c:v>1940</c:v>
                </c:pt>
                <c:pt idx="34">
                  <c:v>1941</c:v>
                </c:pt>
                <c:pt idx="35">
                  <c:v>1942</c:v>
                </c:pt>
                <c:pt idx="36">
                  <c:v>1943</c:v>
                </c:pt>
                <c:pt idx="37">
                  <c:v>1944</c:v>
                </c:pt>
                <c:pt idx="38">
                  <c:v>1945</c:v>
                </c:pt>
                <c:pt idx="39">
                  <c:v>1946</c:v>
                </c:pt>
                <c:pt idx="40">
                  <c:v>1947</c:v>
                </c:pt>
                <c:pt idx="41">
                  <c:v>1948</c:v>
                </c:pt>
                <c:pt idx="42">
                  <c:v>1949</c:v>
                </c:pt>
                <c:pt idx="43">
                  <c:v>1950</c:v>
                </c:pt>
                <c:pt idx="44">
                  <c:v>1951</c:v>
                </c:pt>
                <c:pt idx="45">
                  <c:v>1952</c:v>
                </c:pt>
                <c:pt idx="46">
                  <c:v>1953</c:v>
                </c:pt>
                <c:pt idx="47">
                  <c:v>1954</c:v>
                </c:pt>
                <c:pt idx="48">
                  <c:v>1955</c:v>
                </c:pt>
                <c:pt idx="49">
                  <c:v>1956</c:v>
                </c:pt>
                <c:pt idx="50">
                  <c:v>1957</c:v>
                </c:pt>
                <c:pt idx="51">
                  <c:v>1958</c:v>
                </c:pt>
                <c:pt idx="52">
                  <c:v>1959</c:v>
                </c:pt>
                <c:pt idx="53">
                  <c:v>1960</c:v>
                </c:pt>
                <c:pt idx="54">
                  <c:v>1961</c:v>
                </c:pt>
                <c:pt idx="55">
                  <c:v>1962</c:v>
                </c:pt>
                <c:pt idx="56">
                  <c:v>1963</c:v>
                </c:pt>
                <c:pt idx="57">
                  <c:v>1964</c:v>
                </c:pt>
                <c:pt idx="58">
                  <c:v>1965</c:v>
                </c:pt>
                <c:pt idx="59">
                  <c:v>1966</c:v>
                </c:pt>
                <c:pt idx="60">
                  <c:v>1967</c:v>
                </c:pt>
                <c:pt idx="61">
                  <c:v>1968</c:v>
                </c:pt>
                <c:pt idx="62">
                  <c:v>1969</c:v>
                </c:pt>
                <c:pt idx="63">
                  <c:v>1970</c:v>
                </c:pt>
                <c:pt idx="64">
                  <c:v>1971</c:v>
                </c:pt>
                <c:pt idx="65">
                  <c:v>1972</c:v>
                </c:pt>
                <c:pt idx="66">
                  <c:v>1973</c:v>
                </c:pt>
                <c:pt idx="67">
                  <c:v>1974</c:v>
                </c:pt>
                <c:pt idx="68">
                  <c:v>1975</c:v>
                </c:pt>
                <c:pt idx="69">
                  <c:v>1976</c:v>
                </c:pt>
                <c:pt idx="70">
                  <c:v>1977</c:v>
                </c:pt>
                <c:pt idx="71">
                  <c:v>1978</c:v>
                </c:pt>
                <c:pt idx="72">
                  <c:v>1979</c:v>
                </c:pt>
                <c:pt idx="73">
                  <c:v>1980</c:v>
                </c:pt>
                <c:pt idx="74">
                  <c:v>1981</c:v>
                </c:pt>
                <c:pt idx="75">
                  <c:v>1982</c:v>
                </c:pt>
                <c:pt idx="76">
                  <c:v>1983</c:v>
                </c:pt>
                <c:pt idx="77">
                  <c:v>1984</c:v>
                </c:pt>
                <c:pt idx="78">
                  <c:v>1985</c:v>
                </c:pt>
                <c:pt idx="79">
                  <c:v>1986</c:v>
                </c:pt>
                <c:pt idx="80">
                  <c:v>1987</c:v>
                </c:pt>
                <c:pt idx="81">
                  <c:v>1988</c:v>
                </c:pt>
                <c:pt idx="82">
                  <c:v>1989</c:v>
                </c:pt>
                <c:pt idx="83">
                  <c:v>1990</c:v>
                </c:pt>
                <c:pt idx="84">
                  <c:v>1991</c:v>
                </c:pt>
                <c:pt idx="85">
                  <c:v>1992</c:v>
                </c:pt>
                <c:pt idx="86">
                  <c:v>1993</c:v>
                </c:pt>
                <c:pt idx="87">
                  <c:v>1994</c:v>
                </c:pt>
                <c:pt idx="88">
                  <c:v>1995</c:v>
                </c:pt>
                <c:pt idx="89">
                  <c:v>1996</c:v>
                </c:pt>
                <c:pt idx="90">
                  <c:v>1997</c:v>
                </c:pt>
                <c:pt idx="91">
                  <c:v>1998</c:v>
                </c:pt>
                <c:pt idx="92">
                  <c:v>1999</c:v>
                </c:pt>
                <c:pt idx="93">
                  <c:v>2000</c:v>
                </c:pt>
                <c:pt idx="94">
                  <c:v>2001</c:v>
                </c:pt>
                <c:pt idx="95">
                  <c:v>2002</c:v>
                </c:pt>
                <c:pt idx="96">
                  <c:v>2003</c:v>
                </c:pt>
                <c:pt idx="97">
                  <c:v>2004</c:v>
                </c:pt>
                <c:pt idx="98">
                  <c:v>2005</c:v>
                </c:pt>
                <c:pt idx="99">
                  <c:v>2006</c:v>
                </c:pt>
                <c:pt idx="100">
                  <c:v>2007</c:v>
                </c:pt>
                <c:pt idx="101">
                  <c:v>2008</c:v>
                </c:pt>
                <c:pt idx="102">
                  <c:v>2009</c:v>
                </c:pt>
                <c:pt idx="103">
                  <c:v>2010</c:v>
                </c:pt>
                <c:pt idx="104">
                  <c:v>2011</c:v>
                </c:pt>
                <c:pt idx="105">
                  <c:v>2012</c:v>
                </c:pt>
                <c:pt idx="106">
                  <c:v>2013</c:v>
                </c:pt>
                <c:pt idx="107">
                  <c:v>2014</c:v>
                </c:pt>
                <c:pt idx="108">
                  <c:v>2015</c:v>
                </c:pt>
                <c:pt idx="109">
                  <c:v>2016</c:v>
                </c:pt>
              </c:numCache>
            </c:numRef>
          </c:cat>
          <c:val>
            <c:numRef>
              <c:f>Sheet1!$H$8:$DL$8</c:f>
              <c:numCache>
                <c:formatCode>General</c:formatCode>
                <c:ptCount val="1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61425774118318321</c:v>
                </c:pt>
                <c:pt idx="55">
                  <c:v>1.1062473475205645</c:v>
                </c:pt>
                <c:pt idx="56">
                  <c:v>1.6113963209519997</c:v>
                </c:pt>
                <c:pt idx="57">
                  <c:v>1.8998434722183313</c:v>
                </c:pt>
                <c:pt idx="58">
                  <c:v>2.4965482849819347</c:v>
                </c:pt>
                <c:pt idx="59">
                  <c:v>2.794842707805095</c:v>
                </c:pt>
                <c:pt idx="60">
                  <c:v>2.8708075520562919</c:v>
                </c:pt>
                <c:pt idx="61">
                  <c:v>3.1586737180297098</c:v>
                </c:pt>
                <c:pt idx="62">
                  <c:v>4.0176742215682344</c:v>
                </c:pt>
                <c:pt idx="63">
                  <c:v>4.5574141290288122</c:v>
                </c:pt>
                <c:pt idx="64">
                  <c:v>5.0258902767627269</c:v>
                </c:pt>
                <c:pt idx="65">
                  <c:v>5.3533570738331733</c:v>
                </c:pt>
                <c:pt idx="66">
                  <c:v>5.7718454235064609</c:v>
                </c:pt>
                <c:pt idx="67">
                  <c:v>6.0973564099191471</c:v>
                </c:pt>
                <c:pt idx="68">
                  <c:v>6.67997204444901</c:v>
                </c:pt>
                <c:pt idx="69">
                  <c:v>6.980846760965834</c:v>
                </c:pt>
                <c:pt idx="70">
                  <c:v>7.0100204202676633</c:v>
                </c:pt>
                <c:pt idx="71">
                  <c:v>7.4279995206740379</c:v>
                </c:pt>
                <c:pt idx="72">
                  <c:v>7.564829819632843</c:v>
                </c:pt>
                <c:pt idx="73">
                  <c:v>8.0985043825171417</c:v>
                </c:pt>
                <c:pt idx="74">
                  <c:v>8.7409996207166252</c:v>
                </c:pt>
                <c:pt idx="75">
                  <c:v>8.9409372205957123</c:v>
                </c:pt>
                <c:pt idx="76">
                  <c:v>9.3416213585641366</c:v>
                </c:pt>
                <c:pt idx="77">
                  <c:v>9.8368891684320729</c:v>
                </c:pt>
                <c:pt idx="78">
                  <c:v>10.363906615133535</c:v>
                </c:pt>
                <c:pt idx="79">
                  <c:v>10.767015248785345</c:v>
                </c:pt>
                <c:pt idx="80">
                  <c:v>11.472381607040765</c:v>
                </c:pt>
                <c:pt idx="81">
                  <c:v>17.149282510148222</c:v>
                </c:pt>
                <c:pt idx="82">
                  <c:v>24.975903692545007</c:v>
                </c:pt>
                <c:pt idx="83">
                  <c:v>34.074880692240797</c:v>
                </c:pt>
                <c:pt idx="84">
                  <c:v>36.105550368713232</c:v>
                </c:pt>
                <c:pt idx="85">
                  <c:v>39.638516503801952</c:v>
                </c:pt>
                <c:pt idx="86">
                  <c:v>43.538021038970001</c:v>
                </c:pt>
                <c:pt idx="87">
                  <c:v>44.914038465106891</c:v>
                </c:pt>
                <c:pt idx="88">
                  <c:v>48.89209055375462</c:v>
                </c:pt>
                <c:pt idx="89">
                  <c:v>51.598859003692191</c:v>
                </c:pt>
                <c:pt idx="90">
                  <c:v>54.559815218840015</c:v>
                </c:pt>
                <c:pt idx="91">
                  <c:v>56.761819590750534</c:v>
                </c:pt>
                <c:pt idx="92">
                  <c:v>60.398128990629047</c:v>
                </c:pt>
                <c:pt idx="93">
                  <c:v>72.596785971282287</c:v>
                </c:pt>
                <c:pt idx="94">
                  <c:v>78.910659236735128</c:v>
                </c:pt>
                <c:pt idx="95">
                  <c:v>85.163812167195886</c:v>
                </c:pt>
                <c:pt idx="96">
                  <c:v>90.668304810467546</c:v>
                </c:pt>
                <c:pt idx="97">
                  <c:v>95.917537707911819</c:v>
                </c:pt>
                <c:pt idx="98">
                  <c:v>101.13752659219449</c:v>
                </c:pt>
                <c:pt idx="99">
                  <c:v>105.48744128445334</c:v>
                </c:pt>
                <c:pt idx="100">
                  <c:v>108.8964013348541</c:v>
                </c:pt>
                <c:pt idx="101">
                  <c:v>110.85586549665882</c:v>
                </c:pt>
                <c:pt idx="102">
                  <c:v>117.14589196367639</c:v>
                </c:pt>
                <c:pt idx="103">
                  <c:v>118.43765570349275</c:v>
                </c:pt>
                <c:pt idx="104">
                  <c:v>119.36111287173267</c:v>
                </c:pt>
                <c:pt idx="105">
                  <c:v>119.60349320374675</c:v>
                </c:pt>
                <c:pt idx="106">
                  <c:v>121.99965463650493</c:v>
                </c:pt>
                <c:pt idx="107">
                  <c:v>125.27181299266105</c:v>
                </c:pt>
                <c:pt idx="108">
                  <c:v>129.19418317657261</c:v>
                </c:pt>
              </c:numCache>
            </c:numRef>
          </c:val>
          <c:smooth val="0"/>
          <c:extLst>
            <c:ext xmlns:c16="http://schemas.microsoft.com/office/drawing/2014/chart" uri="{C3380CC4-5D6E-409C-BE32-E72D297353CC}">
              <c16:uniqueId val="{00000000-D619-4B71-B916-788C6A09B490}"/>
            </c:ext>
          </c:extLst>
        </c:ser>
        <c:ser>
          <c:idx val="1"/>
          <c:order val="1"/>
          <c:tx>
            <c:v>NSW</c:v>
          </c:tx>
          <c:marker>
            <c:symbol val="none"/>
          </c:marker>
          <c:val>
            <c:numRef>
              <c:f>Sheet1!$H$23:$DD$23</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84898291846368046</c:v>
                </c:pt>
                <c:pt idx="40">
                  <c:v>1.9431540338202609</c:v>
                </c:pt>
                <c:pt idx="41">
                  <c:v>2.4537737216087603</c:v>
                </c:pt>
                <c:pt idx="42">
                  <c:v>2.9101529091343559</c:v>
                </c:pt>
                <c:pt idx="43">
                  <c:v>3.1001712296594324</c:v>
                </c:pt>
                <c:pt idx="44">
                  <c:v>2.9895986372311194</c:v>
                </c:pt>
                <c:pt idx="45">
                  <c:v>3.2939506596136194</c:v>
                </c:pt>
                <c:pt idx="46">
                  <c:v>3.2507908287507035</c:v>
                </c:pt>
                <c:pt idx="47">
                  <c:v>3.5343646862637943</c:v>
                </c:pt>
                <c:pt idx="48">
                  <c:v>4.4689549434806111</c:v>
                </c:pt>
                <c:pt idx="49">
                  <c:v>4.6704557380065648</c:v>
                </c:pt>
                <c:pt idx="50">
                  <c:v>4.7172817202022976</c:v>
                </c:pt>
                <c:pt idx="51">
                  <c:v>4.8754670291124977</c:v>
                </c:pt>
                <c:pt idx="52">
                  <c:v>5.6385468081835528</c:v>
                </c:pt>
                <c:pt idx="53">
                  <c:v>5.6099839971944867</c:v>
                </c:pt>
                <c:pt idx="54">
                  <c:v>6.5841504187443105</c:v>
                </c:pt>
                <c:pt idx="55">
                  <c:v>6.8222610377662312</c:v>
                </c:pt>
                <c:pt idx="56">
                  <c:v>7.7777816186575892</c:v>
                </c:pt>
                <c:pt idx="57">
                  <c:v>8.2523615994975543</c:v>
                </c:pt>
                <c:pt idx="58">
                  <c:v>7.9991608066028048</c:v>
                </c:pt>
                <c:pt idx="59">
                  <c:v>8.6127542856711372</c:v>
                </c:pt>
                <c:pt idx="60">
                  <c:v>9.6851420840609794</c:v>
                </c:pt>
                <c:pt idx="61">
                  <c:v>11.0338183090272</c:v>
                </c:pt>
                <c:pt idx="62">
                  <c:v>12.586722291422925</c:v>
                </c:pt>
                <c:pt idx="63">
                  <c:v>14.151996868870693</c:v>
                </c:pt>
                <c:pt idx="64">
                  <c:v>14.919046713122391</c:v>
                </c:pt>
                <c:pt idx="65">
                  <c:v>15.807784019790176</c:v>
                </c:pt>
                <c:pt idx="66">
                  <c:v>16.377874957299802</c:v>
                </c:pt>
                <c:pt idx="67">
                  <c:v>17.572347500119022</c:v>
                </c:pt>
                <c:pt idx="68">
                  <c:v>18.978040622739261</c:v>
                </c:pt>
                <c:pt idx="69">
                  <c:v>20.586387417664533</c:v>
                </c:pt>
                <c:pt idx="70">
                  <c:v>23.631076905360533</c:v>
                </c:pt>
                <c:pt idx="71">
                  <c:v>26.158585932537758</c:v>
                </c:pt>
                <c:pt idx="72">
                  <c:v>27.821636311344065</c:v>
                </c:pt>
                <c:pt idx="73">
                  <c:v>31.364043927451217</c:v>
                </c:pt>
                <c:pt idx="74">
                  <c:v>34.250965015686106</c:v>
                </c:pt>
                <c:pt idx="75">
                  <c:v>36.164251317034903</c:v>
                </c:pt>
                <c:pt idx="76">
                  <c:v>38.296575781731185</c:v>
                </c:pt>
                <c:pt idx="77">
                  <c:v>42.571078430918895</c:v>
                </c:pt>
                <c:pt idx="78">
                  <c:v>45.127542953515338</c:v>
                </c:pt>
                <c:pt idx="79">
                  <c:v>46.64174045281537</c:v>
                </c:pt>
                <c:pt idx="80">
                  <c:v>47.572113056408561</c:v>
                </c:pt>
                <c:pt idx="81">
                  <c:v>48.691949218099104</c:v>
                </c:pt>
                <c:pt idx="82">
                  <c:v>48.370206238163881</c:v>
                </c:pt>
                <c:pt idx="83">
                  <c:v>49.554158272656203</c:v>
                </c:pt>
                <c:pt idx="84">
                  <c:v>51.027924480706098</c:v>
                </c:pt>
                <c:pt idx="85">
                  <c:v>51.696744212901962</c:v>
                </c:pt>
                <c:pt idx="86">
                  <c:v>52.49326319775215</c:v>
                </c:pt>
                <c:pt idx="87">
                  <c:v>52.226543094177018</c:v>
                </c:pt>
                <c:pt idx="88">
                  <c:v>52.591408486690817</c:v>
                </c:pt>
                <c:pt idx="89">
                  <c:v>52.781034317224702</c:v>
                </c:pt>
                <c:pt idx="90">
                  <c:v>52.303239678995475</c:v>
                </c:pt>
                <c:pt idx="91">
                  <c:v>51.809453488764866</c:v>
                </c:pt>
                <c:pt idx="92">
                  <c:v>53.614820027221519</c:v>
                </c:pt>
                <c:pt idx="93">
                  <c:v>56.231557987999174</c:v>
                </c:pt>
                <c:pt idx="94">
                  <c:v>58.817683404056964</c:v>
                </c:pt>
                <c:pt idx="95">
                  <c:v>61.39064707413543</c:v>
                </c:pt>
                <c:pt idx="96">
                  <c:v>63.981005072714957</c:v>
                </c:pt>
                <c:pt idx="97">
                  <c:v>65.872418612378937</c:v>
                </c:pt>
                <c:pt idx="98">
                  <c:v>62.272100993156343</c:v>
                </c:pt>
                <c:pt idx="99">
                  <c:v>64.692281567149024</c:v>
                </c:pt>
                <c:pt idx="100">
                  <c:v>73.322879957671432</c:v>
                </c:pt>
              </c:numCache>
            </c:numRef>
          </c:val>
          <c:smooth val="0"/>
          <c:extLst>
            <c:ext xmlns:c16="http://schemas.microsoft.com/office/drawing/2014/chart" uri="{C3380CC4-5D6E-409C-BE32-E72D297353CC}">
              <c16:uniqueId val="{00000001-D619-4B71-B916-788C6A09B490}"/>
            </c:ext>
          </c:extLst>
        </c:ser>
        <c:ser>
          <c:idx val="2"/>
          <c:order val="2"/>
          <c:tx>
            <c:v>WA</c:v>
          </c:tx>
          <c:marker>
            <c:symbol val="none"/>
          </c:marker>
          <c:val>
            <c:numRef>
              <c:f>Sheet1!$L$38:$DL$38</c:f>
              <c:numCache>
                <c:formatCode>General</c:formatCode>
                <c:ptCount val="10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2.3543097717704411</c:v>
                </c:pt>
                <c:pt idx="50">
                  <c:v>3.0800133913625709</c:v>
                </c:pt>
                <c:pt idx="51">
                  <c:v>3.3944242664779716</c:v>
                </c:pt>
                <c:pt idx="52">
                  <c:v>2.7906599149609814</c:v>
                </c:pt>
                <c:pt idx="53">
                  <c:v>2.9686694052641931</c:v>
                </c:pt>
                <c:pt idx="54">
                  <c:v>2.9072408467338966</c:v>
                </c:pt>
                <c:pt idx="55">
                  <c:v>2.5940337224383918</c:v>
                </c:pt>
                <c:pt idx="56">
                  <c:v>2.6160770446063886</c:v>
                </c:pt>
                <c:pt idx="57">
                  <c:v>2.7321150285997802</c:v>
                </c:pt>
                <c:pt idx="58">
                  <c:v>3.3513257635262645</c:v>
                </c:pt>
                <c:pt idx="59">
                  <c:v>4.1357577616068522</c:v>
                </c:pt>
                <c:pt idx="60">
                  <c:v>4.4599054500044595</c:v>
                </c:pt>
                <c:pt idx="61">
                  <c:v>5.8224593513780283</c:v>
                </c:pt>
                <c:pt idx="62">
                  <c:v>6.8117354394613816</c:v>
                </c:pt>
                <c:pt idx="63">
                  <c:v>7.8041997236603819</c:v>
                </c:pt>
                <c:pt idx="64">
                  <c:v>8.744982458084694</c:v>
                </c:pt>
                <c:pt idx="65">
                  <c:v>9.2502855707426193</c:v>
                </c:pt>
                <c:pt idx="66">
                  <c:v>9.714654847446706</c:v>
                </c:pt>
                <c:pt idx="67">
                  <c:v>10.913376297286886</c:v>
                </c:pt>
                <c:pt idx="68">
                  <c:v>12.513927760945476</c:v>
                </c:pt>
                <c:pt idx="69">
                  <c:v>13.238061317439255</c:v>
                </c:pt>
                <c:pt idx="70">
                  <c:v>15.460872454725028</c:v>
                </c:pt>
                <c:pt idx="71">
                  <c:v>16.057970018649652</c:v>
                </c:pt>
                <c:pt idx="72">
                  <c:v>16.946057485117418</c:v>
                </c:pt>
                <c:pt idx="73">
                  <c:v>18.041498321278116</c:v>
                </c:pt>
                <c:pt idx="74">
                  <c:v>20.513702589379118</c:v>
                </c:pt>
                <c:pt idx="75">
                  <c:v>20.150525798498855</c:v>
                </c:pt>
                <c:pt idx="76">
                  <c:v>20.852158198373534</c:v>
                </c:pt>
                <c:pt idx="77">
                  <c:v>22.147427608852979</c:v>
                </c:pt>
                <c:pt idx="78">
                  <c:v>22.110522201118322</c:v>
                </c:pt>
                <c:pt idx="79">
                  <c:v>23.805848427419132</c:v>
                </c:pt>
                <c:pt idx="80">
                  <c:v>25.121220585709509</c:v>
                </c:pt>
                <c:pt idx="81">
                  <c:v>26.408705466963795</c:v>
                </c:pt>
                <c:pt idx="82">
                  <c:v>26.686967824333035</c:v>
                </c:pt>
                <c:pt idx="83">
                  <c:v>28.510268096247383</c:v>
                </c:pt>
                <c:pt idx="84">
                  <c:v>28.224733391472444</c:v>
                </c:pt>
                <c:pt idx="85">
                  <c:v>30.426319105353112</c:v>
                </c:pt>
                <c:pt idx="86">
                  <c:v>31.417845669981389</c:v>
                </c:pt>
                <c:pt idx="87">
                  <c:v>32.303278509012067</c:v>
                </c:pt>
                <c:pt idx="88">
                  <c:v>33.658119805645931</c:v>
                </c:pt>
                <c:pt idx="89">
                  <c:v>36.081237064903121</c:v>
                </c:pt>
                <c:pt idx="90">
                  <c:v>36.30118230642605</c:v>
                </c:pt>
                <c:pt idx="91">
                  <c:v>36.504828593236653</c:v>
                </c:pt>
                <c:pt idx="92">
                  <c:v>36.615198841013729</c:v>
                </c:pt>
                <c:pt idx="93">
                  <c:v>34.452413740147975</c:v>
                </c:pt>
                <c:pt idx="94">
                  <c:v>34.755248962438976</c:v>
                </c:pt>
                <c:pt idx="95">
                  <c:v>34.526799965473202</c:v>
                </c:pt>
                <c:pt idx="96">
                  <c:v>34.897981567218501</c:v>
                </c:pt>
                <c:pt idx="97">
                  <c:v>34.30492241101441</c:v>
                </c:pt>
                <c:pt idx="98">
                  <c:v>32.764200424059815</c:v>
                </c:pt>
                <c:pt idx="99">
                  <c:v>33.131879284718089</c:v>
                </c:pt>
                <c:pt idx="100">
                  <c:v>33.100918709837515</c:v>
                </c:pt>
                <c:pt idx="101">
                  <c:v>31.625348808994218</c:v>
                </c:pt>
                <c:pt idx="102">
                  <c:v>32.302324669724406</c:v>
                </c:pt>
                <c:pt idx="103">
                  <c:v>33.587727114244764</c:v>
                </c:pt>
                <c:pt idx="104">
                  <c:v>35.254810092553477</c:v>
                </c:pt>
              </c:numCache>
            </c:numRef>
          </c:val>
          <c:smooth val="0"/>
          <c:extLst>
            <c:ext xmlns:c16="http://schemas.microsoft.com/office/drawing/2014/chart" uri="{C3380CC4-5D6E-409C-BE32-E72D297353CC}">
              <c16:uniqueId val="{00000002-D619-4B71-B916-788C6A09B490}"/>
            </c:ext>
          </c:extLst>
        </c:ser>
        <c:ser>
          <c:idx val="3"/>
          <c:order val="3"/>
          <c:tx>
            <c:v>QLD</c:v>
          </c:tx>
          <c:marker>
            <c:symbol val="none"/>
          </c:marker>
          <c:dPt>
            <c:idx val="103"/>
            <c:bubble3D val="0"/>
            <c:spPr>
              <a:ln>
                <a:prstDash val="sysDash"/>
              </a:ln>
            </c:spPr>
            <c:extLst>
              <c:ext xmlns:c16="http://schemas.microsoft.com/office/drawing/2014/chart" uri="{C3380CC4-5D6E-409C-BE32-E72D297353CC}">
                <c16:uniqueId val="{00000004-D619-4B71-B916-788C6A09B490}"/>
              </c:ext>
            </c:extLst>
          </c:dPt>
          <c:val>
            <c:numRef>
              <c:f>Sheet1!$H$53:$DL$53</c:f>
              <c:numCache>
                <c:formatCode>General</c:formatCode>
                <c:ptCount val="1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38685168493251371</c:v>
                </c:pt>
                <c:pt idx="56">
                  <c:v>1.39428735121528</c:v>
                </c:pt>
                <c:pt idx="57">
                  <c:v>1.7383767782663166</c:v>
                </c:pt>
                <c:pt idx="58">
                  <c:v>1.8850324772853586</c:v>
                </c:pt>
                <c:pt idx="59">
                  <c:v>2.0306702884268519</c:v>
                </c:pt>
                <c:pt idx="60">
                  <c:v>2.1176694812062715</c:v>
                </c:pt>
                <c:pt idx="61">
                  <c:v>2.1399702486298406</c:v>
                </c:pt>
                <c:pt idx="62">
                  <c:v>2.2687479404022604</c:v>
                </c:pt>
                <c:pt idx="63">
                  <c:v>4.852898602867227</c:v>
                </c:pt>
                <c:pt idx="64">
                  <c:v>6.1572197452315311</c:v>
                </c:pt>
                <c:pt idx="65">
                  <c:v>6.6895692233462798</c:v>
                </c:pt>
                <c:pt idx="66">
                  <c:v>8.0432346918544564</c:v>
                </c:pt>
                <c:pt idx="67">
                  <c:v>9.7095113377217004</c:v>
                </c:pt>
                <c:pt idx="68">
                  <c:v>10.529589609244979</c:v>
                </c:pt>
                <c:pt idx="69">
                  <c:v>10.848915705836669</c:v>
                </c:pt>
                <c:pt idx="70">
                  <c:v>11.87883215585779</c:v>
                </c:pt>
                <c:pt idx="71">
                  <c:v>12.798986393940831</c:v>
                </c:pt>
                <c:pt idx="72">
                  <c:v>14.80965752215466</c:v>
                </c:pt>
                <c:pt idx="73">
                  <c:v>16.28466835986028</c:v>
                </c:pt>
                <c:pt idx="74">
                  <c:v>17.14133671725493</c:v>
                </c:pt>
                <c:pt idx="75">
                  <c:v>18.848578685185842</c:v>
                </c:pt>
                <c:pt idx="76">
                  <c:v>20.666467387669893</c:v>
                </c:pt>
                <c:pt idx="77">
                  <c:v>21.990134948109226</c:v>
                </c:pt>
                <c:pt idx="78">
                  <c:v>22.596294829921071</c:v>
                </c:pt>
                <c:pt idx="79">
                  <c:v>23.394085563677443</c:v>
                </c:pt>
                <c:pt idx="80">
                  <c:v>25.045727142876899</c:v>
                </c:pt>
                <c:pt idx="81">
                  <c:v>25.584809995375753</c:v>
                </c:pt>
                <c:pt idx="82">
                  <c:v>26.700739875733699</c:v>
                </c:pt>
                <c:pt idx="83">
                  <c:v>27.9034506117547</c:v>
                </c:pt>
                <c:pt idx="84">
                  <c:v>28.166626195435185</c:v>
                </c:pt>
                <c:pt idx="85">
                  <c:v>28.347465167680056</c:v>
                </c:pt>
                <c:pt idx="86">
                  <c:v>28.648158943990751</c:v>
                </c:pt>
                <c:pt idx="87">
                  <c:v>29.053555176175074</c:v>
                </c:pt>
                <c:pt idx="88">
                  <c:v>30.580284056860798</c:v>
                </c:pt>
                <c:pt idx="89">
                  <c:v>33.270848318838262</c:v>
                </c:pt>
                <c:pt idx="90">
                  <c:v>35.88227633107897</c:v>
                </c:pt>
                <c:pt idx="91">
                  <c:v>39.036752706136966</c:v>
                </c:pt>
                <c:pt idx="92">
                  <c:v>40.794039032570375</c:v>
                </c:pt>
                <c:pt idx="93">
                  <c:v>42.029282014487713</c:v>
                </c:pt>
                <c:pt idx="94">
                  <c:v>43.119511887125434</c:v>
                </c:pt>
                <c:pt idx="95">
                  <c:v>44.07188041574291</c:v>
                </c:pt>
                <c:pt idx="96">
                  <c:v>44.722038106702932</c:v>
                </c:pt>
                <c:pt idx="97">
                  <c:v>51.697532878847618</c:v>
                </c:pt>
                <c:pt idx="98">
                  <c:v>52.44361736932607</c:v>
                </c:pt>
                <c:pt idx="99">
                  <c:v>53.56797119355528</c:v>
                </c:pt>
                <c:pt idx="100">
                  <c:v>53.733649426978921</c:v>
                </c:pt>
                <c:pt idx="101">
                  <c:v>54.413965619189931</c:v>
                </c:pt>
                <c:pt idx="103">
                  <c:v>46.881271647115021</c:v>
                </c:pt>
                <c:pt idx="104">
                  <c:v>46.39497424263611</c:v>
                </c:pt>
                <c:pt idx="105">
                  <c:v>46.281636990609208</c:v>
                </c:pt>
                <c:pt idx="106">
                  <c:v>47.752030527190939</c:v>
                </c:pt>
                <c:pt idx="107">
                  <c:v>50.794653194400588</c:v>
                </c:pt>
                <c:pt idx="108">
                  <c:v>54.109133255697884</c:v>
                </c:pt>
              </c:numCache>
            </c:numRef>
          </c:val>
          <c:smooth val="0"/>
          <c:extLst>
            <c:ext xmlns:c16="http://schemas.microsoft.com/office/drawing/2014/chart" uri="{C3380CC4-5D6E-409C-BE32-E72D297353CC}">
              <c16:uniqueId val="{00000005-D619-4B71-B916-788C6A09B490}"/>
            </c:ext>
          </c:extLst>
        </c:ser>
        <c:ser>
          <c:idx val="4"/>
          <c:order val="4"/>
          <c:tx>
            <c:v>SA</c:v>
          </c:tx>
          <c:marker>
            <c:symbol val="none"/>
          </c:marker>
          <c:val>
            <c:numRef>
              <c:f>Sheet1!$H$67:$DL$67</c:f>
              <c:numCache>
                <c:formatCode>General</c:formatCode>
                <c:ptCount val="10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1.9611146619172037</c:v>
                </c:pt>
                <c:pt idx="62">
                  <c:v>4.9151564994606494</c:v>
                </c:pt>
                <c:pt idx="63">
                  <c:v>5.6131890945235137</c:v>
                </c:pt>
                <c:pt idx="64">
                  <c:v>7.49928756768107</c:v>
                </c:pt>
                <c:pt idx="65">
                  <c:v>8.3976328554915582</c:v>
                </c:pt>
                <c:pt idx="66">
                  <c:v>9.5240033374712549</c:v>
                </c:pt>
                <c:pt idx="67">
                  <c:v>10.793064731002998</c:v>
                </c:pt>
                <c:pt idx="68">
                  <c:v>11.934268263382188</c:v>
                </c:pt>
                <c:pt idx="69">
                  <c:v>13.421554545668606</c:v>
                </c:pt>
                <c:pt idx="70">
                  <c:v>15.706167158715484</c:v>
                </c:pt>
                <c:pt idx="71">
                  <c:v>17.666958544366054</c:v>
                </c:pt>
                <c:pt idx="72">
                  <c:v>19.521807934615779</c:v>
                </c:pt>
                <c:pt idx="73">
                  <c:v>22.546673524931652</c:v>
                </c:pt>
                <c:pt idx="74">
                  <c:v>25.326649322208816</c:v>
                </c:pt>
                <c:pt idx="75">
                  <c:v>28.096893715611355</c:v>
                </c:pt>
                <c:pt idx="76">
                  <c:v>29.796957143653284</c:v>
                </c:pt>
                <c:pt idx="77">
                  <c:v>32.57237979836006</c:v>
                </c:pt>
                <c:pt idx="78">
                  <c:v>33.76611821641967</c:v>
                </c:pt>
                <c:pt idx="79">
                  <c:v>36.382047665545549</c:v>
                </c:pt>
                <c:pt idx="80">
                  <c:v>38.987222530163045</c:v>
                </c:pt>
                <c:pt idx="81">
                  <c:v>39.717874965567169</c:v>
                </c:pt>
                <c:pt idx="82">
                  <c:v>40.591136615248878</c:v>
                </c:pt>
                <c:pt idx="83">
                  <c:v>41.61848419335557</c:v>
                </c:pt>
                <c:pt idx="84">
                  <c:v>42.591469675357587</c:v>
                </c:pt>
                <c:pt idx="85">
                  <c:v>43.698065604812832</c:v>
                </c:pt>
                <c:pt idx="86">
                  <c:v>44.973646540045742</c:v>
                </c:pt>
                <c:pt idx="87">
                  <c:v>46.203614407599268</c:v>
                </c:pt>
                <c:pt idx="88">
                  <c:v>47.497509110513597</c:v>
                </c:pt>
                <c:pt idx="89">
                  <c:v>48.738018853989473</c:v>
                </c:pt>
                <c:pt idx="90">
                  <c:v>48.724026840907584</c:v>
                </c:pt>
                <c:pt idx="91">
                  <c:v>50.901049707740327</c:v>
                </c:pt>
                <c:pt idx="92">
                  <c:v>54.864937012637718</c:v>
                </c:pt>
                <c:pt idx="93">
                  <c:v>59.632601737692681</c:v>
                </c:pt>
                <c:pt idx="94">
                  <c:v>59.130233507886139</c:v>
                </c:pt>
                <c:pt idx="95">
                  <c:v>63.245625235269095</c:v>
                </c:pt>
                <c:pt idx="96">
                  <c:v>64.785625352292399</c:v>
                </c:pt>
                <c:pt idx="97">
                  <c:v>66.025864601826086</c:v>
                </c:pt>
                <c:pt idx="98">
                  <c:v>65.570404028063351</c:v>
                </c:pt>
                <c:pt idx="99">
                  <c:v>64.153391015562349</c:v>
                </c:pt>
                <c:pt idx="100">
                  <c:v>64.433194810453713</c:v>
                </c:pt>
                <c:pt idx="101">
                  <c:v>65.526715827440015</c:v>
                </c:pt>
                <c:pt idx="102">
                  <c:v>67.934529262814024</c:v>
                </c:pt>
                <c:pt idx="103">
                  <c:v>69.930843434796557</c:v>
                </c:pt>
                <c:pt idx="104">
                  <c:v>69.589549735486528</c:v>
                </c:pt>
                <c:pt idx="105">
                  <c:v>69.726868006256765</c:v>
                </c:pt>
                <c:pt idx="106">
                  <c:v>70.351159601740889</c:v>
                </c:pt>
                <c:pt idx="107">
                  <c:v>71.002069169376298</c:v>
                </c:pt>
                <c:pt idx="108">
                  <c:v>73.291050035236083</c:v>
                </c:pt>
              </c:numCache>
            </c:numRef>
          </c:val>
          <c:smooth val="0"/>
          <c:extLst>
            <c:ext xmlns:c16="http://schemas.microsoft.com/office/drawing/2014/chart" uri="{C3380CC4-5D6E-409C-BE32-E72D297353CC}">
              <c16:uniqueId val="{00000006-D619-4B71-B916-788C6A09B490}"/>
            </c:ext>
          </c:extLst>
        </c:ser>
        <c:dLbls>
          <c:showLegendKey val="0"/>
          <c:showVal val="0"/>
          <c:showCatName val="0"/>
          <c:showSerName val="0"/>
          <c:showPercent val="0"/>
          <c:showBubbleSize val="0"/>
        </c:dLbls>
        <c:smooth val="0"/>
        <c:axId val="87061632"/>
        <c:axId val="87063168"/>
      </c:lineChart>
      <c:catAx>
        <c:axId val="87061632"/>
        <c:scaling>
          <c:orientation val="minMax"/>
        </c:scaling>
        <c:delete val="0"/>
        <c:axPos val="b"/>
        <c:numFmt formatCode="General" sourceLinked="1"/>
        <c:majorTickMark val="none"/>
        <c:minorTickMark val="none"/>
        <c:tickLblPos val="nextTo"/>
        <c:crossAx val="87063168"/>
        <c:crosses val="autoZero"/>
        <c:auto val="1"/>
        <c:lblAlgn val="ctr"/>
        <c:lblOffset val="100"/>
        <c:noMultiLvlLbl val="0"/>
      </c:catAx>
      <c:valAx>
        <c:axId val="87063168"/>
        <c:scaling>
          <c:orientation val="minMax"/>
        </c:scaling>
        <c:delete val="0"/>
        <c:axPos val="l"/>
        <c:majorGridlines/>
        <c:numFmt formatCode="General" sourceLinked="1"/>
        <c:majorTickMark val="none"/>
        <c:minorTickMark val="none"/>
        <c:tickLblPos val="nextTo"/>
        <c:crossAx val="87061632"/>
        <c:crosses val="autoZero"/>
        <c:crossBetween val="between"/>
      </c:valAx>
    </c:plotArea>
    <c:legend>
      <c:legendPos val="r"/>
      <c:overlay val="0"/>
    </c:legend>
    <c:plotVisOnly val="1"/>
    <c:dispBlanksAs val="span"/>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3E020-9064-49BF-81CD-5B3A3B82D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7</Pages>
  <Words>98452</Words>
  <Characters>561178</Characters>
  <Application>Microsoft Office Word</Application>
  <DocSecurity>0</DocSecurity>
  <Lines>4676</Lines>
  <Paragraphs>1316</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5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Wilkinson</dc:creator>
  <cp:lastModifiedBy>Susanne Newton</cp:lastModifiedBy>
  <cp:revision>2</cp:revision>
  <cp:lastPrinted>2017-05-12T01:55:00Z</cp:lastPrinted>
  <dcterms:created xsi:type="dcterms:W3CDTF">2020-03-25T01:10:00Z</dcterms:created>
  <dcterms:modified xsi:type="dcterms:W3CDTF">2020-03-25T01:10:00Z</dcterms:modified>
</cp:coreProperties>
</file>